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47B003" w14:textId="77777777" w:rsidR="00AB177F" w:rsidRPr="006601C6" w:rsidRDefault="00AB177F" w:rsidP="006601C6">
      <w:pPr>
        <w:jc w:val="center"/>
        <w:rPr>
          <w:b/>
        </w:rPr>
      </w:pPr>
      <w:r w:rsidRPr="006601C6">
        <w:rPr>
          <w:b/>
        </w:rPr>
        <w:t>The m</w:t>
      </w:r>
      <w:r w:rsidR="00A34336" w:rsidRPr="006601C6">
        <w:rPr>
          <w:b/>
        </w:rPr>
        <w:t xml:space="preserve">egafauna </w:t>
      </w:r>
      <w:r w:rsidRPr="006601C6">
        <w:rPr>
          <w:b/>
        </w:rPr>
        <w:t>community</w:t>
      </w:r>
      <w:r w:rsidR="00A34336" w:rsidRPr="006601C6">
        <w:rPr>
          <w:b/>
        </w:rPr>
        <w:t xml:space="preserve"> from an abyssal area of interest for </w:t>
      </w:r>
      <w:r w:rsidR="00D84DE5" w:rsidRPr="006601C6">
        <w:rPr>
          <w:b/>
        </w:rPr>
        <w:t>mining of polymetallic nodules.</w:t>
      </w:r>
    </w:p>
    <w:p w14:paraId="096330B4" w14:textId="440F8ADB" w:rsidR="002A08EA" w:rsidRPr="00FD3202" w:rsidRDefault="002A08EA" w:rsidP="000C18F0">
      <w:pPr>
        <w:jc w:val="center"/>
        <w:rPr>
          <w:lang w:val="en-GB"/>
        </w:rPr>
      </w:pPr>
      <w:r w:rsidRPr="00FD3202">
        <w:rPr>
          <w:lang w:val="en-GB"/>
        </w:rPr>
        <w:t xml:space="preserve">Bart De Smet </w:t>
      </w:r>
      <w:r w:rsidRPr="00FD3202">
        <w:rPr>
          <w:vertAlign w:val="superscript"/>
          <w:lang w:val="en-GB"/>
        </w:rPr>
        <w:t>a,</w:t>
      </w:r>
      <w:r w:rsidR="00A83E18" w:rsidRPr="00FD3202">
        <w:rPr>
          <w:vertAlign w:val="superscript"/>
          <w:lang w:val="en-GB"/>
        </w:rPr>
        <w:t xml:space="preserve"> b</w:t>
      </w:r>
      <w:r w:rsidRPr="00FD3202">
        <w:rPr>
          <w:vertAlign w:val="superscript"/>
          <w:lang w:val="en-GB"/>
        </w:rPr>
        <w:t xml:space="preserve"> *</w:t>
      </w:r>
      <w:r w:rsidRPr="00FD3202">
        <w:rPr>
          <w:lang w:val="en-GB"/>
        </w:rPr>
        <w:t xml:space="preserve">, </w:t>
      </w:r>
      <w:r w:rsidR="002447DF" w:rsidRPr="00FD3202">
        <w:rPr>
          <w:lang w:val="en-GB"/>
        </w:rPr>
        <w:t>Erik Simon-Lledó</w:t>
      </w:r>
      <w:r w:rsidR="000C18F0" w:rsidRPr="00FD3202">
        <w:rPr>
          <w:vertAlign w:val="superscript"/>
          <w:lang w:val="en-GB"/>
        </w:rPr>
        <w:t xml:space="preserve"> </w:t>
      </w:r>
      <w:r w:rsidR="00A83E18" w:rsidRPr="00FD3202">
        <w:rPr>
          <w:vertAlign w:val="superscript"/>
          <w:lang w:val="en-GB"/>
        </w:rPr>
        <w:t>c</w:t>
      </w:r>
      <w:r w:rsidR="0037253F" w:rsidRPr="00FD3202">
        <w:rPr>
          <w:lang w:val="en-GB"/>
        </w:rPr>
        <w:t xml:space="preserve">, </w:t>
      </w:r>
      <w:r w:rsidR="00231C6F" w:rsidRPr="00FD3202">
        <w:rPr>
          <w:lang w:val="en-GB"/>
        </w:rPr>
        <w:t>Lisa Mevenkamp</w:t>
      </w:r>
      <w:r w:rsidR="00231C6F" w:rsidRPr="00FD3202">
        <w:rPr>
          <w:vertAlign w:val="superscript"/>
          <w:lang w:val="en-GB"/>
        </w:rPr>
        <w:t xml:space="preserve"> a</w:t>
      </w:r>
      <w:r w:rsidR="00231C6F" w:rsidRPr="00FD3202">
        <w:rPr>
          <w:lang w:val="en-GB"/>
        </w:rPr>
        <w:t xml:space="preserve">, </w:t>
      </w:r>
      <w:r w:rsidR="00AC1E6F" w:rsidRPr="00FD3202">
        <w:rPr>
          <w:lang w:val="en-GB"/>
        </w:rPr>
        <w:t xml:space="preserve">Ellen Pape </w:t>
      </w:r>
      <w:r w:rsidR="00AC1E6F" w:rsidRPr="00FD3202">
        <w:rPr>
          <w:vertAlign w:val="superscript"/>
          <w:lang w:val="en-GB"/>
        </w:rPr>
        <w:t>a</w:t>
      </w:r>
      <w:r w:rsidR="00AC1E6F" w:rsidRPr="00FD3202">
        <w:rPr>
          <w:lang w:val="en-GB"/>
        </w:rPr>
        <w:t xml:space="preserve">, </w:t>
      </w:r>
      <w:r w:rsidR="00A81518">
        <w:rPr>
          <w:lang w:val="en-GB"/>
        </w:rPr>
        <w:t xml:space="preserve">Francesca Pasotti </w:t>
      </w:r>
      <w:r w:rsidR="00A81518" w:rsidRPr="00A81518">
        <w:rPr>
          <w:vertAlign w:val="superscript"/>
          <w:lang w:val="en-GB"/>
        </w:rPr>
        <w:t>a</w:t>
      </w:r>
      <w:r w:rsidR="00A81518">
        <w:rPr>
          <w:lang w:val="en-GB"/>
        </w:rPr>
        <w:t xml:space="preserve">, </w:t>
      </w:r>
      <w:r w:rsidR="0037253F" w:rsidRPr="00FD3202">
        <w:rPr>
          <w:lang w:val="en-GB"/>
        </w:rPr>
        <w:t xml:space="preserve">Daniel O. B. Jones </w:t>
      </w:r>
      <w:r w:rsidR="00A83E18" w:rsidRPr="00FD3202">
        <w:rPr>
          <w:vertAlign w:val="superscript"/>
          <w:lang w:val="en-GB"/>
        </w:rPr>
        <w:t>c</w:t>
      </w:r>
      <w:r w:rsidR="0037253F" w:rsidRPr="00FD3202">
        <w:rPr>
          <w:lang w:val="en-GB"/>
        </w:rPr>
        <w:t xml:space="preserve">, Ann Vanreusel </w:t>
      </w:r>
      <w:r w:rsidR="0037253F" w:rsidRPr="00FD3202">
        <w:rPr>
          <w:vertAlign w:val="superscript"/>
          <w:lang w:val="en-GB"/>
        </w:rPr>
        <w:t>a</w:t>
      </w:r>
    </w:p>
    <w:p w14:paraId="3D50154D" w14:textId="77777777" w:rsidR="00B326B0" w:rsidRPr="00FD3202" w:rsidRDefault="00B326B0" w:rsidP="007F255B">
      <w:pPr>
        <w:rPr>
          <w:vertAlign w:val="superscript"/>
          <w:lang w:val="en-GB"/>
        </w:rPr>
      </w:pPr>
    </w:p>
    <w:p w14:paraId="0941AE96" w14:textId="598E4BD2" w:rsidR="000B415D" w:rsidRPr="00FD3202" w:rsidRDefault="002A08EA" w:rsidP="007F255B">
      <w:pPr>
        <w:contextualSpacing/>
        <w:rPr>
          <w:lang w:val="en-GB"/>
        </w:rPr>
      </w:pPr>
      <w:r w:rsidRPr="00FD3202">
        <w:rPr>
          <w:vertAlign w:val="superscript"/>
          <w:lang w:val="en-GB"/>
        </w:rPr>
        <w:t xml:space="preserve">a </w:t>
      </w:r>
      <w:r w:rsidRPr="00FD3202">
        <w:rPr>
          <w:lang w:val="en-GB"/>
        </w:rPr>
        <w:t>Department of Biology, Marine Biology Research Group, Ghent University, Krijgsl</w:t>
      </w:r>
      <w:r w:rsidR="0050034D" w:rsidRPr="00FD3202">
        <w:rPr>
          <w:lang w:val="en-GB"/>
        </w:rPr>
        <w:t>aan 281/S8, 9000 Ghent, Belgium</w:t>
      </w:r>
      <w:r w:rsidR="000B415D">
        <w:rPr>
          <w:lang w:val="en-GB"/>
        </w:rPr>
        <w:t xml:space="preserve"> (</w:t>
      </w:r>
      <w:hyperlink r:id="rId8" w:history="1">
        <w:r w:rsidR="000B415D" w:rsidRPr="0056374C">
          <w:rPr>
            <w:rStyle w:val="Hyperlink"/>
            <w:lang w:val="en-GB"/>
          </w:rPr>
          <w:t>mevenkamp@bioconsult.de</w:t>
        </w:r>
      </w:hyperlink>
      <w:r w:rsidR="000B415D">
        <w:rPr>
          <w:lang w:val="en-GB"/>
        </w:rPr>
        <w:t xml:space="preserve">; </w:t>
      </w:r>
      <w:hyperlink r:id="rId9" w:history="1">
        <w:r w:rsidR="000B415D" w:rsidRPr="0056374C">
          <w:rPr>
            <w:rStyle w:val="Hyperlink"/>
            <w:lang w:val="en-GB"/>
          </w:rPr>
          <w:t>ellen.pape@ugent.be</w:t>
        </w:r>
      </w:hyperlink>
      <w:r w:rsidR="000B415D">
        <w:rPr>
          <w:lang w:val="en-GB"/>
        </w:rPr>
        <w:t xml:space="preserve">; </w:t>
      </w:r>
      <w:hyperlink r:id="rId10" w:history="1">
        <w:r w:rsidR="000B415D" w:rsidRPr="0056374C">
          <w:rPr>
            <w:rStyle w:val="Hyperlink"/>
            <w:lang w:val="en-GB"/>
          </w:rPr>
          <w:t>francesca.pasotti@ugent.be</w:t>
        </w:r>
      </w:hyperlink>
      <w:r w:rsidR="000B415D">
        <w:rPr>
          <w:lang w:val="en-GB"/>
        </w:rPr>
        <w:t xml:space="preserve">; </w:t>
      </w:r>
      <w:hyperlink r:id="rId11" w:history="1">
        <w:r w:rsidR="000B415D" w:rsidRPr="0056374C">
          <w:rPr>
            <w:rStyle w:val="Hyperlink"/>
            <w:lang w:val="en-GB"/>
          </w:rPr>
          <w:t>ann.vanreusel@ugent.be</w:t>
        </w:r>
      </w:hyperlink>
      <w:r w:rsidR="000B415D">
        <w:rPr>
          <w:lang w:val="en-GB"/>
        </w:rPr>
        <w:t>)</w:t>
      </w:r>
    </w:p>
    <w:p w14:paraId="68B9BECC" w14:textId="0DF6337F" w:rsidR="00A83E18" w:rsidRPr="00A21FAD" w:rsidRDefault="00A83E18" w:rsidP="007F255B">
      <w:pPr>
        <w:contextualSpacing/>
        <w:rPr>
          <w:lang w:val="nl-BE"/>
        </w:rPr>
      </w:pPr>
      <w:r w:rsidRPr="00A21FAD">
        <w:rPr>
          <w:vertAlign w:val="superscript"/>
          <w:lang w:val="nl-BE"/>
        </w:rPr>
        <w:t>b</w:t>
      </w:r>
      <w:r w:rsidRPr="00A21FAD">
        <w:rPr>
          <w:lang w:val="nl-BE"/>
        </w:rPr>
        <w:t xml:space="preserve"> Flanders Marine Institute, Wandelaarkaai 7, 8400 Oostende, Belgium</w:t>
      </w:r>
      <w:r w:rsidR="000B415D">
        <w:rPr>
          <w:lang w:val="nl-BE"/>
        </w:rPr>
        <w:t xml:space="preserve"> (</w:t>
      </w:r>
      <w:hyperlink r:id="rId12" w:history="1">
        <w:r w:rsidR="000B415D" w:rsidRPr="000B415D">
          <w:rPr>
            <w:rStyle w:val="Hyperlink"/>
            <w:rFonts w:cs="Times New Roman"/>
            <w:lang w:val="nl-BE"/>
          </w:rPr>
          <w:t>bart.de.smet@vliz.be</w:t>
        </w:r>
      </w:hyperlink>
      <w:r w:rsidR="000B415D">
        <w:rPr>
          <w:lang w:val="nl-BE"/>
        </w:rPr>
        <w:t>)</w:t>
      </w:r>
    </w:p>
    <w:p w14:paraId="7CE55638" w14:textId="79989332" w:rsidR="002A08EA" w:rsidRPr="00FD3202" w:rsidRDefault="002A08EA" w:rsidP="000C18F0">
      <w:pPr>
        <w:contextualSpacing/>
        <w:rPr>
          <w:lang w:val="en-GB"/>
        </w:rPr>
      </w:pPr>
      <w:r w:rsidRPr="00FD3202">
        <w:rPr>
          <w:vertAlign w:val="superscript"/>
          <w:lang w:val="en-GB"/>
        </w:rPr>
        <w:t xml:space="preserve">b </w:t>
      </w:r>
      <w:r w:rsidR="0037253F" w:rsidRPr="00FD3202">
        <w:rPr>
          <w:lang w:val="en-GB"/>
        </w:rPr>
        <w:t xml:space="preserve">National Oceanography Centre, </w:t>
      </w:r>
      <w:r w:rsidR="004962EE">
        <w:rPr>
          <w:lang w:val="en-GB"/>
        </w:rPr>
        <w:t>European Way</w:t>
      </w:r>
      <w:r w:rsidR="0037253F" w:rsidRPr="00FD3202">
        <w:rPr>
          <w:lang w:val="en-GB"/>
        </w:rPr>
        <w:t xml:space="preserve">, Southampton, </w:t>
      </w:r>
      <w:r w:rsidR="00E4646B" w:rsidRPr="00FD3202">
        <w:rPr>
          <w:lang w:val="en-GB"/>
        </w:rPr>
        <w:t xml:space="preserve">SO14 3ZH. </w:t>
      </w:r>
      <w:r w:rsidR="0037253F" w:rsidRPr="00FD3202">
        <w:rPr>
          <w:lang w:val="en-GB"/>
        </w:rPr>
        <w:t>United Kingdom</w:t>
      </w:r>
      <w:r w:rsidR="000B415D">
        <w:rPr>
          <w:lang w:val="en-GB"/>
        </w:rPr>
        <w:t xml:space="preserve"> (</w:t>
      </w:r>
      <w:hyperlink r:id="rId13" w:history="1">
        <w:r w:rsidR="000B415D" w:rsidRPr="0056374C">
          <w:rPr>
            <w:rStyle w:val="Hyperlink"/>
            <w:lang w:val="en-GB"/>
          </w:rPr>
          <w:t>erimon@noc.ac.uk</w:t>
        </w:r>
      </w:hyperlink>
      <w:r w:rsidR="000B415D">
        <w:rPr>
          <w:lang w:val="en-GB"/>
        </w:rPr>
        <w:t xml:space="preserve">; </w:t>
      </w:r>
      <w:hyperlink r:id="rId14" w:history="1">
        <w:r w:rsidR="000B415D" w:rsidRPr="0056374C">
          <w:rPr>
            <w:rStyle w:val="Hyperlink"/>
            <w:lang w:val="en-GB"/>
          </w:rPr>
          <w:t>dj1@noc.ac.uk</w:t>
        </w:r>
      </w:hyperlink>
      <w:r w:rsidR="000B415D">
        <w:rPr>
          <w:lang w:val="en-GB"/>
        </w:rPr>
        <w:t>)</w:t>
      </w:r>
    </w:p>
    <w:p w14:paraId="05299776" w14:textId="77777777" w:rsidR="00643317" w:rsidRPr="00FD3202" w:rsidRDefault="00643317" w:rsidP="007F255B">
      <w:pPr>
        <w:rPr>
          <w:lang w:val="en-GB"/>
        </w:rPr>
      </w:pPr>
    </w:p>
    <w:p w14:paraId="27A439C0" w14:textId="77777777" w:rsidR="00B025C7" w:rsidRPr="00FD3202" w:rsidRDefault="00B025C7" w:rsidP="007F255B">
      <w:pPr>
        <w:rPr>
          <w:lang w:val="en-GB"/>
        </w:rPr>
      </w:pPr>
    </w:p>
    <w:p w14:paraId="624830D9" w14:textId="77777777" w:rsidR="00B025C7" w:rsidRPr="00FD3202" w:rsidRDefault="00B025C7" w:rsidP="007F255B">
      <w:pPr>
        <w:rPr>
          <w:lang w:val="en-GB"/>
        </w:rPr>
      </w:pPr>
    </w:p>
    <w:p w14:paraId="0686D438" w14:textId="77777777" w:rsidR="00B025C7" w:rsidRPr="00FD3202" w:rsidRDefault="00B025C7" w:rsidP="007F255B">
      <w:pPr>
        <w:rPr>
          <w:lang w:val="en-GB"/>
        </w:rPr>
      </w:pPr>
    </w:p>
    <w:p w14:paraId="7D882495" w14:textId="77777777" w:rsidR="00D048BD" w:rsidRPr="00FD3202" w:rsidRDefault="00D048BD" w:rsidP="007F255B">
      <w:pPr>
        <w:rPr>
          <w:lang w:val="en-GB"/>
        </w:rPr>
      </w:pPr>
    </w:p>
    <w:p w14:paraId="6AF069D4" w14:textId="77777777" w:rsidR="00B025C7" w:rsidRPr="00FD3202" w:rsidRDefault="00B025C7" w:rsidP="007F255B">
      <w:pPr>
        <w:rPr>
          <w:lang w:val="en-GB"/>
        </w:rPr>
      </w:pPr>
    </w:p>
    <w:p w14:paraId="2418D40B" w14:textId="77777777" w:rsidR="00DF65A5" w:rsidRPr="00FD3202" w:rsidRDefault="00DF65A5" w:rsidP="007F255B">
      <w:pPr>
        <w:rPr>
          <w:lang w:val="en-GB"/>
        </w:rPr>
      </w:pPr>
    </w:p>
    <w:p w14:paraId="4BD73C91" w14:textId="0C098E14" w:rsidR="00E56431" w:rsidRPr="00FD3202" w:rsidRDefault="00535348" w:rsidP="007F255B">
      <w:pPr>
        <w:contextualSpacing/>
        <w:rPr>
          <w:lang w:val="en-GB"/>
        </w:rPr>
      </w:pPr>
      <w:r w:rsidRPr="00FD3202">
        <w:rPr>
          <w:vertAlign w:val="superscript"/>
          <w:lang w:val="en-GB"/>
        </w:rPr>
        <w:t>*</w:t>
      </w:r>
      <w:r w:rsidRPr="00FD3202">
        <w:rPr>
          <w:lang w:val="en-GB"/>
        </w:rPr>
        <w:t xml:space="preserve"> Corresponding author: Bart De Smet</w:t>
      </w:r>
    </w:p>
    <w:p w14:paraId="1B3B5966" w14:textId="77777777" w:rsidR="00535348" w:rsidRPr="00FD3202" w:rsidRDefault="0098752D" w:rsidP="007F255B">
      <w:pPr>
        <w:contextualSpacing/>
        <w:rPr>
          <w:rFonts w:cs="Times New Roman"/>
          <w:lang w:val="en-GB"/>
        </w:rPr>
      </w:pPr>
      <w:r w:rsidRPr="00FD3202">
        <w:rPr>
          <w:rFonts w:cs="Times New Roman"/>
          <w:lang w:val="en-GB"/>
        </w:rPr>
        <w:t xml:space="preserve">E-mail: </w:t>
      </w:r>
      <w:hyperlink r:id="rId15" w:history="1">
        <w:r w:rsidR="001003A8" w:rsidRPr="00FD3202">
          <w:rPr>
            <w:rStyle w:val="Hyperlink"/>
            <w:rFonts w:cs="Times New Roman"/>
            <w:lang w:val="en-GB"/>
          </w:rPr>
          <w:t>bart.de.smet@vliz.be</w:t>
        </w:r>
      </w:hyperlink>
      <w:r w:rsidRPr="00FD3202">
        <w:rPr>
          <w:rFonts w:cs="Times New Roman"/>
          <w:lang w:val="en-GB"/>
        </w:rPr>
        <w:t xml:space="preserve"> </w:t>
      </w:r>
    </w:p>
    <w:p w14:paraId="4EE165E9" w14:textId="77777777" w:rsidR="00231C6F" w:rsidRPr="00FD3202" w:rsidRDefault="00231C6F" w:rsidP="00231C6F">
      <w:pPr>
        <w:contextualSpacing/>
        <w:rPr>
          <w:rFonts w:cs="Times New Roman"/>
          <w:b/>
          <w:lang w:val="en-GB"/>
        </w:rPr>
      </w:pPr>
      <w:r w:rsidRPr="00FD3202">
        <w:rPr>
          <w:lang w:val="en-GB"/>
        </w:rPr>
        <w:t>Telephone: +32 (0)478 56 96 78</w:t>
      </w:r>
      <w:r w:rsidRPr="00FD3202">
        <w:rPr>
          <w:lang w:val="en-GB"/>
        </w:rPr>
        <w:br w:type="page"/>
      </w:r>
    </w:p>
    <w:p w14:paraId="380F7CE7" w14:textId="6F57B4F3" w:rsidR="00273E2D" w:rsidRPr="006601C6" w:rsidRDefault="00273E2D" w:rsidP="00B820BC">
      <w:pPr>
        <w:pStyle w:val="Kop1"/>
        <w:numPr>
          <w:ilvl w:val="0"/>
          <w:numId w:val="0"/>
        </w:numPr>
      </w:pPr>
      <w:r w:rsidRPr="006601C6">
        <w:lastRenderedPageBreak/>
        <w:t>Abstract</w:t>
      </w:r>
    </w:p>
    <w:p w14:paraId="07A07A0B" w14:textId="7CFE5CF5" w:rsidR="001C6DFA" w:rsidRDefault="002345F8" w:rsidP="007F255B">
      <w:pPr>
        <w:rPr>
          <w:lang w:val="en-GB"/>
        </w:rPr>
      </w:pPr>
      <w:r>
        <w:rPr>
          <w:lang w:val="en-GB"/>
        </w:rPr>
        <w:t>P</w:t>
      </w:r>
      <w:r w:rsidRPr="00FD3202">
        <w:rPr>
          <w:lang w:val="en-GB"/>
        </w:rPr>
        <w:t xml:space="preserve">olymetallic nodules </w:t>
      </w:r>
      <w:r w:rsidR="004962EE" w:rsidRPr="00FD3202">
        <w:rPr>
          <w:lang w:val="en-GB"/>
        </w:rPr>
        <w:t>increas</w:t>
      </w:r>
      <w:r w:rsidR="004962EE">
        <w:rPr>
          <w:lang w:val="en-GB"/>
        </w:rPr>
        <w:t>e</w:t>
      </w:r>
      <w:r w:rsidR="004962EE" w:rsidRPr="00FD3202">
        <w:rPr>
          <w:lang w:val="en-GB"/>
        </w:rPr>
        <w:t xml:space="preserve"> habitat heterogeneity</w:t>
      </w:r>
      <w:r w:rsidR="004962EE">
        <w:rPr>
          <w:lang w:val="en-GB"/>
        </w:rPr>
        <w:t xml:space="preserve"> in some abyssal benthic ecosystems by providing hard substrate. </w:t>
      </w:r>
      <w:r w:rsidR="005D7F5D">
        <w:rPr>
          <w:lang w:val="en-GB"/>
        </w:rPr>
        <w:t>Besides</w:t>
      </w:r>
      <w:r w:rsidR="00D77D6D">
        <w:rPr>
          <w:lang w:val="en-GB"/>
        </w:rPr>
        <w:t xml:space="preserve"> the</w:t>
      </w:r>
      <w:r w:rsidR="001C6DFA">
        <w:rPr>
          <w:lang w:val="en-GB"/>
        </w:rPr>
        <w:t>ir</w:t>
      </w:r>
      <w:r w:rsidR="00D77D6D">
        <w:rPr>
          <w:lang w:val="en-GB"/>
        </w:rPr>
        <w:t xml:space="preserve"> important role</w:t>
      </w:r>
      <w:r w:rsidR="004962EE">
        <w:rPr>
          <w:lang w:val="en-GB"/>
        </w:rPr>
        <w:t xml:space="preserve"> in structuring ecosystems, polymetallic nodules have high grades of valuable minerals and are a target of likely future exploitation, particularly in the Pacific Clarion-Clipperton Zone (CCZ)</w:t>
      </w:r>
      <w:r w:rsidR="00481835">
        <w:rPr>
          <w:lang w:val="en-GB"/>
        </w:rPr>
        <w:t>.</w:t>
      </w:r>
      <w:r w:rsidR="00481835" w:rsidRPr="00FD3202">
        <w:rPr>
          <w:lang w:val="en-GB"/>
        </w:rPr>
        <w:t xml:space="preserve"> </w:t>
      </w:r>
      <w:r w:rsidR="002B4554">
        <w:rPr>
          <w:lang w:val="en-GB"/>
        </w:rPr>
        <w:t>M</w:t>
      </w:r>
      <w:r w:rsidR="00481835">
        <w:rPr>
          <w:lang w:val="en-GB"/>
        </w:rPr>
        <w:t xml:space="preserve">ining </w:t>
      </w:r>
      <w:r w:rsidR="00D77D6D">
        <w:rPr>
          <w:lang w:val="en-GB"/>
        </w:rPr>
        <w:t xml:space="preserve">activities </w:t>
      </w:r>
      <w:r w:rsidR="00BB7AD8">
        <w:rPr>
          <w:lang w:val="en-GB"/>
        </w:rPr>
        <w:t>will remove hard substrate and sediment</w:t>
      </w:r>
      <w:r w:rsidR="00481835" w:rsidRPr="00FD3202">
        <w:rPr>
          <w:lang w:val="en-GB"/>
        </w:rPr>
        <w:t xml:space="preserve"> </w:t>
      </w:r>
      <w:r w:rsidR="00D77D6D">
        <w:rPr>
          <w:lang w:val="en-GB"/>
        </w:rPr>
        <w:t xml:space="preserve">and </w:t>
      </w:r>
      <w:r w:rsidR="00BB7AD8">
        <w:rPr>
          <w:lang w:val="en-GB"/>
        </w:rPr>
        <w:t xml:space="preserve">cause </w:t>
      </w:r>
      <w:r w:rsidR="00481835" w:rsidRPr="00FD3202">
        <w:rPr>
          <w:lang w:val="en-GB"/>
        </w:rPr>
        <w:t>sediment plume</w:t>
      </w:r>
      <w:r w:rsidR="00BB7AD8">
        <w:rPr>
          <w:lang w:val="en-GB"/>
        </w:rPr>
        <w:t>s</w:t>
      </w:r>
      <w:r w:rsidR="00481835" w:rsidRPr="00FD3202">
        <w:rPr>
          <w:lang w:val="en-GB"/>
        </w:rPr>
        <w:t xml:space="preserve"> potentially affecting </w:t>
      </w:r>
      <w:r w:rsidR="00BB7AD8">
        <w:rPr>
          <w:lang w:val="en-GB"/>
        </w:rPr>
        <w:t xml:space="preserve">faunal communities over </w:t>
      </w:r>
      <w:r w:rsidR="00481835" w:rsidRPr="00FD3202">
        <w:rPr>
          <w:lang w:val="en-GB"/>
        </w:rPr>
        <w:t>large areas</w:t>
      </w:r>
      <w:r w:rsidR="00D77D6D">
        <w:rPr>
          <w:lang w:val="en-GB"/>
        </w:rPr>
        <w:t xml:space="preserve">. </w:t>
      </w:r>
      <w:r w:rsidR="00BB7AD8">
        <w:rPr>
          <w:lang w:val="en-GB"/>
        </w:rPr>
        <w:t>Long-lived megafaunal assemblages may be particularly vulnerable but data are lacking o</w:t>
      </w:r>
      <w:r w:rsidR="00D77D6D" w:rsidRPr="00D77D6D">
        <w:rPr>
          <w:lang w:val="en-GB"/>
        </w:rPr>
        <w:t xml:space="preserve">n the </w:t>
      </w:r>
      <w:r w:rsidR="00FC3544">
        <w:rPr>
          <w:lang w:val="en-GB"/>
        </w:rPr>
        <w:t>density</w:t>
      </w:r>
      <w:r w:rsidR="00D77D6D">
        <w:rPr>
          <w:lang w:val="en-GB"/>
        </w:rPr>
        <w:t>,</w:t>
      </w:r>
      <w:r w:rsidR="00D77D6D" w:rsidRPr="00D77D6D">
        <w:rPr>
          <w:lang w:val="en-GB"/>
        </w:rPr>
        <w:t xml:space="preserve"> biodiversity and community</w:t>
      </w:r>
      <w:r w:rsidR="00FC3544">
        <w:rPr>
          <w:lang w:val="en-GB"/>
        </w:rPr>
        <w:t xml:space="preserve"> </w:t>
      </w:r>
      <w:r w:rsidR="00D77D6D" w:rsidRPr="00D77D6D">
        <w:rPr>
          <w:lang w:val="en-GB"/>
        </w:rPr>
        <w:t xml:space="preserve">structure </w:t>
      </w:r>
      <w:r w:rsidR="00BB7AD8">
        <w:rPr>
          <w:lang w:val="en-GB"/>
        </w:rPr>
        <w:t xml:space="preserve">in many areas of the </w:t>
      </w:r>
      <w:r w:rsidR="00CA7951">
        <w:rPr>
          <w:lang w:val="en-GB"/>
        </w:rPr>
        <w:t>CC</w:t>
      </w:r>
      <w:r w:rsidR="00BB7AD8">
        <w:rPr>
          <w:lang w:val="en-GB"/>
        </w:rPr>
        <w:t>Z</w:t>
      </w:r>
      <w:r w:rsidR="00D77D6D" w:rsidRPr="00D77D6D">
        <w:rPr>
          <w:lang w:val="en-GB"/>
        </w:rPr>
        <w:t>.</w:t>
      </w:r>
      <w:r w:rsidR="00FC3544">
        <w:rPr>
          <w:lang w:val="en-GB"/>
        </w:rPr>
        <w:t xml:space="preserve"> </w:t>
      </w:r>
      <w:r w:rsidRPr="00FD3202">
        <w:rPr>
          <w:lang w:val="en-GB"/>
        </w:rPr>
        <w:t xml:space="preserve">This study aims to </w:t>
      </w:r>
      <w:r w:rsidR="00BB7AD8">
        <w:rPr>
          <w:lang w:val="en-GB"/>
        </w:rPr>
        <w:t xml:space="preserve">provide </w:t>
      </w:r>
      <w:r w:rsidR="00FC3544">
        <w:rPr>
          <w:lang w:val="en-GB"/>
        </w:rPr>
        <w:t>megabenthic community</w:t>
      </w:r>
      <w:r w:rsidR="00BB7AD8">
        <w:rPr>
          <w:lang w:val="en-GB"/>
        </w:rPr>
        <w:t xml:space="preserve"> baseline data from</w:t>
      </w:r>
      <w:r w:rsidR="00FC3544" w:rsidRPr="00FC3544">
        <w:rPr>
          <w:lang w:val="en-GB"/>
        </w:rPr>
        <w:t xml:space="preserve"> two physically </w:t>
      </w:r>
      <w:r w:rsidR="00BB7AD8">
        <w:rPr>
          <w:lang w:val="en-GB"/>
        </w:rPr>
        <w:t>similar areas</w:t>
      </w:r>
      <w:r w:rsidR="00FC3544" w:rsidRPr="00FC3544">
        <w:rPr>
          <w:lang w:val="en-GB"/>
        </w:rPr>
        <w:t xml:space="preserve"> </w:t>
      </w:r>
      <w:r w:rsidR="00193203">
        <w:rPr>
          <w:lang w:val="en-GB"/>
        </w:rPr>
        <w:t>(</w:t>
      </w:r>
      <w:r w:rsidR="00193203" w:rsidRPr="00F82B46">
        <w:rPr>
          <w:lang w:val="en-GB"/>
        </w:rPr>
        <w:t>B6S</w:t>
      </w:r>
      <w:r w:rsidR="00193203">
        <w:rPr>
          <w:lang w:val="en-GB"/>
        </w:rPr>
        <w:t>02</w:t>
      </w:r>
      <w:r w:rsidR="00193203" w:rsidRPr="00F82B46">
        <w:rPr>
          <w:lang w:val="en-GB"/>
        </w:rPr>
        <w:t xml:space="preserve"> and B4S</w:t>
      </w:r>
      <w:r w:rsidR="00193203">
        <w:rPr>
          <w:lang w:val="en-GB"/>
        </w:rPr>
        <w:t xml:space="preserve">03) </w:t>
      </w:r>
      <w:r w:rsidR="00B73220">
        <w:rPr>
          <w:lang w:val="en-GB"/>
        </w:rPr>
        <w:t>located in the contract</w:t>
      </w:r>
      <w:r w:rsidR="00FC3544" w:rsidRPr="00FC3544">
        <w:rPr>
          <w:lang w:val="en-GB"/>
        </w:rPr>
        <w:t xml:space="preserve"> area of</w:t>
      </w:r>
      <w:r w:rsidR="00FC3544">
        <w:rPr>
          <w:lang w:val="en-GB"/>
        </w:rPr>
        <w:t xml:space="preserve"> </w:t>
      </w:r>
      <w:r w:rsidR="00FC3544" w:rsidRPr="00FC3544">
        <w:rPr>
          <w:lang w:val="en-GB"/>
        </w:rPr>
        <w:t>Global Sea Mineral Resources N.V. (GSR)</w:t>
      </w:r>
      <w:r w:rsidR="00BB7AD8">
        <w:rPr>
          <w:lang w:val="en-GB"/>
        </w:rPr>
        <w:t>. S</w:t>
      </w:r>
      <w:r w:rsidRPr="00FD3202">
        <w:rPr>
          <w:lang w:val="en-GB"/>
        </w:rPr>
        <w:t>eafloor image</w:t>
      </w:r>
      <w:r w:rsidR="00BB7AD8">
        <w:rPr>
          <w:lang w:val="en-GB"/>
        </w:rPr>
        <w:t xml:space="preserve">s, obtained by an autonomous underwater vehicle are used to characterise the large areas required for robust evaluation of sparse megafauna. Higher altitude images cover a larger area </w:t>
      </w:r>
      <w:r w:rsidR="004236BB">
        <w:rPr>
          <w:lang w:val="en-GB"/>
        </w:rPr>
        <w:t xml:space="preserve">for the same effort </w:t>
      </w:r>
      <w:r w:rsidR="00BB7AD8">
        <w:rPr>
          <w:lang w:val="en-GB"/>
        </w:rPr>
        <w:t xml:space="preserve">but have reduced resolution compared to images obtained closer to the seafloor, leading to difficulties in detecting and identifying individuals. Our comparison of images obtained at </w:t>
      </w:r>
      <w:r w:rsidR="004236BB">
        <w:rPr>
          <w:lang w:val="en-GB"/>
        </w:rPr>
        <w:t>different</w:t>
      </w:r>
      <w:r w:rsidR="00BB7AD8">
        <w:rPr>
          <w:lang w:val="en-GB"/>
        </w:rPr>
        <w:t xml:space="preserve"> altitudes shows that images taken above 8m altitude underestimate the megafauna density by almost 50%, so images &lt;8m were used for further analysis. We also used multi</w:t>
      </w:r>
      <w:r w:rsidR="00F72505" w:rsidRPr="00FD3202">
        <w:rPr>
          <w:lang w:val="en-GB"/>
        </w:rPr>
        <w:t>observer agreement</w:t>
      </w:r>
      <w:r w:rsidR="005D7F5D">
        <w:rPr>
          <w:lang w:val="en-GB"/>
        </w:rPr>
        <w:t xml:space="preserve"> analysis</w:t>
      </w:r>
      <w:r w:rsidR="00F72505" w:rsidRPr="00FD3202">
        <w:rPr>
          <w:lang w:val="en-GB"/>
        </w:rPr>
        <w:t xml:space="preserve"> </w:t>
      </w:r>
      <w:r w:rsidR="00BB7AD8">
        <w:rPr>
          <w:lang w:val="en-GB"/>
        </w:rPr>
        <w:t>to improve</w:t>
      </w:r>
      <w:r w:rsidR="00F72505">
        <w:rPr>
          <w:lang w:val="en-GB"/>
        </w:rPr>
        <w:t xml:space="preserve"> the </w:t>
      </w:r>
      <w:r w:rsidR="005D7F5D">
        <w:rPr>
          <w:lang w:val="en-GB"/>
        </w:rPr>
        <w:t>megafauna</w:t>
      </w:r>
      <w:r w:rsidR="00BB7AD8">
        <w:rPr>
          <w:lang w:val="en-GB"/>
        </w:rPr>
        <w:t>l</w:t>
      </w:r>
      <w:r w:rsidR="005D7F5D">
        <w:rPr>
          <w:lang w:val="en-GB"/>
        </w:rPr>
        <w:t xml:space="preserve"> </w:t>
      </w:r>
      <w:r w:rsidR="00F72505" w:rsidRPr="000255BD">
        <w:rPr>
          <w:lang w:val="en-GB"/>
        </w:rPr>
        <w:t>annotation consistency</w:t>
      </w:r>
      <w:r w:rsidR="00F72505">
        <w:rPr>
          <w:lang w:val="en-GB"/>
        </w:rPr>
        <w:t xml:space="preserve">, </w:t>
      </w:r>
      <w:r w:rsidR="00F72505" w:rsidRPr="000255BD">
        <w:rPr>
          <w:lang w:val="en-GB"/>
        </w:rPr>
        <w:t>and</w:t>
      </w:r>
      <w:r w:rsidR="00F72505">
        <w:rPr>
          <w:lang w:val="en-GB"/>
        </w:rPr>
        <w:t xml:space="preserve"> the quality and robustness of the data in this study</w:t>
      </w:r>
      <w:r w:rsidR="00BB7AD8">
        <w:rPr>
          <w:lang w:val="en-GB"/>
        </w:rPr>
        <w:t>. T</w:t>
      </w:r>
      <w:r w:rsidR="00BB7AD8" w:rsidRPr="00F82B46">
        <w:rPr>
          <w:lang w:val="en-GB"/>
        </w:rPr>
        <w:t xml:space="preserve">he two </w:t>
      </w:r>
      <w:r w:rsidR="00BB7AD8">
        <w:rPr>
          <w:lang w:val="en-GB"/>
        </w:rPr>
        <w:t xml:space="preserve">GSR </w:t>
      </w:r>
      <w:r w:rsidR="00BB7AD8" w:rsidRPr="00F82B46">
        <w:rPr>
          <w:lang w:val="en-GB"/>
        </w:rPr>
        <w:t xml:space="preserve">areas </w:t>
      </w:r>
      <w:r w:rsidR="00BB7AD8">
        <w:rPr>
          <w:lang w:val="en-GB"/>
        </w:rPr>
        <w:t>were</w:t>
      </w:r>
      <w:r w:rsidR="00BB7AD8" w:rsidRPr="00F82B46">
        <w:rPr>
          <w:lang w:val="en-GB"/>
        </w:rPr>
        <w:t xml:space="preserve"> significantly different in nodule </w:t>
      </w:r>
      <w:r w:rsidR="00BB7AD8">
        <w:rPr>
          <w:lang w:val="en-GB"/>
        </w:rPr>
        <w:t>coverage and megafauna composition and a general p</w:t>
      </w:r>
      <w:r w:rsidR="00193203">
        <w:rPr>
          <w:lang w:val="en-GB"/>
        </w:rPr>
        <w:t>ositive relationship between nodule coverage and megafauna abundance was observed.</w:t>
      </w:r>
      <w:r w:rsidR="00624283">
        <w:rPr>
          <w:lang w:val="en-GB"/>
        </w:rPr>
        <w:t xml:space="preserve"> </w:t>
      </w:r>
      <w:r w:rsidR="0019120B">
        <w:rPr>
          <w:lang w:val="en-GB"/>
        </w:rPr>
        <w:t>Differences in the megafauna</w:t>
      </w:r>
      <w:r w:rsidR="00BB7AD8">
        <w:rPr>
          <w:lang w:val="en-GB"/>
        </w:rPr>
        <w:t>l</w:t>
      </w:r>
      <w:r w:rsidR="0019120B">
        <w:rPr>
          <w:lang w:val="en-GB"/>
        </w:rPr>
        <w:t xml:space="preserve"> composition were </w:t>
      </w:r>
      <w:r w:rsidR="00BB7AD8">
        <w:rPr>
          <w:lang w:val="en-GB"/>
        </w:rPr>
        <w:t>primarily caused by</w:t>
      </w:r>
      <w:r w:rsidR="0019120B">
        <w:rPr>
          <w:lang w:val="en-GB"/>
        </w:rPr>
        <w:t xml:space="preserve"> differences in echinoderms </w:t>
      </w:r>
      <w:r w:rsidR="00BB7AD8">
        <w:rPr>
          <w:lang w:val="en-GB"/>
        </w:rPr>
        <w:t>(</w:t>
      </w:r>
      <w:r w:rsidR="001C6DFA" w:rsidRPr="00F82B46">
        <w:rPr>
          <w:lang w:val="en-GB"/>
        </w:rPr>
        <w:t>asteroids, echinoids, ophiuroids and holothuroids</w:t>
      </w:r>
      <w:r w:rsidR="00BB7AD8">
        <w:rPr>
          <w:lang w:val="en-GB"/>
        </w:rPr>
        <w:t>)</w:t>
      </w:r>
      <w:r w:rsidR="001C6DFA" w:rsidRPr="00F82B46">
        <w:rPr>
          <w:lang w:val="en-GB"/>
        </w:rPr>
        <w:t>, rep</w:t>
      </w:r>
      <w:r w:rsidR="001C6DFA">
        <w:rPr>
          <w:lang w:val="en-GB"/>
        </w:rPr>
        <w:t>resent</w:t>
      </w:r>
      <w:r w:rsidR="00BB7AD8">
        <w:rPr>
          <w:lang w:val="en-GB"/>
        </w:rPr>
        <w:t>ing</w:t>
      </w:r>
      <w:r w:rsidR="001C6DFA">
        <w:rPr>
          <w:lang w:val="en-GB"/>
        </w:rPr>
        <w:t xml:space="preserve"> almost 7</w:t>
      </w:r>
      <w:r w:rsidR="001C6DFA" w:rsidRPr="00F82B46">
        <w:rPr>
          <w:lang w:val="en-GB"/>
        </w:rPr>
        <w:t xml:space="preserve">0% of the </w:t>
      </w:r>
      <w:r w:rsidR="001C6DFA">
        <w:rPr>
          <w:lang w:val="en-GB"/>
        </w:rPr>
        <w:t>megafauna</w:t>
      </w:r>
      <w:r w:rsidR="001C6DFA" w:rsidRPr="00F82B46">
        <w:rPr>
          <w:lang w:val="en-GB"/>
        </w:rPr>
        <w:t>.</w:t>
      </w:r>
    </w:p>
    <w:p w14:paraId="6DFA6B18" w14:textId="1EA2BC96" w:rsidR="00273E2D" w:rsidRPr="00FD3202" w:rsidRDefault="00DF3A58" w:rsidP="007F255B">
      <w:pPr>
        <w:rPr>
          <w:lang w:val="en-GB"/>
        </w:rPr>
      </w:pPr>
      <w:r w:rsidRPr="00FD3202">
        <w:rPr>
          <w:b/>
          <w:lang w:val="en-GB"/>
        </w:rPr>
        <w:t xml:space="preserve">Keywords: </w:t>
      </w:r>
      <w:r w:rsidR="00A81518" w:rsidRPr="00A81518">
        <w:rPr>
          <w:lang w:val="en-GB"/>
        </w:rPr>
        <w:t>Megafauna</w:t>
      </w:r>
      <w:r w:rsidR="00D96377">
        <w:rPr>
          <w:lang w:val="en-GB"/>
        </w:rPr>
        <w:t>;</w:t>
      </w:r>
      <w:r w:rsidR="00A81518">
        <w:rPr>
          <w:lang w:val="en-GB"/>
        </w:rPr>
        <w:t xml:space="preserve"> deep-sea m</w:t>
      </w:r>
      <w:r w:rsidR="00D96377">
        <w:rPr>
          <w:lang w:val="en-GB"/>
        </w:rPr>
        <w:t>ining; polymetallic nodules;</w:t>
      </w:r>
      <w:r w:rsidR="00CA7951">
        <w:rPr>
          <w:lang w:val="en-GB"/>
        </w:rPr>
        <w:t xml:space="preserve"> CC</w:t>
      </w:r>
      <w:r w:rsidR="00D96377">
        <w:rPr>
          <w:lang w:val="en-GB"/>
        </w:rPr>
        <w:t>Z; biodiversity; community structure; deep sea;</w:t>
      </w:r>
      <w:r w:rsidR="00A81518">
        <w:rPr>
          <w:lang w:val="en-GB"/>
        </w:rPr>
        <w:t xml:space="preserve"> AUV</w:t>
      </w:r>
      <w:r w:rsidR="00273E2D" w:rsidRPr="00FD3202">
        <w:rPr>
          <w:lang w:val="en-GB"/>
        </w:rPr>
        <w:br w:type="page"/>
      </w:r>
    </w:p>
    <w:p w14:paraId="3AEB668A" w14:textId="77777777" w:rsidR="006E65C7" w:rsidRPr="00DA15E1" w:rsidRDefault="001E4E8A" w:rsidP="006601C6">
      <w:pPr>
        <w:pStyle w:val="Kop1"/>
      </w:pPr>
      <w:r w:rsidRPr="00DA15E1">
        <w:lastRenderedPageBreak/>
        <w:t>Introduction</w:t>
      </w:r>
    </w:p>
    <w:p w14:paraId="73C9887B" w14:textId="4C383123" w:rsidR="00707EFD" w:rsidRPr="00FD3202" w:rsidRDefault="00707EFD" w:rsidP="00707EFD">
      <w:pPr>
        <w:rPr>
          <w:lang w:val="en-GB"/>
        </w:rPr>
      </w:pPr>
      <w:r w:rsidRPr="00FD3202">
        <w:rPr>
          <w:lang w:val="en-GB"/>
        </w:rPr>
        <w:t xml:space="preserve">The Clarion-Clipperton Zone (CCZ) in the equatorial North-East Pacific encompasses approx. 6 million km² and </w:t>
      </w:r>
      <w:r w:rsidR="00FA254B" w:rsidRPr="00FD3202">
        <w:rPr>
          <w:lang w:val="en-GB"/>
        </w:rPr>
        <w:t>harbours</w:t>
      </w:r>
      <w:r w:rsidRPr="00FD3202">
        <w:rPr>
          <w:lang w:val="en-GB"/>
        </w:rPr>
        <w:t xml:space="preserve"> the greatest concentration of polymetallic nodules known to date with an average </w:t>
      </w:r>
      <w:r w:rsidR="00E56431" w:rsidRPr="00FD3202">
        <w:rPr>
          <w:lang w:val="en-GB"/>
        </w:rPr>
        <w:t xml:space="preserve">nodule density </w:t>
      </w:r>
      <w:r w:rsidRPr="00FD3202">
        <w:rPr>
          <w:lang w:val="en-GB"/>
        </w:rPr>
        <w:t xml:space="preserve">of </w:t>
      </w:r>
      <w:r w:rsidR="003557BC">
        <w:rPr>
          <w:lang w:val="en-GB"/>
        </w:rPr>
        <w:t>nearly</w:t>
      </w:r>
      <w:r w:rsidR="00E4646B" w:rsidRPr="00FD3202">
        <w:rPr>
          <w:lang w:val="en-GB"/>
        </w:rPr>
        <w:t xml:space="preserve"> </w:t>
      </w:r>
      <w:r w:rsidRPr="00FD3202">
        <w:rPr>
          <w:lang w:val="en-GB"/>
        </w:rPr>
        <w:t>15 kg m</w:t>
      </w:r>
      <w:r w:rsidRPr="00FD3202">
        <w:rPr>
          <w:vertAlign w:val="superscript"/>
          <w:lang w:val="en-GB"/>
        </w:rPr>
        <w:t>-2</w:t>
      </w:r>
      <w:r w:rsidRPr="00FD3202">
        <w:rPr>
          <w:lang w:val="en-GB"/>
        </w:rPr>
        <w:t xml:space="preserve"> </w:t>
      </w:r>
      <w:r w:rsidRPr="003A470D">
        <w:rPr>
          <w:rFonts w:cs="Times New Roman"/>
          <w:lang w:val="en-GB"/>
        </w:rPr>
        <w:fldChar w:fldCharType="begin"/>
      </w:r>
      <w:r w:rsidR="00374BE8">
        <w:rPr>
          <w:rFonts w:cs="Times New Roman"/>
          <w:lang w:val="en-GB"/>
        </w:rPr>
        <w:instrText xml:space="preserve"> ADDIN ZOTERO_ITEM CSL_CITATION {"citationID":"a2dkbttd3at","properties":{"formattedCitation":"(Petersen et al., 2016)","plainCitation":"(Petersen et al., 2016)","noteIndex":0},"citationItems":[{"id":"ZQeM7Wy2/S5oVyDlJ","uris":["http://zotero.org/users/1851394/items/QG9PKVGF"],"uri":["http://zotero.org/users/1851394/items/QG9PKVGF"],"itemData":{"id":2514,"type":"article-journal","title":"News from the seabed – Geological characteristics and resource potential of deep-sea mineral resources","container-title":"Marine Policy","page":"175-187","volume":"70","source":"ScienceDirect","abstract":"Marine minerals such as manganese nodules, Co-rich ferromanganese crusts, and seafloor massive sulfides are commonly seen as possible future resources that could potentially add to the global raw materials supply. At present, a proper assessment of these resources is not possible due to a severe lack of information regarding their size, distribution, and composition. It is clear, however, that manganese nodules and Co-rich ferromanganese crusts are a vast resource and mining them could have a profound impact on global metal markets, whereas the global resource potential of seafloor massive sulfides appears to be small. These deep-sea mineral commodities are formed by very different geological processes resulting in deposits with distinctly different characteristics. The geological boundary conditions also determine the size of any future mining operations and the area that will be affected by mining. Similarly, the sizes of the most favorable areas that need to be explored for a global resource assessment are also dependent on the geological environment. Size reaches 38 million km2 for manganese nodules, while those for Co-rich crusts (1.7 million km2) and massive sulfides (3.2 millionkm2) are much smaller. Moreover, different commodities are more abundant in some jurisdictions than in others. While only 19% of the favorable area for manganese nodules lies within the Exclusive Economic Zone of coastal states or is covered by proposals for the extension of the continental shelf, 42% of the favorable areas for massive sulfides and 54% for Co-rich crusts are located in EEZs.","DOI":"10.1016/j.marpol.2016.03.012","ISSN":"0308-597X","journalAbbreviation":"Marine Policy","author":[{"family":"Petersen","given":"S."},{"family":"Krätschell","given":"A."},{"family":"Augustin","given":"N."},{"family":"Jamieson","given":"J."},{"family":"Hein","given":"J. R."},{"family":"Hannington","given":"M. D."}],"issued":{"date-parts":[["2016",8,1]]}}}],"schema":"https://github.com/citation-style-language/schema/raw/master/csl-citation.json"} </w:instrText>
      </w:r>
      <w:r w:rsidRPr="003A470D">
        <w:rPr>
          <w:rFonts w:cs="Times New Roman"/>
          <w:lang w:val="en-GB"/>
        </w:rPr>
        <w:fldChar w:fldCharType="separate"/>
      </w:r>
      <w:r w:rsidRPr="003A470D">
        <w:rPr>
          <w:rFonts w:cs="Times New Roman"/>
          <w:lang w:val="en-GB"/>
        </w:rPr>
        <w:t>(Petersen et al., 2016)</w:t>
      </w:r>
      <w:r w:rsidRPr="003A470D">
        <w:rPr>
          <w:rFonts w:cs="Times New Roman"/>
          <w:lang w:val="en-GB"/>
        </w:rPr>
        <w:fldChar w:fldCharType="end"/>
      </w:r>
      <w:r w:rsidRPr="00FD3202">
        <w:rPr>
          <w:lang w:val="en-GB"/>
        </w:rPr>
        <w:t>. The economic interest in</w:t>
      </w:r>
      <w:r w:rsidR="00A83E18" w:rsidRPr="00FD3202">
        <w:rPr>
          <w:lang w:val="en-GB"/>
        </w:rPr>
        <w:t xml:space="preserve"> this abyssal resource</w:t>
      </w:r>
      <w:r w:rsidRPr="00FD3202">
        <w:rPr>
          <w:lang w:val="en-GB"/>
        </w:rPr>
        <w:t xml:space="preserve"> is high</w:t>
      </w:r>
      <w:r w:rsidR="001003A8" w:rsidRPr="00FD3202">
        <w:rPr>
          <w:lang w:val="en-GB"/>
        </w:rPr>
        <w:t>,</w:t>
      </w:r>
      <w:r w:rsidRPr="00FD3202">
        <w:rPr>
          <w:lang w:val="en-GB"/>
        </w:rPr>
        <w:t xml:space="preserve"> mainly </w:t>
      </w:r>
      <w:r w:rsidR="00E4646B" w:rsidRPr="00FD3202">
        <w:rPr>
          <w:lang w:val="en-GB"/>
        </w:rPr>
        <w:t>resulting from</w:t>
      </w:r>
      <w:r w:rsidRPr="00FD3202">
        <w:rPr>
          <w:lang w:val="en-GB"/>
        </w:rPr>
        <w:t xml:space="preserve"> their high ore grade of valuable minerals including cobalt, copper, nickel but also rare earth elements (REE) compared to land-based resources </w:t>
      </w:r>
      <w:r w:rsidRPr="003A470D">
        <w:rPr>
          <w:rFonts w:cs="Times New Roman"/>
          <w:lang w:val="en-GB"/>
        </w:rPr>
        <w:fldChar w:fldCharType="begin"/>
      </w:r>
      <w:r w:rsidR="00374BE8">
        <w:rPr>
          <w:rFonts w:cs="Times New Roman"/>
          <w:lang w:val="en-GB"/>
        </w:rPr>
        <w:instrText xml:space="preserve"> ADDIN ZOTERO_ITEM CSL_CITATION {"citationID":"am18av318d","properties":{"formattedCitation":"(Hein et al., 2013)","plainCitation":"(Hein et al., 2013)","noteIndex":0},"citationItems":[{"id":"ZQeM7Wy2/sNSKEqws","uris":["http://zotero.org/users/1851394/items/7PPS3GU5"],"uri":["http://zotero.org/users/1851394/items/7PPS3GU5"],"itemData":{"id":1475,"type":"article-journal","title":"Deep-ocean mineral deposits as a source of critical metals for high- and green-technology applications: Comparison with land-based resources","container-title":"Ore Geology Reviews","page":"1-14","volume":"51","source":"ScienceDirect","abstract":"Ferromanganese (Fe–Mn) crusts are strongly enriched relative to the Earth's lithosphere in many rare and critical metals, including Co, Te, Mo, Bi, Pt, W, Zr, Nb, Y, and rare-earth elements (REEs). Fe–Mn nodules are strongly enriched in Ni, Cu, Co, Mo, Zr, Li, Y, and REEs. Compared to Fe–Mn crusts, nodules are more enriched in Ni, Cu, and Li, with subequal amounts of Mo and crusts are more enriched in the other metals. The metal ions and complexes in seawater are sorbed onto the two major host phases, FeO(OH) with a positively charged surface and MnO2 with a negatively charged surface. Metals are also derived from diagenetically modified sediment pore fluids and incorporated into most nodules. Seafloor massive sulfides (SMS), especially those in arc and back-arc settings, can also be enriched in rare metals and metalloids, such as Cd, Ga, Ge, In, As, Sb, and Se. Metal grades for the elements of economic interest in SMS (Cu, Zn, Au, Ag) are much greater than those in land-based volcanogenic massive sulfides. However, their tonnage throughout the global ocean is poorly known and grade/tonnage comparisons with land-based deposits would be premature.\nThe Clarion–Clipperton Fe–Mn Nodule Zone (CCZ) in the NE Pacific and the prime Fe–Mn crust zone (PCZ) in the central Pacific are the areas of greatest economic interest for nodules and crusts and grades and tonnages for those areas are moderately well known. We compare the grades and tonnages of nodules and crusts in those two areas with the global terrestrial reserves and resources. Nodules in the CCZ have more Tl (6000 times), Mn, Te, Ni, Co, and Y than the entire global terrestrial reserve base for those metals. The CCZ nodules also contain significant amounts of Cu, Mo, W, Li, Nb, and rare earth oxides (REO) compared to the global land-based reserves. Fe–Mn crusts in the PCZ have significantly more Tl (1700 times), Te (10 times more), Co, and Y than the entire terrestrial reserve base. Other metals of significance in the PCZ crusts relative to the total global land-based reserves are Bi, REO, Nb, and W. CCZ nodules and PCZ crusts are also compared with the two largest existing land-based REE mines, Bayan Obo in China and Mountain Pass in the USA. The land-based deposits are higher grade but lower tonnage deposits. Notably, both land-based deposits have &amp;lt; 1% heavy REEs (HREEs), whereas the CCZ has 26% HREEs and the PCZ, 18% HREEs; the HREEs have a much greater economic value. Radioactive Th concentrations are appreciably higher in the land-based deposits than in either type of marine deposit. A discussion of the differences between terrestrial and marine impacts and mine characteristics is also presented, including the potential for rare metals and REEs in marine deposits to be recovered as byproducts of mining the main metals of economic interest in nodules and crusts.","DOI":"10.1016/j.oregeorev.2012.12.001","ISSN":"0169-1368","shortTitle":"Deep-ocean mineral deposits as a source of critical metals for high- and green-technology applications","journalAbbreviation":"Ore Geology Reviews","author":[{"family":"Hein","given":"James R."},{"family":"Mizell","given":"Kira"},{"family":"Koschinsky","given":"Andrea"},{"family":"Conrad","given":"Tracey A."}],"issued":{"date-parts":[["2013",6]]}}}],"schema":"https://github.com/citation-style-language/schema/raw/master/csl-citation.json"} </w:instrText>
      </w:r>
      <w:r w:rsidRPr="003A470D">
        <w:rPr>
          <w:rFonts w:cs="Times New Roman"/>
          <w:lang w:val="en-GB"/>
        </w:rPr>
        <w:fldChar w:fldCharType="separate"/>
      </w:r>
      <w:r w:rsidRPr="003A470D">
        <w:rPr>
          <w:rFonts w:cs="Times New Roman"/>
          <w:lang w:val="en-GB"/>
        </w:rPr>
        <w:t>(Hein et al., 2013)</w:t>
      </w:r>
      <w:r w:rsidRPr="003A470D">
        <w:rPr>
          <w:rFonts w:cs="Times New Roman"/>
          <w:lang w:val="en-GB"/>
        </w:rPr>
        <w:fldChar w:fldCharType="end"/>
      </w:r>
      <w:r w:rsidRPr="003A470D">
        <w:rPr>
          <w:rFonts w:cs="Times New Roman"/>
          <w:lang w:val="en-GB"/>
        </w:rPr>
        <w:t xml:space="preserve">. </w:t>
      </w:r>
      <w:r w:rsidRPr="00FD3202">
        <w:rPr>
          <w:lang w:val="en-GB"/>
        </w:rPr>
        <w:t xml:space="preserve">As a hard substrate in the </w:t>
      </w:r>
      <w:r w:rsidR="00D15077">
        <w:rPr>
          <w:lang w:val="en-GB"/>
        </w:rPr>
        <w:t>predominantly</w:t>
      </w:r>
      <w:r w:rsidRPr="00FD3202">
        <w:rPr>
          <w:lang w:val="en-GB"/>
        </w:rPr>
        <w:t xml:space="preserve"> fine sediment </w:t>
      </w:r>
      <w:r w:rsidR="00D15077">
        <w:rPr>
          <w:lang w:val="en-GB"/>
        </w:rPr>
        <w:t xml:space="preserve">environment </w:t>
      </w:r>
      <w:r w:rsidRPr="00FD3202">
        <w:rPr>
          <w:lang w:val="en-GB"/>
        </w:rPr>
        <w:t xml:space="preserve">of the abyssal plains, polymetallic nodules are </w:t>
      </w:r>
      <w:r w:rsidR="0089688D" w:rsidRPr="00FD3202">
        <w:rPr>
          <w:lang w:val="en-GB"/>
        </w:rPr>
        <w:t>an important</w:t>
      </w:r>
      <w:r w:rsidRPr="00FD3202">
        <w:rPr>
          <w:lang w:val="en-GB"/>
        </w:rPr>
        <w:t xml:space="preserve"> component structuring the benthic ecosystem and increasing habitat heterogeneity </w:t>
      </w:r>
      <w:r w:rsidRPr="003A470D">
        <w:rPr>
          <w:rFonts w:cs="Times New Roman"/>
          <w:lang w:val="en-GB"/>
        </w:rPr>
        <w:fldChar w:fldCharType="begin"/>
      </w:r>
      <w:r w:rsidR="00B93285">
        <w:rPr>
          <w:rFonts w:cs="Times New Roman"/>
          <w:lang w:val="en-GB"/>
        </w:rPr>
        <w:instrText xml:space="preserve"> ADDIN ZOTERO_ITEM CSL_CITATION {"citationID":"4Kr2kKZZ","properties":{"formattedCitation":"(Vanreusel et al., 2010, 2016; Simon\\uc0\\u8208{}Lled\\uc0\\u243{} et al., 2019)","plainCitation":"(Vanreusel et al., 2010, 2016; Simon‐Lledó et al., 2019)","noteIndex":0},"citationItems":[{"id":722,"uris":["http://zotero.org/groups/512020/items/8N62HHCX"],"uri":["http://zotero.org/groups/512020/items/8N62HHCX"],"itemData":{"id":722,"type":"article-journal","abstract":"The great variety of geological and hydrological conditions in the deep sea generates many different habitats. Some are only recently explored, although their true extent and geographical coverage are still not fully established. Both continental margins and mid-oceanic seafloors are much more complex ecologically, geologically, chemically and hydrodynamically than originally thought. As a result, fundamental patterns of species distribution first observed and explained in the context of relatively monotonous slopes and abyssal plains must now be re-evaluated in the light of this newly recognized habitat heterogeneity. Based on a global database of nematode genus composition, collected as part of the Census of Marine Life, we show that macrohabitat heterogeneity contributes significantly to total deep-sea nematode diversity on a global scale. Different deep-sea settings harbour specific nematode assemblages. Some of them, like coral rubble zones or nodule areas, are very diverse habitats. Factors such as increased substrate complexity in the case of nodules and corals seem to facilitate the co-existence of a large number of genera with different modes of life, ranging from sediment dwelling to epifaunal. Furthermore, strong biochemical gradients in the case of vents or seeps are responsible for the success of particular genera, which are not prominent in more typical soft sediments. Many nematode deep-sea genera are cosmopolitan, inhabiting a variety of deep-sea habitats and oceans, whereas only 21% of all deep-sea genera recorded are restricted to a single habitat. In addition to habitat heterogeneity, regional differences are important in structuring nematode assemblages. For instance, seeps from different regions yield different genera that thrive on the sulphidic sediments. This study also shows that many areas and habitats remain highly under-sampled, affecting our ability to understand fully the contribution of habitat heterogeneity versus regional differences to global nematode diversity.","call-number":"EP-V30","container-title":"Marine Ecology-an Evolutionary Perspective","DOI":"10.1111/j.1439-0485.2009.00352.x","ISSN":"0173-9565","issue":"1","page":"6-20","title":"The contribution of deep-sea macrohabitat heterogeneity to global nematode diversity","volume":"31","author":[{"family":"Vanreusel","given":"A."},{"family":"Fonseca","given":"G."},{"family":"Danovaro","given":"R."},{"family":"Silva","given":"M. C.","non-dropping-particle":"da"},{"family":"Esteves","given":"A. M."},{"family":"Ferrero","given":"T."},{"family":"Gad","given":"G."},{"family":"Galtsova","given":"V."},{"family":"Gambi","given":"C."},{"family":"Genevois","given":"V. D."},{"family":"Ingels","given":"J."},{"family":"Ingole","given":"B."},{"family":"Lampadariou","given":"N."},{"family":"Merckx","given":"B."},{"family":"Miljutin","given":"D."},{"family":"Miljutina","given":"M."},{"family":"Muthumbi","given":"A."},{"family":"Netto","given":"S."},{"family":"Portnova","given":"D."},{"family":"Radziejewska","given":"T."},{"family":"Raes","given":"M."},{"family":"Tchesunov","given":"A."},{"family":"Vanaverbeke","given":"J."},{"family":"Van Gaever","given":"S."},{"family":"Venekey","given":"V."},{"family":"Bezerra","given":"T. N."},{"family":"Flint","given":"H."},{"family":"Copley","given":"J."},{"family":"Pape","given":"E."},{"family":"Zeppilli","given":"D."},{"family":"Martinez","given":"P. A."},{"family":"Galeron","given":"J."}],"issued":{"date-parts":[["2010"]]}},"label":"page"},{"id":741,"uris":["http://zotero.org/groups/512020/items/5DHCXFTK"],"uri":["http://zotero.org/groups/512020/items/5DHCXFTK"],"itemData":{"id":741,"type":"article-journal","container-title":"Scientific Reports","DOI":"10.1038/srep26808","ISSN":"2045-2322","page":"26808","source":"CrossRef","title":"Threatened by mining, polymetallic nodules are required to preserve abyssal epifauna","volume":"6","author":[{"family":"Vanreusel","given":"Ann"},{"family":"Hilario","given":"Ana"},{"family":"Ribeiro","given":"Pedro A."},{"family":"Menot","given":"Lenaick"},{"family":"Arbizu","given":"Pedro Martínez"}],"issued":{"date-parts":[["2016",6,1]]}},"label":"page"},{"id":1581,"uris":["http://zotero.org/groups/512020/items/ANQLZWD4"],"uri":["http://zotero.org/groups/512020/items/ANQLZWD4"],"itemData":{"id":1581,"type":"article-journal","abstract":"Abyssal polymetallic nodule fields constitute an unusual deep-sea habitat. The mix of soft sediment and the hard substratum provided by nodules increases the complexity of these environments. Hard substrata typically support a very distinct fauna to that of seabed sediments, and its presence can play a major role in the structuring of benthic assemblages. We assessed the influence of seafloor nodule cover on the megabenthos of a marine conservation area (area of particular environmental interest 6) in the Clarion Clipperton Zone (3950–4250 m water depth) using extensive photographic surveys from an autonomous underwater vehicle. Variations in nodule cover (1–20%) appeared to exert statistically significant differences in faunal standing stocks, some biological diversity attributes, faunal composition, functional group composition, and the distribution of individual species. The standing stock of both the metazoan fauna and the giant protists (xenophyophores) doubled with a very modest initial increase in nodule cover (from 1% to 3%). Perhaps contrary to expectation, we detected little if any substantive variation in biological diversity along the nodule cover gradient. Faunal composition varied continuously along the nodule cover gradient. We discuss these results in the context of potential seabed-mining operations and the associated sustainable management and conservation plans. We note in particular that successful conservation actions will likely require the preservation of areas comprising the full range of nodule cover and not just the low cover areas that are least attractive to mining.","container-title":"Limnology and Oceanography","DOI":"10.1002/lno.11157","ISSN":"1939-5590","issue":"5","language":"en","source":"Wiley Online Library","title":"Ecology of a polymetallic nodule occurrence gradient: Implications for deep-sea mining","title-short":"Ecology of a polymetallic nodule occurrence gradient","URL":"https://aslopubs.onlinelibrary.wiley.com/doi/abs/10.1002/lno.11157","volume":"64","author":[{"family":"Simon‐Lledó","given":"Erik"},{"family":"Bett","given":"Brian J."},{"family":"Huvenne","given":"Veerle A. I."},{"family":"Schoening","given":"Timm"},{"family":"Benoist","given":"Noelie M. A."},{"family":"Jones","given":"Daniel O. B."}],"accessed":{"date-parts":[["2019",5,2]]},"issued":{"date-parts":[["2019"]]}},"label":"page"}],"schema":"https://github.com/citation-style-language/schema/raw/master/csl-citation.json"} </w:instrText>
      </w:r>
      <w:r w:rsidRPr="003A470D">
        <w:rPr>
          <w:rFonts w:cs="Times New Roman"/>
          <w:lang w:val="en-GB"/>
        </w:rPr>
        <w:fldChar w:fldCharType="separate"/>
      </w:r>
      <w:r w:rsidR="006A5603" w:rsidRPr="006A5603">
        <w:rPr>
          <w:rFonts w:cs="Times New Roman"/>
          <w:szCs w:val="24"/>
        </w:rPr>
        <w:t>(Vanreusel et al., 2010, 2016; Simon‐Lledó et al., 2019)</w:t>
      </w:r>
      <w:r w:rsidRPr="003A470D">
        <w:rPr>
          <w:rFonts w:cs="Times New Roman"/>
          <w:lang w:val="en-GB"/>
        </w:rPr>
        <w:fldChar w:fldCharType="end"/>
      </w:r>
      <w:r w:rsidRPr="00FD3202">
        <w:rPr>
          <w:lang w:val="en-GB"/>
        </w:rPr>
        <w:t xml:space="preserve">. </w:t>
      </w:r>
      <w:r w:rsidR="0089688D" w:rsidRPr="00FD3202">
        <w:rPr>
          <w:lang w:val="en-GB"/>
        </w:rPr>
        <w:t>S</w:t>
      </w:r>
      <w:r w:rsidRPr="00FD3202">
        <w:rPr>
          <w:lang w:val="en-GB"/>
        </w:rPr>
        <w:t>essile species attach themselves</w:t>
      </w:r>
      <w:r w:rsidR="0089688D" w:rsidRPr="00FD3202">
        <w:rPr>
          <w:lang w:val="en-GB"/>
        </w:rPr>
        <w:t xml:space="preserve"> to nodules,</w:t>
      </w:r>
      <w:r w:rsidRPr="00FD3202">
        <w:rPr>
          <w:lang w:val="en-GB"/>
        </w:rPr>
        <w:t xml:space="preserve"> which in turn support diverse species assemblages with other sessile and mobile organisms </w:t>
      </w:r>
      <w:r w:rsidRPr="00D97ED2">
        <w:rPr>
          <w:rFonts w:cs="Times New Roman"/>
          <w:lang w:val="en-GB"/>
        </w:rPr>
        <w:fldChar w:fldCharType="begin"/>
      </w:r>
      <w:r w:rsidR="00B93285">
        <w:rPr>
          <w:rFonts w:cs="Times New Roman"/>
          <w:lang w:val="en-GB"/>
        </w:rPr>
        <w:instrText xml:space="preserve"> ADDIN ZOTERO_ITEM CSL_CITATION {"citationID":"MwMrNeRn","properties":{"formattedCitation":"(Amon et al., 2016; Simon\\uc0\\u8208{}Lled\\uc0\\u243{} et al., 2019)","plainCitation":"(Amon et al., 2016; Simon‐Lledó et al., 2019)","noteIndex":0},"citationItems":[{"id":734,"uris":["http://zotero.org/groups/512020/items/HVVC9STZ"],"uri":["http://zotero.org/groups/512020/items/HVVC9STZ"],"itemData":{"id":734,"type":"article-journal","call-number":"EP-A","container-title":"Scientific Reports","DOI":"10.1038/srep30492","ISSN":"2045-2322","page":"30492","source":"CrossRef","title":"Insights into the abundance and diversity of abyssal megafauna in a polymetallic-nodule region in the eastern Clarion-Clipperton Zone","volume":"6","author":[{"family":"Amon","given":"Diva J."},{"family":"Ziegler","given":"Amanda F."},{"family":"Dahlgren","given":"Thomas G."},{"family":"Glover","given":"Adrian G."},{"family":"Goineau","given":"Aurélie"},{"family":"Gooday","given":"Andrew J."},{"family":"Wiklund","given":"Helena"},{"family":"Smith","given":"Craig R."}],"issued":{"date-parts":[["2016",7,29]]}},"label":"page"},{"id":1581,"uris":["http://zotero.org/groups/512020/items/ANQLZWD4"],"uri":["http://zotero.org/groups/512020/items/ANQLZWD4"],"itemData":{"id":1581,"type":"article-journal","abstract":"Abyssal polymetallic nodule fields constitute an unusual deep-sea habitat. The mix of soft sediment and the hard substratum provided by nodules increases the complexity of these environments. Hard substrata typically support a very distinct fauna to that of seabed sediments, and its presence can play a major role in the structuring of benthic assemblages. We assessed the influence of seafloor nodule cover on the megabenthos of a marine conservation area (area of particular environmental interest 6) in the Clarion Clipperton Zone (3950–4250 m water depth) using extensive photographic surveys from an autonomous underwater vehicle. Variations in nodule cover (1–20%) appeared to exert statistically significant differences in faunal standing stocks, some biological diversity attributes, faunal composition, functional group composition, and the distribution of individual species. The standing stock of both the metazoan fauna and the giant protists (xenophyophores) doubled with a very modest initial increase in nodule cover (from 1% to 3%). Perhaps contrary to expectation, we detected little if any substantive variation in biological diversity along the nodule cover gradient. Faunal composition varied continuously along the nodule cover gradient. We discuss these results in the context of potential seabed-mining operations and the associated sustainable management and conservation plans. We note in particular that successful conservation actions will likely require the preservation of areas comprising the full range of nodule cover and not just the low cover areas that are least attractive to mining.","container-title":"Limnology and Oceanography","DOI":"10.1002/lno.11157","ISSN":"1939-5590","issue":"5","language":"en","source":"Wiley Online Library","title":"Ecology of a polymetallic nodule occurrence gradient: Implications for deep-sea mining","title-short":"Ecology of a polymetallic nodule occurrence gradient","URL":"https://aslopubs.onlinelibrary.wiley.com/doi/abs/10.1002/lno.11157","volume":"64","author":[{"family":"Simon‐Lledó","given":"Erik"},{"family":"Bett","given":"Brian J."},{"family":"Huvenne","given":"Veerle A. I."},{"family":"Schoening","given":"Timm"},{"family":"Benoist","given":"Noelie M. A."},{"family":"Jones","given":"Daniel O. B."}],"accessed":{"date-parts":[["2019",5,2]]},"issued":{"date-parts":[["2019"]]}},"label":"page"}],"schema":"https://github.com/citation-style-language/schema/raw/master/csl-citation.json"} </w:instrText>
      </w:r>
      <w:r w:rsidRPr="00D97ED2">
        <w:rPr>
          <w:rFonts w:cs="Times New Roman"/>
          <w:lang w:val="en-GB"/>
        </w:rPr>
        <w:fldChar w:fldCharType="separate"/>
      </w:r>
      <w:r w:rsidR="006A5603" w:rsidRPr="006A5603">
        <w:rPr>
          <w:rFonts w:cs="Times New Roman"/>
          <w:szCs w:val="24"/>
        </w:rPr>
        <w:t>(Amon et al., 2016; Simon‐Lledó et al., 2019)</w:t>
      </w:r>
      <w:r w:rsidRPr="00D97ED2">
        <w:rPr>
          <w:rFonts w:cs="Times New Roman"/>
          <w:lang w:val="en-GB"/>
        </w:rPr>
        <w:fldChar w:fldCharType="end"/>
      </w:r>
      <w:r w:rsidRPr="00FD3202">
        <w:rPr>
          <w:lang w:val="en-GB"/>
        </w:rPr>
        <w:t xml:space="preserve">. Consequently, </w:t>
      </w:r>
      <w:r w:rsidR="0089688D" w:rsidRPr="00FD3202">
        <w:rPr>
          <w:lang w:val="en-GB"/>
        </w:rPr>
        <w:t xml:space="preserve">the presence and density of nodules is important in driving </w:t>
      </w:r>
      <w:r w:rsidRPr="00FD3202">
        <w:rPr>
          <w:lang w:val="en-GB"/>
        </w:rPr>
        <w:t xml:space="preserve">the abundance </w:t>
      </w:r>
      <w:r w:rsidR="0089688D" w:rsidRPr="00FD3202">
        <w:rPr>
          <w:lang w:val="en-GB"/>
        </w:rPr>
        <w:t xml:space="preserve">and diversity </w:t>
      </w:r>
      <w:r w:rsidRPr="00FD3202">
        <w:rPr>
          <w:lang w:val="en-GB"/>
        </w:rPr>
        <w:t>of both</w:t>
      </w:r>
      <w:r w:rsidR="0089688D" w:rsidRPr="00FD3202">
        <w:rPr>
          <w:lang w:val="en-GB"/>
        </w:rPr>
        <w:t xml:space="preserve"> </w:t>
      </w:r>
      <w:r w:rsidRPr="00FD3202">
        <w:rPr>
          <w:lang w:val="en-GB"/>
        </w:rPr>
        <w:t xml:space="preserve">mobile and sessile megafauna </w:t>
      </w:r>
      <w:r w:rsidRPr="003A470D">
        <w:rPr>
          <w:rFonts w:cs="Times New Roman"/>
          <w:lang w:val="en-GB"/>
        </w:rPr>
        <w:fldChar w:fldCharType="begin"/>
      </w:r>
      <w:r w:rsidR="00B93285">
        <w:rPr>
          <w:rFonts w:cs="Times New Roman"/>
          <w:lang w:val="en-GB"/>
        </w:rPr>
        <w:instrText xml:space="preserve"> ADDIN ZOTERO_ITEM CSL_CITATION {"citationID":"UNhxdz2X","properties":{"formattedCitation":"(Vanreusel et al., 2016; Simon\\uc0\\u8208{}Lled\\uc0\\u243{} et al., 2019)","plainCitation":"(Vanreusel et al., 2016; Simon‐Lledó et al., 2019)","noteIndex":0},"citationItems":[{"id":741,"uris":["http://zotero.org/groups/512020/items/5DHCXFTK"],"uri":["http://zotero.org/groups/512020/items/5DHCXFTK"],"itemData":{"id":741,"type":"article-journal","container-title":"Scientific Reports","DOI":"10.1038/srep26808","ISSN":"2045-2322","page":"26808","source":"CrossRef","title":"Threatened by mining, polymetallic nodules are required to preserve abyssal epifauna","volume":"6","author":[{"family":"Vanreusel","given":"Ann"},{"family":"Hilario","given":"Ana"},{"family":"Ribeiro","given":"Pedro A."},{"family":"Menot","given":"Lenaick"},{"family":"Arbizu","given":"Pedro Martínez"}],"issued":{"date-parts":[["2016",6,1]]}},"label":"page"},{"id":1581,"uris":["http://zotero.org/groups/512020/items/ANQLZWD4"],"uri":["http://zotero.org/groups/512020/items/ANQLZWD4"],"itemData":{"id":1581,"type":"article-journal","abstract":"Abyssal polymetallic nodule fields constitute an unusual deep-sea habitat. The mix of soft sediment and the hard substratum provided by nodules increases the complexity of these environments. Hard substrata typically support a very distinct fauna to that of seabed sediments, and its presence can play a major role in the structuring of benthic assemblages. We assessed the influence of seafloor nodule cover on the megabenthos of a marine conservation area (area of particular environmental interest 6) in the Clarion Clipperton Zone (3950–4250 m water depth) using extensive photographic surveys from an autonomous underwater vehicle. Variations in nodule cover (1–20%) appeared to exert statistically significant differences in faunal standing stocks, some biological diversity attributes, faunal composition, functional group composition, and the distribution of individual species. The standing stock of both the metazoan fauna and the giant protists (xenophyophores) doubled with a very modest initial increase in nodule cover (from 1% to 3%). Perhaps contrary to expectation, we detected little if any substantive variation in biological diversity along the nodule cover gradient. Faunal composition varied continuously along the nodule cover gradient. We discuss these results in the context of potential seabed-mining operations and the associated sustainable management and conservation plans. We note in particular that successful conservation actions will likely require the preservation of areas comprising the full range of nodule cover and not just the low cover areas that are least attractive to mining.","container-title":"Limnology and Oceanography","DOI":"10.1002/lno.11157","ISSN":"1939-5590","issue":"5","language":"en","source":"Wiley Online Library","title":"Ecology of a polymetallic nodule occurrence gradient: Implications for deep-sea mining","title-short":"Ecology of a polymetallic nodule occurrence gradient","URL":"https://aslopubs.onlinelibrary.wiley.com/doi/abs/10.1002/lno.11157","volume":"64","author":[{"family":"Simon‐Lledó","given":"Erik"},{"family":"Bett","given":"Brian J."},{"family":"Huvenne","given":"Veerle A. I."},{"family":"Schoening","given":"Timm"},{"family":"Benoist","given":"Noelie M. A."},{"family":"Jones","given":"Daniel O. B."}],"accessed":{"date-parts":[["2019",5,2]]},"issued":{"date-parts":[["2019"]]}},"label":"page"}],"schema":"https://github.com/citation-style-language/schema/raw/master/csl-citation.json"} </w:instrText>
      </w:r>
      <w:r w:rsidRPr="003A470D">
        <w:rPr>
          <w:rFonts w:cs="Times New Roman"/>
          <w:lang w:val="en-GB"/>
        </w:rPr>
        <w:fldChar w:fldCharType="separate"/>
      </w:r>
      <w:r w:rsidR="006A5603" w:rsidRPr="006A5603">
        <w:rPr>
          <w:rFonts w:cs="Times New Roman"/>
          <w:szCs w:val="24"/>
        </w:rPr>
        <w:t>(Vanreusel et al., 2016; Simon‐Lledó et al., 2019)</w:t>
      </w:r>
      <w:r w:rsidRPr="003A470D">
        <w:rPr>
          <w:rFonts w:cs="Times New Roman"/>
          <w:lang w:val="en-GB"/>
        </w:rPr>
        <w:fldChar w:fldCharType="end"/>
      </w:r>
      <w:r w:rsidRPr="003A470D">
        <w:rPr>
          <w:rFonts w:cs="Times New Roman"/>
          <w:lang w:val="en-GB"/>
        </w:rPr>
        <w:t>.</w:t>
      </w:r>
    </w:p>
    <w:p w14:paraId="5E6AD57E" w14:textId="47D8A674" w:rsidR="0089204F" w:rsidRDefault="00792F07" w:rsidP="00707EFD">
      <w:pPr>
        <w:rPr>
          <w:lang w:val="en-GB"/>
        </w:rPr>
      </w:pPr>
      <w:r w:rsidRPr="00FD3202">
        <w:rPr>
          <w:lang w:val="en-GB"/>
        </w:rPr>
        <w:t>Direct</w:t>
      </w:r>
      <w:r w:rsidR="00707EFD" w:rsidRPr="00FD3202">
        <w:rPr>
          <w:lang w:val="en-GB"/>
        </w:rPr>
        <w:t xml:space="preserve"> impacts of po</w:t>
      </w:r>
      <w:r w:rsidR="0089204F">
        <w:rPr>
          <w:lang w:val="en-GB"/>
        </w:rPr>
        <w:t>lymetallic nodule mining on benthic communities</w:t>
      </w:r>
      <w:r w:rsidR="00707EFD" w:rsidRPr="00FD3202">
        <w:rPr>
          <w:lang w:val="en-GB"/>
        </w:rPr>
        <w:t xml:space="preserve"> are expected to emerge from the removal of hard substrate and sediment</w:t>
      </w:r>
      <w:r w:rsidRPr="00FD3202">
        <w:rPr>
          <w:lang w:val="en-GB"/>
        </w:rPr>
        <w:t>, while</w:t>
      </w:r>
      <w:r w:rsidR="00707EFD" w:rsidRPr="00FD3202">
        <w:rPr>
          <w:lang w:val="en-GB"/>
        </w:rPr>
        <w:t xml:space="preserve"> indirect </w:t>
      </w:r>
      <w:r w:rsidRPr="00FD3202">
        <w:rPr>
          <w:lang w:val="en-GB"/>
        </w:rPr>
        <w:t xml:space="preserve">impacts are expected to be driven </w:t>
      </w:r>
      <w:r w:rsidR="00707EFD" w:rsidRPr="00FD3202">
        <w:rPr>
          <w:lang w:val="en-GB"/>
        </w:rPr>
        <w:t>by sediment plume</w:t>
      </w:r>
      <w:r w:rsidRPr="00FD3202">
        <w:rPr>
          <w:lang w:val="en-GB"/>
        </w:rPr>
        <w:t xml:space="preserve"> re-depositions</w:t>
      </w:r>
      <w:r w:rsidR="00707EFD" w:rsidRPr="00FD3202">
        <w:rPr>
          <w:lang w:val="en-GB"/>
        </w:rPr>
        <w:t xml:space="preserve"> </w:t>
      </w:r>
      <w:r w:rsidRPr="00FD3202">
        <w:rPr>
          <w:lang w:val="en-GB"/>
        </w:rPr>
        <w:t xml:space="preserve">potentially affecting </w:t>
      </w:r>
      <w:r w:rsidR="00707EFD" w:rsidRPr="00FD3202">
        <w:rPr>
          <w:lang w:val="en-GB"/>
        </w:rPr>
        <w:t xml:space="preserve">large areas </w:t>
      </w:r>
      <w:r w:rsidR="00707EFD" w:rsidRPr="0007593A">
        <w:rPr>
          <w:rFonts w:cs="Times New Roman"/>
          <w:lang w:val="en-GB"/>
        </w:rPr>
        <w:fldChar w:fldCharType="begin"/>
      </w:r>
      <w:r w:rsidR="00BE18D9" w:rsidRPr="0007593A">
        <w:rPr>
          <w:rFonts w:cs="Times New Roman"/>
          <w:lang w:val="en-GB"/>
        </w:rPr>
        <w:instrText xml:space="preserve"> ADDIN ZOTERO_ITEM CSL_CITATION {"citationID":"m1cjf3Fc","properties":{"formattedCitation":"(Oebius et al., 2001; Peukert et al., 2018)","plainCitation":"(Oebius et al., 2001; Peukert et al., 2018)","noteIndex":0},"citationItems":[{"id":498,"uris":["http://zotero.org/groups/512020/items/HU3UGJZQ"],"uri":["http://zotero.org/groups/512020/items/HU3UGJZQ"],"itemData":{"id":498,"type":"article-journal","abstract":"The evaluation of marine environmental impacts resulting from the exploitation of marine resources requires the numerical description, parametrization, and modelling of such processes in order to be able to transfer, compare, and forecast the effects of anthropogenic activities in the deep sea. One of the controversial effects is the formation and behaviour of sediment clouds as a consequence of anthropogenic activities on the seafloor. Since there is a need for reliable data, two subprojects of the “Interdisciplinary Deep-sea Environmental Protection Group (TUSCH)”-project “Impacts from Technical Activities on the Deep-Sea Ecosystem of the South East Pacific Offshore Peru (ATESEPP)” were devoted to the assembly of such data. Based on the German technical approach for deep-sea mining, the possible environmental impacts by a miner were estimated, the impacts on the seafloor were simulated and investigated by tests with large volume undisturbed sediment samples on board the research vessel and in the laboratory, and the results were evaluated and extrapolated. This report gives a comprehensive presentation of the physical problems, the technical approach, and the results of these investigations.","call-number":"EP-O24","container-title":"Deep Sea Research Part II: Topical Studies in Oceanography","DOI":"10.1016/S0967-0645(01)00052-2","ISSN":"0967-0645","issue":"17–18","journalAbbreviation":"Deep Sea Research Part II: Topical Studies in Oceanography","page":"3453-3467","source":"ScienceDirect","title":"Parametrization and evaluation of marine environmental impacts produced by deep-sea manganese nodule mining","volume":"48","author":[{"family":"Oebius","given":"Horst U"},{"family":"Becker","given":"Hermann J"},{"family":"Rolinski","given":"Susanne"},{"family":"Jankowski","given":"Jacek A"}],"issued":{"date-parts":[["2001"]]}},"label":"page"},{"id":673,"uris":["http://zotero.org/groups/512020/items/XD4P5VWE"],"uri":["http://zotero.org/groups/512020/items/XD4P5VWE"],"itemData":{"id":673,"type":"article-journal","abstract":"In this study, ship- and autonomous underwater vehicle (AUV)-based multibeam data from the German ferromanganese-nodule (Mn-nodule) license area in the Clarion–Clipperton Zone (CCZ; eastern Paciﬁc) are linked to ground-truth data from optical imaging. Photographs obtained by an AUV enable semi-quantitative assessments of nodule coverage at a spatial resolution in the range of meters. Together with high-resolution AUV bathymetry, this revealed a correlation of small-scale terrain variations ( &lt; 5 m horizontally, &lt; 1 m vertically) with nodule coverage. In the presented data set, increased nodule coverage could be correlated with slopes &gt; 1.8◦ and concave terrain. On a more regional scale, factors such as the geological setting (existence of horst and graben structures, sediment thickness, outcropping basement) and inﬂuence of bottom currents seem to play an essential role for the spatial variation of nodule coverage and the related hard substrate habitat.","container-title":"Biogeosciences","DOI":"10.5194/bg-15-2525-2018","ISSN":"1726-4189","issue":"8","language":"en","page":"2525-2549","source":"Crossref","title":"Understanding Mn-nodule distribution and evaluation of related deep-sea mining impacts using AUV-based hydroacoustic and optical data","volume":"15","author":[{"family":"Peukert","given":"Anne"},{"family":"Schoening","given":"Timm"},{"family":"Alevizos","given":"Evangelos"},{"family":"Köser","given":"Kevin"},{"family":"Kwasnitschka","given":"Tom"},{"family":"Greinert","given":"Jens"}],"issued":{"date-parts":[["2018",4,27]]}},"label":"page"}],"schema":"https://github.com/citation-style-language/schema/raw/master/csl-citation.json"} </w:instrText>
      </w:r>
      <w:r w:rsidR="00707EFD" w:rsidRPr="0007593A">
        <w:rPr>
          <w:rFonts w:cs="Times New Roman"/>
          <w:lang w:val="en-GB"/>
        </w:rPr>
        <w:fldChar w:fldCharType="separate"/>
      </w:r>
      <w:r w:rsidR="00BE18D9" w:rsidRPr="0007593A">
        <w:rPr>
          <w:rFonts w:cs="Times New Roman"/>
        </w:rPr>
        <w:t>(Oebius et al., 2001; Peukert et al., 2018)</w:t>
      </w:r>
      <w:r w:rsidR="00707EFD" w:rsidRPr="0007593A">
        <w:rPr>
          <w:rFonts w:cs="Times New Roman"/>
          <w:lang w:val="en-GB"/>
        </w:rPr>
        <w:fldChar w:fldCharType="end"/>
      </w:r>
      <w:r w:rsidR="00707EFD" w:rsidRPr="00FD3202">
        <w:rPr>
          <w:lang w:val="en-GB"/>
        </w:rPr>
        <w:t>. Considering that nodule re-growth is unlikely within the next millennia and the growth of many deep-sea taxa</w:t>
      </w:r>
      <w:r w:rsidR="00286C29" w:rsidRPr="00FD3202">
        <w:rPr>
          <w:lang w:val="en-GB"/>
        </w:rPr>
        <w:t xml:space="preserve"> is slow</w:t>
      </w:r>
      <w:r w:rsidR="00707EFD" w:rsidRPr="00FD3202">
        <w:rPr>
          <w:lang w:val="en-GB"/>
        </w:rPr>
        <w:t xml:space="preserve">, recovery of disturbed nodule </w:t>
      </w:r>
      <w:r w:rsidR="00B73220">
        <w:rPr>
          <w:lang w:val="en-GB"/>
        </w:rPr>
        <w:t>fields</w:t>
      </w:r>
      <w:r w:rsidR="00707EFD" w:rsidRPr="00FD3202">
        <w:rPr>
          <w:lang w:val="en-GB"/>
        </w:rPr>
        <w:t xml:space="preserve"> is expected to </w:t>
      </w:r>
      <w:r w:rsidR="00286C29" w:rsidRPr="00FD3202">
        <w:rPr>
          <w:lang w:val="en-GB"/>
        </w:rPr>
        <w:t xml:space="preserve">take a long time </w:t>
      </w:r>
      <w:r w:rsidR="00707EFD" w:rsidRPr="00FD3202">
        <w:rPr>
          <w:lang w:val="en-GB"/>
        </w:rPr>
        <w:t xml:space="preserve">and </w:t>
      </w:r>
      <w:r w:rsidR="00D15077">
        <w:rPr>
          <w:lang w:val="en-GB"/>
        </w:rPr>
        <w:t>lead to altered community structure</w:t>
      </w:r>
      <w:r w:rsidR="00286C29" w:rsidRPr="00FD3202">
        <w:rPr>
          <w:lang w:val="en-GB"/>
        </w:rPr>
        <w:t xml:space="preserve"> </w:t>
      </w:r>
      <w:r w:rsidR="00707EFD" w:rsidRPr="0007593A">
        <w:rPr>
          <w:rFonts w:cs="Times New Roman"/>
          <w:lang w:val="en-GB"/>
        </w:rPr>
        <w:fldChar w:fldCharType="begin"/>
      </w:r>
      <w:r w:rsidR="00374BE8">
        <w:rPr>
          <w:rFonts w:cs="Times New Roman"/>
          <w:lang w:val="en-GB"/>
        </w:rPr>
        <w:instrText xml:space="preserve"> ADDIN ZOTERO_ITEM CSL_CITATION {"citationID":"5YevJTzO","properties":{"formattedCitation":"(Gollner et al., 2017; Jones et al., 2017)","plainCitation":"(Gollner et al., 2017; Jones et al., 2017)","noteIndex":0},"citationItems":[{"id":587,"uris":["http://zotero.org/groups/512020/items/55FZ3V2W"],"uri":["http://zotero.org/groups/512020/items/55FZ3V2W"],"itemData":{"id":587,"type":"article-journal","abstract":"With increasing demand for mineral resources, extraction of polymetallic sulphides at hydrothermal vents, cobalt-rich ferromanganese crusts at seamounts, and polymetallic nodules on abyssal plains may be imminent. Here, we shortly introduce ecosystem characteristics of mining areas, report on recent mining developments, and identify potential stress and disturbances created by mining. We analyze species’ potential resistance to future mining and perform meta-analyses on population density and diversity recovery after disturbances most similar to mining: volcanic eruptions at vents, fisheries on seamounts, and experiments that mimic nodule mining on abyssal plains. We report wide variation in recovery rates among taxa, size, and mobility of fauna. While densities and diversities of some taxa can recover to or even exceed pre-disturbance levels, community composition remains affected after decades. The loss of hard substrata or alteration of substrata composition may cause substantial community shifts that persist over geological timescales at mined sites.","container-title":"Marine Environmental Research","DOI":"10.1016/j.marenvres.2017.04.010","ISSN":"0141-1136","journalAbbreviation":"Marine Environmental Research","source":"ScienceDirect","title":"Resilience of benthic deep-sea fauna to mining activities","URL":"http://www.sciencedirect.com/science/article/pii/S0141113617302441","author":[{"family":"Gollner","given":"Sabine"},{"family":"Kaiser","given":"Stefanie"},{"family":"Menzel","given":"Lena"},{"family":"Jones","given":"Daniel O. B."},{"family":"Brown","given":"Alastair"},{"family":"Mestre","given":"Nelia C."},{"family":"Oevelen","given":"Dick","non-dropping-particle":"van"},{"family":"Menot","given":"Lenaick"},{"family":"Colaço","given":"Ana"},{"family":"Canals","given":"Miquel"},{"family":"Cuvelier","given":"Daphne"},{"family":"Durden","given":"Jennifer M."},{"family":"Gebruk","given":"Andrey"},{"family":"Egho","given":"Great A."},{"family":"Haeckel","given":"Matthias"},{"family":"Marcon","given":"Yann"},{"family":"Mevenkamp","given":"Lisa"},{"family":"Morato","given":"Telmo"},{"family":"Pham","given":"Christopher K."},{"family":"Purser","given":"Autun"},{"family":"Sanchez-Vidal","given":"Anna"},{"family":"Vanreusel","given":"Ann"},{"family":"Vink","given":"Annemiek"},{"family":"Martinez Arbizu","given":"Pedro"}],"accessed":{"date-parts":[["2017",7,3]]},"issued":{"date-parts":[["2017"]]}},"label":"page"},{"id":"ZQeM7Wy2/omLKv8bU","uris":["http://zotero.org/users/1851394/items/DBJJIPQQ"],"uri":["http://zotero.org/users/1851394/items/DBJJIPQQ"],"itemData":{"id":"46g7rjKF/FHkgFypc","type":"article-journal","title":"Biological responses to disturbance from simulated deep-sea polymetallic nodule mining","container-title":"PLOS ONE","page":"e0171750","volume":"12","issue":"2","source":"PLoS Journals","abstract":"Commercial-scale mining for polymetallic nodules could have a major impact on the deep-sea environment, but the effects of these mining activities on deep-sea ecosystems are very poorly known. The first commercial test mining for polymetallic nodules was carried out in 1970. Since then a number of small-scale commercial test mining or scientific disturbance studies have been carried out. Here we evaluate changes in faunal densities and diversity of benthic communities measured in response to these 11 simulated or test nodule mining disturbances using meta-analysis techniques. We find that impacts are often severe immediately after mining, with major negative changes in density and diversity of most groups occurring. However, in some cases, the mobile fauna and small-sized fauna experienced less negative impacts over the longer term. At seven sites in the Pacific, multiple surveys assessed recovery in fauna over periods of up to 26 years. Almost all studies show some recovery in faunal density and diversity for meiofauna and mobile megafauna, often within one year. However, very few faunal groups return to baseline or control conditions after two decades. The effects of polymetallic nodule mining are likely to be long term. Our analyses show considerable negative biological effects of seafloor nodule mining, even at the small scale of test mining experiments, although there is variation in sensitivity amongst organisms of different sizes and functional groups, which have important implications for ecosystem responses. Unfortunately, many past studies have limitations that reduce their effectiveness in determining responses. We provide recommendations to improve future mining impact test studies. Further research to assess the effects of test-mining activities will inform ways to improve mining practices and guide effective environmental management of mining activities.","DOI":"10.1371/journal.pone.0171750","ISSN":"1932-6203","journalAbbreviation":"PLOS ONE","author":[{"family":"Jones","given":"Daniel O. B."},{"family":"Kaiser","given":"Stefanie"},{"family":"Sweetman","given":"Andrew K."},{"family":"Smith","given":"Craig R."},{"family":"Menot","given":"Lenaick"},{"family":"Vink","given":"Annemiek"},{"family":"Trueblood","given":"Dwight"},{"family":"Greinert","given":"Jens"},{"family":"Billett","given":"David S. M."},{"family":"Arbizu","given":"Pedro Martinez"},{"family":"Radziejewska","given":"Teresa"},{"family":"Singh","given":"Ravail"},{"family":"Ingole","given":"Baban"},{"family":"Stratmann","given":"Tanja"},{"family":"Simon-Lledó","given":"Erik"},{"family":"Durden","given":"Jennifer M."},{"family":"Clark","given":"Malcolm R."}],"issued":{"date-parts":[["2017",2,8]]}}}],"schema":"https://github.com/citation-style-language/schema/raw/master/csl-citation.json"} </w:instrText>
      </w:r>
      <w:r w:rsidR="00707EFD" w:rsidRPr="0007593A">
        <w:rPr>
          <w:rFonts w:cs="Times New Roman"/>
          <w:lang w:val="en-GB"/>
        </w:rPr>
        <w:fldChar w:fldCharType="separate"/>
      </w:r>
      <w:r w:rsidR="00A36890" w:rsidRPr="00A36890">
        <w:rPr>
          <w:rFonts w:cs="Times New Roman"/>
        </w:rPr>
        <w:t>(Gollner et al., 2017; Jones et al., 2017)</w:t>
      </w:r>
      <w:r w:rsidR="00707EFD" w:rsidRPr="0007593A">
        <w:rPr>
          <w:rFonts w:cs="Times New Roman"/>
          <w:lang w:val="en-GB"/>
        </w:rPr>
        <w:fldChar w:fldCharType="end"/>
      </w:r>
      <w:r w:rsidR="00707EFD" w:rsidRPr="00FD3202">
        <w:rPr>
          <w:lang w:val="en-GB"/>
        </w:rPr>
        <w:t xml:space="preserve">. </w:t>
      </w:r>
      <w:r w:rsidR="00286C29" w:rsidRPr="00FD3202">
        <w:rPr>
          <w:lang w:val="en-GB"/>
        </w:rPr>
        <w:t xml:space="preserve">Our knowledge </w:t>
      </w:r>
      <w:r w:rsidR="00D15077">
        <w:rPr>
          <w:lang w:val="en-GB"/>
        </w:rPr>
        <w:t>of</w:t>
      </w:r>
      <w:r w:rsidR="00496023">
        <w:rPr>
          <w:lang w:val="en-GB"/>
        </w:rPr>
        <w:t xml:space="preserve"> recovery is rudimentary and</w:t>
      </w:r>
      <w:r w:rsidR="00286C29" w:rsidRPr="00FD3202">
        <w:rPr>
          <w:lang w:val="en-GB"/>
        </w:rPr>
        <w:t xml:space="preserve"> m</w:t>
      </w:r>
      <w:r w:rsidR="00707EFD" w:rsidRPr="00FD3202">
        <w:rPr>
          <w:lang w:val="en-GB"/>
        </w:rPr>
        <w:t xml:space="preserve">ost </w:t>
      </w:r>
      <w:r w:rsidR="00286C29" w:rsidRPr="00FD3202">
        <w:rPr>
          <w:lang w:val="en-GB"/>
        </w:rPr>
        <w:t xml:space="preserve">past </w:t>
      </w:r>
      <w:r w:rsidR="00707EFD" w:rsidRPr="00FD3202">
        <w:rPr>
          <w:lang w:val="en-GB"/>
        </w:rPr>
        <w:t>studies on the recovery of fauna from polymetallic nodule fields are based on relatively small-scale experiments that focused only on some aspects of the benth</w:t>
      </w:r>
      <w:r w:rsidR="00286C29" w:rsidRPr="00FD3202">
        <w:rPr>
          <w:lang w:val="en-GB"/>
        </w:rPr>
        <w:t xml:space="preserve">os </w:t>
      </w:r>
      <w:r w:rsidR="00707EFD" w:rsidRPr="00240991">
        <w:rPr>
          <w:rFonts w:cs="Times New Roman"/>
          <w:lang w:val="en-GB"/>
        </w:rPr>
        <w:fldChar w:fldCharType="begin"/>
      </w:r>
      <w:r w:rsidR="00374BE8">
        <w:rPr>
          <w:rFonts w:cs="Times New Roman"/>
          <w:lang w:val="en-GB"/>
        </w:rPr>
        <w:instrText xml:space="preserve"> ADDIN ZOTERO_ITEM CSL_CITATION {"citationID":"ah7d7q6sri","properties":{"formattedCitation":"(Jones et al., 2017)","plainCitation":"(Jones et al., 2017)","noteIndex":0},"citationItems":[{"id":"ZQeM7Wy2/omLKv8bU","uris":["http://zotero.org/users/1851394/items/DBJJIPQQ"],"uri":["http://zotero.org/users/1851394/items/DBJJIPQQ"],"itemData":{"id":1496,"type":"article-journal","title":"Biological responses to disturbance from simulated deep-sea polymetallic nodule mining","container-title":"PLOS ONE","page":"e0171750","volume":"12","issue":"2","source":"PLoS Journals","abstract":"Commercial-scale mining for polymetallic nodules could have a major impact on the deep-sea environment, but the effects of these mining activities on deep-sea ecosystems are very poorly known. The first commercial test mining for polymetallic nodules was carried out in 1970. Since then a number of small-scale commercial test mining or scientific disturbance studies have been carried out. Here we evaluate changes in faunal densities and diversity of benthic communities measured in response to these 11 simulated or test nodule mining disturbances using meta-analysis techniques. We find that impacts are often severe immediately after mining, with major negative changes in density and diversity of most groups occurring. However, in some cases, the mobile fauna and small-sized fauna experienced less negative impacts over the longer term. At seven sites in the Pacific, multiple surveys assessed recovery in fauna over periods of up to 26 years. Almost all studies show some recovery in faunal density and diversity for meiofauna and mobile megafauna, often within one year. However, very few faunal groups return to baseline or control conditions after two decades. The effects of polymetallic nodule mining are likely to be long term. Our analyses show considerable negative biological effects of seafloor nodule mining, even at the small scale of test mining experiments, although there is variation in sensitivity amongst organisms of different sizes and functional groups, which have important implications for ecosystem responses. Unfortunately, many past studies have limitations that reduce their effectiveness in determining responses. We provide recommendations to improve future mining impact test studies. Further research to assess the effects of test-mining activities will inform ways to improve mining practices and guide effective environmental management of mining activities.","DOI":"10.1371/journal.pone.0171750","ISSN":"1932-6203","journalAbbreviation":"PLOS ONE","author":[{"family":"Jones","given":"Daniel O. B."},{"family":"Kaiser","given":"Stefanie"},{"family":"Sweetman","given":"Andrew K."},{"family":"Smith","given":"Craig R."},{"family":"Menot","given":"Lenaick"},{"family":"Vink","given":"Annemiek"},{"family":"Trueblood","given":"Dwight"},{"family":"Greinert","given":"Jens"},{"family":"Billett","given":"David S. M."},{"family":"Arbizu","given":"Pedro Martinez"},{"family":"Radziejewska","given":"Teresa"},{"family":"Singh","given":"Ravail"},{"family":"Ingole","given":"Baban"},{"family":"Stratmann","given":"Tanja"},{"family":"Simon-Lledó","given":"Erik"},{"family":"Durden","given":"Jennifer M."},{"family":"Clark","given":"Malcolm R."}],"issued":{"date-parts":[["2017",2,8]]}}}],"schema":"https://github.com/citation-style-language/schema/raw/master/csl-citation.json"} </w:instrText>
      </w:r>
      <w:r w:rsidR="00707EFD" w:rsidRPr="00240991">
        <w:rPr>
          <w:rFonts w:cs="Times New Roman"/>
          <w:lang w:val="en-GB"/>
        </w:rPr>
        <w:fldChar w:fldCharType="separate"/>
      </w:r>
      <w:r w:rsidR="00A36890" w:rsidRPr="00A36890">
        <w:rPr>
          <w:rFonts w:cs="Times New Roman"/>
        </w:rPr>
        <w:t>(Jones et al., 2017)</w:t>
      </w:r>
      <w:r w:rsidR="00707EFD" w:rsidRPr="00240991">
        <w:rPr>
          <w:rFonts w:cs="Times New Roman"/>
          <w:lang w:val="en-GB"/>
        </w:rPr>
        <w:fldChar w:fldCharType="end"/>
      </w:r>
      <w:r w:rsidR="0089204F">
        <w:rPr>
          <w:lang w:val="en-GB"/>
        </w:rPr>
        <w:t>.</w:t>
      </w:r>
    </w:p>
    <w:p w14:paraId="39A4180F" w14:textId="038111B2" w:rsidR="0089204F" w:rsidRPr="00FD3202" w:rsidRDefault="0089204F" w:rsidP="0089204F">
      <w:pPr>
        <w:rPr>
          <w:lang w:val="en-GB"/>
        </w:rPr>
      </w:pPr>
      <w:r>
        <w:rPr>
          <w:lang w:val="en-GB"/>
        </w:rPr>
        <w:t xml:space="preserve">With limited </w:t>
      </w:r>
      <w:r w:rsidR="00581413">
        <w:rPr>
          <w:lang w:val="en-GB"/>
        </w:rPr>
        <w:t xml:space="preserve">existing </w:t>
      </w:r>
      <w:r>
        <w:rPr>
          <w:lang w:val="en-GB"/>
        </w:rPr>
        <w:t>information</w:t>
      </w:r>
      <w:r w:rsidRPr="00FD3202">
        <w:rPr>
          <w:lang w:val="en-GB"/>
        </w:rPr>
        <w:t xml:space="preserve">, </w:t>
      </w:r>
      <w:r>
        <w:rPr>
          <w:lang w:val="en-GB"/>
        </w:rPr>
        <w:t>thorough</w:t>
      </w:r>
      <w:r w:rsidRPr="00FD3202">
        <w:rPr>
          <w:lang w:val="en-GB"/>
        </w:rPr>
        <w:t xml:space="preserve"> environmental baseline </w:t>
      </w:r>
      <w:r>
        <w:rPr>
          <w:lang w:val="en-GB"/>
        </w:rPr>
        <w:t xml:space="preserve">data for potential exploitation areas and the wider </w:t>
      </w:r>
      <w:r w:rsidRPr="00FD3202">
        <w:rPr>
          <w:lang w:val="en-GB"/>
        </w:rPr>
        <w:t xml:space="preserve">CCZ </w:t>
      </w:r>
      <w:r>
        <w:rPr>
          <w:lang w:val="en-GB"/>
        </w:rPr>
        <w:t xml:space="preserve">are </w:t>
      </w:r>
      <w:r w:rsidRPr="00FD3202">
        <w:rPr>
          <w:lang w:val="en-GB"/>
        </w:rPr>
        <w:t xml:space="preserve">urgently needed </w:t>
      </w:r>
      <w:r w:rsidRPr="00240991">
        <w:rPr>
          <w:rFonts w:cs="Times New Roman"/>
          <w:lang w:val="en-GB"/>
        </w:rPr>
        <w:fldChar w:fldCharType="begin"/>
      </w:r>
      <w:r w:rsidR="00374BE8">
        <w:rPr>
          <w:rFonts w:cs="Times New Roman"/>
          <w:lang w:val="en-GB"/>
        </w:rPr>
        <w:instrText xml:space="preserve"> ADDIN ZOTERO_ITEM CSL_CITATION {"citationID":"a21pgpf6jh5","properties":{"formattedCitation":"(Durden et al., 2017)","plainCitation":"(Durden et al., 2017)","noteIndex":0},"citationItems":[{"id":"ZQeM7Wy2/3T8ye6uJ","uris":["http://zotero.org/users/1851394/items/54SN3RMI"],"uri":["http://zotero.org/users/1851394/items/54SN3RMI"],"itemData":{"id":4251,"type":"article-journal","title":"A procedural framework for robust environmental management of deep-sea mining projects using a conceptual model","container-title":"Marine Policy","page":"193-201","volume":"84","source":"ScienceDirect","abstract":"Robust environmental management of deep-sea mining projects must be integrated into the planning and execution of mining operations, and developed concurrently. It should follow a framework indicating the environmental management-related activities necessary at each project phase, and their interrelationships. An environmental management framework with this purpose is presented in this paper; it facilitates the development of environmental information and decision-making throughout the phases of a mining project. It is based environmental management frameworks used in allied industries, but adjusted for unique characteristics of deep-sea mining. It defines the gathering and synthesis of information and its use in decision-making, and employs a conceptual model as a growing repository of claim-specific information. The environmental management activities at each phase have been designed to enable the implementation of the precautionary approach in decision making, while facilitating review of adaptive management measures to improve environmental management as the quantity and quality of data increases and technologies are honed. This framework will ensure fairness and uniformity in the application of environmental standards, assist the regulator in its requirements to protect the environment, and benefit contractors and financiers by reducing uncertainty in the process.","DOI":"10.1016/j.marpol.2017.07.002","ISSN":"0308-597X","journalAbbreviation":"Marine Policy","author":[{"family":"Durden","given":"Jennifer M."},{"family":"Murphy","given":"Kevin"},{"family":"Jaeckel","given":"Aline"},{"family":"Van Dover","given":"Cindy L."},{"family":"Christiansen","given":"Sabine"},{"family":"Gjerde","given":"Kristina"},{"family":"Ortega","given":"Aleyda"},{"family":"Jones","given":"Daniel O. B."}],"issued":{"date-parts":[["2017",10,1]]}}}],"schema":"https://github.com/citation-style-language/schema/raw/master/csl-citation.json"} </w:instrText>
      </w:r>
      <w:r w:rsidRPr="00240991">
        <w:rPr>
          <w:rFonts w:cs="Times New Roman"/>
          <w:lang w:val="en-GB"/>
        </w:rPr>
        <w:fldChar w:fldCharType="separate"/>
      </w:r>
      <w:r w:rsidRPr="00240991">
        <w:rPr>
          <w:rFonts w:cs="Times New Roman"/>
          <w:lang w:val="en-GB"/>
        </w:rPr>
        <w:t>(Durden et al., 2017)</w:t>
      </w:r>
      <w:r w:rsidRPr="00240991">
        <w:rPr>
          <w:rFonts w:cs="Times New Roman"/>
          <w:lang w:val="en-GB"/>
        </w:rPr>
        <w:fldChar w:fldCharType="end"/>
      </w:r>
      <w:r>
        <w:rPr>
          <w:lang w:val="en-GB"/>
        </w:rPr>
        <w:t>. These data will help assess any impact of a realistic mining scenario and to develop a good environmental management and monitoring plan, as required by the</w:t>
      </w:r>
      <w:r w:rsidRPr="00FD3202">
        <w:rPr>
          <w:lang w:val="en-GB"/>
        </w:rPr>
        <w:t xml:space="preserve"> International Seabed Authority (ISA)</w:t>
      </w:r>
      <w:r>
        <w:rPr>
          <w:lang w:val="en-GB"/>
        </w:rPr>
        <w:t xml:space="preserve">. </w:t>
      </w:r>
      <w:r w:rsidR="00B73220">
        <w:rPr>
          <w:lang w:val="en-GB"/>
        </w:rPr>
        <w:t>As of today, t</w:t>
      </w:r>
      <w:r>
        <w:rPr>
          <w:lang w:val="en-GB"/>
        </w:rPr>
        <w:t xml:space="preserve">he ISA </w:t>
      </w:r>
      <w:r w:rsidRPr="00FD3202">
        <w:rPr>
          <w:lang w:val="en-GB"/>
        </w:rPr>
        <w:t xml:space="preserve">has issued </w:t>
      </w:r>
      <w:r w:rsidR="00BA4C35">
        <w:rPr>
          <w:lang w:val="en-GB"/>
        </w:rPr>
        <w:t>eight</w:t>
      </w:r>
      <w:r w:rsidR="00BA4C35" w:rsidRPr="00FD3202">
        <w:rPr>
          <w:lang w:val="en-GB"/>
        </w:rPr>
        <w:t>een</w:t>
      </w:r>
      <w:r w:rsidRPr="00FD3202">
        <w:rPr>
          <w:lang w:val="en-GB"/>
        </w:rPr>
        <w:t xml:space="preserve"> </w:t>
      </w:r>
      <w:r>
        <w:rPr>
          <w:lang w:val="en-GB"/>
        </w:rPr>
        <w:t>fifteen</w:t>
      </w:r>
      <w:r w:rsidR="00216B28">
        <w:rPr>
          <w:lang w:val="en-GB"/>
        </w:rPr>
        <w:t>-</w:t>
      </w:r>
      <w:r w:rsidRPr="00FD3202">
        <w:rPr>
          <w:lang w:val="en-GB"/>
        </w:rPr>
        <w:t>year</w:t>
      </w:r>
      <w:r w:rsidR="00216B28">
        <w:rPr>
          <w:lang w:val="en-GB"/>
        </w:rPr>
        <w:t xml:space="preserve"> long</w:t>
      </w:r>
      <w:r w:rsidRPr="00FD3202">
        <w:rPr>
          <w:lang w:val="en-GB"/>
        </w:rPr>
        <w:t xml:space="preserve"> contracts for the exploration of polymetallic nodules in the CCZ (</w:t>
      </w:r>
      <w:hyperlink r:id="rId16" w:history="1">
        <w:r w:rsidR="00B73220" w:rsidRPr="00BC47A1">
          <w:rPr>
            <w:rStyle w:val="Hyperlink"/>
            <w:lang w:val="en-GB"/>
          </w:rPr>
          <w:t>www.isa.org.jm</w:t>
        </w:r>
      </w:hyperlink>
      <w:r w:rsidR="00B73220">
        <w:rPr>
          <w:lang w:val="en-GB"/>
        </w:rPr>
        <w:t>; accessed 30.06.2020</w:t>
      </w:r>
      <w:r w:rsidRPr="00FD3202">
        <w:rPr>
          <w:lang w:val="en-GB"/>
        </w:rPr>
        <w:t xml:space="preserve">), each for an area of approximately 75,000 km². One of the contractors is the Belgian </w:t>
      </w:r>
      <w:r w:rsidRPr="00FD3202">
        <w:rPr>
          <w:lang w:val="en-GB"/>
        </w:rPr>
        <w:lastRenderedPageBreak/>
        <w:t xml:space="preserve">company Global Sea Mineral Resources (GSR), which holds a </w:t>
      </w:r>
      <w:r w:rsidR="00B73220">
        <w:rPr>
          <w:lang w:val="en-GB"/>
        </w:rPr>
        <w:t>contract</w:t>
      </w:r>
      <w:r w:rsidRPr="00FD3202">
        <w:rPr>
          <w:lang w:val="en-GB"/>
        </w:rPr>
        <w:t xml:space="preserve"> area in the </w:t>
      </w:r>
      <w:r>
        <w:rPr>
          <w:lang w:val="en-GB"/>
        </w:rPr>
        <w:t>e</w:t>
      </w:r>
      <w:r w:rsidRPr="00FD3202">
        <w:rPr>
          <w:lang w:val="en-GB"/>
        </w:rPr>
        <w:t xml:space="preserve">astern part of the CCZ. In accordance with the ISA </w:t>
      </w:r>
      <w:r w:rsidR="00487F89">
        <w:rPr>
          <w:lang w:val="en-GB"/>
        </w:rPr>
        <w:t>recommendations</w:t>
      </w:r>
      <w:r w:rsidRPr="00FD3202">
        <w:rPr>
          <w:lang w:val="en-GB"/>
        </w:rPr>
        <w:t xml:space="preserve"> for exploration </w:t>
      </w:r>
      <w:r w:rsidRPr="00A87FA5">
        <w:rPr>
          <w:rFonts w:cs="Times New Roman"/>
          <w:lang w:val="en-GB"/>
        </w:rPr>
        <w:fldChar w:fldCharType="begin"/>
      </w:r>
      <w:r w:rsidR="00487F89">
        <w:rPr>
          <w:rFonts w:cs="Times New Roman"/>
          <w:lang w:val="en-GB"/>
        </w:rPr>
        <w:instrText xml:space="preserve"> ADDIN ZOTERO_ITEM CSL_CITATION {"citationID":"h8Dm7UTZ","properties":{"formattedCitation":"(International Seabed Authority, 2019)","plainCitation":"(International Seabed Authority, 2019)","noteIndex":0},"citationItems":[{"id":2011,"uris":["http://zotero.org/users/2924329/items/5KAWJGD7"],"uri":["http://zotero.org/users/2924329/items/5KAWJGD7"],"itemData":{"id":2011,"type":"article","title":"ISBA/25/LTC/8 Recommendations for the guidance of contractors for the assessment of the possible environmental impacts arising from exploration for marine minerals in the Area.","author":[{"family":"International Seabed Authority","given":""}],"issued":{"date-parts":[["2019"]]}}}],"schema":"https://github.com/citation-style-language/schema/raw/master/csl-citation.json"} </w:instrText>
      </w:r>
      <w:r w:rsidRPr="00A87FA5">
        <w:rPr>
          <w:rFonts w:cs="Times New Roman"/>
          <w:lang w:val="en-GB"/>
        </w:rPr>
        <w:fldChar w:fldCharType="separate"/>
      </w:r>
      <w:r w:rsidR="00487F89" w:rsidRPr="00487F89">
        <w:rPr>
          <w:rFonts w:cs="Times New Roman"/>
        </w:rPr>
        <w:t>(International Seabed Authority, 2019)</w:t>
      </w:r>
      <w:r w:rsidRPr="00A87FA5">
        <w:rPr>
          <w:rFonts w:cs="Times New Roman"/>
          <w:lang w:val="en-GB"/>
        </w:rPr>
        <w:fldChar w:fldCharType="end"/>
      </w:r>
      <w:r w:rsidRPr="00FD3202">
        <w:rPr>
          <w:lang w:val="en-GB"/>
        </w:rPr>
        <w:t xml:space="preserve">, GSR has </w:t>
      </w:r>
      <w:r w:rsidR="002901E4">
        <w:rPr>
          <w:lang w:val="en-GB"/>
        </w:rPr>
        <w:t xml:space="preserve">sampled its contract area to establish </w:t>
      </w:r>
      <w:r w:rsidRPr="00FD3202">
        <w:rPr>
          <w:lang w:val="en-GB"/>
        </w:rPr>
        <w:t xml:space="preserve">the environmental baseline. </w:t>
      </w:r>
    </w:p>
    <w:p w14:paraId="532731C9" w14:textId="31373F7A" w:rsidR="00F14AE0" w:rsidRPr="00447FA6" w:rsidRDefault="0089204F" w:rsidP="00707EFD">
      <w:pPr>
        <w:rPr>
          <w:lang w:val="nl-BE"/>
        </w:rPr>
      </w:pPr>
      <w:r w:rsidRPr="00FD3202">
        <w:rPr>
          <w:lang w:val="en-GB"/>
        </w:rPr>
        <w:t xml:space="preserve">Megafaunal organisms play a major role in the functioning of abyssal ecosystems through bioturbation and phytodetritus processing </w:t>
      </w:r>
      <w:r w:rsidRPr="001A4EBA">
        <w:rPr>
          <w:rFonts w:cs="Times New Roman"/>
          <w:lang w:val="en-GB"/>
        </w:rPr>
        <w:fldChar w:fldCharType="begin"/>
      </w:r>
      <w:r w:rsidR="00374BE8">
        <w:rPr>
          <w:rFonts w:cs="Times New Roman"/>
          <w:lang w:val="en-GB"/>
        </w:rPr>
        <w:instrText xml:space="preserve"> ADDIN ZOTERO_ITEM CSL_CITATION {"citationID":"a2finm841a4","properties":{"formattedCitation":"(Smith et al., 2008)","plainCitation":"(Smith et al., 2008)","noteIndex":0},"citationItems":[{"id":"ZQeM7Wy2/Zk2hxT40","uris":["http://zotero.org/users/1851394/items/8ZTV89S7"],"uri":["http://zotero.org/users/1851394/items/8ZTV89S7"],"itemData":{"id":3011,"type":"article-journal","title":"Abyssal food limitation, ecosystem structure and climate change","container-title":"Trends in Ecology &amp; Evolution","page":"518-528","volume":"23","issue":"9","source":"ScienceDirect","abstract":"The abyssal seafloor covers more than 50% of the Earth and is postulated to be both a reservoir of biodiversity and a source of important ecosystem services. We show that ecosystem structure and function in the abyss are strongly modulated by the quantity and quality of detrital food material sinking from the surface ocean. Climate change and human activities (e.g. successful ocean fertilization) will alter patterns of sinking food flux to the deep ocean, substantially impacting the structure, function and biodiversity of abyssal ecosystems. Abyssal ecosystem response thus must be considered in assessments of the environmental impacts of global warming and ocean fertilization.","DOI":"10.1016/j.tree.2008.05.002","ISSN":"0169-5347","journalAbbreviation":"Trends in Ecology &amp; Evolution","author":[{"family":"Smith","given":"Craig R."},{"family":"De Leo","given":"Fabio C."},{"family":"Bernardino","given":"Angelo F."},{"family":"Sweetman","given":"Andrew K."},{"family":"Arbizu","given":"Pedro Martinez"}],"issued":{"date-parts":[["2008",9,1]]}}}],"schema":"https://github.com/citation-style-language/schema/raw/master/csl-citation.json"} </w:instrText>
      </w:r>
      <w:r w:rsidRPr="001A4EBA">
        <w:rPr>
          <w:rFonts w:cs="Times New Roman"/>
          <w:lang w:val="en-GB"/>
        </w:rPr>
        <w:fldChar w:fldCharType="separate"/>
      </w:r>
      <w:r w:rsidRPr="00ED427D">
        <w:rPr>
          <w:rFonts w:cs="Times New Roman"/>
        </w:rPr>
        <w:t>(Smith et al., 2008)</w:t>
      </w:r>
      <w:r w:rsidRPr="001A4EBA">
        <w:rPr>
          <w:rFonts w:cs="Times New Roman"/>
          <w:lang w:val="en-GB"/>
        </w:rPr>
        <w:fldChar w:fldCharType="end"/>
      </w:r>
      <w:r w:rsidRPr="00FD3202">
        <w:rPr>
          <w:lang w:val="en-GB"/>
        </w:rPr>
        <w:t xml:space="preserve">. </w:t>
      </w:r>
      <w:r>
        <w:rPr>
          <w:lang w:val="en-GB"/>
        </w:rPr>
        <w:t>In some cases, l</w:t>
      </w:r>
      <w:r w:rsidRPr="00FD3202">
        <w:rPr>
          <w:lang w:val="en-GB"/>
        </w:rPr>
        <w:t xml:space="preserve">arge megafauna, </w:t>
      </w:r>
      <w:r w:rsidR="003E0B3F">
        <w:rPr>
          <w:lang w:val="en-GB"/>
        </w:rPr>
        <w:t>make</w:t>
      </w:r>
      <w:r>
        <w:rPr>
          <w:lang w:val="en-GB"/>
        </w:rPr>
        <w:t xml:space="preserve"> greater </w:t>
      </w:r>
      <w:r w:rsidRPr="00FD3202">
        <w:rPr>
          <w:lang w:val="en-GB"/>
        </w:rPr>
        <w:t xml:space="preserve">contributions to benthic carbon flows than smaller organisms, for example by incorporating more phytodetritus per unit biomass than macrofauna </w:t>
      </w:r>
      <w:r w:rsidRPr="001A4EBA">
        <w:rPr>
          <w:rFonts w:cs="Times New Roman"/>
          <w:lang w:val="en-GB"/>
        </w:rPr>
        <w:fldChar w:fldCharType="begin"/>
      </w:r>
      <w:r w:rsidR="00374BE8">
        <w:rPr>
          <w:rFonts w:cs="Times New Roman"/>
          <w:lang w:val="en-GB"/>
        </w:rPr>
        <w:instrText xml:space="preserve"> ADDIN ZOTERO_ITEM CSL_CITATION {"citationID":"qa66z68x","properties":{"formattedCitation":"(Stratmann et al., 2018a)","plainCitation":"(Stratmann et al., 2018a)","noteIndex":0},"citationItems":[{"id":"ZQeM7Wy2/GRnhbqxD","uris":["http://zotero.org/users/1851394/items/ZQBEZ3ZU"],"uri":["http://zotero.org/users/1851394/items/ZQBEZ3ZU"],"itemData":{"id":4214,"type":"article-journal","title":"Has Phytodetritus Processing by an Abyssal Soft-Sediment Community Recovered 26 Years after an Experimental Disturbance?","container-title":"Frontiers in Marine Science","volume":"5","source":"Frontiers","abstract":"The potential harvest of polymetallic nodules will heavily impact the abyssal, soft sediment ecosystem by removing sediment, hard substrate and associated fauna inside mined areas. It is therefore important to know whether the ecosystem can recover from this disturbance and if so at which rate. The first objective of this study was to measure recovery of phytodetritus processing by the benthic food web from a sediment disturbance experiment in 1989. The second objective was to determine the role of holothurians in the uptake of fresh phytodetritus by the benthic food web. To meet both objectives, large benthic incubation chambers (CUBEs; 50 × 50 × 50 cm) were deployed inside plough tracks (with and without holothurian presence) and at a reference site (holothurian presence, only) at 4100 m water depth. Shortly after deployment, 13C- and 15N-labelled phytodetritus was injected in the incubation chambers and during the subsequent three-day incubation period, water samples were taken five times to measure the production of 13C-dissolved inorganic carbon over time. At the end of the incubation, holothurians and sediment samples were taken to determine biomass, densities and incorporation of 13C and 15N into bacteria, nematodes, macrofauna and holothurians. For the first objective, the results showed that biomass of bacteria, nematodes and macrofauna did not differ between reference sites and plough track sites when holothurians were present. Additionally, meiofauna and macrofauna taxonomic composition was not significantly different between the sites. In contrast, total 13C uptake by bacteria, nematodes and holothurians was significantly lower at plough track sites compared to reference sites, though the number of replicates was low. This result suggests that important ecosystem functions such as organic matter processing has not fully recovered from the disturbance that occurred in 1989. For the second objective, the analysis indicated that holothurians incorporated 2.16×10-3 mmol labile phytodetritus C m-2 d-1 into their biomass, which is one order of magnitude less as compared to bacteria, but 1.3 times higher than macrofauna and one order of magnitude higher than nematodes. Additionally, holothurians incorporated more phytodetritus carbon per unit biomass than macrofauna and meiofauna, suggesting a size-dependence in phytodetritus carbon uptake.","URL":"https://www.frontiersin.org/articles/10.3389/fmars.2018.00059/full","DOI":"10.3389/fmars.2018.00059","ISSN":"2296-7745","journalAbbreviation":"Front. Mar. Sci.","language":"English","author":[{"family":"Stratmann","given":"Tanja"},{"family":"Mevenkamp","given":"Lisa"},{"family":"Sweetman","given":"Andrew K."},{"family":"Vanreusel","given":"Ann"},{"family":"Oevelen","given":"Dick","non-dropping-particle":"van"}],"issued":{"date-parts":[["2018"]]},"accessed":{"date-parts":[["2018",4,13]]}}}],"schema":"https://github.com/citation-style-language/schema/raw/master/csl-citation.json"} </w:instrText>
      </w:r>
      <w:r w:rsidRPr="001A4EBA">
        <w:rPr>
          <w:rFonts w:cs="Times New Roman"/>
          <w:lang w:val="en-GB"/>
        </w:rPr>
        <w:fldChar w:fldCharType="separate"/>
      </w:r>
      <w:r w:rsidR="00995343" w:rsidRPr="00995343">
        <w:rPr>
          <w:rFonts w:cs="Times New Roman"/>
        </w:rPr>
        <w:t>(Stratmann et al., 2018a)</w:t>
      </w:r>
      <w:r w:rsidRPr="001A4EBA">
        <w:rPr>
          <w:rFonts w:cs="Times New Roman"/>
          <w:lang w:val="en-GB"/>
        </w:rPr>
        <w:fldChar w:fldCharType="end"/>
      </w:r>
      <w:r w:rsidR="006924A2">
        <w:rPr>
          <w:lang w:val="en-GB"/>
        </w:rPr>
        <w:t xml:space="preserve">. </w:t>
      </w:r>
      <w:r w:rsidR="00F14AE0">
        <w:t>For the abyssal CCZ, as with many other deep-water areas, many of the most conspicuous large-sized invertebrate megafauna are echinoderms, principally holothurians but also including large asteroids and echinoids</w:t>
      </w:r>
      <w:r w:rsidR="00995343">
        <w:t xml:space="preserve"> </w:t>
      </w:r>
      <w:r w:rsidR="00995343" w:rsidRPr="007E4949">
        <w:fldChar w:fldCharType="begin"/>
      </w:r>
      <w:r w:rsidR="00995343" w:rsidRPr="007E4949">
        <w:instrText xml:space="preserve"> ADDIN ZOTERO_ITEM CSL_CITATION {"citationID":"oXJC9EDu","properties":{"formattedCitation":"(Simon-Lled\\uc0\\u243{} et al., 2019b)","plainCitation":"(Simon-Lledó et al., 2019b)","noteIndex":0},"citationItems":[{"id":648,"uris":["http://zotero.org/groups/512020/items/S8WR4Q5J"],"uri":["http://zotero.org/groups/512020/items/S8WR4Q5J"],"itemData":{"id":648,"type":"article-journal","abstract":"The potential for imminent polymetallic nodule mining in the Clarion Clipperton Fracture Zone (CCZ) has attracted considerable scientific and public attention. This concern stems from both the extremely large seafloor areas that may be impacted by mining, and the very limited knowledge of the fauna and ecology of this region. The environmental factors regulating seafloor ecology are still very poorly understood. In this study, we focus on megafaunal ecology in the proposed conservation zone ‘Area of Particular Environmental Interest 6′ (study area centred 17°16′N, 122°55′W). We employ bathymetric data to objectively define three landscape types in the area (a level bottom Flat, an elevated Ridge, a depressed Trough; water depth 3950–4250 m) that are characteristic of the wider CCZ. We use direct seabed sampling to characterise the sedimentary environment in each landscape, detecting no statistically significant differences in particle size distributions or organic matter content. Additional seafloor characteristics and data on both the metazoan and xenophyophore components of the megafauna were derived by extensive photographic survey from an autonomous underwater vehicle. Image data revealed that there were statistically significant differences in seafloor cover by nodules and in the occurrence of other hard substrata habitat between landscapes. Statistically significant differences in megafauna standing stock, fun</w:instrText>
      </w:r>
      <w:r w:rsidR="00995343" w:rsidRPr="00447FA6">
        <w:rPr>
          <w:lang w:val="nl-BE"/>
        </w:rPr>
        <w:instrText xml:space="preserve">ctional structuring, diversity, and faunal composition were detected between landscapes. The Flat and Ridge areas exhibited a significantly higher standing stock and a distinct assemblage composition compared to the Trough. Geomorphological variations, presumably regulating local bottom water flows and the occurrence of nodule and xenophyophore test substrata, between study areas may be the mechanism driving these assemblage differences. We also used these data to assess the influence of sampling unit size on the estimation of ecological parameters. We discuss these results in the contexts of regional benthic ecology and the appropriate management of potential mining activities in the CCZ and elsewhere in the deep ocean.","container-title":"Progress in Oceanography","DOI":"10.1016/j.pocean.2018.11.003","ISSN":"0079-6611","journalAbbreviation":"Progress in Oceanography","page":"119-133","source":"ScienceDirect","title":"Megafaunal variation in the abyssal landscape of the Clarion Clipperton Zone","volume":"170","author":[{"family":"Simon-Lledó","given":"Erik"},{"family":"Bett","given":"Brian J."},{"family":"Huvenne","given":"Veerle A. I."},{"family":"Schoening","given":"Timm"},{"family":"Benoist","given":"Noelie M. A."},{"family":"Jeffreys","given":"Rachel M."},{"family":"Durden","given":"Jennifer M."},{"family":"Jones","given":"Daniel O. B."}],"issued":{"date-parts":[["2019",1,1]]}}}],"schema":"https://github.com/citation-style-language/schema/raw/master/csl-citation.json"} </w:instrText>
      </w:r>
      <w:r w:rsidR="00995343" w:rsidRPr="007E4949">
        <w:fldChar w:fldCharType="separate"/>
      </w:r>
      <w:r w:rsidR="00995343" w:rsidRPr="00447FA6">
        <w:rPr>
          <w:rFonts w:cs="Times New Roman"/>
          <w:szCs w:val="24"/>
          <w:lang w:val="nl-BE"/>
        </w:rPr>
        <w:t>(Simon-Lledó et al., 2019b)</w:t>
      </w:r>
      <w:r w:rsidR="00995343" w:rsidRPr="007E4949">
        <w:fldChar w:fldCharType="end"/>
      </w:r>
      <w:r w:rsidR="00F14AE0" w:rsidRPr="00447FA6">
        <w:rPr>
          <w:lang w:val="nl-BE"/>
        </w:rPr>
        <w:t>.</w:t>
      </w:r>
    </w:p>
    <w:p w14:paraId="6691DCA5" w14:textId="60654EAF" w:rsidR="006924A2" w:rsidRDefault="00707EFD" w:rsidP="00147BC4">
      <w:pPr>
        <w:rPr>
          <w:lang w:val="en-GB"/>
        </w:rPr>
      </w:pPr>
      <w:r w:rsidRPr="00447FA6">
        <w:t xml:space="preserve">The use of seafloor image analysis is considered an important tool </w:t>
      </w:r>
      <w:r w:rsidR="008C7B65" w:rsidRPr="00447FA6">
        <w:t>for the</w:t>
      </w:r>
      <w:r w:rsidRPr="00447FA6">
        <w:t xml:space="preserve"> assessment of habitat heterogeneity, megabenthos diversity and abundance and </w:t>
      </w:r>
      <w:r w:rsidR="00FC0E4B" w:rsidRPr="00447FA6">
        <w:t xml:space="preserve">it </w:t>
      </w:r>
      <w:r w:rsidRPr="00447FA6">
        <w:t xml:space="preserve">can aid in the detection of impacts following mining across relatively large areas </w:t>
      </w:r>
      <w:r w:rsidRPr="00CD7137">
        <w:rPr>
          <w:rFonts w:cs="Times New Roman"/>
          <w:lang w:val="en-GB"/>
        </w:rPr>
        <w:fldChar w:fldCharType="begin"/>
      </w:r>
      <w:r w:rsidR="00B13190" w:rsidRPr="00447FA6">
        <w:rPr>
          <w:rFonts w:cs="Times New Roman"/>
        </w:rPr>
        <w:instrText xml:space="preserve"> ADDIN ZOTERO_ITEM CSL_CITATION {"citationID":"qaq4djNg","properties":{"formattedCitation":"(Amon et al., 2016; Vanreusel et al., 2016; Simon-Lled\\uc0\\u243{} et al., 2019a)","plainCitation":"(Amon et al., 2016; Vanreusel et al., 2016; Simon-Lledó et al., 2019a)","noteIndex":0},"citationItems":[{"id":734,"uris":["http://zotero.org/groups/512020/items/HVVC9STZ"],"uri":["http://zotero.org/groups/512020/items/HVVC9STZ"],"itemData":{"id":734,"type":"article-journal","call-number":"EP-A","container-title":"Scientific Reports","DOI":"10.1038/srep30492","ISSN":"2045-2322","page":"30492","source":"CrossRef","title":"Insights into the abundance and diversity of abyssal megafauna in a polymetallic-nodule region in the eastern Clarion-Clipperton Zone","volume":"6","author":[{"family":"Amon","given":"Diva J."},{"family":"Ziegler","given":"Amanda F."},{"family":"Dahlgren","given":"Thomas G."},{"family":"Glover","given":"Adrian G."},{"family":"Goineau","given":"Aurélie"},{"family":"Gooday","given":"Andrew J."},{"family":"Wiklund","given":"Helena"},{"family":"Smith","given":"Craig R."}],"issued":{"date-parts":[["2016",7,29]]}}},{"id":741,"uris":["http://zotero.org/groups/512020/items/5DHCXFTK"],"uri":["http://zotero.org/groups/512020/items/5DHCXFTK"],"itemData":{"id":741,"type":"article-journal","container-title":"Scientific Reports","DOI":"10.1038/srep26808","ISSN":"2045-2322","page":"26808","source":"CrossRef","title":"Threatened by mining, polymetallic nodules are required to preserve abyssal epifauna","volume":"6","author":[{"family":"Vanreusel","given":"Ann"},{"family":"Hilario","given":"Ana"},{"family":"Ribeiro","given":"Pedro A."},{"family":"Menot","given":"Lenaick"},{"family":"Arbizu","given":"Pedro Martínez"}],"issued":{"date-parts":[["2016",6,1]]}},"label":"page"},{"id":1942,"uris":["http://zotero.org/users/2924329/items/FVSVS6L8"],"uri":["http://zotero.org/users/2924329/items/FVSVS6L8"],"itemData":{"id":1942,"type":"article-journal","abstract":"The potential for imminent abyssal polymetallic nodule exploitation has raised considerable scientific attention. The interface between the targeted nodule resource and sediment in this unusual mosaic habitat promotes the development of some of the most biologically diverse communities in the abyss. However, the ecology of these remote ecosystems is still poorly understood, so it is unclear to what extent and timescale these ecosystems will be affected by, and could recover from, mining disturbance. Using data inferred from seafloor photo-mosaics, we show that the effects of simulated mining impacts, induced during the “DISturbance and reCOLonization experiment” (DISCOL) conducted in</w:instrText>
      </w:r>
      <w:r w:rsidR="00B13190" w:rsidRPr="00F601E8">
        <w:rPr>
          <w:rFonts w:cs="Times New Roman"/>
          <w:lang w:val="nl-BE"/>
        </w:rPr>
        <w:instrText xml:space="preserve"> 1989, were still evident in the megabenthos of the Peru Basin after 26 years. Suspension-fee</w:instrText>
      </w:r>
      <w:r w:rsidR="00B13190" w:rsidRPr="00B13190">
        <w:rPr>
          <w:rFonts w:cs="Times New Roman"/>
          <w:lang w:val="nl-BE"/>
        </w:rPr>
        <w:instrText xml:space="preserve">der presence remained significantly reduced in disturbed areas, while deposit-feeders showed no diminished presence in disturbed areas, for the first time since the experiment began. Nevertheless, we found significantly lower heterogeneity diversity in disturbed areas and markedly distinct faunal compositions along different disturbance levels. If the results of this experiment at DISCOL can be extrapolated to the Clarion-Clipperton Zone, the impacts of polymetallic nodule mining there may be greater than expected, and could potentially lead to an irreversible loss of some ecosystem functions, especially in directly disturbed areas.","container-title":"Scientific Reports","DOI":"10.1038/s41598-019-44492-w","ISSN":"2045-2322","issue":"1","journalAbbreviation":"Sci Rep","language":"en","note":"number: 1\npublisher: Nature Publishing Group","page":"1-13","source":"www.nature.com","title":"Biological effects 26 years after simulated deep-sea mining","volume":"9","author":[{"family":"Simon-Lledó","given":"Erik"},{"family":"Bett","given":"Brian J."},{"family":"Huvenne","given":"Veerle A. I."},{"family":"Köser","given":"Kevin"},{"family":"Schoening","given":"Timm"},{"family":"Greinert","given":"Jens"},{"family":"Jones","given":"Daniel O. B."}],"issued":{"date-parts":[["2019",5,29]]}},"label":"page"}],"schema":"https://github.com/citation-style-language/schema/raw/master/csl-citation.json"} </w:instrText>
      </w:r>
      <w:r w:rsidRPr="00CD7137">
        <w:rPr>
          <w:rFonts w:cs="Times New Roman"/>
          <w:lang w:val="en-GB"/>
        </w:rPr>
        <w:fldChar w:fldCharType="separate"/>
      </w:r>
      <w:r w:rsidR="00B13190" w:rsidRPr="00B13190">
        <w:rPr>
          <w:rFonts w:cs="Times New Roman"/>
          <w:szCs w:val="24"/>
          <w:lang w:val="nl-BE"/>
        </w:rPr>
        <w:t>(Amon et al., 2016; Vanreusel et al., 2016; Simon-Lledó et al., 2019a)</w:t>
      </w:r>
      <w:r w:rsidRPr="00CD7137">
        <w:rPr>
          <w:rFonts w:cs="Times New Roman"/>
          <w:lang w:val="en-GB"/>
        </w:rPr>
        <w:fldChar w:fldCharType="end"/>
      </w:r>
      <w:r w:rsidRPr="00B13190">
        <w:rPr>
          <w:lang w:val="nl-BE"/>
        </w:rPr>
        <w:t xml:space="preserve">. </w:t>
      </w:r>
      <w:r w:rsidR="006924A2" w:rsidRPr="006924A2">
        <w:t>Im</w:t>
      </w:r>
      <w:r w:rsidR="006924A2">
        <w:t>agery also underpins mining resource exploration/evaluation</w:t>
      </w:r>
      <w:r w:rsidR="007109F7">
        <w:t xml:space="preserve"> </w:t>
      </w:r>
      <w:r w:rsidR="007109F7">
        <w:fldChar w:fldCharType="begin"/>
      </w:r>
      <w:r w:rsidR="007109F7">
        <w:instrText xml:space="preserve"> ADDIN ZOTERO_ITEM CSL_CITATION {"citationID":"mwrl1lXI","properties":{"custom":"(e.g. Nautilus Minerals, 2016)","formattedCitation":"(e.g. Nautilus Minerals, 2016)","plainCitation":"(e.g. Nautilus Minerals, 2016)","noteIndex":0},"citationItems":[{"id":2005,"uris":["http://zotero.org/users/2924329/items/RX6DQF2S"],"uri":["http://zotero.org/users/2924329/items/RX6DQF2S"],"itemData":{"id":2005,"type":"article","title":"NI 43-101 Technical Report TOML Clarion Clipperton Zone Project, Pacific Ocean","author":[{"family":"Nautilus Minerals","given":""}],"issued":{"date-parts":[["2016"]]}}}],"schema":"https://github.com/citation-style-language/schema/raw/master/csl-citation.json"} </w:instrText>
      </w:r>
      <w:r w:rsidR="007109F7">
        <w:fldChar w:fldCharType="separate"/>
      </w:r>
      <w:r w:rsidR="007109F7" w:rsidRPr="007109F7">
        <w:rPr>
          <w:rFonts w:cs="Times New Roman"/>
        </w:rPr>
        <w:t>(e.g. Nautilus Minerals, 2016)</w:t>
      </w:r>
      <w:r w:rsidR="007109F7">
        <w:fldChar w:fldCharType="end"/>
      </w:r>
      <w:r w:rsidR="006924A2">
        <w:t xml:space="preserve">, so while expensive to acquire, imagery can have multiple uses. There are some limitations of image-based assessment too. </w:t>
      </w:r>
      <w:r w:rsidR="00FC0E4B">
        <w:rPr>
          <w:lang w:val="en-GB"/>
        </w:rPr>
        <w:t>Generally</w:t>
      </w:r>
      <w:r w:rsidRPr="00FD3202">
        <w:rPr>
          <w:lang w:val="en-GB"/>
        </w:rPr>
        <w:t xml:space="preserve">, the </w:t>
      </w:r>
      <w:r w:rsidR="006924A2">
        <w:rPr>
          <w:lang w:val="en-GB"/>
        </w:rPr>
        <w:t xml:space="preserve">ecological </w:t>
      </w:r>
      <w:r w:rsidRPr="00FD3202">
        <w:rPr>
          <w:lang w:val="en-GB"/>
        </w:rPr>
        <w:t xml:space="preserve">analysis of seafloor images is time-consuming and although recommendations for image annotation exist </w:t>
      </w:r>
      <w:r w:rsidRPr="00252BB7">
        <w:rPr>
          <w:rFonts w:cs="Times New Roman"/>
          <w:lang w:val="en-GB"/>
        </w:rPr>
        <w:fldChar w:fldCharType="begin"/>
      </w:r>
      <w:r w:rsidR="00780EA9" w:rsidRPr="00252BB7">
        <w:rPr>
          <w:rFonts w:cs="Times New Roman"/>
          <w:lang w:val="en-GB"/>
        </w:rPr>
        <w:instrText xml:space="preserve"> ADDIN ZOTERO_ITEM CSL_CITATION {"citationID":"eJKgcpPj","properties":{"formattedCitation":"(Schoening et al., 2016)","plainCitation":"(Schoening et al., 2016)","noteIndex":0},"citationItems":[{"id":529,"uris":["http://zotero.org/groups/512020/items/8KM9SVD8"],"uri":["http://zotero.org/groups/512020/items/8KM9SVD8"],"itemData":{"id":529,"type":"article-journal","abstract":"Marine imaging is transforming into a sensor technology applied for high throughput sampling. In the context of habitat mapping, imaging establishes thereby an important bridge technology regarding the spatial resolution and information content between physical sampling gear (e.g. box corer, multi corer) on the one end and hydro-acoustic sensors on the other end of the spectrum of sampling methods. In contrast to other scientific imaging domains, such as digital pathology, there are no protocols and reports available that guide users (often referred to as observers) in the non-trivial process of assigning semantic categories to whole images, regions or objects of interest, which is referred to as annotation. These protocols are crucial to facilitate image analysis as a robust scientific method. In this article we will review the past observations in manual Marine Image Annotations (MIA) and provide a) a guideline for collecting manual annotations, b) definitions for annotation quality and c) a statistical framework to analyze the performance of human expert annotations and to compare those to computational approaches.","container-title":"Frontiers in Marine Science","DOI":"10.3389/fmars.2016.00059","ISSN":"2296-7745","journalAbbreviation":"Front. Mar. Sci.","language":"English","source":"Frontiers","title":"RecoMIA—Recommendations for Marine Image Annotation: Lessons Learned and Future Directions","title-short":"RecoMIA—Recommendations for Marine Image Annotation","URL":"http://journal.frontiersin.org/article/10.3389/fmars.2016.00059/full","volume":"3","author":[{"family":"Schoening","given":"Timm"},{"family":"Osterloff","given":"Jonas"},{"family":"Nattkemper","given":"Tim W."}],"accessed":{"date-parts":[["2017",7,5]]},"issued":{"date-parts":[["2016"]]}}}],"schema":"https://github.com/citation-style-language/schema/raw/master/csl-citation.json"} </w:instrText>
      </w:r>
      <w:r w:rsidRPr="00252BB7">
        <w:rPr>
          <w:rFonts w:cs="Times New Roman"/>
          <w:lang w:val="en-GB"/>
        </w:rPr>
        <w:fldChar w:fldCharType="separate"/>
      </w:r>
      <w:r w:rsidR="00780EA9" w:rsidRPr="00252BB7">
        <w:rPr>
          <w:rFonts w:cs="Times New Roman"/>
        </w:rPr>
        <w:t>(Schoening et al., 2016)</w:t>
      </w:r>
      <w:r w:rsidRPr="00252BB7">
        <w:rPr>
          <w:rFonts w:cs="Times New Roman"/>
          <w:lang w:val="en-GB"/>
        </w:rPr>
        <w:fldChar w:fldCharType="end"/>
      </w:r>
      <w:r w:rsidRPr="00FD3202">
        <w:rPr>
          <w:lang w:val="en-GB"/>
        </w:rPr>
        <w:t xml:space="preserve"> the performance by different observers may produce divergent results </w:t>
      </w:r>
      <w:r w:rsidRPr="00252BB7">
        <w:rPr>
          <w:rFonts w:cs="Times New Roman"/>
          <w:lang w:val="en-GB"/>
        </w:rPr>
        <w:fldChar w:fldCharType="begin"/>
      </w:r>
      <w:r w:rsidR="00252BB7" w:rsidRPr="00252BB7">
        <w:rPr>
          <w:rFonts w:cs="Times New Roman"/>
          <w:lang w:val="en-GB"/>
        </w:rPr>
        <w:instrText xml:space="preserve"> ADDIN ZOTERO_ITEM CSL_CITATION {"citationID":"w5OavX8f","properties":{"formattedCitation":"(Schoening et al., 2012; Durden et al., 2016a)","plainCitation":"(Schoening et al., 2012; Durden et al., 2016a)","noteIndex":0},"citationItems":[{"id":1947,"uris":["http://zotero.org/users/2924329/items/XEJMUZ4E"],"uri":["http://zotero.org/users/2924329/items/XEJMUZ4E"],"itemData":{"id":1947,"type":"article-journal","abstract":"Megafauna play an important role in benthic ecosystem function and are sensitive indicators of environmental change. Non-invasive monitoring of benthic communities can be accomplished by seafloor imaging. However, manual quantification of megafauna in images is labor-intensive and therefore, this organism size class is often neglected in ecosystem studies. Automated image analysis has been proposed as a possible approach to such analysis, but the heterogeneity of megafaunal communities poses a non-trivial challenge for such automated techniques. Here, the potential of a generalized object detection architecture, referred to as iSIS (intelligent Screening of underwater Image Sequences), for the quantification of a heterogenous group of megafauna taxa is investigated. The iSIS system is tuned for a particular image sequence (i.e. a transect) using a small subset of the images, in which megafauna taxa positions were previously marked by an expert. To investigate the potential of iSIS and compare its results with those obtained from human experts, a group of eight different taxa from one camera transect of seafloor images taken at the Arctic deep-sea observatory HAUSGARTEN is used. The results show that inter- and intra-observer agreements of human experts exhibit considerable variation between the species, with a similar degree of variation apparent in the automatically derived results obtained by iSIS. Whilst some taxa (e. g. Bathycrinus stalks, Kolga hyalina, small white sea anemone) were well detected by iSIS (i. e. overall Sensitivity: 87%, overall Positive Predictive Value: 67%), some taxa such as the small sea cucumber Elpidia heckeri remain challenging, for both human observers and iSIS.","container-title":"PLoS ONE","DOI":"10.1371/journal.pone.0038179","ISSN":"1932-6203","issue":"6","journalAbbreviation":"PLoS One","note":"PMID: 22719868\nPMCID: PMC3367988","source":"PubMed Central","title":"Semi-Automated Image Analysis for the Assessment of Megafaunal Densities at the Arctic Deep-Sea Observatory HAUSGARTEN","URL":"https://www.ncbi.nlm.nih.gov/pmc/articles/PMC3367988/","volume":"7","author":[{"family":"Schoening","given":"Timm"},{"family":"Bergmann","given":"Melanie"},{"family":"Ontrup","given":"Jörg"},{"family":"Taylor","given":"James"},{"family":"Dannheim","given":"Jennifer"},{"family":"Gutt","given":"Julian"},{"family":"Purser","given":"Autun"},{"family":"Nattkemper","given":"Tim W."}],"accessed":{"date-parts":[["2020",4,17]]},"issued":{"date-parts":[["2012",6,5]]}},"label":"page"},{"id":590,"uris":["http://zotero.org/groups/512020/items/CZ32SPUC"],"uri":["http://zotero.org/groups/512020/items/CZ32SPUC"],"itemData":{"id":590,"type":"article-journal","container-title":"Marine Ecology Progress Series","DOI":"10.3354/meps11775","ISSN":"0171-8630, 1616-1599","language":"en","page":"61-70","source":"CrossRef","title":"Comparison of image annotation data generated by multiple investigators for benthic ecology","volume":"552","author":[{"family":"Durden","given":"Jm"},{"family":"Bett","given":"Bj"},{"family":"Schoening","given":"T"},{"family":"Morris","given":"Kj"},{"family":"Nattkemper","given":"Tw"},{"family":"Ruhl","given":"Ha"}],"issued":{"date-parts":[["2016",6,23]]}},"label":"page"}],"schema":"https://github.com/citation-style-language/schema/raw/master/csl-citation.json"} </w:instrText>
      </w:r>
      <w:r w:rsidRPr="00252BB7">
        <w:rPr>
          <w:rFonts w:cs="Times New Roman"/>
          <w:lang w:val="en-GB"/>
        </w:rPr>
        <w:fldChar w:fldCharType="separate"/>
      </w:r>
      <w:r w:rsidR="00252BB7" w:rsidRPr="00252BB7">
        <w:rPr>
          <w:rFonts w:cs="Times New Roman"/>
        </w:rPr>
        <w:t>(Schoening et al., 2012; Durden et al., 2016a)</w:t>
      </w:r>
      <w:r w:rsidRPr="00252BB7">
        <w:rPr>
          <w:rFonts w:cs="Times New Roman"/>
          <w:lang w:val="en-GB"/>
        </w:rPr>
        <w:fldChar w:fldCharType="end"/>
      </w:r>
      <w:r w:rsidRPr="00FD3202">
        <w:rPr>
          <w:lang w:val="en-GB"/>
        </w:rPr>
        <w:t>. Furthermore, the accuracy with which animals can be identified from seafloor images largely depends on the resolution of the image</w:t>
      </w:r>
      <w:r w:rsidR="00DC35C1">
        <w:rPr>
          <w:lang w:val="en-GB"/>
        </w:rPr>
        <w:t>, the focus,</w:t>
      </w:r>
      <w:r w:rsidRPr="00FD3202">
        <w:rPr>
          <w:lang w:val="en-GB"/>
        </w:rPr>
        <w:t xml:space="preserve"> and</w:t>
      </w:r>
      <w:r w:rsidR="00DC35C1">
        <w:rPr>
          <w:lang w:val="en-GB"/>
        </w:rPr>
        <w:t xml:space="preserve"> the object distance from the camera</w:t>
      </w:r>
      <w:r w:rsidR="00440768">
        <w:rPr>
          <w:lang w:val="en-GB"/>
        </w:rPr>
        <w:t xml:space="preserve"> </w:t>
      </w:r>
      <w:r w:rsidR="00DC35C1">
        <w:rPr>
          <w:lang w:val="en-GB"/>
        </w:rPr>
        <w:fldChar w:fldCharType="begin"/>
      </w:r>
      <w:r w:rsidR="00683D6F">
        <w:rPr>
          <w:lang w:val="en-GB"/>
        </w:rPr>
        <w:instrText xml:space="preserve"> ADDIN ZOTERO_ITEM CSL_CITATION {"citationID":"XNtesbEk","properties":{"custom":"(Durden et al., 2016)","formattedCitation":"(Durden et al., 2016)","plainCitation":"(Durden et al., 2016)","noteIndex":0},"citationItems":[{"id":1578,"uris":["http://zotero.org/groups/512020/items/LXVT5LTK"],"uri":["http://zotero.org/groups/512020/items/LXVT5LTK"],"itemData":{"id":1578,"type":"article-journal","abstract":"JENS GREINERT3, NANCY JACOBSEN STOUT8, DANIEL O.B. JONES1, ANNE JORDT3, \nJEFFREY W. KAELI9, KEVIN KÖSER3, LINDA A. KUHNZ8, DHUGAL LINDSAY10,KIRSTY J. MORRIS1,","container-title":"Oceanography and Marine Biology","DOI":"10.1201/9781315368597-6","language":"en","page":"1-72","title":"Perspectives in Visual Imaging for Marine Biology and Ecology: From Acquisition to Understanding","title-short":"Perspectives in Visual Imaging for Marine Biology and Ecology","volume":"54","author":[{"family":"Durden","given":"Jennifer M."},{"family":"Schoening","given":"Timm"},{"family":"Althaus","given":"Franziska"},{"family":"Friedman","given":"Ariell"},{"family":"Garcia","given":"Rafael"},{"family":"Glover","given":"Adrian G."},{"family":"Greinert","given":"Jens"},{"family":"Stout","given":"Nancy Jacobsen"},{"family":"Jones","given":"Daniel O. B."},{"family":"Jordt","given":"Anne"},{"family":"Kaeli","given":"Jeffrey W."},{"family":"Köser","given":"Kevin"},{"family":"Kuhnz","given":"Linda A."},{"family":"Lindsay","given":"Dhugal"},{"family":"Morris","given":"Kirsty J."},{"family":"Nattkemper","given":"Tim W."},{"family":"Osterloff","given":"Jonas"},{"family":"Ruhl","given":"Henry A."},{"family":"Singh","given":"Hanumant"},{"family":"Bett","given":"Maggie Tran &amp; Brian J."}],"issued":{"date-parts":[["2016",11,25]]}},"label":"page"}],"schema":"https://github.com/citation-style-language/schema/raw/master/csl-citation.json"} </w:instrText>
      </w:r>
      <w:r w:rsidR="00DC35C1">
        <w:rPr>
          <w:lang w:val="en-GB"/>
        </w:rPr>
        <w:fldChar w:fldCharType="separate"/>
      </w:r>
      <w:r w:rsidR="002555CF" w:rsidRPr="002555CF">
        <w:rPr>
          <w:rFonts w:cs="Times New Roman"/>
        </w:rPr>
        <w:t>(Durden et al., 2016)</w:t>
      </w:r>
      <w:r w:rsidR="00DC35C1">
        <w:rPr>
          <w:lang w:val="en-GB"/>
        </w:rPr>
        <w:fldChar w:fldCharType="end"/>
      </w:r>
      <w:r w:rsidR="00440768">
        <w:rPr>
          <w:lang w:val="en-GB"/>
        </w:rPr>
        <w:t>.</w:t>
      </w:r>
      <w:r w:rsidR="00C033DB" w:rsidRPr="00FD3202">
        <w:rPr>
          <w:lang w:val="en-GB"/>
        </w:rPr>
        <w:t xml:space="preserve"> The resolution of objects on the seafloor </w:t>
      </w:r>
      <w:r w:rsidRPr="00FD3202">
        <w:rPr>
          <w:lang w:val="en-GB"/>
        </w:rPr>
        <w:t xml:space="preserve">decreases with increasing distance from the seafloor </w:t>
      </w:r>
      <w:r w:rsidR="006924A2">
        <w:rPr>
          <w:lang w:val="en-GB"/>
        </w:rPr>
        <w:t xml:space="preserve">(camera altitude) </w:t>
      </w:r>
      <w:r w:rsidRPr="00FD3202">
        <w:rPr>
          <w:lang w:val="en-GB"/>
        </w:rPr>
        <w:t>while the area that can be captured within one image increases</w:t>
      </w:r>
      <w:r w:rsidR="003551B0">
        <w:rPr>
          <w:lang w:val="en-GB"/>
        </w:rPr>
        <w:t xml:space="preserve"> </w:t>
      </w:r>
      <w:r w:rsidR="003551B0">
        <w:rPr>
          <w:lang w:val="en-GB"/>
        </w:rPr>
        <w:fldChar w:fldCharType="begin"/>
      </w:r>
      <w:r w:rsidR="003551B0">
        <w:rPr>
          <w:lang w:val="en-GB"/>
        </w:rPr>
        <w:instrText xml:space="preserve"> ADDIN ZOTERO_ITEM CSL_CITATION {"citationID":"50TiwuWH","properties":{"formattedCitation":"(Schoening et al., 2020)","plainCitation":"(Schoening et al., 2020)","noteIndex":0},"citationItems":[{"id":2006,"uris":["http://zotero.org/users/2924329/items/97PLG6TY"],"uri":["http://zotero.org/users/2924329/items/97PLG6TY"],"itemData":{"id":2006,"type":"article-journal","abstract":"&lt;p&gt;&lt;strong&gt;Abstract.&lt;/strong&gt; With the mining of polymetallic nodules from the deep-sea seafloor once more evoking commercial interest, decisions must be taken on how to most efficiently regulate and monitor physical and community disturbance in these remote ecosystems. Image-based approaches allow non-destructive assessment of the abundance of larger fauna to be derived from survey data, with repeat surveys of areas possible to allow time series data collection. At the time of writing, key underwater imaging platforms commonly used to map seafloor fauna abundances are autonomous underwater vehicles (AUVs), remotely operated vehicles (ROVs) and towed camera “ocean floor observation systems” (OFOSs). These systems are highly customisable, with cameras, illumination sources and deployment protocols changing rapidly, even during a survey cruise. In this study, eight image datasets were collected from a discrete area of polymetallic-nodule-rich seafloor by an AUV and several OFOSs deployed at various altitudes above the seafloor. A fauna identification catalogue was used by five annotators to estimate the abundances of 20 fauna categories from the different datasets. Results show that, for many categories of megafauna, differences in image resolution greatly influenced the estimations of fauna abundance determined by the annotators. This is an important finding for the development of future monitoring legislation for these areas. When and if commercial exploitation of these marine resources commences, robust and verifiable standards which incorporate developing technological advances in camera-based monitoring surveys should be key to developing appropriate management regulations for these regions.&lt;/p&gt;","container-title":"Biogeosciences","DOI":"https://doi.org/10.5194/bg-17-3115-2020","ISSN":"1726-4170","issue":"12","language":"English","note":"publisher: Copernicus GmbH","page":"3115-3133","source":"www.biogeosciences.net","title":"Megafauna community assessment of polymetallic-nodule fields with cameras: platform and methodology comparison","title-short":"Megafauna community assessment of polymetallic-nodule fields with cameras","volume":"17","author":[{"family":"Schoening","given":"Timm"},{"family":"Purser","given":"Autun"},{"family":"Langenkämper","given":"Daniel"},{"family":"Suck","given":"Inken"},{"family":"Taylor","given":"James"},{"family":"Cuvelier","given":"Daphne"},{"family":"Lins","given":"Lidia"},{"family":"Simon-Lledó","given":"Erik"},{"family":"Marcon","given":"Yann"},{"family":"Jones","given":"Daniel O. B."},{"family":"Nattkemper","given":"Tim"},{"family":"Köser","given":"Kevin"},{"family":"Zurowietz","given":"Martin"},{"family":"Greinert","given":"Jens"},{"family":"Gomes-Pereira","given":"Jose"}],"issued":{"date-parts":[["2020",6,19]]}}}],"schema":"https://github.com/citation-style-language/schema/raw/master/csl-citation.json"} </w:instrText>
      </w:r>
      <w:r w:rsidR="003551B0">
        <w:rPr>
          <w:lang w:val="en-GB"/>
        </w:rPr>
        <w:fldChar w:fldCharType="separate"/>
      </w:r>
      <w:r w:rsidR="003551B0" w:rsidRPr="003551B0">
        <w:rPr>
          <w:rFonts w:cs="Times New Roman"/>
        </w:rPr>
        <w:t>(Schoening et al., 2020)</w:t>
      </w:r>
      <w:r w:rsidR="003551B0">
        <w:rPr>
          <w:lang w:val="en-GB"/>
        </w:rPr>
        <w:fldChar w:fldCharType="end"/>
      </w:r>
      <w:r w:rsidRPr="00FD3202">
        <w:rPr>
          <w:lang w:val="en-GB"/>
        </w:rPr>
        <w:t xml:space="preserve">. </w:t>
      </w:r>
      <w:r w:rsidR="006924A2">
        <w:rPr>
          <w:lang w:val="en-GB"/>
        </w:rPr>
        <w:t xml:space="preserve">The camera altitude should be optimised according to </w:t>
      </w:r>
      <w:r w:rsidRPr="00FD3202">
        <w:rPr>
          <w:lang w:val="en-GB"/>
        </w:rPr>
        <w:t xml:space="preserve">the aim of the study and the required accuracy and detail. </w:t>
      </w:r>
      <w:r w:rsidR="006924A2">
        <w:rPr>
          <w:lang w:val="en-GB"/>
        </w:rPr>
        <w:t>More recent developments in a</w:t>
      </w:r>
      <w:r w:rsidR="006924A2" w:rsidRPr="00FD3202">
        <w:rPr>
          <w:lang w:val="en-GB"/>
        </w:rPr>
        <w:t>utonomous underwater vehicle (AUV)</w:t>
      </w:r>
      <w:r w:rsidR="006924A2">
        <w:rPr>
          <w:lang w:val="en-GB"/>
        </w:rPr>
        <w:t xml:space="preserve"> technology is enabling rapid seafloor image acquisition over wide areas</w:t>
      </w:r>
      <w:r w:rsidR="00D12410">
        <w:rPr>
          <w:lang w:val="en-GB"/>
        </w:rPr>
        <w:t xml:space="preserve"> </w:t>
      </w:r>
      <w:r w:rsidR="00D12410" w:rsidRPr="00F33368">
        <w:rPr>
          <w:lang w:val="en-GB"/>
        </w:rPr>
        <w:fldChar w:fldCharType="begin"/>
      </w:r>
      <w:r w:rsidR="00D12410" w:rsidRPr="00F33368">
        <w:rPr>
          <w:lang w:val="en-GB"/>
        </w:rPr>
        <w:instrText xml:space="preserve"> ADDIN ZOTERO_ITEM CSL_CITATION {"citationID":"bYmH65Z5","properties":{"formattedCitation":"(Morris et al., 2014; Simon-Lled\\uc0\\u243{} et al., 2019b)","plainCitation":"(Morris et al., 2014; Simon-Lledó et al., 2019b)","noteIndex":0},"citationItems":[{"id":2000,"uris":["http://zotero.org/users/2924329/items/25LTG455"],"uri":["http://zotero.org/users/2924329/items/25LTG455"],"itemData":{"id":2000,"type":"article-journal","abstract":"The extent and speed of marine environmental mapping is increasing quickly with technological advances, particularly with optical imaging from autonomous underwater vehicles (AUVs). This contribution describes a new deep-sea digital still camera system that takes high-frequency (&gt;1 Hz) color photographs of the seafloor, suitable for detailed biological and habitat assessment, and the means of efficient processing of this mass imagery, to allow assessment across a wide range of spatial scales from that of individual megabenthic organisms to landscape scales (&gt;100 km2). As part of the Autonomous Ecological Surveying of the Abyss (AESA) project, the AUV Autosub6000 obtained &gt; 150,000 seafloor images ( 160 km total transect length) to investigate the distribution of megafauna on the Porcupine Abyssal Plain (4850 m; NE Atlantic). An automated workflow for image processing was developed that corrected nonuniform illumination and color, geo-referenced the photographs, and produced 10-image mosaics ('tiles,' each representing a continuous strip of 15-20 m2 of seafloor), with overlap between consecutive images removed. These tiles were then manually annotated to generate biological data. This method was highly advantageous compared with alternative techniques, greatly increasing the rate of image acquisition and providing a 10-50 fold increase in accuracy in comparison to trawling. The method also offers more precise density and biodiversity estimates [Coefficient of variation (CV) &lt; 10%] than alternative techniques, with a 2-fold improvement in density estimate precision compared with the WASP towed camera system. Ultimately, this novel system is expected to make valuable contributions to understanding human impact in the deep ocean.","container-title":"Limnology and Oceanography: Methods","DOI":"10.4319/lom.2014.12.795","ISSN":"1541-5856","issue":"11","language":"en","note":"_eprint: https://aslopubs.onlinelibrary.wiley.com/doi/pdf/10.4319/lom.2014.12.795","page":"795-809","source":"Wiley Online Library","title":"A new method for ecological surveying of the abyss using autonomous underwater vehicle photography","volume":"12","author":[{"family":"Morris","given":"Kirsty J."},{"family":"Bett","given":"Brian J."},{"family":"Durden","given":"Jennifer M."},{"family":"Huvenne","given":"Veerle A. I."},{"family":"Milligan","given":"Rosanna"},{"family":"Jones","given":"Daniel O. B."},{"family":"McPhail","given":"Stephen"},{"family":"Robert","given":"Katleen"},{"family":"Bailey","given":"David M."},{"family":"Ruhl","given":"Henry A."}],"issued":{"date-parts":[["2014"]]}},"label":"page"},{"id":648,"uris":["http://zotero.org/groups/512020/items/S8WR4Q5J"],"uri":["http://zotero.org/groups/512020/items/S8WR4Q5J"],"itemData":{"id":648,"type":"article-journal","abstract":"The potential for imminent polymetallic nodule mining in the Clarion Clipperton Fracture Zone (CCZ) has attracted considerable scientific and public attention. This concern stems from both the extremely large seafloor areas that may be impacted by mining, and the very limited knowledge of the fauna and ecology of this region. The environmental factors regulating seafloor ecology are still very poorly understood. In this study, we focus on megafaunal ecology in the proposed conservation zone ‘Area of Particular Environmental Interest 6′ (study area centred 17°16′N, 122°55′W). We employ bathymetric data to objectively define three landscape types in the area (a level bottom Flat, an elevated Ridge, a depressed Trough; water depth 3950–4250 m) that are characteristic of the wider CCZ. We use direct seabed sampling to characterise the sedimentary environment in each landscape, detecting no statistically significant differences in particle size distributions or organic matter content. Additional seafloor characteristics and data on both the metazoan and xenophyophore components of the megafauna were derived by extensive photographic survey from an autonomous underwater vehicle. Image data revealed that there were statistically significant differences in seafloor cover by nodules and in the occurrence of other hard substrata habitat between landscapes. Statistically significant differences in megafauna standing stock, functional structuring, diversity, and faunal composition were detected between landscapes. The Flat and Ridge areas exhibited a significantly higher standing stock and a distinct assemblage composition compared to the Trough. Geomorphological variations, presumably regulating local bottom water flows and the occurrence of nodule and xenophyophore test substrata, between study areas may be the mechanism driving these assemblage differences. We also used these data to assess the influence of sampling unit size on the estimation of ecological parameters. We discuss these results in the contexts of regional benthic ecology and the appropriate management of potential mining activities in the CCZ and elsewhere in the deep ocean.","container-title":"Progress in Oceanography","DOI":"10.1016/j.pocean.2018.11.003","ISSN":"0079-6611","journalAbbreviation":"Progress in Oceanography","page":"119-133","source":"ScienceDirect","title":"Megafaunal variation in the abyssal landscape of the Clarion Clipperton Zone","volume":"170","author":[{"family":"Simon-Lledó","given":"Erik"},{"family":"Bett","given":"Brian J."},{"family":"Huvenne","given":"Veerle A. I."},{"family":"Schoening","given":"Timm"},{"family":"Benoist","given":"Noelie M. A."},{"family":"Jeffreys","given":"Rachel M."},{"family":"Durden","given":"Jennifer M."},{"family":"Jones","given":"Daniel O. B."}],"issued":{"date-parts":[["2019",1,1]]}},"label":"page"}],"schema":"https://github.com/citation-style-language/schema/raw/master/csl-citation.json"} </w:instrText>
      </w:r>
      <w:r w:rsidR="00D12410" w:rsidRPr="00F33368">
        <w:rPr>
          <w:lang w:val="en-GB"/>
        </w:rPr>
        <w:fldChar w:fldCharType="separate"/>
      </w:r>
      <w:r w:rsidR="00D12410" w:rsidRPr="00F33368">
        <w:rPr>
          <w:rFonts w:cs="Times New Roman"/>
          <w:szCs w:val="24"/>
        </w:rPr>
        <w:t>(Morris et al., 2014; Simon-Lledó et al., 2019b)</w:t>
      </w:r>
      <w:r w:rsidR="00D12410" w:rsidRPr="00F33368">
        <w:rPr>
          <w:lang w:val="en-GB"/>
        </w:rPr>
        <w:fldChar w:fldCharType="end"/>
      </w:r>
      <w:r w:rsidR="006924A2" w:rsidRPr="00F33368">
        <w:rPr>
          <w:lang w:val="en-GB"/>
        </w:rPr>
        <w:t>.</w:t>
      </w:r>
      <w:r w:rsidR="006924A2">
        <w:rPr>
          <w:lang w:val="en-GB"/>
        </w:rPr>
        <w:t xml:space="preserve"> Higher altitude AUV surveys can image impressive amounts of seafloor area, while still enabling detection of larger-sized megafauna </w:t>
      </w:r>
      <w:r w:rsidR="006924A2">
        <w:rPr>
          <w:lang w:val="en-GB"/>
        </w:rPr>
        <w:fldChar w:fldCharType="begin"/>
      </w:r>
      <w:r w:rsidR="006924A2">
        <w:rPr>
          <w:lang w:val="en-GB"/>
        </w:rPr>
        <w:instrText xml:space="preserve"> ADDIN ZOTERO_ITEM CSL_CITATION {"citationID":"8bEXiKQ6","properties":{"formattedCitation":"(Simon-Lled\\uc0\\u243{} et al., 2019a)","plainCitation":"(Simon-Lledó et al., 2019a)","noteIndex":0},"citationItems":[{"id":1942,"uris":["http://zotero.org/users/2924329/items/FVSVS6L8"],"uri":["http://zotero.org/users/2924329/items/FVSVS6L8"],"itemData":{"id":1942,"type":"article-journal","abstract":"The potential for imminent abyssal polymetallic nodule exploitation has raised considerable scientific attention. The interface between the targeted nodule resource and sediment in this unusual mosaic habitat promotes the development of some of the most biologically diverse communities in the abyss. However, the ecology of these remote ecosystems is still poorly understood, so it is unclear to what extent and timescale these ecosystems will be affected by, and could recover from, mining disturbance. Using data inferred from seafloor photo-mosaics, we show that the effects of simulated mining impacts, induced during the “DISturbance and reCOLonization experiment” (DISCOL) conducted in 1989, were still evident in the megabenthos of the Peru Basin after 26 years. Suspension-feeder presence remained significantly reduced in disturbed areas, while deposit-feeders showed no diminished presence in disturbed areas, for the first time since the experiment began. Nevertheless, we found significantly lower heterogeneity diversity in disturbed areas and markedly distinct faunal compositions along different disturbance levels. If the results of this experiment at DISCOL can be extrapolated to the Clarion-Clipperton Zone, the impacts of polymetallic nodule mining there may be greater than expected, and could potentially lead to an irreversible loss of some ecosystem functions, especially in directly disturbed areas.","container-title":"Scientific Reports","DOI":"10.1038/s41598-019-44492-w","ISSN":"2045-2322","issue":"1","journalAbbreviation":"Sci Rep","language":"en","note":"number: 1\npublisher: Nature Publishing Group","page":"1-13","source":"www.nature.com","title":"Biological effects 26 years after simulated deep-sea mining","volume":"9","author":[{"family":"Simon-Lledó","given":"Erik"},{"family":"Bett","given":"Brian J."},{"family":"Huvenne","given":"Veerle A. I."},{"family":"Köser","given":"Kevin"},{"family":"Schoening","given":"Timm"},{"family":"Greinert","given":"Jens"},{"family":"Jones","given":"Daniel O. B."}],"issued":{"date-parts":[["2019",5,29]]}}}],"schema":"https://github.com/citation-style-language/schema/raw/master/csl-citation.json"} </w:instrText>
      </w:r>
      <w:r w:rsidR="006924A2">
        <w:rPr>
          <w:lang w:val="en-GB"/>
        </w:rPr>
        <w:fldChar w:fldCharType="separate"/>
      </w:r>
      <w:r w:rsidR="006924A2" w:rsidRPr="006924A2">
        <w:rPr>
          <w:rFonts w:cs="Times New Roman"/>
          <w:szCs w:val="24"/>
        </w:rPr>
        <w:t>(Simon-Lledó et al., 2019a)</w:t>
      </w:r>
      <w:r w:rsidR="006924A2">
        <w:rPr>
          <w:lang w:val="en-GB"/>
        </w:rPr>
        <w:fldChar w:fldCharType="end"/>
      </w:r>
      <w:r w:rsidR="006924A2">
        <w:rPr>
          <w:lang w:val="en-GB"/>
        </w:rPr>
        <w:t>.</w:t>
      </w:r>
    </w:p>
    <w:p w14:paraId="0CE00CB6" w14:textId="74D5E546" w:rsidR="00707EFD" w:rsidRPr="00FD3202" w:rsidRDefault="00707EFD" w:rsidP="00147BC4">
      <w:pPr>
        <w:rPr>
          <w:color w:val="FF0000"/>
          <w:lang w:val="en-GB"/>
        </w:rPr>
      </w:pPr>
      <w:r w:rsidRPr="00FD3202">
        <w:rPr>
          <w:lang w:val="en-GB"/>
        </w:rPr>
        <w:lastRenderedPageBreak/>
        <w:t xml:space="preserve">During cruise GSRNOD15A (September-October 2015), nodule coverage </w:t>
      </w:r>
      <w:r w:rsidR="004A663F">
        <w:rPr>
          <w:lang w:val="en-GB"/>
        </w:rPr>
        <w:t xml:space="preserve">and epifaunal densities were assessed using AUV seafloor imagery </w:t>
      </w:r>
      <w:r w:rsidRPr="00FD3202">
        <w:rPr>
          <w:lang w:val="en-GB"/>
        </w:rPr>
        <w:t xml:space="preserve">in two zones of the GSR </w:t>
      </w:r>
      <w:r w:rsidR="00B73220">
        <w:rPr>
          <w:lang w:val="en-GB"/>
        </w:rPr>
        <w:t>contract</w:t>
      </w:r>
      <w:r w:rsidRPr="00FD3202">
        <w:rPr>
          <w:lang w:val="en-GB"/>
        </w:rPr>
        <w:t xml:space="preserve"> area. </w:t>
      </w:r>
      <w:r w:rsidR="00FC0E4B">
        <w:rPr>
          <w:lang w:val="en-GB"/>
        </w:rPr>
        <w:t>In t</w:t>
      </w:r>
      <w:r w:rsidRPr="00FD3202">
        <w:rPr>
          <w:lang w:val="en-GB"/>
        </w:rPr>
        <w:t xml:space="preserve">his </w:t>
      </w:r>
      <w:r w:rsidR="00FC0E4B" w:rsidRPr="00FD3202">
        <w:rPr>
          <w:lang w:val="en-GB"/>
        </w:rPr>
        <w:t>study,</w:t>
      </w:r>
      <w:r w:rsidRPr="00FD3202">
        <w:rPr>
          <w:lang w:val="en-GB"/>
        </w:rPr>
        <w:t xml:space="preserve"> </w:t>
      </w:r>
      <w:r w:rsidR="00FC0E4B">
        <w:rPr>
          <w:lang w:val="en-GB"/>
        </w:rPr>
        <w:t>we</w:t>
      </w:r>
      <w:r w:rsidRPr="00FD3202">
        <w:rPr>
          <w:lang w:val="en-GB"/>
        </w:rPr>
        <w:t xml:space="preserve"> characterize</w:t>
      </w:r>
      <w:r w:rsidR="00FC0E4B">
        <w:rPr>
          <w:lang w:val="en-GB"/>
        </w:rPr>
        <w:t>d</w:t>
      </w:r>
      <w:r w:rsidRPr="00FD3202">
        <w:rPr>
          <w:lang w:val="en-GB"/>
        </w:rPr>
        <w:t xml:space="preserve"> the megabenthic community in the GSR </w:t>
      </w:r>
      <w:r w:rsidR="00B73220">
        <w:rPr>
          <w:lang w:val="en-GB"/>
        </w:rPr>
        <w:t>contract</w:t>
      </w:r>
      <w:r w:rsidRPr="00FD3202">
        <w:rPr>
          <w:lang w:val="en-GB"/>
        </w:rPr>
        <w:t xml:space="preserve"> area within the CCZ</w:t>
      </w:r>
      <w:r w:rsidR="000E532F">
        <w:rPr>
          <w:lang w:val="en-GB"/>
        </w:rPr>
        <w:t xml:space="preserve">, </w:t>
      </w:r>
      <w:r w:rsidR="00FC0E4B">
        <w:rPr>
          <w:lang w:val="en-GB"/>
        </w:rPr>
        <w:t>by means of a</w:t>
      </w:r>
      <w:r w:rsidRPr="00FD3202">
        <w:rPr>
          <w:lang w:val="en-GB"/>
        </w:rPr>
        <w:t xml:space="preserve"> </w:t>
      </w:r>
      <w:r w:rsidR="000E532F">
        <w:rPr>
          <w:lang w:val="en-GB"/>
        </w:rPr>
        <w:t>rapid AUV</w:t>
      </w:r>
      <w:r w:rsidR="00B77989">
        <w:rPr>
          <w:lang w:val="en-GB"/>
        </w:rPr>
        <w:t>-based imaging assessment</w:t>
      </w:r>
      <w:r w:rsidR="00FC0E4B">
        <w:rPr>
          <w:lang w:val="en-GB"/>
        </w:rPr>
        <w:t>, focussing on</w:t>
      </w:r>
      <w:r w:rsidR="003B6E3D">
        <w:rPr>
          <w:lang w:val="en-GB"/>
        </w:rPr>
        <w:t xml:space="preserve"> images taken at a height of &lt;8m above the seafloor.</w:t>
      </w:r>
      <w:r w:rsidR="000E532F">
        <w:rPr>
          <w:lang w:val="en-GB"/>
        </w:rPr>
        <w:t xml:space="preserve"> T</w:t>
      </w:r>
      <w:r w:rsidR="00FC0E4B">
        <w:rPr>
          <w:lang w:val="en-GB"/>
        </w:rPr>
        <w:t>his enabled the</w:t>
      </w:r>
      <w:r w:rsidR="000E532F">
        <w:rPr>
          <w:lang w:val="en-GB"/>
        </w:rPr>
        <w:t xml:space="preserve"> characterisation of large-sized megafauna over a wide area, at a scale relevant to </w:t>
      </w:r>
      <w:r w:rsidR="00FC0E4B">
        <w:rPr>
          <w:lang w:val="en-GB"/>
        </w:rPr>
        <w:t>potential</w:t>
      </w:r>
      <w:r w:rsidR="000E532F">
        <w:rPr>
          <w:lang w:val="en-GB"/>
        </w:rPr>
        <w:t xml:space="preserve"> mining impact. </w:t>
      </w:r>
      <w:r w:rsidR="00707D68">
        <w:rPr>
          <w:lang w:val="en-GB"/>
        </w:rPr>
        <w:t xml:space="preserve">Additionally, we </w:t>
      </w:r>
      <w:r w:rsidR="000E532F">
        <w:rPr>
          <w:lang w:val="en-GB"/>
        </w:rPr>
        <w:t>assess</w:t>
      </w:r>
      <w:r w:rsidR="00707D68">
        <w:rPr>
          <w:lang w:val="en-GB"/>
        </w:rPr>
        <w:t>ed</w:t>
      </w:r>
      <w:r w:rsidR="000E532F">
        <w:rPr>
          <w:lang w:val="en-GB"/>
        </w:rPr>
        <w:t xml:space="preserve"> how</w:t>
      </w:r>
      <w:r w:rsidR="00493A46">
        <w:rPr>
          <w:lang w:val="en-GB"/>
        </w:rPr>
        <w:t xml:space="preserve"> polymetallic nodule coverage structures the </w:t>
      </w:r>
      <w:r w:rsidR="00493A46" w:rsidRPr="00FD3202">
        <w:rPr>
          <w:lang w:val="en-GB"/>
        </w:rPr>
        <w:t>megabenthic community</w:t>
      </w:r>
      <w:r w:rsidR="00493A46">
        <w:rPr>
          <w:lang w:val="en-GB"/>
        </w:rPr>
        <w:t xml:space="preserve"> in the GSR exploration area</w:t>
      </w:r>
      <w:r w:rsidRPr="00FD3202">
        <w:rPr>
          <w:lang w:val="en-GB"/>
        </w:rPr>
        <w:t>.</w:t>
      </w:r>
    </w:p>
    <w:p w14:paraId="0A545359" w14:textId="77777777" w:rsidR="00387D30" w:rsidRPr="00FD3202" w:rsidRDefault="00387D30" w:rsidP="006601C6">
      <w:pPr>
        <w:pStyle w:val="Kop1"/>
      </w:pPr>
      <w:r w:rsidRPr="00FD3202">
        <w:t>Material &amp; Methods</w:t>
      </w:r>
    </w:p>
    <w:p w14:paraId="126C5D23" w14:textId="77777777" w:rsidR="00B820BC" w:rsidRPr="00B820BC" w:rsidRDefault="00B820BC" w:rsidP="00B820BC">
      <w:pPr>
        <w:pStyle w:val="ListParagraph"/>
        <w:numPr>
          <w:ilvl w:val="0"/>
          <w:numId w:val="25"/>
        </w:numPr>
        <w:rPr>
          <w:rFonts w:cs="Times New Roman"/>
          <w:vanish/>
          <w:lang w:val="en-GB"/>
        </w:rPr>
      </w:pPr>
    </w:p>
    <w:p w14:paraId="75AA93D0" w14:textId="77777777" w:rsidR="00B820BC" w:rsidRPr="00B820BC" w:rsidRDefault="00B820BC" w:rsidP="00B820BC">
      <w:pPr>
        <w:pStyle w:val="ListParagraph"/>
        <w:numPr>
          <w:ilvl w:val="0"/>
          <w:numId w:val="25"/>
        </w:numPr>
        <w:rPr>
          <w:rFonts w:cs="Times New Roman"/>
          <w:vanish/>
          <w:lang w:val="en-GB"/>
        </w:rPr>
      </w:pPr>
    </w:p>
    <w:p w14:paraId="600E3DC5" w14:textId="623DBDE3" w:rsidR="00B9789E" w:rsidRPr="006601C6" w:rsidRDefault="002C07CD" w:rsidP="00B820BC">
      <w:pPr>
        <w:pStyle w:val="Kop2"/>
      </w:pPr>
      <w:r w:rsidRPr="006601C6">
        <w:t xml:space="preserve">Study </w:t>
      </w:r>
      <w:r w:rsidR="00B9789E" w:rsidRPr="006601C6">
        <w:t>area</w:t>
      </w:r>
    </w:p>
    <w:p w14:paraId="7FDA6FEC" w14:textId="529983CA" w:rsidR="00256D54" w:rsidRDefault="00AD255B" w:rsidP="007F255B">
      <w:r w:rsidRPr="00FD3202">
        <w:rPr>
          <w:lang w:val="en-GB"/>
        </w:rPr>
        <w:t xml:space="preserve">The GSR licence area is located </w:t>
      </w:r>
      <w:r w:rsidR="00D036D1" w:rsidRPr="00FD3202">
        <w:rPr>
          <w:lang w:val="en-GB"/>
        </w:rPr>
        <w:t xml:space="preserve">between </w:t>
      </w:r>
      <w:r w:rsidRPr="00FD3202">
        <w:rPr>
          <w:lang w:val="en-GB"/>
        </w:rPr>
        <w:t>the Clarion and Clipperton Fracture zones (CCZ; centred around 12</w:t>
      </w:r>
      <w:r w:rsidRPr="00FD3202">
        <w:rPr>
          <w:rFonts w:cs="Times New Roman"/>
          <w:lang w:val="en-GB"/>
        </w:rPr>
        <w:t>─</w:t>
      </w:r>
      <w:r w:rsidRPr="00FD3202">
        <w:rPr>
          <w:lang w:val="en-GB"/>
        </w:rPr>
        <w:t>17° N, 122</w:t>
      </w:r>
      <w:r w:rsidRPr="00FD3202">
        <w:rPr>
          <w:rFonts w:cs="Times New Roman"/>
          <w:lang w:val="en-GB"/>
        </w:rPr>
        <w:t>─</w:t>
      </w:r>
      <w:r w:rsidRPr="00FD3202">
        <w:rPr>
          <w:lang w:val="en-GB"/>
        </w:rPr>
        <w:t>129° W</w:t>
      </w:r>
      <w:r w:rsidR="006D668A" w:rsidRPr="00FD3202">
        <w:rPr>
          <w:lang w:val="en-GB"/>
        </w:rPr>
        <w:t xml:space="preserve">; </w:t>
      </w:r>
      <w:r w:rsidR="006D668A" w:rsidRPr="00FD3202">
        <w:rPr>
          <w:rFonts w:cs="Times New Roman"/>
          <w:lang w:val="en-GB"/>
        </w:rPr>
        <w:t>±</w:t>
      </w:r>
      <w:r w:rsidR="006D668A" w:rsidRPr="00FD3202">
        <w:rPr>
          <w:lang w:val="en-GB"/>
        </w:rPr>
        <w:t xml:space="preserve"> 4500 m water depth</w:t>
      </w:r>
      <w:r w:rsidRPr="00FD3202">
        <w:rPr>
          <w:lang w:val="en-GB"/>
        </w:rPr>
        <w:t xml:space="preserve">). </w:t>
      </w:r>
      <w:r w:rsidR="005451D3" w:rsidRPr="00FD3202">
        <w:rPr>
          <w:lang w:val="en-GB"/>
        </w:rPr>
        <w:t xml:space="preserve">The CCZ is located within the mesotrophic Pacific abyss, positioned between the eutrophic abyssal sediments around the equator and the oligotrophic sediments underlying </w:t>
      </w:r>
      <w:r w:rsidR="00B42DE8" w:rsidRPr="00FD3202">
        <w:rPr>
          <w:lang w:val="en-GB"/>
        </w:rPr>
        <w:t xml:space="preserve">the North Pacific central gyre. </w:t>
      </w:r>
      <w:r w:rsidR="0057655B">
        <w:rPr>
          <w:lang w:val="en-GB"/>
        </w:rPr>
        <w:t xml:space="preserve">The region is characterized by a longitudinal and latitudinal gradient in productivity </w:t>
      </w:r>
      <w:r w:rsidR="0057655B">
        <w:rPr>
          <w:lang w:val="en-GB"/>
        </w:rPr>
        <w:fldChar w:fldCharType="begin"/>
      </w:r>
      <w:r w:rsidR="00312465">
        <w:rPr>
          <w:lang w:val="en-GB"/>
        </w:rPr>
        <w:instrText xml:space="preserve"> ADDIN ZOTERO_ITEM CSL_CITATION {"citationID":"bFLETDB7","properties":{"formattedCitation":"(Wedding et al., 2013)","plainCitation":"(Wedding et al., 2013)","noteIndex":0},"citationItems":[{"id":767,"uris":["http://zotero.org/groups/512020/items/9XN79IKN"],"uri":["http://zotero.org/groups/512020/items/9XN79IKN"],"itemData":{"id":767,"type":"article-journal","abstract":"Increases in the demand and price for industrial metals, combined with advances in technological capabilities have now made deep-sea mining more feasible and economically viable. In order to balance economic interests with the conservation of abyssal plain ecosystems, it is becoming increasingly important to develop a systematic approach to spatial management and zoning of the deep sea. Here, we describe an expert-driven systematic conservation planning process applied to inform science-based recommendations to the International Seabed Authority for a system of deep-sea marine protected areas (MPAs) to safeguard biodiversity and ecosystem function in an abyssal Pacific region targeted for nodule mining (e.g. the Clarion–Clipperton fracture zone, CCZ). Our use of geospatial analysis and expert opinion in forming the recommendations allowed us to stratify the proposed network by biophysical gradients, maximize the number of biologically unique seamounts within each subregion, and minimize socioeconomic impacts. The resulting proposal for an MPA network (nine replicate 400 × 400 km MPAs) covers 24% (1 440 000 km2) of the total CCZ planning region and serves as example of swift and pre-emptive conservation planning across an unprecedented area in the deep sea. As pressure from resource extraction increases in the future, the scientific guiding principles outlined in this research can serve as a basis for collaborative international approaches to ocean management.","call-number":"EP-W37","container-title":"Proceedings of the Royal Society B: Biological Sciences","DOI":"10.1098/rspb.2013.1684","ISSN":"0962-8452, 1471-2954","issue":"1773","journalAbbreviation":"Proc. R. Soc. B","language":"en","page":"20131684","source":"rspb.royalsocietypublishing.org","title":"From principles to practice: a spatial approach to systematic conservation planning in the deep sea","title-short":"From principles to practice","volume":"280","author":[{"family":"Wedding","given":"L. M."},{"family":"Friedlander","given":"A. M."},{"family":"Kittinger","given":"J. N."},{"family":"Watling","given":"L."},{"family":"Gaines","given":"S. D."},{"family":"Bennett","given":"M."},{"family":"Hardy","given":"S. M."},{"family":"Smith","given":"C. R."}],"issued":{"date-parts":[["2013",12,22]]}}}],"schema":"https://github.com/citation-style-language/schema/raw/master/csl-citation.json"} </w:instrText>
      </w:r>
      <w:r w:rsidR="0057655B">
        <w:rPr>
          <w:lang w:val="en-GB"/>
        </w:rPr>
        <w:fldChar w:fldCharType="separate"/>
      </w:r>
      <w:r w:rsidR="0057655B" w:rsidRPr="0057655B">
        <w:rPr>
          <w:rFonts w:cs="Times New Roman"/>
        </w:rPr>
        <w:t>(Wedding et al., 2013)</w:t>
      </w:r>
      <w:r w:rsidR="0057655B">
        <w:rPr>
          <w:lang w:val="en-GB"/>
        </w:rPr>
        <w:fldChar w:fldCharType="end"/>
      </w:r>
      <w:r w:rsidR="0057655B">
        <w:rPr>
          <w:lang w:val="en-GB"/>
        </w:rPr>
        <w:t xml:space="preserve">. </w:t>
      </w:r>
      <w:r w:rsidR="00B73220">
        <w:t xml:space="preserve">Within the GSR </w:t>
      </w:r>
      <w:r w:rsidR="00B73220">
        <w:rPr>
          <w:lang w:val="en-GB"/>
        </w:rPr>
        <w:t>contract</w:t>
      </w:r>
      <w:r w:rsidR="00B9113B" w:rsidRPr="00F55591">
        <w:t xml:space="preserve"> area, three 10 x 20 km sampling</w:t>
      </w:r>
      <w:r w:rsidR="00B9113B">
        <w:t xml:space="preserve"> site</w:t>
      </w:r>
      <w:r w:rsidR="00B9113B" w:rsidRPr="00F55591">
        <w:t>s (B6S02, B4S03 and B4N01</w:t>
      </w:r>
      <w:r w:rsidR="00B9113B">
        <w:t>) located</w:t>
      </w:r>
      <w:r w:rsidR="00B9113B" w:rsidRPr="00F55591">
        <w:t xml:space="preserve"> between ~ 60 an</w:t>
      </w:r>
      <w:r w:rsidR="00B9113B">
        <w:t>d 270 km apart from each other (</w:t>
      </w:r>
      <w:r w:rsidR="00B9113B" w:rsidRPr="00072828">
        <w:t>Fig. 1)</w:t>
      </w:r>
      <w:r w:rsidR="00B9113B" w:rsidRPr="00F55591">
        <w:t xml:space="preserve"> were selected based on the presence of polymetallic nodules and suitability for future deep-sea mining from (1) available ecological literature, (2) </w:t>
      </w:r>
      <w:r w:rsidR="00963325">
        <w:t xml:space="preserve">low resolution </w:t>
      </w:r>
      <w:r w:rsidR="00B9113B" w:rsidRPr="00F55591">
        <w:t>bathymetry</w:t>
      </w:r>
      <w:r w:rsidR="00963325">
        <w:t xml:space="preserve"> </w:t>
      </w:r>
      <w:r w:rsidR="00963325">
        <w:rPr>
          <w:rFonts w:ascii="Calibri" w:hAnsi="Calibri" w:cs="Calibri"/>
          <w:color w:val="000000"/>
        </w:rPr>
        <w:t>(</w:t>
      </w:r>
      <w:r w:rsidR="00963325" w:rsidRPr="00447FA6">
        <w:rPr>
          <w:rFonts w:ascii="Calibri" w:hAnsi="Calibri" w:cs="Calibri"/>
          <w:i/>
          <w:color w:val="000000"/>
        </w:rPr>
        <w:t>i.e.</w:t>
      </w:r>
      <w:r w:rsidR="00963325">
        <w:rPr>
          <w:rFonts w:ascii="Calibri" w:hAnsi="Calibri" w:cs="Calibri"/>
          <w:color w:val="000000"/>
        </w:rPr>
        <w:t xml:space="preserve"> 70 m horizontally, 50 m vertically)</w:t>
      </w:r>
      <w:r w:rsidR="00B9113B" w:rsidRPr="00F55591">
        <w:t xml:space="preserve"> and slope maps</w:t>
      </w:r>
      <w:r w:rsidR="00963325">
        <w:t xml:space="preserve"> (a slope </w:t>
      </w:r>
      <w:r w:rsidR="00EF0132">
        <w:rPr>
          <w:rFonts w:ascii="Calibri" w:hAnsi="Calibri" w:cs="Calibri"/>
          <w:color w:val="000000"/>
        </w:rPr>
        <w:t>&lt; 15%</w:t>
      </w:r>
      <w:r w:rsidR="00963325">
        <w:rPr>
          <w:rFonts w:ascii="Calibri" w:hAnsi="Calibri" w:cs="Calibri"/>
          <w:color w:val="000000"/>
        </w:rPr>
        <w:t>)</w:t>
      </w:r>
      <w:r w:rsidR="00B9113B" w:rsidRPr="00F55591">
        <w:t xml:space="preserve">, and (3) backscatter intensity data (giving an indication of the potential presence of polymetallic nodules) collected during a previous expedition to the </w:t>
      </w:r>
      <w:r w:rsidR="00B73220">
        <w:rPr>
          <w:lang w:val="en-GB"/>
        </w:rPr>
        <w:t>contract</w:t>
      </w:r>
      <w:r w:rsidR="00B9113B" w:rsidRPr="00F55591">
        <w:t xml:space="preserve"> area (August-September </w:t>
      </w:r>
      <w:r w:rsidR="00256D54">
        <w:t>2014).</w:t>
      </w:r>
    </w:p>
    <w:p w14:paraId="34DF8334" w14:textId="7BF3835B" w:rsidR="00256D54" w:rsidRDefault="00256D54" w:rsidP="00256D54">
      <w:pPr>
        <w:jc w:val="center"/>
      </w:pPr>
      <w:r w:rsidRPr="008D69AA">
        <w:rPr>
          <w:rFonts w:cs="Times New Roman"/>
          <w:noProof/>
        </w:rPr>
        <w:lastRenderedPageBreak/>
        <w:drawing>
          <wp:inline distT="0" distB="0" distL="0" distR="0" wp14:anchorId="63707271" wp14:editId="13405020">
            <wp:extent cx="4972685" cy="582134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_GSRNOD15A_macrofauna_paper.tif"/>
                    <pic:cNvPicPr/>
                  </pic:nvPicPr>
                  <pic:blipFill rotWithShape="1">
                    <a:blip r:embed="rId17">
                      <a:extLst>
                        <a:ext uri="{28A0092B-C50C-407E-A947-70E740481C1C}">
                          <a14:useLocalDpi xmlns:a14="http://schemas.microsoft.com/office/drawing/2010/main" val="0"/>
                        </a:ext>
                      </a:extLst>
                    </a:blip>
                    <a:srcRect t="5293" b="6807"/>
                    <a:stretch/>
                  </pic:blipFill>
                  <pic:spPr bwMode="auto">
                    <a:xfrm>
                      <a:off x="0" y="0"/>
                      <a:ext cx="4973416" cy="5822205"/>
                    </a:xfrm>
                    <a:prstGeom prst="rect">
                      <a:avLst/>
                    </a:prstGeom>
                    <a:ln>
                      <a:noFill/>
                    </a:ln>
                    <a:extLst>
                      <a:ext uri="{53640926-AAD7-44D8-BBD7-CCE9431645EC}">
                        <a14:shadowObscured xmlns:a14="http://schemas.microsoft.com/office/drawing/2010/main"/>
                      </a:ext>
                    </a:extLst>
                  </pic:spPr>
                </pic:pic>
              </a:graphicData>
            </a:graphic>
          </wp:inline>
        </w:drawing>
      </w:r>
    </w:p>
    <w:p w14:paraId="44BF0BBE" w14:textId="471F710B" w:rsidR="0091717C" w:rsidRDefault="0091717C" w:rsidP="0091717C">
      <w:pPr>
        <w:spacing w:line="240" w:lineRule="auto"/>
        <w:rPr>
          <w:rFonts w:cs="Times New Roman"/>
          <w:sz w:val="20"/>
          <w:lang w:val="en-GB"/>
        </w:rPr>
      </w:pPr>
      <w:r w:rsidRPr="0091717C">
        <w:rPr>
          <w:rFonts w:cs="Times New Roman"/>
          <w:sz w:val="20"/>
          <w:lang w:val="en-GB"/>
        </w:rPr>
        <w:t xml:space="preserve">Figure 1. (A) The location of the Clarion-Clipperton Fracture Zone (CCZ) within the central Equatorial Pacific, with an indication of the Global Sea Mineral Resources (GSR) exploration area. (B) Detailed view on site B4S03 within the GSR exploration area, showing the tracks of the AUV camera dives AUV011 and AUV012. (C) Detailed view on site B6S02 within the GSR exploration area, showing the track of the AUV camera dive AUV005. The coordinates of the CCZ polygon was based on the working definition of the CCZ used by Glover </w:t>
      </w:r>
      <w:r w:rsidRPr="0091717C">
        <w:rPr>
          <w:rFonts w:cs="Times New Roman"/>
          <w:i/>
          <w:sz w:val="20"/>
          <w:lang w:val="en-GB"/>
        </w:rPr>
        <w:t>et al.</w:t>
      </w:r>
      <w:r w:rsidRPr="0091717C">
        <w:rPr>
          <w:rFonts w:cs="Times New Roman"/>
          <w:sz w:val="20"/>
          <w:lang w:val="en-GB"/>
        </w:rPr>
        <w:t xml:space="preserve"> </w:t>
      </w:r>
      <w:r w:rsidRPr="0091717C">
        <w:rPr>
          <w:rFonts w:cs="Times New Roman"/>
          <w:sz w:val="20"/>
          <w:lang w:val="en-GB"/>
        </w:rPr>
        <w:fldChar w:fldCharType="begin"/>
      </w:r>
      <w:r w:rsidRPr="0091717C">
        <w:rPr>
          <w:rFonts w:cs="Times New Roman"/>
          <w:sz w:val="20"/>
          <w:lang w:val="en-GB"/>
        </w:rPr>
        <w:instrText xml:space="preserve"> ADDIN ZOTERO_ITEM CSL_CITATION {"citationID":"JPihZDAY","properties":{"formattedCitation":"(2015)","plainCitation":"(2015)","noteIndex":0},"citationItems":[{"id":596,"uris":["http://zotero.org/groups/512020/items/E2R55KRP"],"uri":["http://zotero.org/groups/512020/items/E2R55KRP"],"itemData":{"id":596,"type":"article-journal","call-number":"EP-G76","container-title":"Journal of Marine Science and Engineering","DOI":"10.3390/jmse4010002","issue":"2","page":"1-34","title":"An end-to-end DNA taxonomy methodology for biodiversity survey in the central Pacific abyssal plain","volume":"4","author":[{"family":"Glover","given":"Adrian"},{"family":"Dahlgren","given":"Thomas G."},{"family":"Wiklund","given":"Helena"},{"family":"Smith","given":"Craig R."}],"issued":{"date-parts":[["2015"]]}},"label":"page","suppress-author":true}],"schema":"https://github.com/citation-style-language/schema/raw/master/csl-citation.json"} </w:instrText>
      </w:r>
      <w:r w:rsidRPr="0091717C">
        <w:rPr>
          <w:rFonts w:cs="Times New Roman"/>
          <w:sz w:val="20"/>
          <w:lang w:val="en-GB"/>
        </w:rPr>
        <w:fldChar w:fldCharType="separate"/>
      </w:r>
      <w:r w:rsidRPr="0091717C">
        <w:rPr>
          <w:rFonts w:cs="Times New Roman"/>
          <w:sz w:val="20"/>
          <w:lang w:val="en-GB"/>
        </w:rPr>
        <w:t>(2015)</w:t>
      </w:r>
      <w:r w:rsidRPr="0091717C">
        <w:rPr>
          <w:rFonts w:cs="Times New Roman"/>
          <w:sz w:val="20"/>
          <w:lang w:val="en-GB"/>
        </w:rPr>
        <w:fldChar w:fldCharType="end"/>
      </w:r>
      <w:r w:rsidRPr="0091717C">
        <w:rPr>
          <w:rFonts w:cs="Times New Roman"/>
          <w:sz w:val="20"/>
          <w:lang w:val="en-GB"/>
        </w:rPr>
        <w:t>.</w:t>
      </w:r>
    </w:p>
    <w:p w14:paraId="1C408917" w14:textId="77777777" w:rsidR="0091717C" w:rsidRPr="0091717C" w:rsidRDefault="0091717C" w:rsidP="0091717C">
      <w:pPr>
        <w:spacing w:line="240" w:lineRule="auto"/>
        <w:rPr>
          <w:sz w:val="20"/>
        </w:rPr>
      </w:pPr>
    </w:p>
    <w:p w14:paraId="0E91D73F" w14:textId="07DDA456" w:rsidR="00113658" w:rsidRPr="00FD3202" w:rsidRDefault="00B9113B" w:rsidP="007F255B">
      <w:pPr>
        <w:rPr>
          <w:color w:val="FF0000"/>
          <w:lang w:val="en-GB"/>
        </w:rPr>
      </w:pPr>
      <w:r>
        <w:t xml:space="preserve">Although we lacked a comprehensive evaluation of the </w:t>
      </w:r>
      <w:r w:rsidRPr="00F55591">
        <w:t>habitat heterogeneity</w:t>
      </w:r>
      <w:r>
        <w:t xml:space="preserve"> covered by the selected sites</w:t>
      </w:r>
      <w:r w:rsidRPr="00F55591">
        <w:t xml:space="preserve">, </w:t>
      </w:r>
      <w:r w:rsidR="00886719">
        <w:t xml:space="preserve">based on low resolution bathymetric data, the </w:t>
      </w:r>
      <w:r>
        <w:t xml:space="preserve">sites </w:t>
      </w:r>
      <w:r w:rsidR="00886719">
        <w:t>are</w:t>
      </w:r>
      <w:r w:rsidRPr="00F55591">
        <w:t xml:space="preserve"> similar with respect to </w:t>
      </w:r>
      <w:r>
        <w:t>bathymetry and slope</w:t>
      </w:r>
      <w:r w:rsidRPr="00F55591">
        <w:t>.</w:t>
      </w:r>
      <w:r>
        <w:t xml:space="preserve"> </w:t>
      </w:r>
      <w:r w:rsidR="00090CCA" w:rsidRPr="00FD3202">
        <w:rPr>
          <w:lang w:val="en-GB"/>
        </w:rPr>
        <w:t xml:space="preserve">The GSR </w:t>
      </w:r>
      <w:r w:rsidR="00B73220">
        <w:rPr>
          <w:lang w:val="en-GB"/>
        </w:rPr>
        <w:t>contract</w:t>
      </w:r>
      <w:r w:rsidR="00090CCA" w:rsidRPr="00FD3202">
        <w:rPr>
          <w:lang w:val="en-GB"/>
        </w:rPr>
        <w:t xml:space="preserve"> area</w:t>
      </w:r>
      <w:r w:rsidR="0055592B" w:rsidRPr="00FD3202">
        <w:rPr>
          <w:lang w:val="en-GB"/>
        </w:rPr>
        <w:t>, positioned in the eastern CCZ,</w:t>
      </w:r>
      <w:r w:rsidR="00090CCA" w:rsidRPr="00FD3202">
        <w:rPr>
          <w:lang w:val="en-GB"/>
        </w:rPr>
        <w:t xml:space="preserve"> is characterized by a latitudinal and longitudinal gradient in the annual average </w:t>
      </w:r>
      <w:r w:rsidR="003541F7" w:rsidRPr="00FD3202">
        <w:rPr>
          <w:lang w:val="en-GB"/>
        </w:rPr>
        <w:t xml:space="preserve">seafloor </w:t>
      </w:r>
      <w:r w:rsidR="0055592B" w:rsidRPr="00FD3202">
        <w:rPr>
          <w:lang w:val="en-GB"/>
        </w:rPr>
        <w:t>particulate organic carbon (</w:t>
      </w:r>
      <w:r w:rsidR="00090CCA" w:rsidRPr="00FD3202">
        <w:rPr>
          <w:lang w:val="en-GB"/>
        </w:rPr>
        <w:t>POC</w:t>
      </w:r>
      <w:r w:rsidR="0055592B" w:rsidRPr="00FD3202">
        <w:rPr>
          <w:lang w:val="en-GB"/>
        </w:rPr>
        <w:t>)</w:t>
      </w:r>
      <w:r w:rsidR="00B63DDF" w:rsidRPr="00FD3202">
        <w:rPr>
          <w:lang w:val="en-GB"/>
        </w:rPr>
        <w:t xml:space="preserve"> flux. POC values </w:t>
      </w:r>
      <w:r w:rsidR="00492E2A" w:rsidRPr="00FD3202">
        <w:rPr>
          <w:lang w:val="en-GB"/>
        </w:rPr>
        <w:t xml:space="preserve">slightly </w:t>
      </w:r>
      <w:r w:rsidR="00090CCA" w:rsidRPr="00FD3202">
        <w:rPr>
          <w:lang w:val="en-GB"/>
        </w:rPr>
        <w:t>increas</w:t>
      </w:r>
      <w:r w:rsidR="00B63DDF" w:rsidRPr="00FD3202">
        <w:rPr>
          <w:lang w:val="en-GB"/>
        </w:rPr>
        <w:t>e</w:t>
      </w:r>
      <w:r w:rsidR="00090CCA" w:rsidRPr="00FD3202">
        <w:rPr>
          <w:lang w:val="en-GB"/>
        </w:rPr>
        <w:t xml:space="preserve"> from B4N01</w:t>
      </w:r>
      <w:r w:rsidR="001003A8" w:rsidRPr="00FD3202">
        <w:rPr>
          <w:lang w:val="en-GB"/>
        </w:rPr>
        <w:t xml:space="preserve"> </w:t>
      </w:r>
      <w:r w:rsidR="00090CCA" w:rsidRPr="00FD3202">
        <w:rPr>
          <w:lang w:val="en-GB"/>
        </w:rPr>
        <w:t>(1.51 g C</w:t>
      </w:r>
      <w:r w:rsidR="00090CCA" w:rsidRPr="00FD3202">
        <w:rPr>
          <w:vertAlign w:val="subscript"/>
          <w:lang w:val="en-GB"/>
        </w:rPr>
        <w:t>org</w:t>
      </w:r>
      <w:r w:rsidR="00090CCA" w:rsidRPr="00FD3202">
        <w:rPr>
          <w:lang w:val="en-GB"/>
        </w:rPr>
        <w:t xml:space="preserve"> m</w:t>
      </w:r>
      <w:r w:rsidR="00090CCA" w:rsidRPr="00FD3202">
        <w:rPr>
          <w:vertAlign w:val="superscript"/>
          <w:lang w:val="en-GB"/>
        </w:rPr>
        <w:t>-2</w:t>
      </w:r>
      <w:r w:rsidR="00090CCA" w:rsidRPr="00FD3202">
        <w:rPr>
          <w:lang w:val="en-GB"/>
        </w:rPr>
        <w:t xml:space="preserve"> year</w:t>
      </w:r>
      <w:r w:rsidR="00090CCA" w:rsidRPr="00FD3202">
        <w:rPr>
          <w:vertAlign w:val="superscript"/>
          <w:lang w:val="en-GB"/>
        </w:rPr>
        <w:t>-1</w:t>
      </w:r>
      <w:r w:rsidR="00090CCA" w:rsidRPr="00FD3202">
        <w:rPr>
          <w:lang w:val="en-GB"/>
        </w:rPr>
        <w:t>) to B4S03 (1.56 g C</w:t>
      </w:r>
      <w:r w:rsidR="00090CCA" w:rsidRPr="00FD3202">
        <w:rPr>
          <w:vertAlign w:val="subscript"/>
          <w:lang w:val="en-GB"/>
        </w:rPr>
        <w:t>org</w:t>
      </w:r>
      <w:r w:rsidR="00090CCA" w:rsidRPr="00FD3202">
        <w:rPr>
          <w:lang w:val="en-GB"/>
        </w:rPr>
        <w:t xml:space="preserve"> m</w:t>
      </w:r>
      <w:r w:rsidR="00090CCA" w:rsidRPr="00FD3202">
        <w:rPr>
          <w:vertAlign w:val="superscript"/>
          <w:lang w:val="en-GB"/>
        </w:rPr>
        <w:t>-2</w:t>
      </w:r>
      <w:r w:rsidR="00090CCA" w:rsidRPr="00FD3202">
        <w:rPr>
          <w:lang w:val="en-GB"/>
        </w:rPr>
        <w:t xml:space="preserve"> year</w:t>
      </w:r>
      <w:r w:rsidR="00090CCA" w:rsidRPr="00FD3202">
        <w:rPr>
          <w:vertAlign w:val="superscript"/>
          <w:lang w:val="en-GB"/>
        </w:rPr>
        <w:t>-1</w:t>
      </w:r>
      <w:r w:rsidR="00090CCA" w:rsidRPr="00FD3202">
        <w:rPr>
          <w:lang w:val="en-GB"/>
        </w:rPr>
        <w:t>) to B6S02 (1.61 g C</w:t>
      </w:r>
      <w:r w:rsidR="00090CCA" w:rsidRPr="00FD3202">
        <w:rPr>
          <w:vertAlign w:val="subscript"/>
          <w:lang w:val="en-GB"/>
        </w:rPr>
        <w:t>org</w:t>
      </w:r>
      <w:r w:rsidR="00090CCA" w:rsidRPr="00FD3202">
        <w:rPr>
          <w:lang w:val="en-GB"/>
        </w:rPr>
        <w:t xml:space="preserve"> m</w:t>
      </w:r>
      <w:r w:rsidR="00090CCA" w:rsidRPr="00FD3202">
        <w:rPr>
          <w:vertAlign w:val="superscript"/>
          <w:lang w:val="en-GB"/>
        </w:rPr>
        <w:t>-2</w:t>
      </w:r>
      <w:r w:rsidR="00090CCA" w:rsidRPr="00FD3202">
        <w:rPr>
          <w:lang w:val="en-GB"/>
        </w:rPr>
        <w:t xml:space="preserve"> year</w:t>
      </w:r>
      <w:r w:rsidR="00090CCA" w:rsidRPr="00FD3202">
        <w:rPr>
          <w:vertAlign w:val="superscript"/>
          <w:lang w:val="en-GB"/>
        </w:rPr>
        <w:t>-1</w:t>
      </w:r>
      <w:r w:rsidR="00090CCA" w:rsidRPr="00FD3202">
        <w:rPr>
          <w:lang w:val="en-GB"/>
        </w:rPr>
        <w:t xml:space="preserve">) </w:t>
      </w:r>
      <w:r w:rsidR="00090CCA" w:rsidRPr="00FD3202">
        <w:rPr>
          <w:lang w:val="en-GB"/>
        </w:rPr>
        <w:fldChar w:fldCharType="begin"/>
      </w:r>
      <w:r w:rsidR="00B13190">
        <w:rPr>
          <w:lang w:val="en-GB"/>
        </w:rPr>
        <w:instrText xml:space="preserve"> ADDIN ZOTERO_ITEM CSL_CITATION {"citationID":"QqpwcYrh","properties":{"formattedCitation":"(Lutz et al., 2007)","plainCitation":"(Lutz et al., 2007)","noteIndex":0},"citationItems":[{"id":222,"uris":["http://zotero.org/users/2924329/items/XKETIMF9"],"uri":["http://zotero.org/users/2924329/items/XKETIMF9"],"itemData":{"id":222,"type":"article-journal","abstract":"We investigate the functioning of the ocean’s biological pump by analyzing the vertical transfer efficiency of particulate organic carbon (POC). Data evaluated include globally distributed time series of sediment trap POC flux, and remotely sensed estimates of net primary production (NPP) and sea surface temperature (SST). Mathematical techniques are developed to compare these temporally discordant time series using NPP and POC flux climatologies. The seasonal variation of NPP is mapped and shows regional- and basin-scale biogeographic patterns reflecting solar, climatic, and oceanographic controls. Patterns of flux are similar, with more high-frequency variability and a subtropical-subpolar pattern of maximum flux delayed by about 5 days per degree latitude increase, coherent across multiple sediment trap time series. Seasonal production-to-flux analyses indicate during intervals of bloom production, the sinking fraction of NPP is typically half that of other seasons. This globally synchronous pattern may result from seasonally varying biodegradability or multiseasonal retention of POC. The relationship between NPP variability and flux variability reverses with latitude, and may reflect dominance by the large-amplitude seasonal NPP signal at higher latitudes. We construct algorithms describing labile and refractory flux components as a function of remotely sensed NPP rates, NPP variability, and SST, which predict POC flux with accuracies greater than equations typically employed by global climate models. Globally mapped predictions of POC export, flux to depth, and sedimentation are supplied. Results indicate improved ocean carbon cycle forecasts may be obtained by combining satellite-based observations and more mechanistic representations taking into account factors such as mineral ballasting and ecosystem structure.","container-title":"Journal of Geophysical Research: Oceans","DOI":"10.1029/2006JC003706","ISSN":"2156-2202","issue":"C10","journalAbbreviation":"J. Geophys. Res.","language":"en","page":"C10011","source":"Wiley Online Library","title":"Seasonal rhythms of net primary production and particulate organic carbon flux to depth describe the efficiency of biological pump in the global ocean","volume":"112","author":[{"family":"Lutz","given":"Michael J."},{"family":"Caldeira","given":"Ken"},{"family":"Dunbar","given":"Robert B."},{"family":"Behrenfeld","given":"Michael J."}],"issued":{"date-parts":[["2007",10,1]]}}}],"schema":"https://github.com/citation-style-language/schema/raw/master/csl-citation.json"} </w:instrText>
      </w:r>
      <w:r w:rsidR="00090CCA" w:rsidRPr="00FD3202">
        <w:rPr>
          <w:lang w:val="en-GB"/>
        </w:rPr>
        <w:fldChar w:fldCharType="separate"/>
      </w:r>
      <w:r w:rsidR="00B13190" w:rsidRPr="00B13190">
        <w:rPr>
          <w:rFonts w:cs="Times New Roman"/>
        </w:rPr>
        <w:t>(Lutz et al., 2007)</w:t>
      </w:r>
      <w:r w:rsidR="00090CCA" w:rsidRPr="00FD3202">
        <w:rPr>
          <w:lang w:val="en-GB"/>
        </w:rPr>
        <w:fldChar w:fldCharType="end"/>
      </w:r>
      <w:r w:rsidR="00090CCA" w:rsidRPr="00FD3202">
        <w:rPr>
          <w:lang w:val="en-GB"/>
        </w:rPr>
        <w:t>.</w:t>
      </w:r>
      <w:r w:rsidR="008B3D81">
        <w:rPr>
          <w:lang w:val="en-GB"/>
        </w:rPr>
        <w:t xml:space="preserve"> Despite this POC flux gradient, a rather </w:t>
      </w:r>
      <w:r w:rsidR="00DE6EBD">
        <w:rPr>
          <w:lang w:val="en-GB"/>
        </w:rPr>
        <w:t>similar</w:t>
      </w:r>
      <w:r w:rsidR="008B3D81">
        <w:rPr>
          <w:lang w:val="en-GB"/>
        </w:rPr>
        <w:t xml:space="preserve"> macro- and meiofauna </w:t>
      </w:r>
      <w:r w:rsidR="008B3D81">
        <w:rPr>
          <w:lang w:val="en-GB"/>
        </w:rPr>
        <w:lastRenderedPageBreak/>
        <w:t>community</w:t>
      </w:r>
      <w:r w:rsidR="00DE6EBD">
        <w:rPr>
          <w:lang w:val="en-GB"/>
        </w:rPr>
        <w:t>, in terms of densities and the composition of higher taxa,</w:t>
      </w:r>
      <w:r w:rsidR="008B3D81">
        <w:rPr>
          <w:lang w:val="en-GB"/>
        </w:rPr>
        <w:t xml:space="preserve"> was observed at a scale of 10 to 100s of km in the GSR </w:t>
      </w:r>
      <w:r w:rsidR="00B73220">
        <w:rPr>
          <w:lang w:val="en-GB"/>
        </w:rPr>
        <w:t>contract</w:t>
      </w:r>
      <w:r w:rsidR="008B3D81">
        <w:rPr>
          <w:lang w:val="en-GB"/>
        </w:rPr>
        <w:t xml:space="preserve"> area</w:t>
      </w:r>
      <w:r w:rsidR="00A01621">
        <w:rPr>
          <w:lang w:val="en-GB"/>
        </w:rPr>
        <w:t xml:space="preserve"> </w:t>
      </w:r>
      <w:r w:rsidR="00A01621">
        <w:rPr>
          <w:lang w:val="en-GB"/>
        </w:rPr>
        <w:fldChar w:fldCharType="begin"/>
      </w:r>
      <w:r w:rsidR="00312465">
        <w:rPr>
          <w:lang w:val="en-GB"/>
        </w:rPr>
        <w:instrText xml:space="preserve"> ADDIN ZOTERO_ITEM CSL_CITATION {"citationID":"84R7LuBQ","properties":{"formattedCitation":"(De Smet et al., 2017; Pape et al., 2017)","plainCitation":"(De Smet et al., 2017; Pape et al., 2017)","noteIndex":0},"citationItems":[{"id":672,"uris":["http://zotero.org/groups/512020/items/2WCEFM22"],"uri":["http://zotero.org/groups/512020/items/2WCEFM22"],"itemData":{"id":672,"type":"article-journal","abstract":"Deep-sea areas characterized by the presence of polymetallic nodules are getting increased attention due to their potential commercial and strategic interest for metals such as nickel, copper and cobalt. The polymetallic nodules occur in areas beyond national jurisdiction, regulated by the International Seabed Authority (ISA). Under exploration contracts, contractors have the obligation to determine the environmental baseline in the exploration areas. Despite a large number of scientific cruises to the central east Pacific Ocean, few published data on the macrofaunal biodiversity and community structure are available for the abyssal fields of the Clarion-Clipperton Fracture Zone (CCFZ). This study focused on the macrofaunal abundance, diversity and community structure in three physically comparable, mineable sites located in the license area of Global Sea Mineral Resources N.V., at ~ 4500 m depth. A homogeneous but diverse macrofaunal community associated with the sediment from polymetallic nodule areas was observed at a scale of 10s to 100s of km. However, slight differences in the abundance and diversity of Polychaeta between sites can be explained by a decline in the estimated flux of particulate organic carbon (POC) along a southeast-northwest gradient, as well as by small differences in sediment characteristics and nodule abundance. The observed homogeneity in the macrofaunal community is an important prerequisite for assigning areas for impact and preservation reference zones. However, a precautionary approach regarding mining activities is recommended, awaiting further research during the exploration phase on environmental factors structuring macrofaunal communities in the CCFZ. For instance, future studies should consider habitat heterogeneity, which was previously shown to structure macrofauna communities at larger spatial scales. Acknowledging the limited sampling in the current study, a large fraction (59-85%; depending on the richness estimator used and the macrofaunal taxon of interest) of the macrofaunal genus/species diversity from the habitat under study was characterized.","container-title":"Frontiers in Marine Science","DOI":"10.3389/fmars.2017.00103","ISSN":"2296-7745","journalAbbreviation":"Front. Mar. Sci.","language":"English","source":"Frontiers","title":"The Community Structure of Deep-Sea Macrofauna Associated with Polymetallic Nodules in the Eastern Part of the Clarion-Clipperton Fracture Zone","URL":"http://journal.frontiersin.org/article/10.3389/fmars.2017.00103/abstract","volume":"4","author":[{"family":"De Smet","given":"Bart"},{"family":"Pape","given":"Ellen"},{"family":"Riehl","given":"Torben"},{"family":"Bonifácio","given":"Paulo"},{"family":"Colson","given":"Liesbet"},{"family":"Vanreusel","given":"Ann"}],"accessed":{"date-parts":[["2017",4,11]]},"issued":{"date-parts":[["2017"]]}},"label":"page"},{"id":591,"uris":["http://zotero.org/groups/512020/items/ZNSITQU8"],"uri":["http://zotero.org/groups/512020/items/ZNSITQU8"],"itemData":{"id":591,"type":"article-journal","abstract":"To be able to adequately assess potential environmental impacts of deep-sea polymetallic nodule mining, the establishment of a proper environmental baseline, incorporating both spatial and temporal variability, is essential. The aim of the present study was to evaluate both spatial and intra-annual variability in meiofauna (higher taxa) and nematode communities (families and genera, and Halalaimus species) within the license area of Global Sea mineral Resources (GSR) in the northeastern Clarion Clipperton Fracture Zone (CCFZ), and to determine the efficiency of the current sampling of meiofauna and nematode diversity. In October 2015, three polymetallic nodule-bearing sites, about 60-270 km apart, located at similar depths (ca. 4500 m) were sampled, of which one site was sampled in April in that same year. Despite the relatively large geographical distances and the statistically significant, but small, differences in sedimentary characteristics between sites, meiofauna and nematode communities were largely similar in terms of abundance, composition and diversity. Between-site differences in community composition were mainly driven by a set of rare and less abundant taxa. Moreover, although surface primary productivity in April exceeded that in October, no significant changes were observed in sedimentary characteristics or in meiofauna and nematode communities. At all sites and in both periods, Nematoda were the prevailing meiofaunal phylum, which was in turn dominated by Monhysterid genera and Acantholaimus. Our findings support the earlier purported notion of a low degree of endemism for nematode genera and meiofauna taxa in the deep sea, and hint at the possibility of large distribution ranges for at least some Halalaimus species. Taxon richness estimators revealed that the current sampling design was able to characterize the majority of the meiofauna and nematode taxa present. To conclude, implications of the present findings for environmental management and future research needs are provided.","container-title":"Frontiers in Marine Science","DOI":"10.3389/fmars.2017.00205","ISSN":"2296-7745","journalAbbreviation":"Front. Mar. Sci.","language":"English","source":"Frontiers","title":"Limited Spatial and Temporal Variability in Meiofauna and Nematode Communities at Distant but Environmentally Similar Sites in an Area of Interest for Deep-Sea Mining","URL":"http://journal.frontiersin.org/article/10.3389/fmars.2017.00205/full","volume":"4","author":[{"family":"Pape","given":"Ellen"},{"family":"Bezerra","given":"Tania N."},{"family":"Hauquier","given":"Freija"},{"family":"Vanreusel","given":"Ann"}],"accessed":{"date-parts":[["2017",7,3]]},"issued":{"date-parts":[["2017"]]}},"label":"page"}],"schema":"https://github.com/citation-style-language/schema/raw/master/csl-citation.json"} </w:instrText>
      </w:r>
      <w:r w:rsidR="00A01621">
        <w:rPr>
          <w:lang w:val="en-GB"/>
        </w:rPr>
        <w:fldChar w:fldCharType="separate"/>
      </w:r>
      <w:r w:rsidR="00A01621" w:rsidRPr="00A01621">
        <w:rPr>
          <w:rFonts w:cs="Times New Roman"/>
        </w:rPr>
        <w:t>(De Smet et al., 2017; Pape et al., 2017)</w:t>
      </w:r>
      <w:r w:rsidR="00A01621">
        <w:rPr>
          <w:lang w:val="en-GB"/>
        </w:rPr>
        <w:fldChar w:fldCharType="end"/>
      </w:r>
      <w:r w:rsidR="00E83EC0">
        <w:rPr>
          <w:lang w:val="en-GB"/>
        </w:rPr>
        <w:t>.</w:t>
      </w:r>
    </w:p>
    <w:p w14:paraId="3608417D" w14:textId="77777777" w:rsidR="00F85E04" w:rsidRPr="00FD3202" w:rsidRDefault="00F85E04" w:rsidP="006601C6">
      <w:pPr>
        <w:pStyle w:val="Kop2"/>
      </w:pPr>
      <w:r w:rsidRPr="00FD3202">
        <w:t>Study design and data collection</w:t>
      </w:r>
    </w:p>
    <w:p w14:paraId="73356085" w14:textId="322BCC6E" w:rsidR="00256D54" w:rsidRDefault="003759BB" w:rsidP="00180FF4">
      <w:pPr>
        <w:rPr>
          <w:lang w:val="en-GB"/>
        </w:rPr>
      </w:pPr>
      <w:r w:rsidRPr="00FD3202">
        <w:rPr>
          <w:lang w:val="en-GB"/>
        </w:rPr>
        <w:t>From September 10</w:t>
      </w:r>
      <w:r w:rsidRPr="00180FF4">
        <w:rPr>
          <w:lang w:val="en-GB"/>
        </w:rPr>
        <w:t>th</w:t>
      </w:r>
      <w:r w:rsidRPr="00FD3202">
        <w:rPr>
          <w:lang w:val="en-GB"/>
        </w:rPr>
        <w:t xml:space="preserve"> to October 19</w:t>
      </w:r>
      <w:r w:rsidRPr="00180FF4">
        <w:rPr>
          <w:lang w:val="en-GB"/>
        </w:rPr>
        <w:t>th</w:t>
      </w:r>
      <w:r w:rsidRPr="00FD3202">
        <w:rPr>
          <w:lang w:val="en-GB"/>
        </w:rPr>
        <w:t xml:space="preserve"> 2015, </w:t>
      </w:r>
      <w:r w:rsidR="00B31CAB">
        <w:rPr>
          <w:lang w:val="en-GB"/>
        </w:rPr>
        <w:t xml:space="preserve">three </w:t>
      </w:r>
      <w:r w:rsidR="00A0123D">
        <w:rPr>
          <w:lang w:val="en-GB"/>
        </w:rPr>
        <w:t xml:space="preserve">camera dives were </w:t>
      </w:r>
      <w:r w:rsidR="00A0123D" w:rsidRPr="00FD3202">
        <w:rPr>
          <w:lang w:val="en-GB"/>
        </w:rPr>
        <w:t xml:space="preserve">conducted using an AUV REMUS 6000 (Woods Hole Oceanographic Institute, WHOI) on board the </w:t>
      </w:r>
      <w:r w:rsidR="00A0123D" w:rsidRPr="00180FF4">
        <w:rPr>
          <w:lang w:val="en-GB"/>
        </w:rPr>
        <w:t>RV</w:t>
      </w:r>
      <w:r w:rsidR="00A0123D" w:rsidRPr="00FD3202">
        <w:rPr>
          <w:lang w:val="en-GB"/>
        </w:rPr>
        <w:t xml:space="preserve"> ‘Mt. Mitchell’.</w:t>
      </w:r>
      <w:r w:rsidR="00A0123D">
        <w:rPr>
          <w:lang w:val="en-GB"/>
        </w:rPr>
        <w:t xml:space="preserve"> </w:t>
      </w:r>
      <w:r w:rsidR="004B7000" w:rsidRPr="00FD3202">
        <w:rPr>
          <w:lang w:val="en-GB"/>
        </w:rPr>
        <w:t xml:space="preserve">In order to survey megafauna in the study area, the AUV was fitted with a 9.1 MP (3384 x 2704) </w:t>
      </w:r>
      <w:r w:rsidR="00520DF5">
        <w:rPr>
          <w:lang w:val="en-GB"/>
        </w:rPr>
        <w:t>digital</w:t>
      </w:r>
      <w:r w:rsidR="004B7000" w:rsidRPr="00FD3202">
        <w:rPr>
          <w:lang w:val="en-GB"/>
        </w:rPr>
        <w:t xml:space="preserve"> still </w:t>
      </w:r>
      <w:r w:rsidR="00FA254B" w:rsidRPr="00FD3202">
        <w:rPr>
          <w:lang w:val="en-GB"/>
        </w:rPr>
        <w:t>colour</w:t>
      </w:r>
      <w:r w:rsidR="004B7000" w:rsidRPr="00FD3202">
        <w:rPr>
          <w:lang w:val="en-GB"/>
        </w:rPr>
        <w:t xml:space="preserve"> camera (Proscillica GT4200), which </w:t>
      </w:r>
      <w:r w:rsidR="0055592B" w:rsidRPr="00FD3202">
        <w:rPr>
          <w:lang w:val="en-GB"/>
        </w:rPr>
        <w:t xml:space="preserve">took </w:t>
      </w:r>
      <w:r w:rsidR="004B7000" w:rsidRPr="00FD3202">
        <w:rPr>
          <w:lang w:val="en-GB"/>
        </w:rPr>
        <w:t xml:space="preserve">pictures every 3 sec. The camera </w:t>
      </w:r>
      <w:r w:rsidR="00492E2A" w:rsidRPr="00FD3202">
        <w:rPr>
          <w:lang w:val="en-GB"/>
        </w:rPr>
        <w:t xml:space="preserve">used </w:t>
      </w:r>
      <w:r w:rsidR="004B7000" w:rsidRPr="00FD3202">
        <w:rPr>
          <w:lang w:val="en-GB"/>
        </w:rPr>
        <w:t xml:space="preserve">a 14 bit, high dynamic range, Sony ICX814 Type I acquisition chip and was paired with a 15mm lens. The camera pressure dome had a matched index curvature to minimize distortion at the outer </w:t>
      </w:r>
      <w:r w:rsidR="00E82262" w:rsidRPr="00FD3202">
        <w:rPr>
          <w:lang w:val="en-GB"/>
        </w:rPr>
        <w:t>edges of the images. Lighting was</w:t>
      </w:r>
      <w:r w:rsidR="004B7000" w:rsidRPr="00FD3202">
        <w:rPr>
          <w:lang w:val="en-GB"/>
        </w:rPr>
        <w:t xml:space="preserve"> provided by a 200 W-s strobe triggered to fire with camera exposure. </w:t>
      </w:r>
      <w:r w:rsidR="00B31CAB">
        <w:rPr>
          <w:lang w:val="en-GB"/>
        </w:rPr>
        <w:t>One dive was</w:t>
      </w:r>
      <w:r w:rsidR="00180FF4">
        <w:rPr>
          <w:lang w:val="en-GB"/>
        </w:rPr>
        <w:t xml:space="preserve"> conducted in B6S02 (AUV005) and two </w:t>
      </w:r>
      <w:r w:rsidR="00B31CAB">
        <w:rPr>
          <w:lang w:val="en-GB"/>
        </w:rPr>
        <w:t xml:space="preserve">dives were </w:t>
      </w:r>
      <w:r w:rsidR="00180FF4">
        <w:rPr>
          <w:lang w:val="en-GB"/>
        </w:rPr>
        <w:t>conducted in B4S03 (</w:t>
      </w:r>
      <w:r w:rsidR="00180FF4" w:rsidRPr="00FD3202">
        <w:rPr>
          <w:lang w:val="en-GB"/>
        </w:rPr>
        <w:t>AUV011 and AUV012</w:t>
      </w:r>
      <w:r w:rsidR="00180FF4">
        <w:rPr>
          <w:lang w:val="en-GB"/>
        </w:rPr>
        <w:t>)</w:t>
      </w:r>
      <w:r w:rsidR="00072828">
        <w:rPr>
          <w:lang w:val="en-GB"/>
        </w:rPr>
        <w:t xml:space="preserve"> (Table 1)</w:t>
      </w:r>
      <w:r w:rsidR="00180FF4">
        <w:rPr>
          <w:lang w:val="en-GB"/>
        </w:rPr>
        <w:t>.</w:t>
      </w:r>
    </w:p>
    <w:tbl>
      <w:tblPr>
        <w:tblW w:w="0" w:type="auto"/>
        <w:tblInd w:w="-1417" w:type="dxa"/>
        <w:tblLook w:val="04A0" w:firstRow="1" w:lastRow="0" w:firstColumn="1" w:lastColumn="0" w:noHBand="0" w:noVBand="1"/>
      </w:tblPr>
      <w:tblGrid>
        <w:gridCol w:w="720"/>
        <w:gridCol w:w="689"/>
        <w:gridCol w:w="906"/>
        <w:gridCol w:w="681"/>
        <w:gridCol w:w="758"/>
        <w:gridCol w:w="783"/>
        <w:gridCol w:w="783"/>
        <w:gridCol w:w="704"/>
        <w:gridCol w:w="704"/>
        <w:gridCol w:w="704"/>
        <w:gridCol w:w="694"/>
        <w:gridCol w:w="693"/>
        <w:gridCol w:w="835"/>
        <w:gridCol w:w="835"/>
      </w:tblGrid>
      <w:tr w:rsidR="00F93486" w:rsidRPr="00F93486" w14:paraId="4647D8A0" w14:textId="77777777" w:rsidTr="00F93486">
        <w:trPr>
          <w:trHeight w:val="810"/>
        </w:trPr>
        <w:tc>
          <w:tcPr>
            <w:tcW w:w="850" w:type="dxa"/>
            <w:tcBorders>
              <w:top w:val="single" w:sz="4" w:space="0" w:color="auto"/>
              <w:left w:val="nil"/>
              <w:bottom w:val="single" w:sz="4" w:space="0" w:color="auto"/>
              <w:right w:val="nil"/>
            </w:tcBorders>
            <w:shd w:val="clear" w:color="000000" w:fill="FFFFFF"/>
            <w:noWrap/>
            <w:vAlign w:val="center"/>
            <w:hideMark/>
          </w:tcPr>
          <w:p w14:paraId="3471255E"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Site</w:t>
            </w:r>
          </w:p>
        </w:tc>
        <w:tc>
          <w:tcPr>
            <w:tcW w:w="434" w:type="dxa"/>
            <w:tcBorders>
              <w:top w:val="single" w:sz="4" w:space="0" w:color="auto"/>
              <w:left w:val="nil"/>
              <w:bottom w:val="single" w:sz="4" w:space="0" w:color="auto"/>
              <w:right w:val="nil"/>
            </w:tcBorders>
            <w:shd w:val="clear" w:color="000000" w:fill="FFFFFF"/>
            <w:vAlign w:val="center"/>
            <w:hideMark/>
          </w:tcPr>
          <w:p w14:paraId="73B343B0"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AUV dive</w:t>
            </w:r>
          </w:p>
        </w:tc>
        <w:tc>
          <w:tcPr>
            <w:tcW w:w="0" w:type="auto"/>
            <w:tcBorders>
              <w:top w:val="single" w:sz="4" w:space="0" w:color="auto"/>
              <w:left w:val="nil"/>
              <w:bottom w:val="single" w:sz="4" w:space="0" w:color="auto"/>
              <w:right w:val="nil"/>
            </w:tcBorders>
            <w:shd w:val="clear" w:color="000000" w:fill="FFFFFF"/>
            <w:noWrap/>
            <w:vAlign w:val="center"/>
            <w:hideMark/>
          </w:tcPr>
          <w:p w14:paraId="3F38AE26"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Date</w:t>
            </w:r>
          </w:p>
        </w:tc>
        <w:tc>
          <w:tcPr>
            <w:tcW w:w="0" w:type="auto"/>
            <w:tcBorders>
              <w:top w:val="single" w:sz="4" w:space="0" w:color="auto"/>
              <w:left w:val="nil"/>
              <w:bottom w:val="single" w:sz="4" w:space="0" w:color="auto"/>
              <w:right w:val="nil"/>
            </w:tcBorders>
            <w:shd w:val="clear" w:color="000000" w:fill="FFFFFF"/>
            <w:vAlign w:val="center"/>
            <w:hideMark/>
          </w:tcPr>
          <w:p w14:paraId="7C7DC157"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Min latitude</w:t>
            </w:r>
          </w:p>
        </w:tc>
        <w:tc>
          <w:tcPr>
            <w:tcW w:w="0" w:type="auto"/>
            <w:tcBorders>
              <w:top w:val="single" w:sz="4" w:space="0" w:color="auto"/>
              <w:left w:val="nil"/>
              <w:bottom w:val="single" w:sz="4" w:space="0" w:color="auto"/>
              <w:right w:val="nil"/>
            </w:tcBorders>
            <w:shd w:val="clear" w:color="000000" w:fill="FFFFFF"/>
            <w:vAlign w:val="center"/>
            <w:hideMark/>
          </w:tcPr>
          <w:p w14:paraId="7F6F2921"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Max latitude</w:t>
            </w:r>
          </w:p>
        </w:tc>
        <w:tc>
          <w:tcPr>
            <w:tcW w:w="0" w:type="auto"/>
            <w:tcBorders>
              <w:top w:val="single" w:sz="4" w:space="0" w:color="auto"/>
              <w:left w:val="nil"/>
              <w:bottom w:val="single" w:sz="4" w:space="0" w:color="auto"/>
              <w:right w:val="nil"/>
            </w:tcBorders>
            <w:shd w:val="clear" w:color="000000" w:fill="FFFFFF"/>
            <w:vAlign w:val="center"/>
            <w:hideMark/>
          </w:tcPr>
          <w:p w14:paraId="6689C103"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Min longitude</w:t>
            </w:r>
          </w:p>
        </w:tc>
        <w:tc>
          <w:tcPr>
            <w:tcW w:w="0" w:type="auto"/>
            <w:tcBorders>
              <w:top w:val="single" w:sz="4" w:space="0" w:color="auto"/>
              <w:left w:val="nil"/>
              <w:bottom w:val="single" w:sz="4" w:space="0" w:color="auto"/>
              <w:right w:val="nil"/>
            </w:tcBorders>
            <w:shd w:val="clear" w:color="000000" w:fill="FFFFFF"/>
            <w:vAlign w:val="center"/>
            <w:hideMark/>
          </w:tcPr>
          <w:p w14:paraId="4DBE6AD4"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Max longitude</w:t>
            </w:r>
          </w:p>
        </w:tc>
        <w:tc>
          <w:tcPr>
            <w:tcW w:w="0" w:type="auto"/>
            <w:tcBorders>
              <w:top w:val="single" w:sz="4" w:space="0" w:color="auto"/>
              <w:left w:val="nil"/>
              <w:bottom w:val="single" w:sz="4" w:space="0" w:color="auto"/>
              <w:right w:val="nil"/>
            </w:tcBorders>
            <w:shd w:val="clear" w:color="000000" w:fill="FFFFFF"/>
            <w:vAlign w:val="center"/>
            <w:hideMark/>
          </w:tcPr>
          <w:p w14:paraId="1D151F95"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Average depth (m)</w:t>
            </w:r>
          </w:p>
        </w:tc>
        <w:tc>
          <w:tcPr>
            <w:tcW w:w="0" w:type="auto"/>
            <w:tcBorders>
              <w:top w:val="single" w:sz="4" w:space="0" w:color="auto"/>
              <w:left w:val="nil"/>
              <w:bottom w:val="single" w:sz="4" w:space="0" w:color="auto"/>
              <w:right w:val="nil"/>
            </w:tcBorders>
            <w:shd w:val="clear" w:color="000000" w:fill="FFFFFF"/>
            <w:vAlign w:val="center"/>
            <w:hideMark/>
          </w:tcPr>
          <w:p w14:paraId="4E69656E"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Average altitude (m)</w:t>
            </w:r>
          </w:p>
        </w:tc>
        <w:tc>
          <w:tcPr>
            <w:tcW w:w="0" w:type="auto"/>
            <w:tcBorders>
              <w:top w:val="single" w:sz="4" w:space="0" w:color="auto"/>
              <w:left w:val="nil"/>
              <w:bottom w:val="single" w:sz="4" w:space="0" w:color="auto"/>
              <w:right w:val="nil"/>
            </w:tcBorders>
            <w:shd w:val="clear" w:color="000000" w:fill="FFFFFF"/>
            <w:vAlign w:val="center"/>
            <w:hideMark/>
          </w:tcPr>
          <w:p w14:paraId="3C64FFAF"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Average altitude &lt;8m (m)</w:t>
            </w:r>
          </w:p>
        </w:tc>
        <w:tc>
          <w:tcPr>
            <w:tcW w:w="0" w:type="auto"/>
            <w:tcBorders>
              <w:top w:val="single" w:sz="4" w:space="0" w:color="auto"/>
              <w:left w:val="nil"/>
              <w:bottom w:val="single" w:sz="4" w:space="0" w:color="auto"/>
              <w:right w:val="nil"/>
            </w:tcBorders>
            <w:shd w:val="clear" w:color="000000" w:fill="FFFFFF"/>
            <w:vAlign w:val="center"/>
            <w:hideMark/>
          </w:tcPr>
          <w:p w14:paraId="09B1A46F"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Total number of pictures</w:t>
            </w:r>
          </w:p>
        </w:tc>
        <w:tc>
          <w:tcPr>
            <w:tcW w:w="0" w:type="auto"/>
            <w:tcBorders>
              <w:top w:val="single" w:sz="4" w:space="0" w:color="auto"/>
              <w:left w:val="nil"/>
              <w:bottom w:val="single" w:sz="4" w:space="0" w:color="auto"/>
              <w:right w:val="nil"/>
            </w:tcBorders>
            <w:shd w:val="clear" w:color="000000" w:fill="FFFFFF"/>
            <w:vAlign w:val="center"/>
            <w:hideMark/>
          </w:tcPr>
          <w:p w14:paraId="7EFDF137"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Pictures &lt;8 m altitude</w:t>
            </w:r>
          </w:p>
        </w:tc>
        <w:tc>
          <w:tcPr>
            <w:tcW w:w="0" w:type="auto"/>
            <w:tcBorders>
              <w:top w:val="single" w:sz="4" w:space="0" w:color="auto"/>
              <w:left w:val="nil"/>
              <w:bottom w:val="single" w:sz="4" w:space="0" w:color="auto"/>
              <w:right w:val="nil"/>
            </w:tcBorders>
            <w:shd w:val="clear" w:color="000000" w:fill="FFFFFF"/>
            <w:vAlign w:val="center"/>
            <w:hideMark/>
          </w:tcPr>
          <w:p w14:paraId="6F1BC257" w14:textId="364D8A40"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Surface area covered by annotated pictures (m</w:t>
            </w:r>
            <w:r w:rsidRPr="00F93486">
              <w:rPr>
                <w:rFonts w:ascii="Calibri" w:eastAsia="Times New Roman" w:hAnsi="Calibri" w:cs="Calibri"/>
                <w:b/>
                <w:bCs/>
                <w:color w:val="000000"/>
                <w:kern w:val="0"/>
                <w:sz w:val="18"/>
                <w:szCs w:val="18"/>
                <w:vertAlign w:val="superscript"/>
                <w14:ligatures w14:val="none"/>
              </w:rPr>
              <w:t>2</w:t>
            </w:r>
            <w:r w:rsidRPr="00F93486">
              <w:rPr>
                <w:rFonts w:ascii="Calibri" w:eastAsia="Times New Roman" w:hAnsi="Calibri" w:cs="Calibri"/>
                <w:b/>
                <w:bCs/>
                <w:color w:val="000000"/>
                <w:kern w:val="0"/>
                <w:sz w:val="18"/>
                <w:szCs w:val="18"/>
                <w14:ligatures w14:val="none"/>
              </w:rPr>
              <w:t>)</w:t>
            </w:r>
          </w:p>
        </w:tc>
        <w:tc>
          <w:tcPr>
            <w:tcW w:w="0" w:type="auto"/>
            <w:tcBorders>
              <w:top w:val="single" w:sz="4" w:space="0" w:color="auto"/>
              <w:left w:val="nil"/>
              <w:bottom w:val="single" w:sz="4" w:space="0" w:color="auto"/>
              <w:right w:val="nil"/>
            </w:tcBorders>
            <w:shd w:val="clear" w:color="000000" w:fill="FFFFFF"/>
            <w:vAlign w:val="center"/>
            <w:hideMark/>
          </w:tcPr>
          <w:p w14:paraId="16FB6B16" w14:textId="77777777" w:rsidR="006C12FF" w:rsidRPr="00F93486" w:rsidRDefault="006C12FF" w:rsidP="006C12FF">
            <w:pPr>
              <w:spacing w:after="0" w:line="240" w:lineRule="auto"/>
              <w:jc w:val="center"/>
              <w:rPr>
                <w:rFonts w:ascii="Calibri" w:eastAsia="Times New Roman" w:hAnsi="Calibri" w:cs="Calibri"/>
                <w:b/>
                <w:bCs/>
                <w:color w:val="000000"/>
                <w:kern w:val="0"/>
                <w:sz w:val="18"/>
                <w:szCs w:val="18"/>
                <w14:ligatures w14:val="none"/>
              </w:rPr>
            </w:pPr>
            <w:r w:rsidRPr="00F93486">
              <w:rPr>
                <w:rFonts w:ascii="Calibri" w:eastAsia="Times New Roman" w:hAnsi="Calibri" w:cs="Calibri"/>
                <w:b/>
                <w:bCs/>
                <w:color w:val="000000"/>
                <w:kern w:val="0"/>
                <w:sz w:val="18"/>
                <w:szCs w:val="18"/>
                <w14:ligatures w14:val="none"/>
              </w:rPr>
              <w:t>% of total pictures annotated</w:t>
            </w:r>
          </w:p>
        </w:tc>
      </w:tr>
      <w:tr w:rsidR="00F93486" w:rsidRPr="00F93486" w14:paraId="51C03D5C" w14:textId="77777777" w:rsidTr="00F93486">
        <w:trPr>
          <w:trHeight w:val="288"/>
        </w:trPr>
        <w:tc>
          <w:tcPr>
            <w:tcW w:w="850" w:type="dxa"/>
            <w:tcBorders>
              <w:top w:val="nil"/>
              <w:left w:val="nil"/>
              <w:bottom w:val="nil"/>
              <w:right w:val="nil"/>
            </w:tcBorders>
            <w:shd w:val="clear" w:color="000000" w:fill="FFFFFF"/>
            <w:noWrap/>
            <w:vAlign w:val="bottom"/>
            <w:hideMark/>
          </w:tcPr>
          <w:p w14:paraId="4D4E3D5A" w14:textId="77777777" w:rsidR="006C12FF" w:rsidRPr="00F93486" w:rsidRDefault="006C12FF" w:rsidP="006C12FF">
            <w:pPr>
              <w:spacing w:after="0" w:line="240" w:lineRule="auto"/>
              <w:jc w:val="lef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B6S02</w:t>
            </w:r>
          </w:p>
        </w:tc>
        <w:tc>
          <w:tcPr>
            <w:tcW w:w="434" w:type="dxa"/>
            <w:tcBorders>
              <w:top w:val="nil"/>
              <w:left w:val="nil"/>
              <w:bottom w:val="nil"/>
              <w:right w:val="nil"/>
            </w:tcBorders>
            <w:shd w:val="clear" w:color="000000" w:fill="FFFFFF"/>
            <w:noWrap/>
            <w:vAlign w:val="bottom"/>
            <w:hideMark/>
          </w:tcPr>
          <w:p w14:paraId="4D948D9F" w14:textId="77777777" w:rsidR="006C12FF" w:rsidRPr="00F93486" w:rsidRDefault="006C12FF" w:rsidP="006C12FF">
            <w:pPr>
              <w:spacing w:after="0" w:line="240" w:lineRule="auto"/>
              <w:jc w:val="lef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AUV005</w:t>
            </w:r>
          </w:p>
        </w:tc>
        <w:tc>
          <w:tcPr>
            <w:tcW w:w="0" w:type="auto"/>
            <w:tcBorders>
              <w:top w:val="nil"/>
              <w:left w:val="nil"/>
              <w:bottom w:val="nil"/>
              <w:right w:val="nil"/>
            </w:tcBorders>
            <w:shd w:val="clear" w:color="000000" w:fill="FFFFFF"/>
            <w:noWrap/>
            <w:vAlign w:val="bottom"/>
            <w:hideMark/>
          </w:tcPr>
          <w:p w14:paraId="5709E421"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25/09/2015</w:t>
            </w:r>
          </w:p>
        </w:tc>
        <w:tc>
          <w:tcPr>
            <w:tcW w:w="0" w:type="auto"/>
            <w:tcBorders>
              <w:top w:val="nil"/>
              <w:left w:val="nil"/>
              <w:bottom w:val="nil"/>
              <w:right w:val="nil"/>
            </w:tcBorders>
            <w:shd w:val="clear" w:color="000000" w:fill="FFFFFF"/>
            <w:noWrap/>
            <w:vAlign w:val="bottom"/>
            <w:hideMark/>
          </w:tcPr>
          <w:p w14:paraId="318197E3"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3.802</w:t>
            </w:r>
          </w:p>
        </w:tc>
        <w:tc>
          <w:tcPr>
            <w:tcW w:w="0" w:type="auto"/>
            <w:tcBorders>
              <w:top w:val="nil"/>
              <w:left w:val="nil"/>
              <w:bottom w:val="nil"/>
              <w:right w:val="nil"/>
            </w:tcBorders>
            <w:shd w:val="clear" w:color="000000" w:fill="FFFFFF"/>
            <w:noWrap/>
            <w:vAlign w:val="bottom"/>
            <w:hideMark/>
          </w:tcPr>
          <w:p w14:paraId="53ACA765" w14:textId="77777777" w:rsidR="006C12FF" w:rsidRPr="00F93486" w:rsidRDefault="006C12FF" w:rsidP="006C12FF">
            <w:pPr>
              <w:spacing w:after="0" w:line="240" w:lineRule="auto"/>
              <w:ind w:firstLineChars="100" w:firstLine="180"/>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3.937</w:t>
            </w:r>
          </w:p>
        </w:tc>
        <w:tc>
          <w:tcPr>
            <w:tcW w:w="0" w:type="auto"/>
            <w:tcBorders>
              <w:top w:val="nil"/>
              <w:left w:val="nil"/>
              <w:bottom w:val="nil"/>
              <w:right w:val="nil"/>
            </w:tcBorders>
            <w:shd w:val="clear" w:color="000000" w:fill="FFFFFF"/>
            <w:noWrap/>
            <w:vAlign w:val="bottom"/>
            <w:hideMark/>
          </w:tcPr>
          <w:p w14:paraId="219EB5EB"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23.328</w:t>
            </w:r>
          </w:p>
        </w:tc>
        <w:tc>
          <w:tcPr>
            <w:tcW w:w="0" w:type="auto"/>
            <w:tcBorders>
              <w:top w:val="nil"/>
              <w:left w:val="nil"/>
              <w:bottom w:val="nil"/>
              <w:right w:val="nil"/>
            </w:tcBorders>
            <w:shd w:val="clear" w:color="000000" w:fill="FFFFFF"/>
            <w:noWrap/>
            <w:vAlign w:val="bottom"/>
            <w:hideMark/>
          </w:tcPr>
          <w:p w14:paraId="60B5C53F"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23.250</w:t>
            </w:r>
          </w:p>
        </w:tc>
        <w:tc>
          <w:tcPr>
            <w:tcW w:w="0" w:type="auto"/>
            <w:tcBorders>
              <w:top w:val="nil"/>
              <w:left w:val="nil"/>
              <w:bottom w:val="nil"/>
              <w:right w:val="nil"/>
            </w:tcBorders>
            <w:shd w:val="clear" w:color="000000" w:fill="FFFFFF"/>
            <w:noWrap/>
            <w:vAlign w:val="bottom"/>
            <w:hideMark/>
          </w:tcPr>
          <w:p w14:paraId="385CE9AA"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4,541</w:t>
            </w:r>
          </w:p>
        </w:tc>
        <w:tc>
          <w:tcPr>
            <w:tcW w:w="0" w:type="auto"/>
            <w:tcBorders>
              <w:top w:val="nil"/>
              <w:left w:val="nil"/>
              <w:bottom w:val="nil"/>
              <w:right w:val="nil"/>
            </w:tcBorders>
            <w:shd w:val="clear" w:color="000000" w:fill="FFFFFF"/>
            <w:noWrap/>
            <w:vAlign w:val="bottom"/>
            <w:hideMark/>
          </w:tcPr>
          <w:p w14:paraId="5F7CE830"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8.22</w:t>
            </w:r>
          </w:p>
        </w:tc>
        <w:tc>
          <w:tcPr>
            <w:tcW w:w="0" w:type="auto"/>
            <w:tcBorders>
              <w:top w:val="nil"/>
              <w:left w:val="nil"/>
              <w:bottom w:val="nil"/>
              <w:right w:val="nil"/>
            </w:tcBorders>
            <w:shd w:val="clear" w:color="000000" w:fill="FFFFFF"/>
            <w:noWrap/>
            <w:vAlign w:val="bottom"/>
            <w:hideMark/>
          </w:tcPr>
          <w:p w14:paraId="55E45393"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5.13</w:t>
            </w:r>
          </w:p>
        </w:tc>
        <w:tc>
          <w:tcPr>
            <w:tcW w:w="0" w:type="auto"/>
            <w:tcBorders>
              <w:top w:val="nil"/>
              <w:left w:val="nil"/>
              <w:bottom w:val="nil"/>
              <w:right w:val="nil"/>
            </w:tcBorders>
            <w:shd w:val="clear" w:color="000000" w:fill="FFFFFF"/>
            <w:noWrap/>
            <w:vAlign w:val="bottom"/>
            <w:hideMark/>
          </w:tcPr>
          <w:p w14:paraId="33671BF3" w14:textId="30E63006"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3</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948</w:t>
            </w:r>
          </w:p>
        </w:tc>
        <w:tc>
          <w:tcPr>
            <w:tcW w:w="0" w:type="auto"/>
            <w:tcBorders>
              <w:top w:val="nil"/>
              <w:left w:val="nil"/>
              <w:bottom w:val="nil"/>
              <w:right w:val="nil"/>
            </w:tcBorders>
            <w:shd w:val="clear" w:color="000000" w:fill="FFFFFF"/>
            <w:noWrap/>
            <w:vAlign w:val="bottom"/>
            <w:hideMark/>
          </w:tcPr>
          <w:p w14:paraId="15A8022F" w14:textId="7EA9CA08"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5</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299</w:t>
            </w:r>
          </w:p>
        </w:tc>
        <w:tc>
          <w:tcPr>
            <w:tcW w:w="0" w:type="auto"/>
            <w:tcBorders>
              <w:top w:val="nil"/>
              <w:left w:val="nil"/>
              <w:bottom w:val="nil"/>
              <w:right w:val="nil"/>
            </w:tcBorders>
            <w:shd w:val="clear" w:color="000000" w:fill="FFFFFF"/>
            <w:noWrap/>
            <w:vAlign w:val="bottom"/>
            <w:hideMark/>
          </w:tcPr>
          <w:p w14:paraId="696894CC" w14:textId="5B32F91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0</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144</w:t>
            </w:r>
          </w:p>
        </w:tc>
        <w:tc>
          <w:tcPr>
            <w:tcW w:w="0" w:type="auto"/>
            <w:tcBorders>
              <w:top w:val="nil"/>
              <w:left w:val="nil"/>
              <w:bottom w:val="nil"/>
              <w:right w:val="nil"/>
            </w:tcBorders>
            <w:shd w:val="clear" w:color="000000" w:fill="FFFFFF"/>
            <w:noWrap/>
            <w:vAlign w:val="bottom"/>
            <w:hideMark/>
          </w:tcPr>
          <w:p w14:paraId="6C213A23"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3.58</w:t>
            </w:r>
          </w:p>
        </w:tc>
      </w:tr>
      <w:tr w:rsidR="00F93486" w:rsidRPr="00F93486" w14:paraId="4406E802" w14:textId="77777777" w:rsidTr="00F93486">
        <w:trPr>
          <w:trHeight w:val="288"/>
        </w:trPr>
        <w:tc>
          <w:tcPr>
            <w:tcW w:w="850" w:type="dxa"/>
            <w:tcBorders>
              <w:top w:val="nil"/>
              <w:left w:val="nil"/>
              <w:bottom w:val="nil"/>
              <w:right w:val="nil"/>
            </w:tcBorders>
            <w:shd w:val="clear" w:color="000000" w:fill="FFFFFF"/>
            <w:noWrap/>
            <w:vAlign w:val="bottom"/>
            <w:hideMark/>
          </w:tcPr>
          <w:p w14:paraId="56FEDAF2" w14:textId="77777777" w:rsidR="006C12FF" w:rsidRPr="00F93486" w:rsidRDefault="006C12FF" w:rsidP="006C12FF">
            <w:pPr>
              <w:spacing w:after="0" w:line="240" w:lineRule="auto"/>
              <w:jc w:val="lef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B4S03</w:t>
            </w:r>
          </w:p>
        </w:tc>
        <w:tc>
          <w:tcPr>
            <w:tcW w:w="434" w:type="dxa"/>
            <w:tcBorders>
              <w:top w:val="nil"/>
              <w:left w:val="nil"/>
              <w:bottom w:val="nil"/>
              <w:right w:val="nil"/>
            </w:tcBorders>
            <w:shd w:val="clear" w:color="000000" w:fill="FFFFFF"/>
            <w:noWrap/>
            <w:vAlign w:val="bottom"/>
            <w:hideMark/>
          </w:tcPr>
          <w:p w14:paraId="0A225EAB" w14:textId="77777777" w:rsidR="006C12FF" w:rsidRPr="00F93486" w:rsidRDefault="006C12FF" w:rsidP="006C12FF">
            <w:pPr>
              <w:spacing w:after="0" w:line="240" w:lineRule="auto"/>
              <w:jc w:val="lef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AUV011</w:t>
            </w:r>
          </w:p>
        </w:tc>
        <w:tc>
          <w:tcPr>
            <w:tcW w:w="0" w:type="auto"/>
            <w:tcBorders>
              <w:top w:val="nil"/>
              <w:left w:val="nil"/>
              <w:bottom w:val="nil"/>
              <w:right w:val="nil"/>
            </w:tcBorders>
            <w:shd w:val="clear" w:color="000000" w:fill="FFFFFF"/>
            <w:noWrap/>
            <w:vAlign w:val="bottom"/>
            <w:hideMark/>
          </w:tcPr>
          <w:p w14:paraId="6396770C"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2/10/2015</w:t>
            </w:r>
          </w:p>
        </w:tc>
        <w:tc>
          <w:tcPr>
            <w:tcW w:w="0" w:type="auto"/>
            <w:tcBorders>
              <w:top w:val="nil"/>
              <w:left w:val="nil"/>
              <w:bottom w:val="nil"/>
              <w:right w:val="nil"/>
            </w:tcBorders>
            <w:shd w:val="clear" w:color="000000" w:fill="FFFFFF"/>
            <w:noWrap/>
            <w:vAlign w:val="bottom"/>
            <w:hideMark/>
          </w:tcPr>
          <w:p w14:paraId="1E61F8A7"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4.004</w:t>
            </w:r>
          </w:p>
        </w:tc>
        <w:tc>
          <w:tcPr>
            <w:tcW w:w="0" w:type="auto"/>
            <w:tcBorders>
              <w:top w:val="nil"/>
              <w:left w:val="nil"/>
              <w:bottom w:val="nil"/>
              <w:right w:val="nil"/>
            </w:tcBorders>
            <w:shd w:val="clear" w:color="000000" w:fill="FFFFFF"/>
            <w:noWrap/>
            <w:vAlign w:val="bottom"/>
            <w:hideMark/>
          </w:tcPr>
          <w:p w14:paraId="2F8CEAB9" w14:textId="77777777" w:rsidR="006C12FF" w:rsidRPr="00F93486" w:rsidRDefault="006C12FF" w:rsidP="006C12FF">
            <w:pPr>
              <w:spacing w:after="0" w:line="240" w:lineRule="auto"/>
              <w:ind w:firstLineChars="100" w:firstLine="180"/>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4.105</w:t>
            </w:r>
          </w:p>
        </w:tc>
        <w:tc>
          <w:tcPr>
            <w:tcW w:w="0" w:type="auto"/>
            <w:tcBorders>
              <w:top w:val="nil"/>
              <w:left w:val="nil"/>
              <w:bottom w:val="nil"/>
              <w:right w:val="nil"/>
            </w:tcBorders>
            <w:shd w:val="clear" w:color="000000" w:fill="FFFFFF"/>
            <w:noWrap/>
            <w:vAlign w:val="bottom"/>
            <w:hideMark/>
          </w:tcPr>
          <w:p w14:paraId="4C157CB2"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25.932</w:t>
            </w:r>
          </w:p>
        </w:tc>
        <w:tc>
          <w:tcPr>
            <w:tcW w:w="0" w:type="auto"/>
            <w:tcBorders>
              <w:top w:val="nil"/>
              <w:left w:val="nil"/>
              <w:bottom w:val="nil"/>
              <w:right w:val="nil"/>
            </w:tcBorders>
            <w:shd w:val="clear" w:color="000000" w:fill="FFFFFF"/>
            <w:noWrap/>
            <w:vAlign w:val="bottom"/>
            <w:hideMark/>
          </w:tcPr>
          <w:p w14:paraId="6F5D890F"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25.856</w:t>
            </w:r>
          </w:p>
        </w:tc>
        <w:tc>
          <w:tcPr>
            <w:tcW w:w="0" w:type="auto"/>
            <w:tcBorders>
              <w:top w:val="nil"/>
              <w:left w:val="nil"/>
              <w:bottom w:val="nil"/>
              <w:right w:val="nil"/>
            </w:tcBorders>
            <w:shd w:val="clear" w:color="000000" w:fill="FFFFFF"/>
            <w:noWrap/>
            <w:vAlign w:val="bottom"/>
            <w:hideMark/>
          </w:tcPr>
          <w:p w14:paraId="726000D4"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4,498</w:t>
            </w:r>
          </w:p>
        </w:tc>
        <w:tc>
          <w:tcPr>
            <w:tcW w:w="0" w:type="auto"/>
            <w:tcBorders>
              <w:top w:val="nil"/>
              <w:left w:val="nil"/>
              <w:bottom w:val="nil"/>
              <w:right w:val="nil"/>
            </w:tcBorders>
            <w:shd w:val="clear" w:color="000000" w:fill="FFFFFF"/>
            <w:noWrap/>
            <w:vAlign w:val="bottom"/>
            <w:hideMark/>
          </w:tcPr>
          <w:p w14:paraId="680CB2EF"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7.77</w:t>
            </w:r>
          </w:p>
        </w:tc>
        <w:tc>
          <w:tcPr>
            <w:tcW w:w="0" w:type="auto"/>
            <w:tcBorders>
              <w:top w:val="nil"/>
              <w:left w:val="nil"/>
              <w:bottom w:val="nil"/>
              <w:right w:val="nil"/>
            </w:tcBorders>
            <w:shd w:val="clear" w:color="000000" w:fill="FFFFFF"/>
            <w:noWrap/>
            <w:vAlign w:val="bottom"/>
            <w:hideMark/>
          </w:tcPr>
          <w:p w14:paraId="4A3966A5"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6.71</w:t>
            </w:r>
          </w:p>
        </w:tc>
        <w:tc>
          <w:tcPr>
            <w:tcW w:w="0" w:type="auto"/>
            <w:tcBorders>
              <w:top w:val="nil"/>
              <w:left w:val="nil"/>
              <w:bottom w:val="nil"/>
              <w:right w:val="nil"/>
            </w:tcBorders>
            <w:shd w:val="clear" w:color="000000" w:fill="FFFFFF"/>
            <w:noWrap/>
            <w:vAlign w:val="bottom"/>
            <w:hideMark/>
          </w:tcPr>
          <w:p w14:paraId="1723B065" w14:textId="6D9F7754"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7</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634</w:t>
            </w:r>
          </w:p>
        </w:tc>
        <w:tc>
          <w:tcPr>
            <w:tcW w:w="0" w:type="auto"/>
            <w:tcBorders>
              <w:top w:val="nil"/>
              <w:left w:val="nil"/>
              <w:bottom w:val="nil"/>
              <w:right w:val="nil"/>
            </w:tcBorders>
            <w:shd w:val="clear" w:color="000000" w:fill="FFFFFF"/>
            <w:noWrap/>
            <w:vAlign w:val="bottom"/>
            <w:hideMark/>
          </w:tcPr>
          <w:p w14:paraId="4F32CE1C" w14:textId="5A13BF38"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5</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137</w:t>
            </w:r>
          </w:p>
        </w:tc>
        <w:tc>
          <w:tcPr>
            <w:tcW w:w="0" w:type="auto"/>
            <w:tcBorders>
              <w:top w:val="nil"/>
              <w:left w:val="nil"/>
              <w:bottom w:val="nil"/>
              <w:right w:val="nil"/>
            </w:tcBorders>
            <w:shd w:val="clear" w:color="000000" w:fill="FFFFFF"/>
            <w:noWrap/>
            <w:vAlign w:val="bottom"/>
            <w:hideMark/>
          </w:tcPr>
          <w:p w14:paraId="6B19E395" w14:textId="6C035768"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5</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652</w:t>
            </w:r>
          </w:p>
        </w:tc>
        <w:tc>
          <w:tcPr>
            <w:tcW w:w="0" w:type="auto"/>
            <w:tcBorders>
              <w:top w:val="nil"/>
              <w:left w:val="nil"/>
              <w:bottom w:val="nil"/>
              <w:right w:val="nil"/>
            </w:tcBorders>
            <w:shd w:val="clear" w:color="000000" w:fill="FFFFFF"/>
            <w:noWrap/>
            <w:vAlign w:val="bottom"/>
            <w:hideMark/>
          </w:tcPr>
          <w:p w14:paraId="5B3CBC0B" w14:textId="77777777" w:rsidR="006C12FF" w:rsidRPr="00F93486" w:rsidRDefault="006C12FF" w:rsidP="006C12FF">
            <w:pPr>
              <w:spacing w:after="0" w:line="240" w:lineRule="auto"/>
              <w:jc w:val="lef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 </w:t>
            </w:r>
          </w:p>
        </w:tc>
      </w:tr>
      <w:tr w:rsidR="00F93486" w:rsidRPr="00F93486" w14:paraId="69FC58D8" w14:textId="77777777" w:rsidTr="00F93486">
        <w:trPr>
          <w:trHeight w:val="288"/>
        </w:trPr>
        <w:tc>
          <w:tcPr>
            <w:tcW w:w="850" w:type="dxa"/>
            <w:tcBorders>
              <w:top w:val="nil"/>
              <w:left w:val="nil"/>
              <w:bottom w:val="single" w:sz="4" w:space="0" w:color="auto"/>
              <w:right w:val="nil"/>
            </w:tcBorders>
            <w:shd w:val="clear" w:color="000000" w:fill="FFFFFF"/>
            <w:noWrap/>
            <w:vAlign w:val="bottom"/>
            <w:hideMark/>
          </w:tcPr>
          <w:p w14:paraId="57FF71C9" w14:textId="77777777" w:rsidR="006C12FF" w:rsidRPr="00F93486" w:rsidRDefault="006C12FF" w:rsidP="006C12FF">
            <w:pPr>
              <w:spacing w:after="0" w:line="240" w:lineRule="auto"/>
              <w:jc w:val="lef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 </w:t>
            </w:r>
          </w:p>
        </w:tc>
        <w:tc>
          <w:tcPr>
            <w:tcW w:w="434" w:type="dxa"/>
            <w:tcBorders>
              <w:top w:val="nil"/>
              <w:left w:val="nil"/>
              <w:bottom w:val="single" w:sz="4" w:space="0" w:color="auto"/>
              <w:right w:val="nil"/>
            </w:tcBorders>
            <w:shd w:val="clear" w:color="000000" w:fill="FFFFFF"/>
            <w:noWrap/>
            <w:vAlign w:val="bottom"/>
            <w:hideMark/>
          </w:tcPr>
          <w:p w14:paraId="7DBD1CC8" w14:textId="77777777" w:rsidR="006C12FF" w:rsidRPr="00F93486" w:rsidRDefault="006C12FF" w:rsidP="006C12FF">
            <w:pPr>
              <w:spacing w:after="0" w:line="240" w:lineRule="auto"/>
              <w:jc w:val="lef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AUV012</w:t>
            </w:r>
          </w:p>
        </w:tc>
        <w:tc>
          <w:tcPr>
            <w:tcW w:w="0" w:type="auto"/>
            <w:tcBorders>
              <w:top w:val="nil"/>
              <w:left w:val="nil"/>
              <w:bottom w:val="single" w:sz="4" w:space="0" w:color="auto"/>
              <w:right w:val="nil"/>
            </w:tcBorders>
            <w:shd w:val="clear" w:color="000000" w:fill="FFFFFF"/>
            <w:noWrap/>
            <w:vAlign w:val="bottom"/>
            <w:hideMark/>
          </w:tcPr>
          <w:p w14:paraId="5B063305"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3/10/2015</w:t>
            </w:r>
          </w:p>
        </w:tc>
        <w:tc>
          <w:tcPr>
            <w:tcW w:w="0" w:type="auto"/>
            <w:tcBorders>
              <w:top w:val="nil"/>
              <w:left w:val="nil"/>
              <w:bottom w:val="single" w:sz="4" w:space="0" w:color="auto"/>
              <w:right w:val="nil"/>
            </w:tcBorders>
            <w:shd w:val="clear" w:color="000000" w:fill="FFFFFF"/>
            <w:noWrap/>
            <w:vAlign w:val="bottom"/>
            <w:hideMark/>
          </w:tcPr>
          <w:p w14:paraId="17E02527"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4.083</w:t>
            </w:r>
          </w:p>
        </w:tc>
        <w:tc>
          <w:tcPr>
            <w:tcW w:w="0" w:type="auto"/>
            <w:tcBorders>
              <w:top w:val="nil"/>
              <w:left w:val="nil"/>
              <w:bottom w:val="single" w:sz="4" w:space="0" w:color="auto"/>
              <w:right w:val="nil"/>
            </w:tcBorders>
            <w:shd w:val="clear" w:color="000000" w:fill="FFFFFF"/>
            <w:noWrap/>
            <w:vAlign w:val="bottom"/>
            <w:hideMark/>
          </w:tcPr>
          <w:p w14:paraId="0CFE16F2" w14:textId="77777777" w:rsidR="006C12FF" w:rsidRPr="00F93486" w:rsidRDefault="006C12FF" w:rsidP="006C12FF">
            <w:pPr>
              <w:spacing w:after="0" w:line="240" w:lineRule="auto"/>
              <w:ind w:firstLineChars="100" w:firstLine="180"/>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4.175</w:t>
            </w:r>
          </w:p>
        </w:tc>
        <w:tc>
          <w:tcPr>
            <w:tcW w:w="0" w:type="auto"/>
            <w:tcBorders>
              <w:top w:val="nil"/>
              <w:left w:val="nil"/>
              <w:bottom w:val="single" w:sz="4" w:space="0" w:color="auto"/>
              <w:right w:val="nil"/>
            </w:tcBorders>
            <w:shd w:val="clear" w:color="000000" w:fill="FFFFFF"/>
            <w:noWrap/>
            <w:vAlign w:val="bottom"/>
            <w:hideMark/>
          </w:tcPr>
          <w:p w14:paraId="0AC30A39"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25.927</w:t>
            </w:r>
          </w:p>
        </w:tc>
        <w:tc>
          <w:tcPr>
            <w:tcW w:w="0" w:type="auto"/>
            <w:tcBorders>
              <w:top w:val="nil"/>
              <w:left w:val="nil"/>
              <w:bottom w:val="single" w:sz="4" w:space="0" w:color="auto"/>
              <w:right w:val="nil"/>
            </w:tcBorders>
            <w:shd w:val="clear" w:color="000000" w:fill="FFFFFF"/>
            <w:noWrap/>
            <w:vAlign w:val="bottom"/>
            <w:hideMark/>
          </w:tcPr>
          <w:p w14:paraId="776BEB0B"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125.859</w:t>
            </w:r>
          </w:p>
        </w:tc>
        <w:tc>
          <w:tcPr>
            <w:tcW w:w="0" w:type="auto"/>
            <w:tcBorders>
              <w:top w:val="nil"/>
              <w:left w:val="nil"/>
              <w:bottom w:val="single" w:sz="4" w:space="0" w:color="auto"/>
              <w:right w:val="nil"/>
            </w:tcBorders>
            <w:shd w:val="clear" w:color="000000" w:fill="FFFFFF"/>
            <w:noWrap/>
            <w:vAlign w:val="bottom"/>
            <w:hideMark/>
          </w:tcPr>
          <w:p w14:paraId="022509FF"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4,490</w:t>
            </w:r>
          </w:p>
        </w:tc>
        <w:tc>
          <w:tcPr>
            <w:tcW w:w="0" w:type="auto"/>
            <w:tcBorders>
              <w:top w:val="nil"/>
              <w:left w:val="nil"/>
              <w:bottom w:val="single" w:sz="4" w:space="0" w:color="auto"/>
              <w:right w:val="nil"/>
            </w:tcBorders>
            <w:shd w:val="clear" w:color="000000" w:fill="FFFFFF"/>
            <w:noWrap/>
            <w:vAlign w:val="bottom"/>
            <w:hideMark/>
          </w:tcPr>
          <w:p w14:paraId="61FD3EFF"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8.64</w:t>
            </w:r>
          </w:p>
        </w:tc>
        <w:tc>
          <w:tcPr>
            <w:tcW w:w="0" w:type="auto"/>
            <w:tcBorders>
              <w:top w:val="nil"/>
              <w:left w:val="nil"/>
              <w:bottom w:val="single" w:sz="4" w:space="0" w:color="auto"/>
              <w:right w:val="nil"/>
            </w:tcBorders>
            <w:shd w:val="clear" w:color="000000" w:fill="FFFFFF"/>
            <w:noWrap/>
            <w:vAlign w:val="bottom"/>
            <w:hideMark/>
          </w:tcPr>
          <w:p w14:paraId="4B66A1CB"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7.14</w:t>
            </w:r>
          </w:p>
        </w:tc>
        <w:tc>
          <w:tcPr>
            <w:tcW w:w="0" w:type="auto"/>
            <w:tcBorders>
              <w:top w:val="nil"/>
              <w:left w:val="nil"/>
              <w:bottom w:val="single" w:sz="4" w:space="0" w:color="auto"/>
              <w:right w:val="nil"/>
            </w:tcBorders>
            <w:shd w:val="clear" w:color="000000" w:fill="FFFFFF"/>
            <w:noWrap/>
            <w:vAlign w:val="bottom"/>
            <w:hideMark/>
          </w:tcPr>
          <w:p w14:paraId="3B59BB78" w14:textId="5C276EEB"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7</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052</w:t>
            </w:r>
          </w:p>
        </w:tc>
        <w:tc>
          <w:tcPr>
            <w:tcW w:w="0" w:type="auto"/>
            <w:tcBorders>
              <w:top w:val="nil"/>
              <w:left w:val="nil"/>
              <w:bottom w:val="single" w:sz="4" w:space="0" w:color="auto"/>
              <w:right w:val="nil"/>
            </w:tcBorders>
            <w:shd w:val="clear" w:color="000000" w:fill="FFFFFF"/>
            <w:noWrap/>
            <w:vAlign w:val="bottom"/>
            <w:hideMark/>
          </w:tcPr>
          <w:p w14:paraId="7C79B272" w14:textId="7A4B127F"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3</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524</w:t>
            </w:r>
          </w:p>
        </w:tc>
        <w:tc>
          <w:tcPr>
            <w:tcW w:w="0" w:type="auto"/>
            <w:tcBorders>
              <w:top w:val="nil"/>
              <w:left w:val="nil"/>
              <w:bottom w:val="single" w:sz="4" w:space="0" w:color="auto"/>
              <w:right w:val="nil"/>
            </w:tcBorders>
            <w:shd w:val="clear" w:color="000000" w:fill="FFFFFF"/>
            <w:noWrap/>
            <w:vAlign w:val="bottom"/>
            <w:hideMark/>
          </w:tcPr>
          <w:p w14:paraId="63BFC708" w14:textId="77BE3FF0"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6</w:t>
            </w:r>
            <w:r w:rsidR="00A12A8D" w:rsidRPr="00F93486">
              <w:rPr>
                <w:rFonts w:ascii="Calibri" w:eastAsia="Times New Roman" w:hAnsi="Calibri" w:cs="Calibri"/>
                <w:color w:val="000000"/>
                <w:kern w:val="0"/>
                <w:sz w:val="18"/>
                <w:szCs w:val="18"/>
                <w14:ligatures w14:val="none"/>
              </w:rPr>
              <w:t>,</w:t>
            </w:r>
            <w:r w:rsidRPr="00F93486">
              <w:rPr>
                <w:rFonts w:ascii="Calibri" w:eastAsia="Times New Roman" w:hAnsi="Calibri" w:cs="Calibri"/>
                <w:color w:val="000000"/>
                <w:kern w:val="0"/>
                <w:sz w:val="18"/>
                <w:szCs w:val="18"/>
                <w14:ligatures w14:val="none"/>
              </w:rPr>
              <w:t>409</w:t>
            </w:r>
          </w:p>
        </w:tc>
        <w:tc>
          <w:tcPr>
            <w:tcW w:w="0" w:type="auto"/>
            <w:tcBorders>
              <w:top w:val="nil"/>
              <w:left w:val="nil"/>
              <w:bottom w:val="single" w:sz="4" w:space="0" w:color="auto"/>
              <w:right w:val="nil"/>
            </w:tcBorders>
            <w:shd w:val="clear" w:color="000000" w:fill="FFFFFF"/>
            <w:noWrap/>
            <w:vAlign w:val="bottom"/>
            <w:hideMark/>
          </w:tcPr>
          <w:p w14:paraId="4F43756B" w14:textId="77777777" w:rsidR="006C12FF" w:rsidRPr="00F93486" w:rsidRDefault="006C12FF" w:rsidP="006C12FF">
            <w:pPr>
              <w:spacing w:after="0" w:line="240" w:lineRule="auto"/>
              <w:jc w:val="right"/>
              <w:rPr>
                <w:rFonts w:ascii="Calibri" w:eastAsia="Times New Roman" w:hAnsi="Calibri" w:cs="Calibri"/>
                <w:color w:val="000000"/>
                <w:kern w:val="0"/>
                <w:sz w:val="18"/>
                <w:szCs w:val="18"/>
                <w14:ligatures w14:val="none"/>
              </w:rPr>
            </w:pPr>
            <w:r w:rsidRPr="00F93486">
              <w:rPr>
                <w:rFonts w:ascii="Calibri" w:eastAsia="Times New Roman" w:hAnsi="Calibri" w:cs="Calibri"/>
                <w:color w:val="000000"/>
                <w:kern w:val="0"/>
                <w:sz w:val="18"/>
                <w:szCs w:val="18"/>
                <w14:ligatures w14:val="none"/>
              </w:rPr>
              <w:t>3.40</w:t>
            </w:r>
          </w:p>
        </w:tc>
      </w:tr>
    </w:tbl>
    <w:p w14:paraId="71FEF099" w14:textId="68B27FAF" w:rsidR="0091717C" w:rsidRPr="006601C6" w:rsidRDefault="0091717C" w:rsidP="00DE5660">
      <w:pPr>
        <w:spacing w:after="360" w:line="240" w:lineRule="auto"/>
        <w:rPr>
          <w:rFonts w:asciiTheme="minorHAnsi" w:hAnsiTheme="minorHAnsi"/>
          <w:sz w:val="20"/>
        </w:rPr>
      </w:pPr>
      <w:r w:rsidRPr="006601C6">
        <w:rPr>
          <w:sz w:val="20"/>
        </w:rPr>
        <w:t xml:space="preserve">Table 1. Details of the AUV picture dives conducted during GSRNOD15A. AUV011 and AUV012 each cover half of site B4S03 (Fig. 1), therefore pictures of these dives were pooled and analysed as being one dive. DD = decimal degrees. The </w:t>
      </w:r>
      <w:r w:rsidR="006C12FF" w:rsidRPr="006C12FF">
        <w:rPr>
          <w:sz w:val="20"/>
        </w:rPr>
        <w:t>surface area covered by annotated pictures</w:t>
      </w:r>
      <w:r w:rsidRPr="006601C6">
        <w:rPr>
          <w:sz w:val="20"/>
        </w:rPr>
        <w:t xml:space="preserve"> (m</w:t>
      </w:r>
      <w:r w:rsidRPr="006601C6">
        <w:rPr>
          <w:sz w:val="20"/>
          <w:vertAlign w:val="superscript"/>
        </w:rPr>
        <w:t>2</w:t>
      </w:r>
      <w:r w:rsidRPr="006601C6">
        <w:rPr>
          <w:sz w:val="20"/>
        </w:rPr>
        <w:t xml:space="preserve">) displays the summed seafloor area covered by the pictures </w:t>
      </w:r>
      <w:r w:rsidR="006C12FF">
        <w:rPr>
          <w:sz w:val="20"/>
        </w:rPr>
        <w:t xml:space="preserve">selected and annotated </w:t>
      </w:r>
      <w:r w:rsidRPr="006601C6">
        <w:rPr>
          <w:sz w:val="20"/>
        </w:rPr>
        <w:t>per dive.</w:t>
      </w:r>
      <w:r w:rsidRPr="00FD3202">
        <w:rPr>
          <w:sz w:val="20"/>
        </w:rPr>
        <w:fldChar w:fldCharType="begin"/>
      </w:r>
      <w:r w:rsidRPr="006601C6">
        <w:rPr>
          <w:sz w:val="20"/>
        </w:rPr>
        <w:instrText xml:space="preserve"> LINK Excel.Sheet.12 "D:\\Badsmet\\Documents\\GSR\\Publicaties\\Macrofauna\\Tables2.xlsx" "BC_deployments!R2C2:R15C10" \a \f 4 \h  \* MERGEFORMAT </w:instrText>
      </w:r>
      <w:r w:rsidRPr="00FD3202">
        <w:rPr>
          <w:sz w:val="20"/>
        </w:rPr>
        <w:fldChar w:fldCharType="separate"/>
      </w:r>
    </w:p>
    <w:p w14:paraId="75C51AB8" w14:textId="2B066AA9" w:rsidR="00B719D7" w:rsidRPr="006601C6" w:rsidRDefault="0091717C" w:rsidP="006601C6">
      <w:pPr>
        <w:rPr>
          <w:lang w:val="en-GB"/>
        </w:rPr>
      </w:pPr>
      <w:r w:rsidRPr="00FD3202">
        <w:fldChar w:fldCharType="end"/>
      </w:r>
      <w:r w:rsidR="007B5B53">
        <w:rPr>
          <w:lang w:val="en-GB"/>
        </w:rPr>
        <w:t>Over the three selected dives</w:t>
      </w:r>
      <w:r w:rsidR="006D668A" w:rsidRPr="00FD3202">
        <w:rPr>
          <w:lang w:val="en-GB"/>
        </w:rPr>
        <w:t xml:space="preserve"> </w:t>
      </w:r>
      <w:r w:rsidR="007B5B53">
        <w:rPr>
          <w:lang w:val="en-GB"/>
        </w:rPr>
        <w:t>28,634</w:t>
      </w:r>
      <w:r w:rsidR="006D668A" w:rsidRPr="00FD3202">
        <w:rPr>
          <w:lang w:val="en-GB"/>
        </w:rPr>
        <w:t xml:space="preserve"> images </w:t>
      </w:r>
      <w:r w:rsidR="007B5B53">
        <w:rPr>
          <w:lang w:val="en-GB"/>
        </w:rPr>
        <w:t xml:space="preserve">(covering </w:t>
      </w:r>
      <w:r w:rsidR="00142E3E">
        <w:rPr>
          <w:lang w:val="en-GB"/>
        </w:rPr>
        <w:t>0.65 km</w:t>
      </w:r>
      <w:r w:rsidR="00142E3E" w:rsidRPr="00142E3E">
        <w:rPr>
          <w:vertAlign w:val="superscript"/>
          <w:lang w:val="en-GB"/>
        </w:rPr>
        <w:t>2</w:t>
      </w:r>
      <w:r w:rsidR="007B5B53">
        <w:rPr>
          <w:lang w:val="en-GB"/>
        </w:rPr>
        <w:t xml:space="preserve">) </w:t>
      </w:r>
      <w:r w:rsidR="006D668A" w:rsidRPr="00FD3202">
        <w:rPr>
          <w:lang w:val="en-GB"/>
        </w:rPr>
        <w:t xml:space="preserve">were collected at altitudes ranging from </w:t>
      </w:r>
      <w:r w:rsidR="00E82262" w:rsidRPr="00FD3202">
        <w:rPr>
          <w:lang w:val="en-GB"/>
        </w:rPr>
        <w:t>2.7</w:t>
      </w:r>
      <w:r w:rsidR="006D668A" w:rsidRPr="00FD3202">
        <w:rPr>
          <w:lang w:val="en-GB"/>
        </w:rPr>
        <w:t xml:space="preserve"> to </w:t>
      </w:r>
      <w:r w:rsidR="00E82262" w:rsidRPr="00FD3202">
        <w:rPr>
          <w:lang w:val="en-GB"/>
        </w:rPr>
        <w:t>19.9</w:t>
      </w:r>
      <w:r w:rsidR="006D668A" w:rsidRPr="00FD3202">
        <w:rPr>
          <w:lang w:val="en-GB"/>
        </w:rPr>
        <w:t xml:space="preserve"> </w:t>
      </w:r>
      <w:r w:rsidR="00095B93" w:rsidRPr="00FD3202">
        <w:rPr>
          <w:lang w:val="en-GB"/>
        </w:rPr>
        <w:t>m</w:t>
      </w:r>
      <w:r w:rsidR="00E82262" w:rsidRPr="00FD3202">
        <w:rPr>
          <w:lang w:val="en-GB"/>
        </w:rPr>
        <w:t>, and at a speed of about 2.75 kts</w:t>
      </w:r>
      <w:r w:rsidR="006D668A" w:rsidRPr="00FD3202">
        <w:rPr>
          <w:lang w:val="en-GB"/>
        </w:rPr>
        <w:t xml:space="preserve">. </w:t>
      </w:r>
      <w:r w:rsidR="00B719D7" w:rsidRPr="00FD3202">
        <w:rPr>
          <w:lang w:val="en-GB"/>
        </w:rPr>
        <w:t xml:space="preserve">An overview of the AUV dives and the metadata is provided in Table </w:t>
      </w:r>
      <w:r w:rsidR="00E82262" w:rsidRPr="00FD3202">
        <w:rPr>
          <w:lang w:val="en-GB"/>
        </w:rPr>
        <w:t>1</w:t>
      </w:r>
      <w:r w:rsidR="00B719D7" w:rsidRPr="00FD3202">
        <w:rPr>
          <w:lang w:val="en-GB"/>
        </w:rPr>
        <w:t xml:space="preserve">. Aboard, the raw pictures were corrected for </w:t>
      </w:r>
      <w:r w:rsidR="00FA254B" w:rsidRPr="00FD3202">
        <w:rPr>
          <w:lang w:val="en-GB"/>
        </w:rPr>
        <w:t>colour</w:t>
      </w:r>
      <w:r w:rsidR="00B719D7" w:rsidRPr="00FD3202">
        <w:rPr>
          <w:lang w:val="en-GB"/>
        </w:rPr>
        <w:t xml:space="preserve"> and processed to 53.6 Mb RGB24 images. Additional light normalization and seabed projection </w:t>
      </w:r>
      <w:r w:rsidR="00B719D7" w:rsidRPr="006601C6">
        <w:rPr>
          <w:lang w:val="en-GB"/>
        </w:rPr>
        <w:t>steps were not performed for further biological analyses.</w:t>
      </w:r>
    </w:p>
    <w:p w14:paraId="0066CD8E" w14:textId="11BAF4C3" w:rsidR="004C2B8B" w:rsidRPr="006601C6" w:rsidRDefault="004C2B8B" w:rsidP="006601C6">
      <w:pPr>
        <w:pStyle w:val="Kop2"/>
      </w:pPr>
      <w:r w:rsidRPr="006601C6">
        <w:t>Megafauna annotations</w:t>
      </w:r>
    </w:p>
    <w:p w14:paraId="259EFB88" w14:textId="6B68373C" w:rsidR="00327A17" w:rsidRPr="00FD3202" w:rsidRDefault="00B23315" w:rsidP="004B7000">
      <w:pPr>
        <w:rPr>
          <w:color w:val="00B050"/>
          <w:lang w:val="en-GB"/>
        </w:rPr>
      </w:pPr>
      <w:r w:rsidRPr="00FD3202">
        <w:rPr>
          <w:lang w:val="en-GB"/>
        </w:rPr>
        <w:lastRenderedPageBreak/>
        <w:t>For</w:t>
      </w:r>
      <w:r w:rsidR="00327A17" w:rsidRPr="00FD3202">
        <w:rPr>
          <w:lang w:val="en-GB"/>
        </w:rPr>
        <w:t xml:space="preserve"> </w:t>
      </w:r>
      <w:r w:rsidR="001F5EB8" w:rsidRPr="00FD3202">
        <w:rPr>
          <w:lang w:val="en-GB"/>
        </w:rPr>
        <w:t>site</w:t>
      </w:r>
      <w:r w:rsidR="00A01621">
        <w:rPr>
          <w:lang w:val="en-GB"/>
        </w:rPr>
        <w:t xml:space="preserve">s B6S02 and </w:t>
      </w:r>
      <w:r w:rsidR="00A47155" w:rsidRPr="00FD3202">
        <w:rPr>
          <w:lang w:val="en-GB"/>
        </w:rPr>
        <w:t>B4S03</w:t>
      </w:r>
      <w:r w:rsidR="00327A17" w:rsidRPr="00FD3202">
        <w:rPr>
          <w:lang w:val="en-GB"/>
        </w:rPr>
        <w:t>, a selection of AUV images taken during the dive</w:t>
      </w:r>
      <w:r w:rsidR="00A01621">
        <w:rPr>
          <w:lang w:val="en-GB"/>
        </w:rPr>
        <w:t>(s)</w:t>
      </w:r>
      <w:r w:rsidR="00327A17" w:rsidRPr="00FD3202">
        <w:rPr>
          <w:lang w:val="en-GB"/>
        </w:rPr>
        <w:t xml:space="preserve"> was annotated fo</w:t>
      </w:r>
      <w:r w:rsidR="001D0944" w:rsidRPr="00FD3202">
        <w:rPr>
          <w:lang w:val="en-GB"/>
        </w:rPr>
        <w:t xml:space="preserve">r the presence of megafauna </w:t>
      </w:r>
      <w:r w:rsidR="00327A17" w:rsidRPr="00FD3202">
        <w:rPr>
          <w:lang w:val="en-GB"/>
        </w:rPr>
        <w:t xml:space="preserve">on the seabed. Since AUV011 and AUV012 each cover half of </w:t>
      </w:r>
      <w:r w:rsidR="001F5EB8" w:rsidRPr="00FD3202">
        <w:rPr>
          <w:lang w:val="en-GB"/>
        </w:rPr>
        <w:t>site</w:t>
      </w:r>
      <w:r w:rsidR="00327A17" w:rsidRPr="00FD3202">
        <w:rPr>
          <w:lang w:val="en-GB"/>
        </w:rPr>
        <w:t xml:space="preserve"> B4S03, pictures of these dives were pooled and analysed as being one dive. </w:t>
      </w:r>
      <w:r w:rsidR="00F76968" w:rsidRPr="00FD3202">
        <w:rPr>
          <w:lang w:val="en-GB"/>
        </w:rPr>
        <w:t>Pictures taken at an altitude &lt; 8m</w:t>
      </w:r>
      <w:r w:rsidR="00324CA2">
        <w:rPr>
          <w:lang w:val="en-GB"/>
        </w:rPr>
        <w:t xml:space="preserve"> </w:t>
      </w:r>
      <w:r w:rsidR="00F76968" w:rsidRPr="00FD3202">
        <w:rPr>
          <w:lang w:val="en-GB"/>
        </w:rPr>
        <w:t xml:space="preserve">above the seabed were processed separately from the pictures taken at an altitude &gt; 8m above the seabed to enable comparison of megafaunal </w:t>
      </w:r>
      <w:r w:rsidR="00327A17" w:rsidRPr="00FD3202">
        <w:rPr>
          <w:lang w:val="en-GB"/>
        </w:rPr>
        <w:t xml:space="preserve">abundances </w:t>
      </w:r>
      <w:r w:rsidR="00F76968" w:rsidRPr="00FD3202">
        <w:rPr>
          <w:lang w:val="en-GB"/>
        </w:rPr>
        <w:t>between</w:t>
      </w:r>
      <w:r w:rsidR="00327A17" w:rsidRPr="00FD3202">
        <w:rPr>
          <w:lang w:val="en-GB"/>
        </w:rPr>
        <w:t xml:space="preserve"> different altitudes </w:t>
      </w:r>
      <w:r w:rsidR="00F76968" w:rsidRPr="00FD3202">
        <w:rPr>
          <w:lang w:val="en-GB"/>
        </w:rPr>
        <w:t xml:space="preserve">for each </w:t>
      </w:r>
      <w:r w:rsidR="001F5EB8" w:rsidRPr="00FD3202">
        <w:rPr>
          <w:lang w:val="en-GB"/>
        </w:rPr>
        <w:t>site</w:t>
      </w:r>
      <w:r w:rsidR="00813769">
        <w:rPr>
          <w:lang w:val="en-GB"/>
        </w:rPr>
        <w:t xml:space="preserve"> (Supplementary Material 1)</w:t>
      </w:r>
      <w:r w:rsidR="002F5583" w:rsidRPr="00FD3202">
        <w:rPr>
          <w:lang w:val="en-GB"/>
        </w:rPr>
        <w:t>.</w:t>
      </w:r>
      <w:r w:rsidR="00492E2A" w:rsidRPr="00FD3202">
        <w:rPr>
          <w:lang w:val="en-GB"/>
        </w:rPr>
        <w:t xml:space="preserve"> </w:t>
      </w:r>
      <w:r w:rsidR="00324CA2">
        <w:rPr>
          <w:lang w:val="en-GB"/>
        </w:rPr>
        <w:t xml:space="preserve">Below 8m altitude, pictures were collected </w:t>
      </w:r>
      <w:r w:rsidR="003F0F7A">
        <w:rPr>
          <w:lang w:val="en-GB"/>
        </w:rPr>
        <w:t>on average 6</w:t>
      </w:r>
      <w:r w:rsidR="00603D0E">
        <w:rPr>
          <w:lang w:val="en-GB"/>
        </w:rPr>
        <w:t>m above the seabed</w:t>
      </w:r>
      <w:r w:rsidR="003F0F7A">
        <w:rPr>
          <w:lang w:val="en-GB"/>
        </w:rPr>
        <w:t xml:space="preserve"> (Table 1</w:t>
      </w:r>
      <w:r w:rsidR="00930F83">
        <w:rPr>
          <w:lang w:val="en-GB"/>
        </w:rPr>
        <w:t xml:space="preserve">; </w:t>
      </w:r>
      <w:r w:rsidR="00930F83" w:rsidRPr="00FD3202">
        <w:rPr>
          <w:lang w:val="en-GB"/>
        </w:rPr>
        <w:t xml:space="preserve">Supplementary Material </w:t>
      </w:r>
      <w:r w:rsidR="00813769">
        <w:rPr>
          <w:lang w:val="en-GB"/>
        </w:rPr>
        <w:t>2</w:t>
      </w:r>
      <w:r w:rsidR="003F0F7A">
        <w:rPr>
          <w:lang w:val="en-GB"/>
        </w:rPr>
        <w:t>)</w:t>
      </w:r>
      <w:r w:rsidR="00603D0E">
        <w:rPr>
          <w:lang w:val="en-GB"/>
        </w:rPr>
        <w:t xml:space="preserve">. </w:t>
      </w:r>
      <w:r w:rsidR="00B77989">
        <w:rPr>
          <w:lang w:val="en-GB"/>
        </w:rPr>
        <w:t>Be</w:t>
      </w:r>
      <w:r w:rsidR="00B77989">
        <w:t>cause of the relatively high altitude at which the pictures were taken, the resolution of the images was not sufficient to make reliable biodiversity calculations. Nevertheless, we were able to compare the relative abundances of the major groups</w:t>
      </w:r>
      <w:r w:rsidR="00136811">
        <w:t xml:space="preserve"> of larger-sized megafauna (approximately &gt; 5 cm)</w:t>
      </w:r>
      <w:r w:rsidR="00B77989">
        <w:t xml:space="preserve">. </w:t>
      </w:r>
      <w:r w:rsidR="00492E2A" w:rsidRPr="00FD3202">
        <w:rPr>
          <w:lang w:val="en-GB"/>
        </w:rPr>
        <w:t>F</w:t>
      </w:r>
      <w:r w:rsidRPr="00FD3202">
        <w:rPr>
          <w:lang w:val="en-GB"/>
        </w:rPr>
        <w:t>ive</w:t>
      </w:r>
      <w:r w:rsidR="00327A17" w:rsidRPr="00FD3202">
        <w:rPr>
          <w:lang w:val="en-GB"/>
        </w:rPr>
        <w:t xml:space="preserve"> replicate sets of 50 images were randomly selected</w:t>
      </w:r>
      <w:r w:rsidRPr="00FD3202">
        <w:rPr>
          <w:lang w:val="en-GB"/>
        </w:rPr>
        <w:t xml:space="preserve"> </w:t>
      </w:r>
      <w:r w:rsidR="00492E2A" w:rsidRPr="00FD3202">
        <w:rPr>
          <w:lang w:val="en-GB"/>
        </w:rPr>
        <w:t xml:space="preserve">per combination of site and altitude </w:t>
      </w:r>
      <w:r w:rsidRPr="00FD3202">
        <w:rPr>
          <w:lang w:val="en-GB"/>
        </w:rPr>
        <w:t>and stored on a server hosted by Geomar</w:t>
      </w:r>
      <w:r w:rsidR="00941D87">
        <w:rPr>
          <w:lang w:val="en-GB"/>
        </w:rPr>
        <w:t xml:space="preserve"> (</w:t>
      </w:r>
      <w:r w:rsidR="00941D87" w:rsidRPr="00941D87">
        <w:rPr>
          <w:lang w:val="en-GB"/>
        </w:rPr>
        <w:t>Helmholtz Centre for Ocean Research, Kiel, Germany)</w:t>
      </w:r>
      <w:r w:rsidR="00327A17" w:rsidRPr="00FD3202">
        <w:rPr>
          <w:lang w:val="en-GB"/>
        </w:rPr>
        <w:t xml:space="preserve">. </w:t>
      </w:r>
      <w:r w:rsidRPr="00FD3202">
        <w:rPr>
          <w:lang w:val="en-GB"/>
        </w:rPr>
        <w:t xml:space="preserve">The pictures were </w:t>
      </w:r>
      <w:r w:rsidR="00E94D86">
        <w:rPr>
          <w:lang w:val="en-GB"/>
        </w:rPr>
        <w:t>visually reviewed</w:t>
      </w:r>
      <w:r w:rsidRPr="00FD3202">
        <w:rPr>
          <w:lang w:val="en-GB"/>
        </w:rPr>
        <w:t xml:space="preserve"> and annotated for megafauna, </w:t>
      </w:r>
      <w:r w:rsidR="00924FFC" w:rsidRPr="00FD3202">
        <w:rPr>
          <w:lang w:val="en-GB"/>
        </w:rPr>
        <w:t>using the online software tool</w:t>
      </w:r>
      <w:r w:rsidR="0055592B" w:rsidRPr="00FD3202">
        <w:rPr>
          <w:lang w:val="en-GB"/>
        </w:rPr>
        <w:t xml:space="preserve"> </w:t>
      </w:r>
      <w:r w:rsidR="00C215B9" w:rsidRPr="00FD3202">
        <w:rPr>
          <w:lang w:val="en-GB"/>
        </w:rPr>
        <w:t>BIIGLE 2.0</w:t>
      </w:r>
      <w:r w:rsidR="00E46577" w:rsidRPr="00FD3202">
        <w:rPr>
          <w:lang w:val="en-GB"/>
        </w:rPr>
        <w:t xml:space="preserve"> </w:t>
      </w:r>
      <w:r w:rsidR="00E46577" w:rsidRPr="00FD3202">
        <w:rPr>
          <w:lang w:val="en-GB"/>
        </w:rPr>
        <w:fldChar w:fldCharType="begin"/>
      </w:r>
      <w:r w:rsidR="00312465">
        <w:rPr>
          <w:lang w:val="en-GB"/>
        </w:rPr>
        <w:instrText xml:space="preserve"> ADDIN ZOTERO_ITEM CSL_CITATION {"citationID":"aBqUhDcZ","properties":{"formattedCitation":"(Langenk\\uc0\\u228{}mper et al., 2017)","plainCitation":"(Langenkämper et al., 2017)","noteIndex":0},"citationItems":[{"id":589,"uris":["http://zotero.org/groups/512020/items/WGKS9RKC"],"uri":["http://zotero.org/groups/512020/items/WGKS9RKC"],"itemData":{"id":589,"type":"article-journal","abstract":"Combining state-of-the art digital imaging technology with different kinds of marine exploration techniques such as modern AUV (autonomous underwater vehicle), ROV (remote operating vehicle) or other monitoring platforms enables marine imaging on new spatial and/or temporal scales. A comprehensive interpretation of such image collections requires the detection, classification and quantification of objects of interest in the images usually performed by domain experts. However, the data volume and the rich content of the images makes the support by software tools inevitable. We define some requirements for marine image annotation and present our new online tool Biigle 2.0. It is developed with a special focus on annotating benthic fauna in marine image collections with tools customized to increase efficiency and effectiveness in the manual annotation process. The software architecture of the system is described and the special features of Biigle 2.0 are illustrated with different use-cases and future developments are discussed.","container-title":"Frontiers in Marine Science","DOI":"10.3389/fmars.2017.00083","ISSN":"2296-7745","journalAbbreviation":"Front. Mar. Sci.","language":"English","source":"Frontiers","title":"BIIGLE 2.0 - Browsing and Annotating Large Marine Image Collections","URL":"http://journal.frontiersin.org/article/10.3389/fmars.2017.00083/abstract","volume":"4","author":[{"family":"Langenkämper","given":"Daniel"},{"family":"Zurowietz","given":"Martin"},{"family":"Schoening","given":"Timm"},{"family":"Nattkemper","given":"Tim Wilhelm"}],"accessed":{"date-parts":[["2017",3,21]]},"issued":{"date-parts":[["2017"]]}}}],"schema":"https://github.com/citation-style-language/schema/raw/master/csl-citation.json"} </w:instrText>
      </w:r>
      <w:r w:rsidR="00E46577" w:rsidRPr="00FD3202">
        <w:rPr>
          <w:lang w:val="en-GB"/>
        </w:rPr>
        <w:fldChar w:fldCharType="separate"/>
      </w:r>
      <w:r w:rsidR="00E46577" w:rsidRPr="00FD3202">
        <w:rPr>
          <w:rFonts w:cs="Times New Roman"/>
          <w:szCs w:val="24"/>
          <w:lang w:val="en-GB"/>
        </w:rPr>
        <w:t>(Langenkämper et al., 2017)</w:t>
      </w:r>
      <w:r w:rsidR="00E46577" w:rsidRPr="00FD3202">
        <w:rPr>
          <w:lang w:val="en-GB"/>
        </w:rPr>
        <w:fldChar w:fldCharType="end"/>
      </w:r>
      <w:r w:rsidR="00924FFC" w:rsidRPr="00FD3202">
        <w:rPr>
          <w:lang w:val="en-GB"/>
        </w:rPr>
        <w:t xml:space="preserve">. The annotated megafauna </w:t>
      </w:r>
      <w:r w:rsidRPr="00FD3202">
        <w:rPr>
          <w:lang w:val="en-GB"/>
        </w:rPr>
        <w:t>was identified t</w:t>
      </w:r>
      <w:r w:rsidR="00327A17" w:rsidRPr="00FD3202">
        <w:rPr>
          <w:lang w:val="en-GB"/>
        </w:rPr>
        <w:t>o</w:t>
      </w:r>
      <w:r w:rsidR="00BA6A9E" w:rsidRPr="00FD3202">
        <w:rPr>
          <w:lang w:val="en-GB"/>
        </w:rPr>
        <w:t xml:space="preserve"> the lowest possible taxon level (</w:t>
      </w:r>
      <w:r w:rsidR="00F7372D">
        <w:rPr>
          <w:lang w:val="en-GB"/>
        </w:rPr>
        <w:t>i.e.</w:t>
      </w:r>
      <w:r w:rsidR="00BA6A9E" w:rsidRPr="00FD3202">
        <w:rPr>
          <w:lang w:val="en-GB"/>
        </w:rPr>
        <w:t xml:space="preserve"> morphotypes)</w:t>
      </w:r>
      <w:r w:rsidR="00327A17" w:rsidRPr="00FD3202">
        <w:rPr>
          <w:lang w:val="en-GB"/>
        </w:rPr>
        <w:t xml:space="preserve"> </w:t>
      </w:r>
      <w:r w:rsidR="007A79CF" w:rsidRPr="00FD3202">
        <w:rPr>
          <w:lang w:val="en-GB"/>
        </w:rPr>
        <w:t>and counted</w:t>
      </w:r>
      <w:r w:rsidR="00327A17" w:rsidRPr="00FD3202">
        <w:rPr>
          <w:lang w:val="en-GB"/>
        </w:rPr>
        <w:t xml:space="preserve">. </w:t>
      </w:r>
      <w:r w:rsidR="002F5583" w:rsidRPr="00FD3202">
        <w:rPr>
          <w:lang w:val="en-GB"/>
        </w:rPr>
        <w:t>Fauna that could not be identified was labelled as ‘</w:t>
      </w:r>
      <w:r w:rsidR="002F5583" w:rsidRPr="00FD3202">
        <w:rPr>
          <w:i/>
          <w:lang w:val="en-GB"/>
        </w:rPr>
        <w:t>Unknown</w:t>
      </w:r>
      <w:r w:rsidR="00E94D86">
        <w:rPr>
          <w:lang w:val="en-GB"/>
        </w:rPr>
        <w:t>’.</w:t>
      </w:r>
    </w:p>
    <w:p w14:paraId="1DBC76CF" w14:textId="21BEF586" w:rsidR="002D4823" w:rsidRPr="004C2B8B" w:rsidRDefault="002D4823" w:rsidP="006601C6">
      <w:pPr>
        <w:pStyle w:val="Kop2"/>
      </w:pPr>
      <w:r w:rsidRPr="004C2B8B">
        <w:t>Annotation data quality control</w:t>
      </w:r>
    </w:p>
    <w:p w14:paraId="116ED72F" w14:textId="31745A10" w:rsidR="001D0944" w:rsidRPr="00FD3202" w:rsidRDefault="001D0944" w:rsidP="001D0944">
      <w:pPr>
        <w:rPr>
          <w:lang w:val="en-GB"/>
        </w:rPr>
      </w:pPr>
      <w:r w:rsidRPr="00FD3202">
        <w:rPr>
          <w:lang w:val="en-GB"/>
        </w:rPr>
        <w:t xml:space="preserve">An inter-observer agreement analysis was performed to assess the quality of megafauna annotations </w:t>
      </w:r>
      <w:r w:rsidR="00424361" w:rsidRPr="00FD3202">
        <w:rPr>
          <w:lang w:val="en-GB"/>
        </w:rPr>
        <w:fldChar w:fldCharType="begin"/>
      </w:r>
      <w:r w:rsidR="00780EA9">
        <w:rPr>
          <w:lang w:val="en-GB"/>
        </w:rPr>
        <w:instrText xml:space="preserve"> ADDIN ZOTERO_ITEM CSL_CITATION {"citationID":"a1pmcc25rj2","properties":{"formattedCitation":"(Durden et al., 2016a; Schoening et al., 2016)","plainCitation":"(Durden et al., 2016a; Schoening et al., 2016)","noteIndex":0},"citationItems":[{"id":590,"uris":["http://zotero.org/groups/512020/items/CZ32SPUC"],"uri":["http://zotero.org/groups/512020/items/CZ32SPUC"],"itemData":{"id":590,"type":"article-journal","container-title":"Marine Ecology Progress Series","DOI":"10.3354/meps11775","ISSN":"0171-8630, 1616-1599","language":"en","page":"61-70","source":"CrossRef","title":"Comparison of image annotation data generated by multiple investigators for benthic ecology","volume":"552","author":[{"family":"Durden","given":"Jm"},{"family":"Bett","given":"Bj"},{"family":"Schoening","given":"T"},{"family":"Morris","given":"Kj"},{"family":"Nattkemper","given":"Tw"},{"family":"Ruhl","given":"Ha"}],"issued":{"date-parts":[["2016",6,23]]}},"label":"page"},{"id":529,"uris":["http://zotero.org/groups/512020/items/8KM9SVD8"],"uri":["http://zotero.org/groups/512020/items/8KM9SVD8"],"itemData":{"id":529,"type":"article-journal","abstract":"Marine imaging is transforming into a sensor technology applied for high throughput sampling. In the context of habitat mapping, imaging establishes thereby an important bridge technology regarding the spatial resolution and information content between physical sampling gear (e.g. box corer, multi corer) on the one end and hydro-acoustic sensors on the other end of the spectrum of sampling methods. In contrast to other scientific imaging domains, such as digital pathology, there are no protocols and reports available that guide users (often referred to as observers) in the non-trivial process of assigning semantic categories to whole images, regions or objects of interest, which is referred to as annotation. These protocols are crucial to facilitate image analysis as a robust scientific method. In this article we will review the past observations in manual Marine Image Annotations (MIA) and provide a) a guideline for collecting manual annotations, b) definitions for annotation quality and c) a statistical framework to analyze the performance of human expert annotations and to compare those to computational approaches.","container-title":"Frontiers in Marine Science","DOI":"10.3389/fmars.2016.00059","ISSN":"2296-7745","journalAbbreviation":"Front. Mar. Sci.","language":"English","source":"Frontiers","title":"RecoMIA—Recommendations for Marine Image Annotation: Lessons Learned and Future Directions","title-short":"RecoMIA—Recommendations for Marine Image Annotation","URL":"http://journal.frontiersin.org/article/10.3389/fmars.2016.00059/full","volume":"3","author":[{"family":"Schoening","given":"Timm"},{"family":"Osterloff","given":"Jonas"},{"family":"Nattkemper","given":"Tim W."}],"accessed":{"date-parts":[["2017",7,5]]},"issued":{"date-parts":[["2016"]]}},"label":"page"}],"schema":"https://github.com/citation-style-language/schema/raw/master/csl-citation.json"} </w:instrText>
      </w:r>
      <w:r w:rsidR="00424361" w:rsidRPr="00FD3202">
        <w:rPr>
          <w:lang w:val="en-GB"/>
        </w:rPr>
        <w:fldChar w:fldCharType="separate"/>
      </w:r>
      <w:r w:rsidR="00780EA9" w:rsidRPr="00780EA9">
        <w:rPr>
          <w:rFonts w:cs="Times New Roman"/>
        </w:rPr>
        <w:t>(Durden et al., 2016a; Schoening et al., 2016)</w:t>
      </w:r>
      <w:r w:rsidR="00424361" w:rsidRPr="00FD3202">
        <w:rPr>
          <w:lang w:val="en-GB"/>
        </w:rPr>
        <w:fldChar w:fldCharType="end"/>
      </w:r>
      <w:r w:rsidRPr="00FD3202">
        <w:rPr>
          <w:lang w:val="en-GB"/>
        </w:rPr>
        <w:t xml:space="preserve">. To perform this assessment, a total of 200 randomly </w:t>
      </w:r>
      <w:r w:rsidR="00424361" w:rsidRPr="00FD3202">
        <w:rPr>
          <w:lang w:val="en-GB"/>
        </w:rPr>
        <w:t>selected images</w:t>
      </w:r>
      <w:r w:rsidRPr="00FD3202">
        <w:rPr>
          <w:lang w:val="en-GB"/>
        </w:rPr>
        <w:t xml:space="preserve"> </w:t>
      </w:r>
      <w:r w:rsidR="00424361" w:rsidRPr="00FD3202">
        <w:rPr>
          <w:lang w:val="en-GB"/>
        </w:rPr>
        <w:t>(</w:t>
      </w:r>
      <w:r w:rsidR="00424361" w:rsidRPr="00FD3202">
        <w:rPr>
          <w:i/>
          <w:lang w:val="en-GB"/>
        </w:rPr>
        <w:t>i.e.</w:t>
      </w:r>
      <w:r w:rsidR="00424361" w:rsidRPr="00FD3202">
        <w:rPr>
          <w:lang w:val="en-GB"/>
        </w:rPr>
        <w:t xml:space="preserve"> </w:t>
      </w:r>
      <w:r w:rsidRPr="00FD3202">
        <w:rPr>
          <w:lang w:val="en-GB"/>
        </w:rPr>
        <w:t>20% of each replicate set</w:t>
      </w:r>
      <w:r w:rsidR="00424361" w:rsidRPr="00FD3202">
        <w:rPr>
          <w:lang w:val="en-GB"/>
        </w:rPr>
        <w:t>)</w:t>
      </w:r>
      <w:r w:rsidRPr="00FD3202">
        <w:rPr>
          <w:lang w:val="en-GB"/>
        </w:rPr>
        <w:t xml:space="preserve">, were re-annotated for </w:t>
      </w:r>
      <w:r w:rsidR="00A34336" w:rsidRPr="00FD3202">
        <w:rPr>
          <w:lang w:val="en-GB"/>
        </w:rPr>
        <w:t>mega</w:t>
      </w:r>
      <w:r w:rsidRPr="00FD3202">
        <w:rPr>
          <w:lang w:val="en-GB"/>
        </w:rPr>
        <w:t>fauna by an independent observer. To avoid the inclusion of a fauna detectability bias, observer 1 (Obs1) annotations were hidden from observer 2 (Obs2)</w:t>
      </w:r>
      <w:r w:rsidR="001F7190" w:rsidRPr="00FD3202">
        <w:rPr>
          <w:lang w:val="en-GB"/>
        </w:rPr>
        <w:t xml:space="preserve"> during the annotation process. </w:t>
      </w:r>
      <w:r w:rsidRPr="00FD3202">
        <w:rPr>
          <w:lang w:val="en-GB"/>
        </w:rPr>
        <w:t>Obs2 followed exactly the same methodological approach and taxonomical resolution as Obs1, adding new taxonomical cat</w:t>
      </w:r>
      <w:r w:rsidR="00BE7F32" w:rsidRPr="00FD3202">
        <w:rPr>
          <w:lang w:val="en-GB"/>
        </w:rPr>
        <w:t>egories where deemed pertinent.</w:t>
      </w:r>
    </w:p>
    <w:p w14:paraId="4B62A4B1" w14:textId="77777777" w:rsidR="00062BD1" w:rsidRDefault="001D0944" w:rsidP="00062BD1">
      <w:pPr>
        <w:rPr>
          <w:lang w:val="en-GB"/>
        </w:rPr>
      </w:pPr>
      <w:r w:rsidRPr="00FD3202">
        <w:rPr>
          <w:lang w:val="en-GB"/>
        </w:rPr>
        <w:t>Relative x and y pixel position</w:t>
      </w:r>
      <w:r w:rsidR="0055592B" w:rsidRPr="00FD3202">
        <w:rPr>
          <w:lang w:val="en-GB"/>
        </w:rPr>
        <w:t>s</w:t>
      </w:r>
      <w:r w:rsidRPr="00FD3202">
        <w:rPr>
          <w:lang w:val="en-GB"/>
        </w:rPr>
        <w:t xml:space="preserve"> </w:t>
      </w:r>
      <w:r w:rsidR="0055592B" w:rsidRPr="00FD3202">
        <w:rPr>
          <w:lang w:val="en-GB"/>
        </w:rPr>
        <w:t xml:space="preserve">were </w:t>
      </w:r>
      <w:r w:rsidRPr="00FD3202">
        <w:rPr>
          <w:lang w:val="en-GB"/>
        </w:rPr>
        <w:t xml:space="preserve">recorded for all annotations and used to interpolate the fauna identified by both observers </w:t>
      </w:r>
      <w:r w:rsidR="0055592B" w:rsidRPr="00FD3202">
        <w:rPr>
          <w:lang w:val="en-GB"/>
        </w:rPr>
        <w:t xml:space="preserve">for </w:t>
      </w:r>
      <w:r w:rsidRPr="00FD3202">
        <w:rPr>
          <w:lang w:val="en-GB"/>
        </w:rPr>
        <w:t xml:space="preserve">each analysed image using a custom algorithm developed using R software </w:t>
      </w:r>
      <w:r w:rsidRPr="00FD3202">
        <w:rPr>
          <w:lang w:val="en-GB"/>
        </w:rPr>
        <w:fldChar w:fldCharType="begin"/>
      </w:r>
      <w:r w:rsidRPr="00FD3202">
        <w:rPr>
          <w:lang w:val="en-GB"/>
        </w:rPr>
        <w:instrText xml:space="preserve"> ADDIN EN.CITE &lt;EndNote&gt;&lt;Cite&gt;&lt;Author&gt;R Core Team&lt;/Author&gt;&lt;Year&gt;2014&lt;/Year&gt;&lt;RecNum&gt;1383&lt;/RecNum&gt;&lt;DisplayText&gt;(R Core Team 2014)&lt;/DisplayText&gt;&lt;record&gt;&lt;rec-number&gt;1383&lt;/rec-number&gt;&lt;foreign-keys&gt;&lt;key app="EN" db-id="psfx9asrcrwtaret22kx920l5etxa2rzrwfz" timestamp="1481498270"&gt;1383&lt;/key&gt;&lt;/foreign-keys&gt;&lt;ref-type name="Computer Program"&gt;9&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related-urls&gt;&lt;url&gt;http://www.R-project.org/&lt;/url&gt;&lt;/related-urls&gt;&lt;/urls&gt;&lt;/record&gt;&lt;/Cite&gt;&lt;/EndNote&gt;</w:instrText>
      </w:r>
      <w:r w:rsidRPr="00FD3202">
        <w:rPr>
          <w:lang w:val="en-GB"/>
        </w:rPr>
        <w:fldChar w:fldCharType="separate"/>
      </w:r>
      <w:hyperlink w:anchor="_ENREF_1" w:tooltip="R Core Team, 2014 #1383" w:history="1">
        <w:r w:rsidR="008A38D4">
          <w:rPr>
            <w:noProof/>
            <w:lang w:val="en-GB"/>
          </w:rPr>
          <w:fldChar w:fldCharType="begin"/>
        </w:r>
        <w:r w:rsidR="00C27A92">
          <w:rPr>
            <w:noProof/>
            <w:lang w:val="en-GB"/>
          </w:rPr>
          <w:instrText xml:space="preserve"> ADDIN ZOTERO_ITEM CSL_CITATION {"citationID":"Ek9B3j1C","properties":{"formattedCitation":"(R Development Core Team, 2015)","plainCitation":"(R Development Core Team, 2015)","noteIndex":0},"citationItems":[{"id":582,"uris":["http://zotero.org/groups/512020/items/SJN4VIQ7"],"uri":["http://zotero.org/groups/512020/items/SJN4VIQ7"],"itemData":{"id":582,"type":"book","title":"R: A language and environment for statistical computing. R Foundation for Statistical Computing, Vienna, Austria. URL http://www.R-project.org/.","author":[{"family":"R Development Core Team","given":""}],"issued":{"date-parts":[["2015"]]}}}],"schema":"https://github.com/citation-style-language/schema/raw/master/csl-citation.json"} </w:instrText>
        </w:r>
        <w:r w:rsidR="008A38D4">
          <w:rPr>
            <w:noProof/>
            <w:lang w:val="en-GB"/>
          </w:rPr>
          <w:fldChar w:fldCharType="separate"/>
        </w:r>
        <w:r w:rsidR="00C27A92" w:rsidRPr="00C27A92">
          <w:rPr>
            <w:rFonts w:cs="Times New Roman"/>
          </w:rPr>
          <w:t>(R Development Core Team, 2015)</w:t>
        </w:r>
        <w:r w:rsidR="008A38D4">
          <w:rPr>
            <w:noProof/>
            <w:lang w:val="en-GB"/>
          </w:rPr>
          <w:fldChar w:fldCharType="end"/>
        </w:r>
      </w:hyperlink>
      <w:r w:rsidRPr="00FD3202">
        <w:rPr>
          <w:lang w:val="en-GB"/>
        </w:rPr>
        <w:fldChar w:fldCharType="end"/>
      </w:r>
      <w:r w:rsidRPr="00FD3202">
        <w:rPr>
          <w:lang w:val="en-GB"/>
        </w:rPr>
        <w:t xml:space="preserve">. The algorithm calculated a </w:t>
      </w:r>
      <w:r w:rsidR="00AE45AE" w:rsidRPr="00FD3202">
        <w:rPr>
          <w:lang w:val="en-GB"/>
        </w:rPr>
        <w:t>buffer area (±30 pixels)</w:t>
      </w:r>
      <w:r w:rsidRPr="00FD3202">
        <w:rPr>
          <w:lang w:val="en-GB"/>
        </w:rPr>
        <w:t xml:space="preserve"> around the x and y positioning of each Obs1 annotation, to then align each Obs1 annotation with any Obs2 </w:t>
      </w:r>
      <w:r w:rsidRPr="00FD3202">
        <w:rPr>
          <w:lang w:val="en-GB"/>
        </w:rPr>
        <w:lastRenderedPageBreak/>
        <w:t xml:space="preserve">annotation(s) falling within the same buffer area range, at the same given image. </w:t>
      </w:r>
      <w:r w:rsidR="00AE45AE" w:rsidRPr="00FD3202">
        <w:rPr>
          <w:lang w:val="en-GB"/>
        </w:rPr>
        <w:t xml:space="preserve">A buffer size of approximately 30 pixels </w:t>
      </w:r>
      <w:r w:rsidR="00050303">
        <w:rPr>
          <w:lang w:val="en-GB"/>
        </w:rPr>
        <w:t xml:space="preserve">(~7.3 cm) </w:t>
      </w:r>
      <w:r w:rsidR="00AE45AE" w:rsidRPr="00FD3202">
        <w:rPr>
          <w:lang w:val="en-GB"/>
        </w:rPr>
        <w:t xml:space="preserve">was selected to ensure a sufficiently large range for the alignment between annotations from both observers, provided that the average maximum length of Obs1 annotations was 34 px (calculated from all annotations where a line was used), and animal lengths of the largest taxa (Holothuroidea) averaged 81 px. </w:t>
      </w:r>
      <w:r w:rsidRPr="00FD3202">
        <w:rPr>
          <w:lang w:val="en-GB"/>
        </w:rPr>
        <w:t xml:space="preserve">Position-aligned annotations with matching taxonomical labels given by both observers were given a “1” score (full agreement), those aligned in position but with a different taxonomical label were given a “0.5” score, and annotations from both observers that could not be aligned in position with any annotation from the other observer where given a “0”. When multiple annotations fell within the same buffer area, the algorithm prioritized the alignment between annotations with the same taxonomical label given, under the assumption that these referred to the same individual in the image. In situations where multiple annotations falling within the same buffer had no possible taxonomical label match, alignment between Obs1 and Obs2 annotations was randomly assigned between any combination of these, and given a “0.5” score. The algorithm also flagged all cases of multiple alignment were the total number of annotations from each observer aligned were impaired (29 cases), so that these could be manually inspected and </w:t>
      </w:r>
      <w:r w:rsidR="00E94D86">
        <w:rPr>
          <w:lang w:val="en-GB"/>
        </w:rPr>
        <w:t>resolved</w:t>
      </w:r>
      <w:r w:rsidRPr="00FD3202">
        <w:rPr>
          <w:lang w:val="en-GB"/>
        </w:rPr>
        <w:t>.</w:t>
      </w:r>
      <w:r w:rsidR="0090185F">
        <w:rPr>
          <w:lang w:val="en-GB"/>
        </w:rPr>
        <w:t xml:space="preserve"> The specimen detection success was computed as the number of specimens detected by an observer as a fraction of the total number of specimens detected by both observers. The classification success was calculated as the number of specimens that were identically classified by both observers as a fraction of the number of specimens detected by both observers.</w:t>
      </w:r>
    </w:p>
    <w:p w14:paraId="1F008457" w14:textId="31B016AC" w:rsidR="00992097" w:rsidRPr="00062BD1" w:rsidRDefault="004D7E4C" w:rsidP="00062BD1">
      <w:pPr>
        <w:pStyle w:val="Kop2"/>
      </w:pPr>
      <w:r w:rsidRPr="004C2B8B">
        <w:t>Polymetallic n</w:t>
      </w:r>
      <w:r w:rsidR="00992097" w:rsidRPr="004C2B8B">
        <w:t>odule coverage</w:t>
      </w:r>
    </w:p>
    <w:p w14:paraId="570EBF35" w14:textId="724403BE" w:rsidR="00C106E2" w:rsidRDefault="00ED159B" w:rsidP="006221CE">
      <w:r>
        <w:rPr>
          <w:lang w:val="en-GB"/>
        </w:rPr>
        <w:t xml:space="preserve">From each of the AUV images, </w:t>
      </w:r>
      <w:r>
        <w:rPr>
          <w:rFonts w:cs="Times New Roman"/>
          <w:lang w:val="en-GB"/>
        </w:rPr>
        <w:t>nodule presence and size was</w:t>
      </w:r>
      <w:r w:rsidRPr="00C87DC3">
        <w:rPr>
          <w:rFonts w:cs="Times New Roman"/>
          <w:color w:val="3D3937"/>
        </w:rPr>
        <w:t xml:space="preserve"> </w:t>
      </w:r>
      <w:r>
        <w:rPr>
          <w:rFonts w:cs="Times New Roman"/>
          <w:color w:val="3D3937"/>
        </w:rPr>
        <w:t xml:space="preserve">measured by means of </w:t>
      </w:r>
      <w:r w:rsidRPr="00C87DC3">
        <w:rPr>
          <w:rFonts w:cs="Times New Roman"/>
          <w:color w:val="3D3937"/>
        </w:rPr>
        <w:t xml:space="preserve">a custom script in Python programming language </w:t>
      </w:r>
      <w:r>
        <w:rPr>
          <w:rFonts w:cs="Times New Roman"/>
          <w:color w:val="3D3937"/>
        </w:rPr>
        <w:t>developed with a</w:t>
      </w:r>
      <w:r w:rsidRPr="00C87DC3">
        <w:rPr>
          <w:rFonts w:cs="Times New Roman"/>
          <w:color w:val="3D3937"/>
        </w:rPr>
        <w:t xml:space="preserve"> combination of tools from the opensource libraries OpenCV (</w:t>
      </w:r>
      <w:hyperlink r:id="rId18" w:tgtFrame="_blank" w:history="1">
        <w:r w:rsidRPr="00C87DC3">
          <w:rPr>
            <w:rStyle w:val="Hyperlink"/>
            <w:rFonts w:cs="Times New Roman"/>
          </w:rPr>
          <w:t>https://opencv.org/</w:t>
        </w:r>
      </w:hyperlink>
      <w:r w:rsidRPr="00C87DC3">
        <w:rPr>
          <w:rFonts w:cs="Times New Roman"/>
          <w:color w:val="212121"/>
          <w:shd w:val="clear" w:color="auto" w:fill="FFFFFF"/>
        </w:rPr>
        <w:t>) and Scikit-Image (</w:t>
      </w:r>
      <w:hyperlink r:id="rId19" w:tgtFrame="_blank" w:history="1">
        <w:r w:rsidRPr="00C87DC3">
          <w:rPr>
            <w:rStyle w:val="Hyperlink"/>
            <w:rFonts w:cs="Times New Roman"/>
          </w:rPr>
          <w:t>https://scikit-image.org/</w:t>
        </w:r>
      </w:hyperlink>
      <w:r w:rsidRPr="00C87DC3">
        <w:rPr>
          <w:rFonts w:cs="Times New Roman"/>
          <w:color w:val="212121"/>
          <w:shd w:val="clear" w:color="auto" w:fill="FFFFFF"/>
        </w:rPr>
        <w:t>).</w:t>
      </w:r>
      <w:r>
        <w:rPr>
          <w:rFonts w:cs="Times New Roman"/>
          <w:color w:val="212121"/>
          <w:shd w:val="clear" w:color="auto" w:fill="FFFFFF"/>
        </w:rPr>
        <w:t xml:space="preserve"> </w:t>
      </w:r>
      <w:r w:rsidR="00C106E2">
        <w:rPr>
          <w:lang w:val="en-GB"/>
        </w:rPr>
        <w:t>T</w:t>
      </w:r>
      <w:r w:rsidR="00C106E2" w:rsidRPr="00C106E2">
        <w:rPr>
          <w:lang w:val="en-GB"/>
        </w:rPr>
        <w:t xml:space="preserve">he </w:t>
      </w:r>
      <w:r w:rsidRPr="00C106E2">
        <w:rPr>
          <w:lang w:val="en-GB"/>
        </w:rPr>
        <w:t xml:space="preserve">surface area covered by nodules </w:t>
      </w:r>
      <w:r>
        <w:rPr>
          <w:lang w:val="en-GB"/>
        </w:rPr>
        <w:t>(</w:t>
      </w:r>
      <w:r w:rsidR="00C106E2" w:rsidRPr="00C106E2">
        <w:rPr>
          <w:lang w:val="en-GB"/>
        </w:rPr>
        <w:t>nodule coverage</w:t>
      </w:r>
      <w:r>
        <w:rPr>
          <w:lang w:val="en-GB"/>
        </w:rPr>
        <w:t xml:space="preserve">, </w:t>
      </w:r>
      <w:r w:rsidR="00C106E2" w:rsidRPr="00C106E2">
        <w:rPr>
          <w:lang w:val="en-GB"/>
        </w:rPr>
        <w:t xml:space="preserve">%) was determined </w:t>
      </w:r>
      <w:r>
        <w:rPr>
          <w:lang w:val="en-GB"/>
        </w:rPr>
        <w:t>analysing</w:t>
      </w:r>
      <w:r w:rsidR="00C106E2" w:rsidRPr="00C106E2">
        <w:rPr>
          <w:lang w:val="en-GB"/>
        </w:rPr>
        <w:t xml:space="preserve"> </w:t>
      </w:r>
      <w:r w:rsidR="006221CE">
        <w:rPr>
          <w:lang w:val="en-GB"/>
        </w:rPr>
        <w:t xml:space="preserve">the pictures by means of two approaches: a </w:t>
      </w:r>
      <w:r w:rsidR="00C106E2" w:rsidRPr="00EA6187">
        <w:t>qualitative</w:t>
      </w:r>
      <w:r w:rsidR="006221CE">
        <w:t xml:space="preserve"> and a quantitative approach. The qualitative approach</w:t>
      </w:r>
      <w:r w:rsidR="00C106E2" w:rsidRPr="00EA6187">
        <w:t xml:space="preserve"> distinguish</w:t>
      </w:r>
      <w:r w:rsidR="006221CE">
        <w:t>es</w:t>
      </w:r>
      <w:r w:rsidR="00C106E2" w:rsidRPr="00EA6187">
        <w:t xml:space="preserve"> </w:t>
      </w:r>
      <w:r w:rsidR="006221CE">
        <w:t>images</w:t>
      </w:r>
      <w:r w:rsidR="00C106E2" w:rsidRPr="00EA6187">
        <w:t xml:space="preserve"> </w:t>
      </w:r>
      <w:r w:rsidR="006221CE">
        <w:t>with</w:t>
      </w:r>
      <w:r w:rsidR="00C106E2" w:rsidRPr="00EA6187">
        <w:t xml:space="preserve"> many nodules (dense/intermediate class) </w:t>
      </w:r>
      <w:r w:rsidR="006221CE">
        <w:t>from</w:t>
      </w:r>
      <w:r w:rsidR="00C106E2" w:rsidRPr="00EA6187">
        <w:t xml:space="preserve"> </w:t>
      </w:r>
      <w:r w:rsidR="006221CE">
        <w:t>images with</w:t>
      </w:r>
      <w:r w:rsidR="00C106E2" w:rsidRPr="00EA6187">
        <w:t xml:space="preserve"> no or few nodules (bare class). </w:t>
      </w:r>
      <w:r w:rsidR="006221CE">
        <w:t xml:space="preserve">The quantitative approach </w:t>
      </w:r>
      <w:r>
        <w:t>identified</w:t>
      </w:r>
      <w:r w:rsidR="00C106E2" w:rsidRPr="00EA6187">
        <w:t xml:space="preserve"> </w:t>
      </w:r>
      <w:r w:rsidR="006221CE">
        <w:t xml:space="preserve">for each nodule in the image a set of </w:t>
      </w:r>
      <w:r w:rsidR="00C106E2" w:rsidRPr="00EA6187">
        <w:t xml:space="preserve">parameters: major axis, minor axis, orientation </w:t>
      </w:r>
      <w:r w:rsidR="00C106E2" w:rsidRPr="00EA6187">
        <w:lastRenderedPageBreak/>
        <w:t>surface, roundness</w:t>
      </w:r>
      <w:r w:rsidR="006221CE">
        <w:t>,</w:t>
      </w:r>
      <w:r w:rsidR="00C106E2" w:rsidRPr="00EA6187">
        <w:t xml:space="preserve"> and for each parameter the mean, standard deviation, minimum, maxi</w:t>
      </w:r>
      <w:r w:rsidR="00257595">
        <w:t>mum and 5% and 95% percentiles we</w:t>
      </w:r>
      <w:r w:rsidR="00C106E2" w:rsidRPr="00EA6187">
        <w:t xml:space="preserve">re calculated. </w:t>
      </w:r>
      <w:r w:rsidR="00927AC1">
        <w:t>T</w:t>
      </w:r>
      <w:r>
        <w:t>he script followed</w:t>
      </w:r>
      <w:r w:rsidR="00C106E2" w:rsidRPr="00EA6187">
        <w:t xml:space="preserve"> a </w:t>
      </w:r>
      <w:r w:rsidR="00927AC1">
        <w:t>different</w:t>
      </w:r>
      <w:r w:rsidR="006221CE">
        <w:t xml:space="preserve"> </w:t>
      </w:r>
      <w:r w:rsidR="00C106E2" w:rsidRPr="00EA6187">
        <w:t xml:space="preserve">workflow </w:t>
      </w:r>
      <w:r w:rsidR="006221CE">
        <w:t xml:space="preserve">for </w:t>
      </w:r>
      <w:r w:rsidR="00927AC1">
        <w:t>b</w:t>
      </w:r>
      <w:r w:rsidR="00C106E2" w:rsidRPr="00EA6187">
        <w:t>are</w:t>
      </w:r>
      <w:r w:rsidR="00927AC1">
        <w:t>, i</w:t>
      </w:r>
      <w:r w:rsidR="00C106E2" w:rsidRPr="00EA6187">
        <w:t>ntermediate</w:t>
      </w:r>
      <w:r w:rsidR="00927AC1">
        <w:t xml:space="preserve"> and d</w:t>
      </w:r>
      <w:r w:rsidR="00C106E2" w:rsidRPr="00EA6187">
        <w:t>ense</w:t>
      </w:r>
      <w:r w:rsidR="00927AC1">
        <w:t xml:space="preserve"> class images, based on the outcome of the qualitative approach.</w:t>
      </w:r>
    </w:p>
    <w:p w14:paraId="4FE469A2" w14:textId="053F977C" w:rsidR="001C1715" w:rsidRDefault="00AE45AE" w:rsidP="006601C6">
      <w:pPr>
        <w:pStyle w:val="Kop2"/>
      </w:pPr>
      <w:r w:rsidRPr="00FD3202">
        <w:t>Data processing and statistical analyses</w:t>
      </w:r>
    </w:p>
    <w:p w14:paraId="2AB8115A" w14:textId="77777777" w:rsidR="00B820BC" w:rsidRPr="00B820BC" w:rsidRDefault="00B820BC" w:rsidP="00B820BC">
      <w:pPr>
        <w:pStyle w:val="ListParagraph"/>
        <w:numPr>
          <w:ilvl w:val="0"/>
          <w:numId w:val="26"/>
        </w:numPr>
        <w:contextualSpacing w:val="0"/>
        <w:rPr>
          <w:rFonts w:cs="Times New Roman"/>
          <w:i/>
          <w:vanish/>
        </w:rPr>
      </w:pPr>
    </w:p>
    <w:p w14:paraId="78610945" w14:textId="77777777" w:rsidR="00B820BC" w:rsidRPr="00B820BC" w:rsidRDefault="00B820BC" w:rsidP="00B820BC">
      <w:pPr>
        <w:pStyle w:val="ListParagraph"/>
        <w:numPr>
          <w:ilvl w:val="0"/>
          <w:numId w:val="26"/>
        </w:numPr>
        <w:contextualSpacing w:val="0"/>
        <w:rPr>
          <w:rFonts w:cs="Times New Roman"/>
          <w:i/>
          <w:vanish/>
        </w:rPr>
      </w:pPr>
    </w:p>
    <w:p w14:paraId="461D6E29" w14:textId="77777777" w:rsidR="00B820BC" w:rsidRPr="00B820BC" w:rsidRDefault="00B820BC" w:rsidP="00B820BC">
      <w:pPr>
        <w:pStyle w:val="ListParagraph"/>
        <w:numPr>
          <w:ilvl w:val="1"/>
          <w:numId w:val="26"/>
        </w:numPr>
        <w:contextualSpacing w:val="0"/>
        <w:rPr>
          <w:rFonts w:cs="Times New Roman"/>
          <w:i/>
          <w:vanish/>
        </w:rPr>
      </w:pPr>
    </w:p>
    <w:p w14:paraId="1D5F3319" w14:textId="77777777" w:rsidR="00B820BC" w:rsidRPr="00B820BC" w:rsidRDefault="00B820BC" w:rsidP="00B820BC">
      <w:pPr>
        <w:pStyle w:val="ListParagraph"/>
        <w:numPr>
          <w:ilvl w:val="1"/>
          <w:numId w:val="26"/>
        </w:numPr>
        <w:contextualSpacing w:val="0"/>
        <w:rPr>
          <w:rFonts w:cs="Times New Roman"/>
          <w:i/>
          <w:vanish/>
        </w:rPr>
      </w:pPr>
    </w:p>
    <w:p w14:paraId="4A16CA76" w14:textId="77777777" w:rsidR="00B820BC" w:rsidRPr="00B820BC" w:rsidRDefault="00B820BC" w:rsidP="00B820BC">
      <w:pPr>
        <w:pStyle w:val="ListParagraph"/>
        <w:numPr>
          <w:ilvl w:val="1"/>
          <w:numId w:val="26"/>
        </w:numPr>
        <w:contextualSpacing w:val="0"/>
        <w:rPr>
          <w:rFonts w:cs="Times New Roman"/>
          <w:i/>
          <w:vanish/>
        </w:rPr>
      </w:pPr>
    </w:p>
    <w:p w14:paraId="3247F57F" w14:textId="77777777" w:rsidR="00B820BC" w:rsidRPr="00B820BC" w:rsidRDefault="00B820BC" w:rsidP="00B820BC">
      <w:pPr>
        <w:pStyle w:val="ListParagraph"/>
        <w:numPr>
          <w:ilvl w:val="1"/>
          <w:numId w:val="26"/>
        </w:numPr>
        <w:contextualSpacing w:val="0"/>
        <w:rPr>
          <w:rFonts w:cs="Times New Roman"/>
          <w:i/>
          <w:vanish/>
        </w:rPr>
      </w:pPr>
    </w:p>
    <w:p w14:paraId="14DE35E5" w14:textId="77777777" w:rsidR="00B820BC" w:rsidRPr="00B820BC" w:rsidRDefault="00B820BC" w:rsidP="00B820BC">
      <w:pPr>
        <w:pStyle w:val="ListParagraph"/>
        <w:numPr>
          <w:ilvl w:val="1"/>
          <w:numId w:val="26"/>
        </w:numPr>
        <w:contextualSpacing w:val="0"/>
        <w:rPr>
          <w:rFonts w:cs="Times New Roman"/>
          <w:i/>
          <w:vanish/>
        </w:rPr>
      </w:pPr>
    </w:p>
    <w:p w14:paraId="7100FC11" w14:textId="77777777" w:rsidR="00B820BC" w:rsidRPr="00B820BC" w:rsidRDefault="00B820BC" w:rsidP="00B820BC">
      <w:pPr>
        <w:pStyle w:val="ListParagraph"/>
        <w:numPr>
          <w:ilvl w:val="1"/>
          <w:numId w:val="26"/>
        </w:numPr>
        <w:contextualSpacing w:val="0"/>
        <w:rPr>
          <w:rFonts w:cs="Times New Roman"/>
          <w:i/>
          <w:vanish/>
        </w:rPr>
      </w:pPr>
    </w:p>
    <w:p w14:paraId="4A715948" w14:textId="2BC64991" w:rsidR="00FA77EB" w:rsidRPr="009D0A8C" w:rsidRDefault="00FA77EB" w:rsidP="00B820BC">
      <w:pPr>
        <w:pStyle w:val="Kop3"/>
      </w:pPr>
      <w:r w:rsidRPr="009D0A8C">
        <w:t xml:space="preserve">Polymetallic nodule </w:t>
      </w:r>
      <w:r w:rsidRPr="006601C6">
        <w:t>coverage</w:t>
      </w:r>
    </w:p>
    <w:p w14:paraId="797AFCF7" w14:textId="45ED6ECC" w:rsidR="00FA77EB" w:rsidRPr="00F924C3" w:rsidRDefault="00FA77EB" w:rsidP="00FA77EB">
      <w:pPr>
        <w:spacing w:after="160"/>
        <w:rPr>
          <w:lang w:val="en-GB"/>
        </w:rPr>
      </w:pPr>
      <w:r w:rsidRPr="009D0A8C">
        <w:rPr>
          <w:lang w:val="en-GB"/>
        </w:rPr>
        <w:t xml:space="preserve">Differences in the polymetallic nodule coverage (%) </w:t>
      </w:r>
      <w:r w:rsidR="00D23192">
        <w:rPr>
          <w:lang w:val="en-GB"/>
        </w:rPr>
        <w:t>below 8m altitude</w:t>
      </w:r>
      <w:r w:rsidR="00D23192" w:rsidRPr="009D0A8C">
        <w:rPr>
          <w:lang w:val="en-GB"/>
        </w:rPr>
        <w:t xml:space="preserve"> </w:t>
      </w:r>
      <w:r w:rsidRPr="009D0A8C">
        <w:rPr>
          <w:lang w:val="en-GB"/>
        </w:rPr>
        <w:t xml:space="preserve">between sites were tested </w:t>
      </w:r>
      <w:r w:rsidRPr="00C500E1">
        <w:rPr>
          <w:lang w:val="en-GB"/>
        </w:rPr>
        <w:t>with a</w:t>
      </w:r>
      <w:r w:rsidR="00164FED" w:rsidRPr="00C500E1">
        <w:rPr>
          <w:lang w:val="en-GB"/>
        </w:rPr>
        <w:t xml:space="preserve"> non-parametric</w:t>
      </w:r>
      <w:r w:rsidRPr="00C500E1">
        <w:rPr>
          <w:lang w:val="en-GB"/>
        </w:rPr>
        <w:t xml:space="preserve"> </w:t>
      </w:r>
      <w:r w:rsidR="00164FED" w:rsidRPr="00C500E1">
        <w:rPr>
          <w:lang w:val="en-GB"/>
        </w:rPr>
        <w:t>two sample Wilcoxon test,</w:t>
      </w:r>
      <w:r w:rsidR="00164FED">
        <w:rPr>
          <w:lang w:val="en-GB"/>
        </w:rPr>
        <w:t xml:space="preserve"> because </w:t>
      </w:r>
      <w:r w:rsidR="00164FED">
        <w:t xml:space="preserve">the assumptions of normality </w:t>
      </w:r>
      <w:r w:rsidR="00164FED" w:rsidRPr="00FD3202">
        <w:rPr>
          <w:lang w:val="en-GB"/>
        </w:rPr>
        <w:t>(Shapiro-Wilk tests)</w:t>
      </w:r>
      <w:r w:rsidR="00164FED">
        <w:rPr>
          <w:lang w:val="en-GB"/>
        </w:rPr>
        <w:t xml:space="preserve"> </w:t>
      </w:r>
      <w:r w:rsidR="00164FED">
        <w:t xml:space="preserve">and </w:t>
      </w:r>
      <w:r w:rsidR="00164FED" w:rsidRPr="00E8480E">
        <w:rPr>
          <w:lang w:val="en-GB"/>
        </w:rPr>
        <w:t>homogeneity of variance</w:t>
      </w:r>
      <w:r w:rsidR="00164FED">
        <w:rPr>
          <w:lang w:val="en-GB"/>
        </w:rPr>
        <w:t xml:space="preserve"> were not fulfilled. </w:t>
      </w:r>
      <w:r w:rsidR="00C31E4B">
        <w:rPr>
          <w:lang w:val="en-GB"/>
        </w:rPr>
        <w:t xml:space="preserve"> </w:t>
      </w:r>
      <w:r w:rsidR="00AA2474">
        <w:rPr>
          <w:lang w:val="en-GB"/>
        </w:rPr>
        <w:t xml:space="preserve">Prior to the analysis, the zero nodule coverage </w:t>
      </w:r>
      <w:r w:rsidR="00AA2474" w:rsidRPr="005B3D6A">
        <w:t xml:space="preserve">images were removed </w:t>
      </w:r>
      <w:r w:rsidR="00AA2474">
        <w:t>from the dataset</w:t>
      </w:r>
      <w:r w:rsidR="00164FED">
        <w:t>.</w:t>
      </w:r>
    </w:p>
    <w:p w14:paraId="08B54000" w14:textId="12EEB749" w:rsidR="005902A6" w:rsidRPr="00FD3202" w:rsidRDefault="005902A6" w:rsidP="006601C6">
      <w:pPr>
        <w:pStyle w:val="Kop3"/>
      </w:pPr>
      <w:r w:rsidRPr="00FD3202">
        <w:t>Megaf</w:t>
      </w:r>
      <w:r w:rsidR="007A79CF" w:rsidRPr="00FD3202">
        <w:t xml:space="preserve">auna </w:t>
      </w:r>
      <w:r w:rsidR="006F27F1">
        <w:t>density</w:t>
      </w:r>
      <w:r w:rsidRPr="00FD3202">
        <w:t xml:space="preserve"> and community composition</w:t>
      </w:r>
    </w:p>
    <w:p w14:paraId="5C910762" w14:textId="66B6B1DB" w:rsidR="002F75C5" w:rsidRPr="009D666F" w:rsidRDefault="005676DF" w:rsidP="00E229C0">
      <w:pPr>
        <w:rPr>
          <w:lang w:val="en-GB"/>
        </w:rPr>
      </w:pPr>
      <w:r>
        <w:t xml:space="preserve">Only the annotations from Obs 1 were used for further ecological analysis as these covered the full dataset, whereas Obs 2 annotations encompassed only a 20% of the images already annotated by Obs1. </w:t>
      </w:r>
      <w:r w:rsidR="00E16EAD" w:rsidRPr="00FD3202">
        <w:rPr>
          <w:lang w:val="en-GB"/>
        </w:rPr>
        <w:t xml:space="preserve">The megafauna community was investigated both at higher taxon </w:t>
      </w:r>
      <w:r w:rsidR="00642707" w:rsidRPr="00FD3202">
        <w:rPr>
          <w:lang w:val="en-GB"/>
        </w:rPr>
        <w:t xml:space="preserve">level </w:t>
      </w:r>
      <w:r w:rsidR="00A51D1B" w:rsidRPr="00FD3202">
        <w:rPr>
          <w:lang w:val="en-GB"/>
        </w:rPr>
        <w:t>(</w:t>
      </w:r>
      <w:r w:rsidR="00A51D1B" w:rsidRPr="000D57CD">
        <w:rPr>
          <w:lang w:val="en-GB"/>
        </w:rPr>
        <w:t>i.e.</w:t>
      </w:r>
      <w:r w:rsidR="00A51D1B" w:rsidRPr="00FD3202">
        <w:rPr>
          <w:lang w:val="en-GB"/>
        </w:rPr>
        <w:t xml:space="preserve"> </w:t>
      </w:r>
      <w:r w:rsidR="002E48D5" w:rsidRPr="00FD3202">
        <w:rPr>
          <w:lang w:val="en-GB"/>
        </w:rPr>
        <w:t>p</w:t>
      </w:r>
      <w:r w:rsidR="00164AB1">
        <w:rPr>
          <w:lang w:val="en-GB"/>
        </w:rPr>
        <w:t xml:space="preserve">hylum, </w:t>
      </w:r>
      <w:r w:rsidR="002E48D5" w:rsidRPr="00FD3202">
        <w:rPr>
          <w:lang w:val="en-GB"/>
        </w:rPr>
        <w:t>class</w:t>
      </w:r>
      <w:r w:rsidR="00164AB1">
        <w:rPr>
          <w:lang w:val="en-GB"/>
        </w:rPr>
        <w:t xml:space="preserve"> or </w:t>
      </w:r>
      <w:r w:rsidR="002E48D5" w:rsidRPr="00FD3202">
        <w:rPr>
          <w:lang w:val="en-GB"/>
        </w:rPr>
        <w:t>order</w:t>
      </w:r>
      <w:r w:rsidR="00A51D1B" w:rsidRPr="00FD3202">
        <w:rPr>
          <w:lang w:val="en-GB"/>
        </w:rPr>
        <w:t xml:space="preserve"> level) </w:t>
      </w:r>
      <w:r w:rsidR="00E16EAD" w:rsidRPr="00FD3202">
        <w:rPr>
          <w:lang w:val="en-GB"/>
        </w:rPr>
        <w:t xml:space="preserve">and </w:t>
      </w:r>
      <w:r w:rsidR="00642707" w:rsidRPr="00FD3202">
        <w:rPr>
          <w:lang w:val="en-GB"/>
        </w:rPr>
        <w:t xml:space="preserve">at </w:t>
      </w:r>
      <w:r w:rsidR="00A51D1B" w:rsidRPr="00FD3202">
        <w:rPr>
          <w:lang w:val="en-GB"/>
        </w:rPr>
        <w:t>the lowest</w:t>
      </w:r>
      <w:r w:rsidR="00642707" w:rsidRPr="00FD3202">
        <w:rPr>
          <w:lang w:val="en-GB"/>
        </w:rPr>
        <w:t xml:space="preserve"> identifiable</w:t>
      </w:r>
      <w:r w:rsidR="00E16EAD" w:rsidRPr="00FD3202">
        <w:rPr>
          <w:lang w:val="en-GB"/>
        </w:rPr>
        <w:t xml:space="preserve"> taxon level</w:t>
      </w:r>
      <w:r w:rsidR="00DC33B5">
        <w:rPr>
          <w:lang w:val="en-GB"/>
        </w:rPr>
        <w:t xml:space="preserve"> </w:t>
      </w:r>
      <w:r w:rsidR="00DC33B5" w:rsidRPr="00DC33B5">
        <w:rPr>
          <w:lang w:val="en-GB"/>
        </w:rPr>
        <w:t>(morpho</w:t>
      </w:r>
      <w:r w:rsidR="00DC33B5">
        <w:rPr>
          <w:lang w:val="en-GB"/>
        </w:rPr>
        <w:t>types</w:t>
      </w:r>
      <w:r w:rsidR="00DC33B5" w:rsidRPr="00DC33B5">
        <w:rPr>
          <w:lang w:val="en-GB"/>
        </w:rPr>
        <w:t>: m</w:t>
      </w:r>
      <w:r w:rsidR="00DC33B5">
        <w:rPr>
          <w:lang w:val="en-GB"/>
        </w:rPr>
        <w:t>t</w:t>
      </w:r>
      <w:r w:rsidR="00DC33B5" w:rsidRPr="00DC33B5">
        <w:rPr>
          <w:lang w:val="en-GB"/>
        </w:rPr>
        <w:t>p)</w:t>
      </w:r>
      <w:r w:rsidR="00E94D86">
        <w:rPr>
          <w:lang w:val="en-GB"/>
        </w:rPr>
        <w:t>,</w:t>
      </w:r>
      <w:r w:rsidR="00A51D1B" w:rsidRPr="00FD3202">
        <w:rPr>
          <w:lang w:val="en-GB"/>
        </w:rPr>
        <w:t xml:space="preserve"> </w:t>
      </w:r>
      <w:r w:rsidR="0055592B" w:rsidRPr="00FD3202">
        <w:rPr>
          <w:lang w:val="en-GB"/>
        </w:rPr>
        <w:t>excluding</w:t>
      </w:r>
      <w:r w:rsidR="00F94D58">
        <w:rPr>
          <w:lang w:val="en-GB"/>
        </w:rPr>
        <w:t xml:space="preserve"> unknown annotations and</w:t>
      </w:r>
      <w:r w:rsidR="00A51D1B" w:rsidRPr="00FD3202">
        <w:rPr>
          <w:lang w:val="en-GB"/>
        </w:rPr>
        <w:t xml:space="preserve"> Xenophyophora (megafauna-sized unicellular eukaryotes</w:t>
      </w:r>
      <w:r w:rsidR="000B1104">
        <w:rPr>
          <w:lang w:val="en-GB"/>
        </w:rPr>
        <w:t>,</w:t>
      </w:r>
      <w:r w:rsidR="00A51D1B" w:rsidRPr="00FD3202">
        <w:rPr>
          <w:lang w:val="en-GB"/>
        </w:rPr>
        <w:t xml:space="preserve"> which are generally not taken into account in deep-sea megafauna community studies</w:t>
      </w:r>
      <w:r w:rsidR="000D57CD">
        <w:rPr>
          <w:lang w:val="en-GB"/>
        </w:rPr>
        <w:t xml:space="preserve"> because </w:t>
      </w:r>
      <w:r w:rsidR="000D57CD" w:rsidRPr="000D57CD">
        <w:rPr>
          <w:lang w:val="en-GB"/>
        </w:rPr>
        <w:t>it is not possible</w:t>
      </w:r>
      <w:r w:rsidR="000D57CD">
        <w:rPr>
          <w:lang w:val="en-GB"/>
        </w:rPr>
        <w:t xml:space="preserve"> </w:t>
      </w:r>
      <w:r w:rsidR="000D57CD" w:rsidRPr="000D57CD">
        <w:rPr>
          <w:lang w:val="en-GB"/>
        </w:rPr>
        <w:t xml:space="preserve">to determine whether </w:t>
      </w:r>
      <w:r w:rsidR="000D57CD">
        <w:rPr>
          <w:lang w:val="en-GB"/>
        </w:rPr>
        <w:t>they</w:t>
      </w:r>
      <w:r w:rsidR="000D57CD" w:rsidRPr="000D57CD">
        <w:rPr>
          <w:lang w:val="en-GB"/>
        </w:rPr>
        <w:t xml:space="preserve"> are alive in images</w:t>
      </w:r>
      <w:r w:rsidR="00937C3B">
        <w:rPr>
          <w:lang w:val="en-GB"/>
        </w:rPr>
        <w:t>;</w:t>
      </w:r>
      <w:r w:rsidR="000D57CD">
        <w:rPr>
          <w:lang w:val="en-GB"/>
        </w:rPr>
        <w:t xml:space="preserve"> </w:t>
      </w:r>
      <w:r w:rsidR="000D57CD">
        <w:rPr>
          <w:lang w:val="en-GB"/>
        </w:rPr>
        <w:fldChar w:fldCharType="begin"/>
      </w:r>
      <w:r w:rsidR="00937C3B">
        <w:rPr>
          <w:lang w:val="en-GB"/>
        </w:rPr>
        <w:instrText xml:space="preserve"> ADDIN ZOTERO_ITEM CSL_CITATION {"citationID":"QjFaiPV0","properties":{"custom":"Hughes and Gooday, 2004","formattedCitation":"Hughes and Gooday, 2004","plainCitation":"Hughes and Gooday, 2004","noteIndex":0},"citationItems":[{"id":1783,"uris":["http://zotero.org/groups/512020/items/LHQ3DEPX"],"uri":["http://zotero.org/groups/512020/items/LHQ3DEPX"],"itemData":{"id":1783,"type":"article-journal","container-title":"Deep-Sea Research I","page":"1741–1758","source":"Google Scholar","title":"The influence of dead Syringammina fragilissima (Xenophyophorea) tests on the distribution of benthic foraminifera in the Darwin Mounds region (NE Atlantic)","volume":"51","author":[{"family":"Hughes","given":"J. A."},{"family":"Gooday","given":"A. J."}],"issued":{"date-parts":[["2004"]]}}}],"schema":"https://github.com/citation-style-language/schema/raw/master/csl-citation.json"} </w:instrText>
      </w:r>
      <w:r w:rsidR="000D57CD">
        <w:rPr>
          <w:lang w:val="en-GB"/>
        </w:rPr>
        <w:fldChar w:fldCharType="separate"/>
      </w:r>
      <w:r w:rsidR="00937C3B" w:rsidRPr="00937C3B">
        <w:rPr>
          <w:rFonts w:cs="Times New Roman"/>
        </w:rPr>
        <w:t>Hughes and Gooday, 2004</w:t>
      </w:r>
      <w:r w:rsidR="000D57CD">
        <w:rPr>
          <w:lang w:val="en-GB"/>
        </w:rPr>
        <w:fldChar w:fldCharType="end"/>
      </w:r>
      <w:r w:rsidR="000D57CD">
        <w:rPr>
          <w:lang w:val="en-GB"/>
        </w:rPr>
        <w:t>)</w:t>
      </w:r>
      <w:r w:rsidR="00A51D1B" w:rsidRPr="00FD3202">
        <w:rPr>
          <w:lang w:val="en-GB"/>
        </w:rPr>
        <w:t xml:space="preserve">. </w:t>
      </w:r>
      <w:r w:rsidR="000E3008" w:rsidRPr="00FD3202">
        <w:rPr>
          <w:lang w:val="en-GB"/>
        </w:rPr>
        <w:t>M</w:t>
      </w:r>
      <w:r w:rsidR="00A51D1B" w:rsidRPr="00FD3202">
        <w:rPr>
          <w:lang w:val="en-GB"/>
        </w:rPr>
        <w:t>egafaunal abundances were standardized to number of individuals per hectare (ha).</w:t>
      </w:r>
      <w:r w:rsidR="00642707" w:rsidRPr="00FD3202">
        <w:rPr>
          <w:lang w:val="en-GB"/>
        </w:rPr>
        <w:t xml:space="preserve"> Differences in megafaunal </w:t>
      </w:r>
      <w:r w:rsidR="00164AB1">
        <w:rPr>
          <w:lang w:val="en-GB"/>
        </w:rPr>
        <w:t>density (ind. ha</w:t>
      </w:r>
      <w:r w:rsidR="00164AB1" w:rsidRPr="00164AB1">
        <w:rPr>
          <w:vertAlign w:val="superscript"/>
          <w:lang w:val="en-GB"/>
        </w:rPr>
        <w:t>-1</w:t>
      </w:r>
      <w:r w:rsidR="00164AB1">
        <w:rPr>
          <w:lang w:val="en-GB"/>
        </w:rPr>
        <w:t>)</w:t>
      </w:r>
      <w:r w:rsidR="00642707" w:rsidRPr="00FD3202">
        <w:rPr>
          <w:lang w:val="en-GB"/>
        </w:rPr>
        <w:t xml:space="preserve"> were test</w:t>
      </w:r>
      <w:r w:rsidR="004E14F0" w:rsidRPr="00FD3202">
        <w:rPr>
          <w:lang w:val="en-GB"/>
        </w:rPr>
        <w:t>ed</w:t>
      </w:r>
      <w:r w:rsidR="00642707" w:rsidRPr="00FD3202">
        <w:rPr>
          <w:lang w:val="en-GB"/>
        </w:rPr>
        <w:t xml:space="preserve"> with a two-way Analysis of Variance (ANOVA)</w:t>
      </w:r>
      <w:r w:rsidR="00C10294" w:rsidRPr="00FD3202">
        <w:rPr>
          <w:lang w:val="en-GB"/>
        </w:rPr>
        <w:t>, with Site and Altitude as two fixed factors</w:t>
      </w:r>
      <w:r w:rsidR="00642707" w:rsidRPr="00FD3202">
        <w:rPr>
          <w:lang w:val="en-GB"/>
        </w:rPr>
        <w:t>.</w:t>
      </w:r>
      <w:r w:rsidR="009D666F">
        <w:rPr>
          <w:lang w:val="en-GB"/>
        </w:rPr>
        <w:t xml:space="preserve"> </w:t>
      </w:r>
      <w:r w:rsidR="009D666F" w:rsidRPr="00FD3202">
        <w:rPr>
          <w:lang w:val="en-GB"/>
        </w:rPr>
        <w:t>Prior to ANOVA, the assumptions of normality (Shapiro-Wilk tests), homogeneity of variances (Levene tests), and the independence of the residuals were tested on untransformed data.</w:t>
      </w:r>
      <w:r w:rsidR="009D666F">
        <w:rPr>
          <w:lang w:val="en-GB"/>
        </w:rPr>
        <w:t xml:space="preserve"> Besides, to put focus </w:t>
      </w:r>
      <w:r w:rsidR="002F75C5" w:rsidRPr="00FD3202">
        <w:rPr>
          <w:lang w:val="en-GB"/>
        </w:rPr>
        <w:t xml:space="preserve">on the data </w:t>
      </w:r>
      <w:r w:rsidR="009D666F">
        <w:rPr>
          <w:lang w:val="en-GB"/>
        </w:rPr>
        <w:t>retrieved below 8m altitude, d</w:t>
      </w:r>
      <w:r w:rsidR="009D666F" w:rsidRPr="00FD3202">
        <w:rPr>
          <w:lang w:val="en-GB"/>
        </w:rPr>
        <w:t xml:space="preserve">ifferences in megafaunal </w:t>
      </w:r>
      <w:r w:rsidR="009D666F">
        <w:rPr>
          <w:lang w:val="en-GB"/>
        </w:rPr>
        <w:t>density (ind. ha</w:t>
      </w:r>
      <w:r w:rsidR="009D666F" w:rsidRPr="00164AB1">
        <w:rPr>
          <w:vertAlign w:val="superscript"/>
          <w:lang w:val="en-GB"/>
        </w:rPr>
        <w:t>-1</w:t>
      </w:r>
      <w:r w:rsidR="009D666F">
        <w:rPr>
          <w:lang w:val="en-GB"/>
        </w:rPr>
        <w:t>)</w:t>
      </w:r>
      <w:r w:rsidR="009D666F" w:rsidRPr="00FD3202">
        <w:rPr>
          <w:lang w:val="en-GB"/>
        </w:rPr>
        <w:t xml:space="preserve"> were tested with a </w:t>
      </w:r>
      <w:r w:rsidR="009D666F">
        <w:rPr>
          <w:lang w:val="en-GB"/>
        </w:rPr>
        <w:t>t-test.</w:t>
      </w:r>
      <w:r w:rsidR="00D23192">
        <w:rPr>
          <w:lang w:val="en-GB"/>
        </w:rPr>
        <w:t xml:space="preserve"> The correlation between total megafauna densities below 8m altitude and nodule coverage was evaluated using a Spe</w:t>
      </w:r>
      <w:r w:rsidR="00D61C41">
        <w:rPr>
          <w:lang w:val="en-GB"/>
        </w:rPr>
        <w:t>arman Rank correlation test</w:t>
      </w:r>
      <w:r w:rsidR="00D23192">
        <w:rPr>
          <w:lang w:val="en-GB"/>
        </w:rPr>
        <w:t>.</w:t>
      </w:r>
    </w:p>
    <w:p w14:paraId="37C38228" w14:textId="17F8D19A" w:rsidR="000E3008" w:rsidRDefault="004305F3" w:rsidP="00A51D1B">
      <w:pPr>
        <w:spacing w:after="160"/>
        <w:rPr>
          <w:lang w:val="en-GB"/>
        </w:rPr>
      </w:pPr>
      <w:r w:rsidRPr="00FD3202">
        <w:rPr>
          <w:lang w:val="en-GB"/>
        </w:rPr>
        <w:t xml:space="preserve">Differences in megafaunal community composition between sites and altitudes were tested with a multivariate 2-factor permutational ANOVA (PERMANOVA), based on Bray-Curtis resemblance </w:t>
      </w:r>
      <w:r w:rsidRPr="00FD3202">
        <w:rPr>
          <w:lang w:val="en-GB"/>
        </w:rPr>
        <w:lastRenderedPageBreak/>
        <w:t xml:space="preserve">matrices of </w:t>
      </w:r>
      <w:r w:rsidR="002F75C5">
        <w:rPr>
          <w:lang w:val="en-GB"/>
        </w:rPr>
        <w:t>un</w:t>
      </w:r>
      <w:r w:rsidRPr="00FD3202">
        <w:rPr>
          <w:lang w:val="en-GB"/>
        </w:rPr>
        <w:t xml:space="preserve">transformed </w:t>
      </w:r>
      <w:r w:rsidR="006F27F1">
        <w:rPr>
          <w:lang w:val="en-GB"/>
        </w:rPr>
        <w:t>density</w:t>
      </w:r>
      <w:r w:rsidRPr="00FD3202">
        <w:rPr>
          <w:lang w:val="en-GB"/>
        </w:rPr>
        <w:t xml:space="preserve"> data</w:t>
      </w:r>
      <w:r w:rsidR="00204877" w:rsidRPr="00FD3202">
        <w:rPr>
          <w:lang w:val="en-GB"/>
        </w:rPr>
        <w:t xml:space="preserve"> (</w:t>
      </w:r>
      <w:r w:rsidR="00F94D58">
        <w:rPr>
          <w:lang w:val="en-GB"/>
        </w:rPr>
        <w:t>lowest available</w:t>
      </w:r>
      <w:r w:rsidR="00204877" w:rsidRPr="00FD3202">
        <w:rPr>
          <w:lang w:val="en-GB"/>
        </w:rPr>
        <w:t xml:space="preserve"> taxon level)</w:t>
      </w:r>
      <w:r w:rsidRPr="00FD3202">
        <w:rPr>
          <w:lang w:val="en-GB"/>
        </w:rPr>
        <w:t xml:space="preserve">. </w:t>
      </w:r>
      <w:r w:rsidR="00F6172F" w:rsidRPr="00FD3202">
        <w:rPr>
          <w:lang w:val="en-GB"/>
        </w:rPr>
        <w:t>If</w:t>
      </w:r>
      <w:r w:rsidR="00204877" w:rsidRPr="00FD3202">
        <w:rPr>
          <w:lang w:val="en-GB"/>
        </w:rPr>
        <w:t xml:space="preserve"> a significant</w:t>
      </w:r>
      <w:r w:rsidR="00BE7689" w:rsidRPr="00FD3202">
        <w:rPr>
          <w:lang w:val="en-GB"/>
        </w:rPr>
        <w:t xml:space="preserve"> interaction</w:t>
      </w:r>
      <w:r w:rsidR="00204877" w:rsidRPr="00FD3202">
        <w:rPr>
          <w:lang w:val="en-GB"/>
        </w:rPr>
        <w:t xml:space="preserve"> effect was found, pair-wise tests </w:t>
      </w:r>
      <w:r w:rsidR="00BE7689" w:rsidRPr="00FD3202">
        <w:rPr>
          <w:lang w:val="en-GB"/>
        </w:rPr>
        <w:t xml:space="preserve">for </w:t>
      </w:r>
      <w:r w:rsidR="00204877" w:rsidRPr="00FD3202">
        <w:rPr>
          <w:lang w:val="en-GB"/>
        </w:rPr>
        <w:t xml:space="preserve">Site </w:t>
      </w:r>
      <w:r w:rsidR="00204877" w:rsidRPr="00FD3202">
        <w:rPr>
          <w:rFonts w:cs="Times New Roman"/>
          <w:lang w:val="en-GB"/>
        </w:rPr>
        <w:t>×</w:t>
      </w:r>
      <w:r w:rsidR="00204877" w:rsidRPr="00FD3202">
        <w:rPr>
          <w:lang w:val="en-GB"/>
        </w:rPr>
        <w:t xml:space="preserve"> Altitude were carried out. </w:t>
      </w:r>
      <w:r w:rsidR="00CC707E" w:rsidRPr="00CC707E">
        <w:rPr>
          <w:rStyle w:val="linkify"/>
        </w:rPr>
        <w:t>A SIMPER analysis (</w:t>
      </w:r>
      <w:r w:rsidR="00CC707E" w:rsidRPr="00CC707E">
        <w:rPr>
          <w:lang w:val="en-GB"/>
        </w:rPr>
        <w:t>Bray-Curtis resemblance, untransformed density data)</w:t>
      </w:r>
      <w:r w:rsidR="00CC707E" w:rsidRPr="00CC707E">
        <w:rPr>
          <w:rStyle w:val="linkify"/>
        </w:rPr>
        <w:t xml:space="preserve"> was conducted to calculate the contribution of each taxon (%) to the </w:t>
      </w:r>
      <w:r w:rsidR="00CC707E">
        <w:rPr>
          <w:lang w:val="en-GB"/>
        </w:rPr>
        <w:t>dissimilarity</w:t>
      </w:r>
      <w:r w:rsidR="00CC707E" w:rsidRPr="00CC707E">
        <w:rPr>
          <w:lang w:val="en-GB"/>
        </w:rPr>
        <w:t xml:space="preserve"> in the mega</w:t>
      </w:r>
      <w:r w:rsidR="00CC707E" w:rsidRPr="002D0B55">
        <w:rPr>
          <w:lang w:val="en-GB"/>
        </w:rPr>
        <w:t>fauna community between altitudes</w:t>
      </w:r>
      <w:r w:rsidR="0057655B">
        <w:rPr>
          <w:lang w:val="en-GB"/>
        </w:rPr>
        <w:t xml:space="preserve"> and sites</w:t>
      </w:r>
      <w:r w:rsidR="00CC707E">
        <w:rPr>
          <w:lang w:val="en-GB"/>
        </w:rPr>
        <w:t>.</w:t>
      </w:r>
      <w:r w:rsidR="00CC707E" w:rsidRPr="00FD3202">
        <w:rPr>
          <w:lang w:val="en-GB"/>
        </w:rPr>
        <w:t xml:space="preserve"> </w:t>
      </w:r>
      <w:r w:rsidR="009D666F" w:rsidRPr="00FD3202">
        <w:rPr>
          <w:lang w:val="en-GB"/>
        </w:rPr>
        <w:t>Differences in megafaunal community composition between sites</w:t>
      </w:r>
      <w:r w:rsidR="000B1104">
        <w:rPr>
          <w:lang w:val="en-GB"/>
        </w:rPr>
        <w:t xml:space="preserve"> at an altitude &lt; 8m</w:t>
      </w:r>
      <w:r w:rsidR="009D666F" w:rsidRPr="00FD3202">
        <w:rPr>
          <w:lang w:val="en-GB"/>
        </w:rPr>
        <w:t xml:space="preserve"> </w:t>
      </w:r>
      <w:r w:rsidR="009D666F">
        <w:rPr>
          <w:lang w:val="en-GB"/>
        </w:rPr>
        <w:t>only</w:t>
      </w:r>
      <w:r w:rsidR="009D666F" w:rsidRPr="00FD3202">
        <w:rPr>
          <w:lang w:val="en-GB"/>
        </w:rPr>
        <w:t xml:space="preserve"> were tested with a multivariate </w:t>
      </w:r>
      <w:r w:rsidR="009D666F">
        <w:rPr>
          <w:lang w:val="en-GB"/>
        </w:rPr>
        <w:t>1</w:t>
      </w:r>
      <w:r w:rsidR="009D666F" w:rsidRPr="00FD3202">
        <w:rPr>
          <w:lang w:val="en-GB"/>
        </w:rPr>
        <w:t xml:space="preserve">-factor </w:t>
      </w:r>
      <w:r w:rsidR="009D666F">
        <w:rPr>
          <w:lang w:val="en-GB"/>
        </w:rPr>
        <w:t>PERMANOVA</w:t>
      </w:r>
      <w:r w:rsidR="009D666F" w:rsidRPr="00FD3202">
        <w:rPr>
          <w:lang w:val="en-GB"/>
        </w:rPr>
        <w:t xml:space="preserve">, based on Bray-Curtis resemblance matrices of </w:t>
      </w:r>
      <w:r w:rsidR="009D666F">
        <w:rPr>
          <w:lang w:val="en-GB"/>
        </w:rPr>
        <w:t>un</w:t>
      </w:r>
      <w:r w:rsidR="009D666F" w:rsidRPr="00FD3202">
        <w:rPr>
          <w:lang w:val="en-GB"/>
        </w:rPr>
        <w:t xml:space="preserve">transformed </w:t>
      </w:r>
      <w:r w:rsidR="009D666F">
        <w:rPr>
          <w:lang w:val="en-GB"/>
        </w:rPr>
        <w:t>density</w:t>
      </w:r>
      <w:r w:rsidR="009D666F" w:rsidRPr="00FD3202">
        <w:rPr>
          <w:lang w:val="en-GB"/>
        </w:rPr>
        <w:t xml:space="preserve"> data (</w:t>
      </w:r>
      <w:r w:rsidR="009D666F">
        <w:rPr>
          <w:lang w:val="en-GB"/>
        </w:rPr>
        <w:t>lowest available</w:t>
      </w:r>
      <w:r w:rsidR="009D666F" w:rsidRPr="00FD3202">
        <w:rPr>
          <w:lang w:val="en-GB"/>
        </w:rPr>
        <w:t xml:space="preserve"> taxon level).</w:t>
      </w:r>
      <w:r w:rsidR="009D666F">
        <w:rPr>
          <w:lang w:val="en-GB"/>
        </w:rPr>
        <w:t xml:space="preserve"> </w:t>
      </w:r>
      <w:r w:rsidR="00204877" w:rsidRPr="00FD3202">
        <w:rPr>
          <w:lang w:val="en-GB"/>
        </w:rPr>
        <w:t xml:space="preserve">Although PERMANOVA makes no explicit assumptions regarding the distribution of the data, a test for the homogeneity of multivariate dispersions was </w:t>
      </w:r>
      <w:r w:rsidR="000B1104">
        <w:rPr>
          <w:lang w:val="en-GB"/>
        </w:rPr>
        <w:t>done</w:t>
      </w:r>
      <w:r w:rsidR="00204877" w:rsidRPr="00FD3202">
        <w:rPr>
          <w:lang w:val="en-GB"/>
        </w:rPr>
        <w:t xml:space="preserve">, using the PERMDISP routine. </w:t>
      </w:r>
      <w:r w:rsidRPr="009D666F">
        <w:rPr>
          <w:lang w:val="en-GB"/>
        </w:rPr>
        <w:t xml:space="preserve">In addition, data was visualized by a Principal Coordinates Analysis </w:t>
      </w:r>
      <w:r w:rsidRPr="009D666F">
        <w:rPr>
          <w:lang w:val="en-GB"/>
        </w:rPr>
        <w:fldChar w:fldCharType="begin"/>
      </w:r>
      <w:r w:rsidR="00312465">
        <w:rPr>
          <w:lang w:val="en-GB"/>
        </w:rPr>
        <w:instrText xml:space="preserve"> ADDIN ZOTERO_ITEM CSL_CITATION {"citationID":"69Euelrr","properties":{"formattedCitation":"(PCO; Anderson et al., 2008)","plainCitation":"(PCO; Anderson et al., 2008)","noteIndex":0},"citationItems":[{"id":606,"uris":["http://zotero.org/groups/512020/items/ATA55IRJ"],"uri":["http://zotero.org/groups/512020/items/ATA55IRJ"],"itemData":{"id":606,"type":"book","call-number":"EP-A16","event-place":"Plymouth","publisher":"Primer-E Ltd","publisher-place":"Plymouth","title":"PERMANOVA+ for PRIMER: guide for software and statistical methods","URL":"file:///D:/Elpape/My Documents/Ellen.Data/PDF/permanova+_for_primer_2008-3210213892/permanova+_for_primer_2008.pdf","author":[{"family":"Anderson","given":"M.J."},{"family":"Gorley","given":"R.N."},{"family":"Clarke","given":"K. R."}],"issued":{"date-parts":[["2008"]]}},"prefix":"PCO; "}],"schema":"https://github.com/citation-style-language/schema/raw/master/csl-citation.json"} </w:instrText>
      </w:r>
      <w:r w:rsidRPr="009D666F">
        <w:rPr>
          <w:lang w:val="en-GB"/>
        </w:rPr>
        <w:fldChar w:fldCharType="separate"/>
      </w:r>
      <w:r w:rsidRPr="009D666F">
        <w:rPr>
          <w:rFonts w:cs="Times New Roman"/>
          <w:lang w:val="en-GB"/>
        </w:rPr>
        <w:t>(PCO; Anderson et al., 2008)</w:t>
      </w:r>
      <w:r w:rsidRPr="009D666F">
        <w:rPr>
          <w:lang w:val="en-GB"/>
        </w:rPr>
        <w:fldChar w:fldCharType="end"/>
      </w:r>
      <w:r w:rsidRPr="009D666F">
        <w:rPr>
          <w:lang w:val="en-GB"/>
        </w:rPr>
        <w:t>.</w:t>
      </w:r>
    </w:p>
    <w:p w14:paraId="626510A5" w14:textId="4832B104" w:rsidR="00DF0931" w:rsidRPr="00FD3202" w:rsidRDefault="000E3008" w:rsidP="004305F3">
      <w:pPr>
        <w:spacing w:after="160"/>
        <w:rPr>
          <w:lang w:val="en-GB"/>
        </w:rPr>
      </w:pPr>
      <w:r w:rsidRPr="00FD3202">
        <w:rPr>
          <w:lang w:val="en-GB"/>
        </w:rPr>
        <w:t xml:space="preserve">A significance level of </w:t>
      </w:r>
      <w:r w:rsidR="004F1AAB">
        <w:rPr>
          <w:rFonts w:cs="Times New Roman"/>
          <w:i/>
          <w:lang w:val="en-GB"/>
        </w:rPr>
        <w:t>α</w:t>
      </w:r>
      <w:r w:rsidR="004F1AAB">
        <w:rPr>
          <w:i/>
          <w:lang w:val="en-GB"/>
        </w:rPr>
        <w:t xml:space="preserve"> </w:t>
      </w:r>
      <w:r w:rsidR="004F1AAB" w:rsidRPr="004F1AAB">
        <w:rPr>
          <w:lang w:val="en-GB"/>
        </w:rPr>
        <w:t>=</w:t>
      </w:r>
      <w:r w:rsidRPr="00FD3202">
        <w:rPr>
          <w:lang w:val="en-GB"/>
        </w:rPr>
        <w:t xml:space="preserve"> 0.05 was used in all tests. All statistical analys</w:t>
      </w:r>
      <w:r w:rsidR="00BE7689" w:rsidRPr="00FD3202">
        <w:rPr>
          <w:lang w:val="en-GB"/>
        </w:rPr>
        <w:t>e</w:t>
      </w:r>
      <w:r w:rsidRPr="00FD3202">
        <w:rPr>
          <w:lang w:val="en-GB"/>
        </w:rPr>
        <w:t xml:space="preserve">s were conducted in the open source software R </w:t>
      </w:r>
      <w:r w:rsidR="002550BF" w:rsidRPr="00FD3202">
        <w:rPr>
          <w:lang w:val="en-GB"/>
        </w:rPr>
        <w:fldChar w:fldCharType="begin"/>
      </w:r>
      <w:r w:rsidR="00C27A92">
        <w:rPr>
          <w:lang w:val="en-GB"/>
        </w:rPr>
        <w:instrText xml:space="preserve"> ADDIN ZOTERO_ITEM CSL_CITATION {"citationID":"mGCblKZa","properties":{"formattedCitation":"(version 3.3.1; R Development Core Team, 2015)","plainCitation":"(version 3.3.1; R Development Core Team, 2015)","noteIndex":0},"citationItems":[{"id":582,"uris":["http://zotero.org/groups/512020/items/SJN4VIQ7"],"uri":["http://zotero.org/groups/512020/items/SJN4VIQ7"],"itemData":{"id":582,"type":"book","title":"R: A language and environment for statistical computing. R Foundation for Statistical Computing, Vienna, Austria. URL http://www.R-project.org/.","author":[{"family":"R Development Core Team","given":""}],"issued":{"date-parts":[["2015"]]}},"prefix":"version 3.3.1; "}],"schema":"https://github.com/citation-style-language/schema/raw/master/csl-citation.json"} </w:instrText>
      </w:r>
      <w:r w:rsidR="002550BF" w:rsidRPr="00FD3202">
        <w:rPr>
          <w:lang w:val="en-GB"/>
        </w:rPr>
        <w:fldChar w:fldCharType="separate"/>
      </w:r>
      <w:r w:rsidR="00C27A92" w:rsidRPr="00C27A92">
        <w:rPr>
          <w:rFonts w:cs="Times New Roman"/>
        </w:rPr>
        <w:t>(version 3.3.1; R Development Core Team, 2015)</w:t>
      </w:r>
      <w:r w:rsidR="002550BF" w:rsidRPr="00FD3202">
        <w:rPr>
          <w:lang w:val="en-GB"/>
        </w:rPr>
        <w:fldChar w:fldCharType="end"/>
      </w:r>
      <w:r w:rsidR="002550BF" w:rsidRPr="00FD3202">
        <w:rPr>
          <w:lang w:val="en-GB"/>
        </w:rPr>
        <w:t xml:space="preserve"> </w:t>
      </w:r>
      <w:r w:rsidRPr="00FD3202">
        <w:rPr>
          <w:lang w:val="en-GB"/>
        </w:rPr>
        <w:t>and in PRIMER v6 with the PERMANOVA+ add-on software</w:t>
      </w:r>
      <w:r w:rsidR="002550BF" w:rsidRPr="00FD3202">
        <w:rPr>
          <w:lang w:val="en-GB"/>
        </w:rPr>
        <w:t xml:space="preserve"> </w:t>
      </w:r>
      <w:r w:rsidR="002550BF" w:rsidRPr="00FD3202">
        <w:rPr>
          <w:lang w:val="en-GB"/>
        </w:rPr>
        <w:fldChar w:fldCharType="begin"/>
      </w:r>
      <w:r w:rsidR="00312465">
        <w:rPr>
          <w:lang w:val="en-GB"/>
        </w:rPr>
        <w:instrText xml:space="preserve"> ADDIN ZOTERO_ITEM CSL_CITATION {"citationID":"a1ecrtpa3la","properties":{"formattedCitation":"(Clarke and Gorley, 2006; Anderson et al., 2008)","plainCitation":"(Clarke and Gorley, 2006; Anderson et al., 2008)","noteIndex":0},"citationItems":[{"id":606,"uris":["http://zotero.org/groups/512020/items/ATA55IRJ"],"uri":["http://zotero.org/groups/512020/items/ATA55IRJ"],"itemData":{"id":606,"type":"book","call-number":"EP-A16","event-place":"Plymouth","publisher":"Primer-E Ltd","publisher-place":"Plymouth","title":"PERMANOVA+ for PRIMER: guide for software and statistical methods","URL":"file:///D:/Elpape/My Documents/Ellen.Data/PDF/permanova+_for_primer_2008-3210213892/permanova+_for_primer_2008.pdf","author":[{"family":"Anderson","given":"M.J."},{"family":"Gorley","given":"R.N."},{"family":"Clarke","given":"K. R."}],"issued":{"date-parts":[["2008"]]}},"label":"page"},{"id":605,"uris":["http://zotero.org/groups/512020/items/6G7PGNZK"],"uri":["http://zotero.org/groups/512020/items/6G7PGNZK"],"itemData":{"id":605,"type":"book","call-number":"EP-C17","event-place":"Plymouth","publisher":"Primer-E Ltd","publisher-place":"Plymouth","title":"PRIMER v6: User Manual/tutorial","URL":"file:///D:/Elpape/My Documents/Ellen.Data/PDF/Primer_v6_manual_2-0211588865/Primer_v6_manual_2.pdf","author":[{"family":"Clarke","given":"KR"},{"family":"Gorley","given":"RN"}],"issued":{"date-parts":[["2006"]]}},"label":"page"}],"schema":"https://github.com/citation-style-language/schema/raw/master/csl-citation.json"} </w:instrText>
      </w:r>
      <w:r w:rsidR="002550BF" w:rsidRPr="00FD3202">
        <w:rPr>
          <w:lang w:val="en-GB"/>
        </w:rPr>
        <w:fldChar w:fldCharType="separate"/>
      </w:r>
      <w:r w:rsidR="00312465" w:rsidRPr="00312465">
        <w:rPr>
          <w:rFonts w:cs="Times New Roman"/>
        </w:rPr>
        <w:t>(Clarke and Gorley, 2006; Anderson et al., 2008)</w:t>
      </w:r>
      <w:r w:rsidR="002550BF" w:rsidRPr="00FD3202">
        <w:rPr>
          <w:lang w:val="en-GB"/>
        </w:rPr>
        <w:fldChar w:fldCharType="end"/>
      </w:r>
      <w:r w:rsidRPr="00FD3202">
        <w:rPr>
          <w:lang w:val="en-GB"/>
        </w:rPr>
        <w:t xml:space="preserve">. </w:t>
      </w:r>
    </w:p>
    <w:p w14:paraId="171CBFF9" w14:textId="19A1023C" w:rsidR="00EA51A9" w:rsidRDefault="00676A30" w:rsidP="006601C6">
      <w:pPr>
        <w:pStyle w:val="Kop1"/>
      </w:pPr>
      <w:r w:rsidRPr="00FD3202">
        <w:t>Results</w:t>
      </w:r>
    </w:p>
    <w:p w14:paraId="59E5106F" w14:textId="77777777" w:rsidR="006601C6" w:rsidRPr="006601C6" w:rsidRDefault="006601C6" w:rsidP="006601C6">
      <w:pPr>
        <w:pStyle w:val="ListParagraph"/>
        <w:numPr>
          <w:ilvl w:val="0"/>
          <w:numId w:val="25"/>
        </w:numPr>
        <w:rPr>
          <w:rFonts w:cs="Times New Roman"/>
          <w:vanish/>
          <w:lang w:val="en-GB"/>
        </w:rPr>
      </w:pPr>
    </w:p>
    <w:p w14:paraId="4B830D8C" w14:textId="7EA6A3C1" w:rsidR="00FA77EB" w:rsidRPr="009D0A8C" w:rsidRDefault="00FA77EB" w:rsidP="006601C6">
      <w:pPr>
        <w:pStyle w:val="Kop2"/>
      </w:pPr>
      <w:r w:rsidRPr="009D0A8C">
        <w:t>Polymetallic nodule coverage</w:t>
      </w:r>
    </w:p>
    <w:p w14:paraId="3BF65621" w14:textId="0EC2CBC5" w:rsidR="002E4372" w:rsidRPr="00FD3202" w:rsidRDefault="00FA77EB" w:rsidP="00CB6DEF">
      <w:pPr>
        <w:rPr>
          <w:lang w:val="en-GB"/>
        </w:rPr>
      </w:pPr>
      <w:r w:rsidRPr="00C500E1">
        <w:t>The polymetallic nodule coverage (</w:t>
      </w:r>
      <w:r w:rsidRPr="00C500E1">
        <w:rPr>
          <w:rFonts w:cs="Times New Roman"/>
        </w:rPr>
        <w:t>±</w:t>
      </w:r>
      <w:r w:rsidRPr="00C500E1">
        <w:t xml:space="preserve">SD) was significantly higher in site B4S03 (31.9 </w:t>
      </w:r>
      <w:r w:rsidRPr="00C500E1">
        <w:rPr>
          <w:rFonts w:cs="Times New Roman"/>
        </w:rPr>
        <w:t>± 5.4 %)</w:t>
      </w:r>
      <w:r w:rsidRPr="00C500E1">
        <w:t xml:space="preserve"> compared </w:t>
      </w:r>
      <w:r w:rsidRPr="00F12B37">
        <w:t xml:space="preserve">to site B6S02 (29.6 </w:t>
      </w:r>
      <w:r w:rsidRPr="00F12B37">
        <w:rPr>
          <w:rFonts w:cs="Times New Roman"/>
        </w:rPr>
        <w:t xml:space="preserve">± 2.3 %) </w:t>
      </w:r>
      <w:r w:rsidRPr="00F12B37">
        <w:rPr>
          <w:lang w:val="en-GB"/>
        </w:rPr>
        <w:t>(</w:t>
      </w:r>
      <w:r w:rsidR="00164FED">
        <w:rPr>
          <w:lang w:val="en-GB"/>
        </w:rPr>
        <w:t xml:space="preserve">Wilcoxon </w:t>
      </w:r>
      <w:r w:rsidRPr="00F12B37">
        <w:rPr>
          <w:lang w:val="en-GB"/>
        </w:rPr>
        <w:t xml:space="preserve">t-test: </w:t>
      </w:r>
      <w:r w:rsidRPr="00F12B37">
        <w:rPr>
          <w:i/>
          <w:lang w:val="en-GB"/>
        </w:rPr>
        <w:t>p</w:t>
      </w:r>
      <w:r w:rsidRPr="00F12B37">
        <w:rPr>
          <w:lang w:val="en-GB"/>
        </w:rPr>
        <w:t xml:space="preserve"> = 1.</w:t>
      </w:r>
      <w:r w:rsidR="00164FED">
        <w:rPr>
          <w:lang w:val="en-GB"/>
        </w:rPr>
        <w:t>1</w:t>
      </w:r>
      <w:r w:rsidRPr="00F12B37">
        <w:rPr>
          <w:lang w:val="en-GB"/>
        </w:rPr>
        <w:t xml:space="preserve">35 </w:t>
      </w:r>
      <w:r w:rsidRPr="00F12B37">
        <w:rPr>
          <w:rFonts w:cs="Times New Roman"/>
          <w:lang w:val="en-GB"/>
        </w:rPr>
        <w:t>×</w:t>
      </w:r>
      <w:r w:rsidRPr="00F12B37">
        <w:rPr>
          <w:lang w:val="en-GB"/>
        </w:rPr>
        <w:t xml:space="preserve"> 10</w:t>
      </w:r>
      <w:r w:rsidR="00164FED">
        <w:rPr>
          <w:vertAlign w:val="superscript"/>
          <w:lang w:val="en-GB"/>
        </w:rPr>
        <w:t>-9</w:t>
      </w:r>
      <w:r w:rsidRPr="00F12B37">
        <w:rPr>
          <w:lang w:val="en-GB"/>
        </w:rPr>
        <w:t>).</w:t>
      </w:r>
    </w:p>
    <w:p w14:paraId="745301A8" w14:textId="324CAAB5" w:rsidR="002E4372" w:rsidRPr="00FD3202" w:rsidRDefault="002E4372" w:rsidP="006601C6">
      <w:pPr>
        <w:pStyle w:val="Kop2"/>
      </w:pPr>
      <w:r w:rsidRPr="00FD3202">
        <w:t>Megaf</w:t>
      </w:r>
      <w:r w:rsidR="00471E69" w:rsidRPr="00FD3202">
        <w:t xml:space="preserve">auna </w:t>
      </w:r>
      <w:r w:rsidR="006F27F1">
        <w:t>density</w:t>
      </w:r>
      <w:r w:rsidR="00433BC7">
        <w:t xml:space="preserve"> </w:t>
      </w:r>
      <w:r w:rsidRPr="00FD3202">
        <w:t>and community composition</w:t>
      </w:r>
    </w:p>
    <w:p w14:paraId="2F7389C9" w14:textId="7A4B5113" w:rsidR="00E5559A" w:rsidRDefault="002E4372" w:rsidP="002E4372">
      <w:pPr>
        <w:rPr>
          <w:lang w:val="en-GB"/>
        </w:rPr>
      </w:pPr>
      <w:r w:rsidRPr="00FD3202">
        <w:rPr>
          <w:lang w:val="en-GB"/>
        </w:rPr>
        <w:t xml:space="preserve">In total, </w:t>
      </w:r>
      <w:r w:rsidR="0039473E">
        <w:rPr>
          <w:lang w:val="en-GB"/>
        </w:rPr>
        <w:t>2</w:t>
      </w:r>
      <w:r w:rsidR="002C2F24">
        <w:rPr>
          <w:lang w:val="en-GB"/>
        </w:rPr>
        <w:t>,</w:t>
      </w:r>
      <w:r w:rsidR="0039473E">
        <w:rPr>
          <w:lang w:val="en-GB"/>
        </w:rPr>
        <w:t>426</w:t>
      </w:r>
      <w:r w:rsidRPr="00FD3202">
        <w:rPr>
          <w:lang w:val="en-GB"/>
        </w:rPr>
        <w:t xml:space="preserve"> </w:t>
      </w:r>
      <w:r w:rsidR="00126E3E" w:rsidRPr="00FD3202">
        <w:rPr>
          <w:lang w:val="en-GB"/>
        </w:rPr>
        <w:t>individuals</w:t>
      </w:r>
      <w:r w:rsidR="0039473E">
        <w:rPr>
          <w:lang w:val="en-GB"/>
        </w:rPr>
        <w:t>, belonging to 41</w:t>
      </w:r>
      <w:r w:rsidRPr="00FD3202">
        <w:rPr>
          <w:lang w:val="en-GB"/>
        </w:rPr>
        <w:t xml:space="preserve"> megafaunal taxa, were counted and annotated </w:t>
      </w:r>
      <w:r w:rsidR="00375234" w:rsidRPr="00FD3202">
        <w:rPr>
          <w:lang w:val="en-GB"/>
        </w:rPr>
        <w:t xml:space="preserve">in the GSR </w:t>
      </w:r>
      <w:r w:rsidR="00B73220">
        <w:rPr>
          <w:lang w:val="en-GB"/>
        </w:rPr>
        <w:t>contract</w:t>
      </w:r>
      <w:r w:rsidR="00375234" w:rsidRPr="00FD3202">
        <w:rPr>
          <w:lang w:val="en-GB"/>
        </w:rPr>
        <w:t xml:space="preserve"> area (area </w:t>
      </w:r>
      <w:r w:rsidR="00FA254B" w:rsidRPr="00FD3202">
        <w:rPr>
          <w:lang w:val="en-GB"/>
        </w:rPr>
        <w:t>analysed</w:t>
      </w:r>
      <w:r w:rsidR="00375234" w:rsidRPr="00FD3202">
        <w:rPr>
          <w:lang w:val="en-GB"/>
        </w:rPr>
        <w:t xml:space="preserve"> = </w:t>
      </w:r>
      <w:r w:rsidR="006E3614" w:rsidRPr="00FD3202">
        <w:rPr>
          <w:lang w:val="en-GB"/>
        </w:rPr>
        <w:t>22</w:t>
      </w:r>
      <w:r w:rsidR="002C2F24">
        <w:rPr>
          <w:lang w:val="en-GB"/>
        </w:rPr>
        <w:t>,</w:t>
      </w:r>
      <w:r w:rsidR="006E3614" w:rsidRPr="00FD3202">
        <w:rPr>
          <w:lang w:val="en-GB"/>
        </w:rPr>
        <w:t>205 m</w:t>
      </w:r>
      <w:r w:rsidR="006E3614" w:rsidRPr="00FD3202">
        <w:rPr>
          <w:vertAlign w:val="superscript"/>
          <w:lang w:val="en-GB"/>
        </w:rPr>
        <w:t>2</w:t>
      </w:r>
      <w:r w:rsidR="00375234" w:rsidRPr="00FD3202">
        <w:rPr>
          <w:lang w:val="en-GB"/>
        </w:rPr>
        <w:t>)</w:t>
      </w:r>
      <w:r w:rsidR="00072828">
        <w:rPr>
          <w:lang w:val="en-GB"/>
        </w:rPr>
        <w:t xml:space="preserve"> (Fig. 2)</w:t>
      </w:r>
      <w:r w:rsidR="00375234" w:rsidRPr="00FD3202">
        <w:rPr>
          <w:lang w:val="en-GB"/>
        </w:rPr>
        <w:t xml:space="preserve">, resulting in an </w:t>
      </w:r>
      <w:r w:rsidR="005A2BEB" w:rsidRPr="00FD3202">
        <w:rPr>
          <w:lang w:val="en-GB"/>
        </w:rPr>
        <w:t xml:space="preserve">average megafaunal </w:t>
      </w:r>
      <w:r w:rsidR="006F27F1">
        <w:rPr>
          <w:lang w:val="en-GB"/>
        </w:rPr>
        <w:t>density</w:t>
      </w:r>
      <w:r w:rsidR="005A2BEB" w:rsidRPr="00FD3202">
        <w:rPr>
          <w:lang w:val="en-GB"/>
        </w:rPr>
        <w:t xml:space="preserve"> (</w:t>
      </w:r>
      <w:r w:rsidR="005A2BEB" w:rsidRPr="00FD3202">
        <w:rPr>
          <w:rFonts w:cs="Times New Roman"/>
          <w:lang w:val="en-GB"/>
        </w:rPr>
        <w:t>±</w:t>
      </w:r>
      <w:r w:rsidR="005A2BEB" w:rsidRPr="00FD3202">
        <w:rPr>
          <w:lang w:val="en-GB"/>
        </w:rPr>
        <w:t>SD)</w:t>
      </w:r>
      <w:r w:rsidR="00375234" w:rsidRPr="00FD3202">
        <w:rPr>
          <w:lang w:val="en-GB"/>
        </w:rPr>
        <w:t xml:space="preserve"> of </w:t>
      </w:r>
      <w:r w:rsidR="005C341C">
        <w:rPr>
          <w:lang w:val="en-GB"/>
        </w:rPr>
        <w:t>1</w:t>
      </w:r>
      <w:r w:rsidR="002C2F24">
        <w:rPr>
          <w:lang w:val="en-GB"/>
        </w:rPr>
        <w:t>,</w:t>
      </w:r>
      <w:r w:rsidR="005C341C">
        <w:rPr>
          <w:lang w:val="en-GB"/>
        </w:rPr>
        <w:t>277</w:t>
      </w:r>
      <w:r w:rsidR="00375234" w:rsidRPr="00FD3202">
        <w:rPr>
          <w:lang w:val="en-GB"/>
        </w:rPr>
        <w:t xml:space="preserve"> </w:t>
      </w:r>
      <w:r w:rsidR="00375234" w:rsidRPr="00FD3202">
        <w:rPr>
          <w:rFonts w:cs="Times New Roman"/>
          <w:lang w:val="en-GB"/>
        </w:rPr>
        <w:t>±</w:t>
      </w:r>
      <w:r w:rsidR="00375234" w:rsidRPr="00FD3202">
        <w:rPr>
          <w:lang w:val="en-GB"/>
        </w:rPr>
        <w:t xml:space="preserve"> </w:t>
      </w:r>
      <w:r w:rsidR="005C341C">
        <w:rPr>
          <w:lang w:val="en-GB"/>
        </w:rPr>
        <w:t>464</w:t>
      </w:r>
      <w:r w:rsidR="00375234" w:rsidRPr="00FD3202">
        <w:rPr>
          <w:lang w:val="en-GB"/>
        </w:rPr>
        <w:t xml:space="preserve"> ind.ha</w:t>
      </w:r>
      <w:r w:rsidR="00375234" w:rsidRPr="00FD3202">
        <w:rPr>
          <w:vertAlign w:val="superscript"/>
          <w:lang w:val="en-GB"/>
        </w:rPr>
        <w:t>-1</w:t>
      </w:r>
      <w:r w:rsidR="00E1298C" w:rsidRPr="00FD3202">
        <w:rPr>
          <w:lang w:val="en-GB"/>
        </w:rPr>
        <w:t xml:space="preserve"> (Supplementary Material </w:t>
      </w:r>
      <w:r w:rsidR="00813769">
        <w:rPr>
          <w:lang w:val="en-GB"/>
        </w:rPr>
        <w:t>3</w:t>
      </w:r>
      <w:r w:rsidR="00E1298C" w:rsidRPr="00FD3202">
        <w:rPr>
          <w:lang w:val="en-GB"/>
        </w:rPr>
        <w:t>)</w:t>
      </w:r>
      <w:r w:rsidR="00375234" w:rsidRPr="00FD3202">
        <w:rPr>
          <w:lang w:val="en-GB"/>
        </w:rPr>
        <w:t xml:space="preserve">. </w:t>
      </w:r>
      <w:r w:rsidR="0054229F">
        <w:rPr>
          <w:lang w:val="en-GB"/>
        </w:rPr>
        <w:t>A total of</w:t>
      </w:r>
      <w:r w:rsidR="00AB5934">
        <w:rPr>
          <w:lang w:val="en-GB"/>
        </w:rPr>
        <w:t xml:space="preserve"> 9</w:t>
      </w:r>
      <w:r w:rsidR="00516AC0">
        <w:rPr>
          <w:lang w:val="en-GB"/>
        </w:rPr>
        <w:t>8.2</w:t>
      </w:r>
      <w:r w:rsidR="00D27EE7" w:rsidRPr="00FD3202">
        <w:rPr>
          <w:lang w:val="en-GB"/>
        </w:rPr>
        <w:t xml:space="preserve">% of the </w:t>
      </w:r>
      <w:r w:rsidR="00516AC0">
        <w:rPr>
          <w:lang w:val="en-GB"/>
        </w:rPr>
        <w:t>megafauna</w:t>
      </w:r>
      <w:r w:rsidR="00D27EE7" w:rsidRPr="00FD3202">
        <w:rPr>
          <w:lang w:val="en-GB"/>
        </w:rPr>
        <w:t xml:space="preserve"> </w:t>
      </w:r>
      <w:r w:rsidR="00516AC0">
        <w:rPr>
          <w:lang w:val="en-GB"/>
        </w:rPr>
        <w:t>individuals</w:t>
      </w:r>
      <w:r w:rsidR="00375234" w:rsidRPr="00FD3202">
        <w:rPr>
          <w:lang w:val="en-GB"/>
        </w:rPr>
        <w:t xml:space="preserve"> </w:t>
      </w:r>
      <w:r w:rsidR="00D27EE7" w:rsidRPr="00FD3202">
        <w:rPr>
          <w:lang w:val="en-GB"/>
        </w:rPr>
        <w:t xml:space="preserve">belonged to </w:t>
      </w:r>
      <w:r w:rsidR="003541F7" w:rsidRPr="00FD3202">
        <w:rPr>
          <w:lang w:val="en-GB"/>
        </w:rPr>
        <w:t xml:space="preserve">one of the following </w:t>
      </w:r>
      <w:r w:rsidR="00732EED" w:rsidRPr="00FD3202">
        <w:rPr>
          <w:lang w:val="en-GB"/>
        </w:rPr>
        <w:t>five</w:t>
      </w:r>
      <w:r w:rsidR="00D27EE7" w:rsidRPr="00FD3202">
        <w:rPr>
          <w:lang w:val="en-GB"/>
        </w:rPr>
        <w:t xml:space="preserve"> higher taxa: </w:t>
      </w:r>
      <w:r w:rsidR="00516AC0">
        <w:rPr>
          <w:lang w:val="en-GB"/>
        </w:rPr>
        <w:t>Echinodermata (67.3%), Cnidaria (14.9%), Polychaeta (8</w:t>
      </w:r>
      <w:r w:rsidR="00D27EE7" w:rsidRPr="00FD3202">
        <w:rPr>
          <w:lang w:val="en-GB"/>
        </w:rPr>
        <w:t>%)</w:t>
      </w:r>
      <w:r w:rsidR="00516AC0">
        <w:rPr>
          <w:lang w:val="en-GB"/>
        </w:rPr>
        <w:t>, Porifera (5.4%) and Arthropoda (2.6%)</w:t>
      </w:r>
      <w:r w:rsidR="00072828">
        <w:rPr>
          <w:lang w:val="en-GB"/>
        </w:rPr>
        <w:t xml:space="preserve"> (Fig. 3)</w:t>
      </w:r>
      <w:r w:rsidR="00D27EE7" w:rsidRPr="00FD3202">
        <w:rPr>
          <w:lang w:val="en-GB"/>
        </w:rPr>
        <w:t>.</w:t>
      </w:r>
      <w:r w:rsidR="001673B9" w:rsidRPr="00FD3202">
        <w:rPr>
          <w:lang w:val="en-GB"/>
        </w:rPr>
        <w:t xml:space="preserve"> </w:t>
      </w:r>
    </w:p>
    <w:p w14:paraId="7E79B251" w14:textId="4EF558D0" w:rsidR="00611529" w:rsidRDefault="0054229F" w:rsidP="002E4372">
      <w:pPr>
        <w:rPr>
          <w:lang w:val="en-GB"/>
        </w:rPr>
      </w:pPr>
      <w:r>
        <w:rPr>
          <w:lang w:val="en-GB"/>
        </w:rPr>
        <w:t>M</w:t>
      </w:r>
      <w:r w:rsidR="00930B4B" w:rsidRPr="00FD3202">
        <w:rPr>
          <w:lang w:val="en-GB"/>
        </w:rPr>
        <w:t xml:space="preserve">egafauna </w:t>
      </w:r>
      <w:r w:rsidR="00EB211D">
        <w:rPr>
          <w:lang w:val="en-GB"/>
        </w:rPr>
        <w:t>density</w:t>
      </w:r>
      <w:r w:rsidR="00DE2094">
        <w:rPr>
          <w:lang w:val="en-GB"/>
        </w:rPr>
        <w:t xml:space="preserve"> was </w:t>
      </w:r>
      <w:r w:rsidR="00DE2094" w:rsidRPr="00FD3202">
        <w:rPr>
          <w:lang w:val="en-GB"/>
        </w:rPr>
        <w:t xml:space="preserve">significantly </w:t>
      </w:r>
      <w:r w:rsidR="00DE2094">
        <w:rPr>
          <w:lang w:val="en-GB"/>
        </w:rPr>
        <w:t>different among the two altitudes</w:t>
      </w:r>
      <w:r w:rsidR="00DE2094" w:rsidRPr="00FD3202">
        <w:rPr>
          <w:lang w:val="en-GB"/>
        </w:rPr>
        <w:t xml:space="preserve"> (</w:t>
      </w:r>
      <w:r w:rsidR="00DE2094">
        <w:rPr>
          <w:lang w:val="en-GB"/>
        </w:rPr>
        <w:t>2</w:t>
      </w:r>
      <w:r w:rsidR="00DE2094" w:rsidRPr="00FD3202">
        <w:rPr>
          <w:lang w:val="en-GB"/>
        </w:rPr>
        <w:t>-</w:t>
      </w:r>
      <w:r w:rsidR="00DE2094">
        <w:rPr>
          <w:lang w:val="en-GB"/>
        </w:rPr>
        <w:t>way</w:t>
      </w:r>
      <w:r w:rsidR="00DE2094" w:rsidRPr="00FD3202">
        <w:rPr>
          <w:lang w:val="en-GB"/>
        </w:rPr>
        <w:t xml:space="preserve"> </w:t>
      </w:r>
      <w:r w:rsidR="00DE2094">
        <w:rPr>
          <w:lang w:val="en-GB"/>
        </w:rPr>
        <w:t>ANOVA</w:t>
      </w:r>
      <w:r w:rsidR="00DE2094" w:rsidRPr="00FD3202">
        <w:rPr>
          <w:lang w:val="en-GB"/>
        </w:rPr>
        <w:t>, F</w:t>
      </w:r>
      <w:r w:rsidR="00DE2094">
        <w:rPr>
          <w:lang w:val="en-GB"/>
        </w:rPr>
        <w:t>-value</w:t>
      </w:r>
      <w:r w:rsidR="00DE2094" w:rsidRPr="00B0442B">
        <w:rPr>
          <w:vertAlign w:val="subscript"/>
          <w:lang w:val="en-GB"/>
        </w:rPr>
        <w:t>1,1</w:t>
      </w:r>
      <w:r w:rsidR="00DE2094">
        <w:rPr>
          <w:vertAlign w:val="subscript"/>
          <w:lang w:val="en-GB"/>
        </w:rPr>
        <w:t>6</w:t>
      </w:r>
      <w:r w:rsidR="00DE2094" w:rsidRPr="00B0442B">
        <w:rPr>
          <w:vertAlign w:val="subscript"/>
          <w:lang w:val="en-GB"/>
        </w:rPr>
        <w:t xml:space="preserve"> </w:t>
      </w:r>
      <w:r w:rsidR="00DE2094">
        <w:rPr>
          <w:lang w:val="en-GB"/>
        </w:rPr>
        <w:t>= 64.963</w:t>
      </w:r>
      <w:r w:rsidR="00DE2094" w:rsidRPr="00FD3202">
        <w:rPr>
          <w:lang w:val="en-GB"/>
        </w:rPr>
        <w:t xml:space="preserve">, </w:t>
      </w:r>
      <w:r w:rsidR="00DE2094" w:rsidRPr="00FD3202">
        <w:rPr>
          <w:i/>
          <w:iCs/>
          <w:lang w:val="en-GB"/>
        </w:rPr>
        <w:t>p</w:t>
      </w:r>
      <w:r w:rsidR="00DE2094" w:rsidRPr="00FD3202">
        <w:rPr>
          <w:lang w:val="en-GB"/>
        </w:rPr>
        <w:t xml:space="preserve"> </w:t>
      </w:r>
      <w:r w:rsidR="00DE2094">
        <w:rPr>
          <w:lang w:val="en-GB"/>
        </w:rPr>
        <w:t xml:space="preserve">= 5.03 </w:t>
      </w:r>
      <w:r w:rsidR="00DE2094">
        <w:rPr>
          <w:rFonts w:cs="Times New Roman"/>
          <w:lang w:val="en-GB"/>
        </w:rPr>
        <w:t>×</w:t>
      </w:r>
      <w:r w:rsidR="00DE2094">
        <w:rPr>
          <w:lang w:val="en-GB"/>
        </w:rPr>
        <w:t xml:space="preserve"> 10</w:t>
      </w:r>
      <w:r w:rsidR="00DE2094" w:rsidRPr="002C1CBC">
        <w:rPr>
          <w:vertAlign w:val="superscript"/>
          <w:lang w:val="en-GB"/>
        </w:rPr>
        <w:t>-7</w:t>
      </w:r>
      <w:r w:rsidR="00DE2094" w:rsidRPr="00FD3202">
        <w:rPr>
          <w:lang w:val="en-GB"/>
        </w:rPr>
        <w:t>)</w:t>
      </w:r>
      <w:r w:rsidR="00DE2094">
        <w:rPr>
          <w:lang w:val="en-GB"/>
        </w:rPr>
        <w:t xml:space="preserve">, but not significantly different among the two sites </w:t>
      </w:r>
      <w:r w:rsidR="00DE2094" w:rsidRPr="00FD3202">
        <w:rPr>
          <w:lang w:val="en-GB"/>
        </w:rPr>
        <w:t>(</w:t>
      </w:r>
      <w:r w:rsidR="00DE2094">
        <w:rPr>
          <w:lang w:val="en-GB"/>
        </w:rPr>
        <w:t>2</w:t>
      </w:r>
      <w:r w:rsidR="00DE2094" w:rsidRPr="00FD3202">
        <w:rPr>
          <w:lang w:val="en-GB"/>
        </w:rPr>
        <w:t>-</w:t>
      </w:r>
      <w:r w:rsidR="00DE2094">
        <w:rPr>
          <w:lang w:val="en-GB"/>
        </w:rPr>
        <w:t>way</w:t>
      </w:r>
      <w:r w:rsidR="00DE2094" w:rsidRPr="00FD3202">
        <w:rPr>
          <w:lang w:val="en-GB"/>
        </w:rPr>
        <w:t xml:space="preserve"> </w:t>
      </w:r>
      <w:r w:rsidR="00DE2094">
        <w:rPr>
          <w:lang w:val="en-GB"/>
        </w:rPr>
        <w:t>ANOVA</w:t>
      </w:r>
      <w:r w:rsidR="00DE2094" w:rsidRPr="00FD3202">
        <w:rPr>
          <w:lang w:val="en-GB"/>
        </w:rPr>
        <w:t>, F</w:t>
      </w:r>
      <w:r w:rsidR="00DE2094">
        <w:rPr>
          <w:lang w:val="en-GB"/>
        </w:rPr>
        <w:t>-value</w:t>
      </w:r>
      <w:r w:rsidR="00DE2094" w:rsidRPr="00B0442B">
        <w:rPr>
          <w:vertAlign w:val="subscript"/>
          <w:lang w:val="en-GB"/>
        </w:rPr>
        <w:t>1,1</w:t>
      </w:r>
      <w:r w:rsidR="00DE2094">
        <w:rPr>
          <w:vertAlign w:val="subscript"/>
          <w:lang w:val="en-GB"/>
        </w:rPr>
        <w:t>6</w:t>
      </w:r>
      <w:r w:rsidR="00DE2094" w:rsidRPr="00B0442B">
        <w:rPr>
          <w:vertAlign w:val="subscript"/>
          <w:lang w:val="en-GB"/>
        </w:rPr>
        <w:t xml:space="preserve"> </w:t>
      </w:r>
      <w:r w:rsidR="00DE2094">
        <w:rPr>
          <w:lang w:val="en-GB"/>
        </w:rPr>
        <w:t>= 0.7440</w:t>
      </w:r>
      <w:r w:rsidR="00DE2094" w:rsidRPr="00FD3202">
        <w:rPr>
          <w:lang w:val="en-GB"/>
        </w:rPr>
        <w:t xml:space="preserve">, </w:t>
      </w:r>
      <w:r w:rsidR="00DE2094" w:rsidRPr="00FD3202">
        <w:rPr>
          <w:i/>
          <w:iCs/>
          <w:lang w:val="en-GB"/>
        </w:rPr>
        <w:t>p</w:t>
      </w:r>
      <w:r w:rsidR="00DE2094" w:rsidRPr="00FD3202">
        <w:rPr>
          <w:lang w:val="en-GB"/>
        </w:rPr>
        <w:t xml:space="preserve"> </w:t>
      </w:r>
      <w:r w:rsidR="00DE2094">
        <w:rPr>
          <w:lang w:val="en-GB"/>
        </w:rPr>
        <w:t>= 0.4011</w:t>
      </w:r>
      <w:r w:rsidR="00DE2094" w:rsidRPr="00FD3202">
        <w:rPr>
          <w:lang w:val="en-GB"/>
        </w:rPr>
        <w:t>)</w:t>
      </w:r>
      <w:r w:rsidR="00DE2094">
        <w:rPr>
          <w:lang w:val="en-GB"/>
        </w:rPr>
        <w:t xml:space="preserve">. </w:t>
      </w:r>
      <w:r w:rsidR="00FC5DA6" w:rsidRPr="00FD3202">
        <w:rPr>
          <w:lang w:val="en-GB"/>
        </w:rPr>
        <w:t xml:space="preserve">The average </w:t>
      </w:r>
      <w:r w:rsidR="006F27F1">
        <w:rPr>
          <w:lang w:val="en-GB"/>
        </w:rPr>
        <w:t>density</w:t>
      </w:r>
      <w:r w:rsidR="00FC5DA6" w:rsidRPr="00FD3202">
        <w:rPr>
          <w:sz w:val="23"/>
          <w:szCs w:val="23"/>
          <w:lang w:val="en-GB"/>
        </w:rPr>
        <w:t xml:space="preserve"> </w:t>
      </w:r>
      <w:r w:rsidR="00FC5DA6" w:rsidRPr="00FD3202">
        <w:rPr>
          <w:lang w:val="en-GB"/>
        </w:rPr>
        <w:t>(</w:t>
      </w:r>
      <w:r w:rsidR="00FC5DA6" w:rsidRPr="00FD3202">
        <w:rPr>
          <w:rFonts w:cs="Times New Roman"/>
          <w:lang w:val="en-GB"/>
        </w:rPr>
        <w:t>±</w:t>
      </w:r>
      <w:r w:rsidR="00FC5DA6" w:rsidRPr="00FD3202">
        <w:rPr>
          <w:lang w:val="en-GB"/>
        </w:rPr>
        <w:t>SD)</w:t>
      </w:r>
      <w:r w:rsidR="00611529" w:rsidRPr="00FD3202">
        <w:rPr>
          <w:lang w:val="en-GB"/>
        </w:rPr>
        <w:t xml:space="preserve"> of megafauna was </w:t>
      </w:r>
      <w:r w:rsidR="00511DAC">
        <w:rPr>
          <w:lang w:val="en-GB"/>
        </w:rPr>
        <w:t>almost twice as high</w:t>
      </w:r>
      <w:r w:rsidR="00611529" w:rsidRPr="00FD3202">
        <w:rPr>
          <w:lang w:val="en-GB"/>
        </w:rPr>
        <w:t xml:space="preserve"> at an altitude </w:t>
      </w:r>
      <w:r w:rsidR="00611529" w:rsidRPr="00FD3202">
        <w:rPr>
          <w:lang w:val="en-GB"/>
        </w:rPr>
        <w:lastRenderedPageBreak/>
        <w:t>&lt;8m (</w:t>
      </w:r>
      <w:r w:rsidR="00511DAC">
        <w:rPr>
          <w:lang w:val="en-GB"/>
        </w:rPr>
        <w:t>1</w:t>
      </w:r>
      <w:r w:rsidR="002C2F24">
        <w:rPr>
          <w:lang w:val="en-GB"/>
        </w:rPr>
        <w:t>,</w:t>
      </w:r>
      <w:r w:rsidR="00511DAC">
        <w:rPr>
          <w:lang w:val="en-GB"/>
        </w:rPr>
        <w:t>676</w:t>
      </w:r>
      <w:r w:rsidR="00611529" w:rsidRPr="00FD3202">
        <w:rPr>
          <w:lang w:val="en-GB"/>
        </w:rPr>
        <w:t xml:space="preserve"> </w:t>
      </w:r>
      <w:r w:rsidR="00611529" w:rsidRPr="00FD3202">
        <w:rPr>
          <w:rFonts w:cs="Times New Roman"/>
          <w:lang w:val="en-GB"/>
        </w:rPr>
        <w:t>±</w:t>
      </w:r>
      <w:r w:rsidR="00611529" w:rsidRPr="00FD3202">
        <w:rPr>
          <w:lang w:val="en-GB"/>
        </w:rPr>
        <w:t xml:space="preserve"> </w:t>
      </w:r>
      <w:r w:rsidR="00511DAC">
        <w:rPr>
          <w:lang w:val="en-GB"/>
        </w:rPr>
        <w:t>217</w:t>
      </w:r>
      <w:r w:rsidR="00611529" w:rsidRPr="00FD3202">
        <w:rPr>
          <w:lang w:val="en-GB"/>
        </w:rPr>
        <w:t xml:space="preserve"> ind.ha</w:t>
      </w:r>
      <w:r w:rsidR="00611529" w:rsidRPr="00FD3202">
        <w:rPr>
          <w:vertAlign w:val="superscript"/>
          <w:lang w:val="en-GB"/>
        </w:rPr>
        <w:t>-1</w:t>
      </w:r>
      <w:r w:rsidR="00611529" w:rsidRPr="00FD3202">
        <w:rPr>
          <w:lang w:val="en-GB"/>
        </w:rPr>
        <w:t>) compared to an altitude &gt;8m (</w:t>
      </w:r>
      <w:r w:rsidR="00511DAC">
        <w:rPr>
          <w:lang w:val="en-GB"/>
        </w:rPr>
        <w:t>878</w:t>
      </w:r>
      <w:r w:rsidR="00611529" w:rsidRPr="00FD3202">
        <w:rPr>
          <w:lang w:val="en-GB"/>
        </w:rPr>
        <w:t xml:space="preserve"> </w:t>
      </w:r>
      <w:r w:rsidR="00611529" w:rsidRPr="00FD3202">
        <w:rPr>
          <w:rFonts w:cs="Times New Roman"/>
          <w:lang w:val="en-GB"/>
        </w:rPr>
        <w:t>±</w:t>
      </w:r>
      <w:r w:rsidR="00611529" w:rsidRPr="00FD3202">
        <w:rPr>
          <w:lang w:val="en-GB"/>
        </w:rPr>
        <w:t xml:space="preserve"> </w:t>
      </w:r>
      <w:r w:rsidR="00511DAC">
        <w:rPr>
          <w:lang w:val="en-GB"/>
        </w:rPr>
        <w:t>230</w:t>
      </w:r>
      <w:r w:rsidR="00611529" w:rsidRPr="00FD3202">
        <w:rPr>
          <w:lang w:val="en-GB"/>
        </w:rPr>
        <w:t xml:space="preserve"> ind.ha</w:t>
      </w:r>
      <w:r w:rsidR="00611529" w:rsidRPr="00FD3202">
        <w:rPr>
          <w:vertAlign w:val="superscript"/>
          <w:lang w:val="en-GB"/>
        </w:rPr>
        <w:t>-1</w:t>
      </w:r>
      <w:r w:rsidR="00611529" w:rsidRPr="00FD3202">
        <w:rPr>
          <w:lang w:val="en-GB"/>
        </w:rPr>
        <w:t>).</w:t>
      </w:r>
      <w:r w:rsidR="00FB45DB">
        <w:rPr>
          <w:lang w:val="en-GB"/>
        </w:rPr>
        <w:t xml:space="preserve"> </w:t>
      </w:r>
      <w:r w:rsidR="00DE2094">
        <w:t xml:space="preserve">Multivariate analysis </w:t>
      </w:r>
      <w:r>
        <w:t xml:space="preserve">also </w:t>
      </w:r>
      <w:r w:rsidR="00DE2094">
        <w:t xml:space="preserve">revealed a significant interaction effect of </w:t>
      </w:r>
      <w:r w:rsidR="001A5FE1">
        <w:t xml:space="preserve">Site </w:t>
      </w:r>
      <w:r w:rsidR="001A5FE1">
        <w:rPr>
          <w:rFonts w:cs="Times New Roman"/>
        </w:rPr>
        <w:t>×</w:t>
      </w:r>
      <w:r w:rsidR="001A5FE1">
        <w:t xml:space="preserve"> Altitude on the </w:t>
      </w:r>
      <w:r w:rsidR="00DE2094">
        <w:t>megafauna community</w:t>
      </w:r>
      <w:r w:rsidR="001A5FE1">
        <w:t xml:space="preserve"> (2-factor PERMANOVA, pseudo-F</w:t>
      </w:r>
      <w:r w:rsidR="001A5FE1" w:rsidRPr="001A5FE1">
        <w:rPr>
          <w:vertAlign w:val="subscript"/>
        </w:rPr>
        <w:t xml:space="preserve">1,16 </w:t>
      </w:r>
      <w:r w:rsidR="001A5FE1" w:rsidRPr="00FC5DA6">
        <w:t xml:space="preserve">= </w:t>
      </w:r>
      <w:r w:rsidR="001A5FE1">
        <w:t>6.6807</w:t>
      </w:r>
      <w:r w:rsidR="001A5FE1" w:rsidRPr="00FC5DA6">
        <w:t xml:space="preserve">, </w:t>
      </w:r>
      <w:r w:rsidR="001A5FE1" w:rsidRPr="00FC5DA6">
        <w:rPr>
          <w:i/>
          <w:iCs/>
        </w:rPr>
        <w:t>p</w:t>
      </w:r>
      <w:r w:rsidR="001A5FE1" w:rsidRPr="00FC5DA6">
        <w:t>PERM = 0.000</w:t>
      </w:r>
      <w:r w:rsidR="001A5FE1">
        <w:t>5</w:t>
      </w:r>
      <w:r w:rsidR="00E54FAC">
        <w:t>)</w:t>
      </w:r>
      <w:r w:rsidR="00A81518">
        <w:t xml:space="preserve"> </w:t>
      </w:r>
      <w:r w:rsidR="00E54FAC" w:rsidRPr="00370823">
        <w:t>(</w:t>
      </w:r>
      <w:r w:rsidR="00A81518" w:rsidRPr="00370823">
        <w:t>S</w:t>
      </w:r>
      <w:r w:rsidR="002C2F24">
        <w:t xml:space="preserve">upplementary Material </w:t>
      </w:r>
      <w:r w:rsidR="00813769">
        <w:t>4</w:t>
      </w:r>
      <w:r w:rsidR="00A81518" w:rsidRPr="00370823">
        <w:t>)</w:t>
      </w:r>
      <w:r w:rsidR="001A5FE1" w:rsidRPr="00370823">
        <w:t>.</w:t>
      </w:r>
      <w:r w:rsidR="001A5FE1">
        <w:t xml:space="preserve"> Pair-wise tests showed that the megafauna community was significantly different </w:t>
      </w:r>
      <w:r w:rsidR="00FD1E37">
        <w:t xml:space="preserve">when observed from different altitudes and between the two sites (all four pair-wise tests: </w:t>
      </w:r>
      <w:r w:rsidR="00FD1E37" w:rsidRPr="00FD1E37">
        <w:rPr>
          <w:i/>
        </w:rPr>
        <w:t>p</w:t>
      </w:r>
      <w:r w:rsidR="00FD1E37">
        <w:t xml:space="preserve"> &lt; 0.005).</w:t>
      </w:r>
      <w:r w:rsidR="00611529" w:rsidRPr="00FD3202">
        <w:rPr>
          <w:lang w:val="en-GB"/>
        </w:rPr>
        <w:t xml:space="preserve"> </w:t>
      </w:r>
      <w:r w:rsidR="002D0B55">
        <w:rPr>
          <w:lang w:val="en-GB"/>
        </w:rPr>
        <w:t xml:space="preserve">A SIMPER analysis revealed that </w:t>
      </w:r>
      <w:r w:rsidR="002D0B55" w:rsidRPr="002D0B55">
        <w:rPr>
          <w:lang w:val="en-GB"/>
        </w:rPr>
        <w:t>66.8% of the</w:t>
      </w:r>
      <w:r w:rsidR="003508E8" w:rsidRPr="002D0B55">
        <w:rPr>
          <w:lang w:val="en-GB"/>
        </w:rPr>
        <w:t xml:space="preserve"> differences </w:t>
      </w:r>
      <w:r w:rsidR="006A4C38" w:rsidRPr="002D0B55">
        <w:rPr>
          <w:lang w:val="en-GB"/>
        </w:rPr>
        <w:t xml:space="preserve">in the megafauna community between altitudes </w:t>
      </w:r>
      <w:r>
        <w:rPr>
          <w:lang w:val="en-GB"/>
        </w:rPr>
        <w:t xml:space="preserve">were caused by </w:t>
      </w:r>
      <w:r w:rsidR="003508E8" w:rsidRPr="002D0B55">
        <w:rPr>
          <w:lang w:val="en-GB"/>
        </w:rPr>
        <w:t>differ</w:t>
      </w:r>
      <w:r w:rsidR="00DA582F" w:rsidRPr="002D0B55">
        <w:rPr>
          <w:lang w:val="en-GB"/>
        </w:rPr>
        <w:t>e</w:t>
      </w:r>
      <w:r w:rsidR="003508E8" w:rsidRPr="002D0B55">
        <w:rPr>
          <w:lang w:val="en-GB"/>
        </w:rPr>
        <w:t xml:space="preserve">nces in the </w:t>
      </w:r>
      <w:r w:rsidR="006F27F1" w:rsidRPr="002D0B55">
        <w:rPr>
          <w:lang w:val="en-GB"/>
        </w:rPr>
        <w:t>density</w:t>
      </w:r>
      <w:r w:rsidR="003508E8" w:rsidRPr="002D0B55">
        <w:rPr>
          <w:lang w:val="en-GB"/>
        </w:rPr>
        <w:t xml:space="preserve"> of </w:t>
      </w:r>
      <w:r w:rsidR="002D0B55" w:rsidRPr="002D0B55">
        <w:rPr>
          <w:lang w:val="en-GB"/>
        </w:rPr>
        <w:t>Ophiuroidea (20.2%), Aspidodiadematidae (16.7%), Acti</w:t>
      </w:r>
      <w:r>
        <w:rPr>
          <w:lang w:val="en-GB"/>
        </w:rPr>
        <w:t>niaria (15%) and Polychaeta (14.</w:t>
      </w:r>
      <w:r w:rsidR="002D0B55" w:rsidRPr="002D0B55">
        <w:rPr>
          <w:lang w:val="en-GB"/>
        </w:rPr>
        <w:t>9%)</w:t>
      </w:r>
      <w:r w:rsidR="002D0B55">
        <w:rPr>
          <w:lang w:val="en-GB"/>
        </w:rPr>
        <w:t>.</w:t>
      </w:r>
      <w:r w:rsidR="003508E8" w:rsidRPr="00FD3202">
        <w:rPr>
          <w:lang w:val="en-GB"/>
        </w:rPr>
        <w:t xml:space="preserve"> </w:t>
      </w:r>
      <w:r w:rsidR="00957E0D" w:rsidRPr="00FD3202">
        <w:rPr>
          <w:lang w:val="en-GB"/>
        </w:rPr>
        <w:t xml:space="preserve">Owing </w:t>
      </w:r>
      <w:r w:rsidR="00611529" w:rsidRPr="00FD3202">
        <w:rPr>
          <w:lang w:val="en-GB"/>
        </w:rPr>
        <w:t xml:space="preserve">to the significant differences in the megafauna community as a result of the altitude at which the AUV images were taken, further statistical analyses were conducted </w:t>
      </w:r>
      <w:r>
        <w:rPr>
          <w:lang w:val="en-GB"/>
        </w:rPr>
        <w:t xml:space="preserve">only </w:t>
      </w:r>
      <w:r w:rsidR="00611529" w:rsidRPr="00FD3202">
        <w:rPr>
          <w:lang w:val="en-GB"/>
        </w:rPr>
        <w:t>on the data retrieved below 8m altitude.</w:t>
      </w:r>
    </w:p>
    <w:p w14:paraId="1DCCB98F" w14:textId="77777777" w:rsidR="0091717C" w:rsidRDefault="00E61D5E" w:rsidP="0091717C">
      <w:pPr>
        <w:jc w:val="center"/>
        <w:rPr>
          <w:rFonts w:cs="Times New Roman"/>
          <w:lang w:val="en-GB"/>
        </w:rPr>
      </w:pPr>
      <w:r>
        <w:rPr>
          <w:rFonts w:cs="Times New Roman"/>
          <w:noProof/>
        </w:rPr>
        <w:lastRenderedPageBreak/>
        <w:drawing>
          <wp:inline distT="0" distB="0" distL="0" distR="0" wp14:anchorId="2FE8390B" wp14:editId="2E0A9EDD">
            <wp:extent cx="3850792" cy="6550169"/>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gafauna.jpg"/>
                    <pic:cNvPicPr/>
                  </pic:nvPicPr>
                  <pic:blipFill>
                    <a:blip r:embed="rId20">
                      <a:extLst>
                        <a:ext uri="{28A0092B-C50C-407E-A947-70E740481C1C}">
                          <a14:useLocalDpi xmlns:a14="http://schemas.microsoft.com/office/drawing/2010/main" val="0"/>
                        </a:ext>
                      </a:extLst>
                    </a:blip>
                    <a:stretch>
                      <a:fillRect/>
                    </a:stretch>
                  </pic:blipFill>
                  <pic:spPr>
                    <a:xfrm>
                      <a:off x="0" y="0"/>
                      <a:ext cx="3850792" cy="6550169"/>
                    </a:xfrm>
                    <a:prstGeom prst="rect">
                      <a:avLst/>
                    </a:prstGeom>
                  </pic:spPr>
                </pic:pic>
              </a:graphicData>
            </a:graphic>
          </wp:inline>
        </w:drawing>
      </w:r>
    </w:p>
    <w:p w14:paraId="61106D52" w14:textId="208ABA2B" w:rsidR="0091717C" w:rsidRPr="0091717C" w:rsidRDefault="0091717C" w:rsidP="006601C6">
      <w:pPr>
        <w:spacing w:line="240" w:lineRule="auto"/>
      </w:pPr>
      <w:r w:rsidRPr="006601C6">
        <w:rPr>
          <w:sz w:val="20"/>
        </w:rPr>
        <w:t xml:space="preserve">Figure 2. Examples of identified higher megafauna taxa </w:t>
      </w:r>
      <w:r w:rsidR="00416B1A">
        <w:rPr>
          <w:sz w:val="20"/>
        </w:rPr>
        <w:t xml:space="preserve">(and the altitude at which the images were taken) </w:t>
      </w:r>
      <w:r w:rsidRPr="006601C6">
        <w:rPr>
          <w:sz w:val="20"/>
        </w:rPr>
        <w:t>from the GSR exploration area in the CCZ. (A) Actiniaria</w:t>
      </w:r>
      <w:r w:rsidR="000C455D">
        <w:rPr>
          <w:sz w:val="20"/>
        </w:rPr>
        <w:t xml:space="preserve"> mtp</w:t>
      </w:r>
      <w:r w:rsidR="00416B1A">
        <w:rPr>
          <w:sz w:val="20"/>
        </w:rPr>
        <w:t xml:space="preserve"> (4.92m altitude)</w:t>
      </w:r>
      <w:r w:rsidRPr="006601C6">
        <w:rPr>
          <w:sz w:val="20"/>
        </w:rPr>
        <w:t>, (B) Alcyonacea</w:t>
      </w:r>
      <w:r w:rsidR="000C455D">
        <w:rPr>
          <w:sz w:val="20"/>
        </w:rPr>
        <w:t xml:space="preserve"> mtp</w:t>
      </w:r>
      <w:r w:rsidR="00416B1A">
        <w:rPr>
          <w:sz w:val="20"/>
        </w:rPr>
        <w:t xml:space="preserve"> (5.1m)</w:t>
      </w:r>
      <w:r w:rsidRPr="006601C6">
        <w:rPr>
          <w:sz w:val="20"/>
        </w:rPr>
        <w:t>, (C) Antipatharia</w:t>
      </w:r>
      <w:r w:rsidR="000C455D">
        <w:rPr>
          <w:sz w:val="20"/>
        </w:rPr>
        <w:t xml:space="preserve"> mtp</w:t>
      </w:r>
      <w:r w:rsidR="00416B1A">
        <w:rPr>
          <w:sz w:val="20"/>
        </w:rPr>
        <w:t xml:space="preserve"> (5.1m)</w:t>
      </w:r>
      <w:r w:rsidRPr="006601C6">
        <w:rPr>
          <w:sz w:val="20"/>
        </w:rPr>
        <w:t>, (D) Asteroidea</w:t>
      </w:r>
      <w:r w:rsidR="001B7202">
        <w:rPr>
          <w:sz w:val="20"/>
        </w:rPr>
        <w:t xml:space="preserve"> (</w:t>
      </w:r>
      <w:r w:rsidR="001B7202" w:rsidRPr="001B7202">
        <w:rPr>
          <w:sz w:val="20"/>
        </w:rPr>
        <w:t>Paxillosida m</w:t>
      </w:r>
      <w:r w:rsidR="001B7202">
        <w:rPr>
          <w:sz w:val="20"/>
        </w:rPr>
        <w:t>tp)</w:t>
      </w:r>
      <w:r w:rsidR="00416B1A">
        <w:rPr>
          <w:sz w:val="20"/>
        </w:rPr>
        <w:t xml:space="preserve"> (9.5m)</w:t>
      </w:r>
      <w:r w:rsidRPr="006601C6">
        <w:rPr>
          <w:sz w:val="20"/>
        </w:rPr>
        <w:t>, (E) Crinoidea</w:t>
      </w:r>
      <w:r w:rsidR="000C455D">
        <w:rPr>
          <w:sz w:val="20"/>
        </w:rPr>
        <w:t xml:space="preserve"> mtp</w:t>
      </w:r>
      <w:r w:rsidR="00416B1A">
        <w:rPr>
          <w:sz w:val="20"/>
        </w:rPr>
        <w:t xml:space="preserve"> (7.1m)</w:t>
      </w:r>
      <w:r w:rsidRPr="006601C6">
        <w:rPr>
          <w:sz w:val="20"/>
        </w:rPr>
        <w:t>, (F) Decapoda</w:t>
      </w:r>
      <w:r w:rsidR="001B7202">
        <w:rPr>
          <w:sz w:val="20"/>
        </w:rPr>
        <w:t xml:space="preserve"> </w:t>
      </w:r>
      <w:r w:rsidR="001B7202" w:rsidRPr="001B7202">
        <w:rPr>
          <w:sz w:val="20"/>
        </w:rPr>
        <w:t>(Aristeidae)</w:t>
      </w:r>
      <w:r w:rsidR="00416B1A">
        <w:rPr>
          <w:sz w:val="20"/>
        </w:rPr>
        <w:t xml:space="preserve"> (5.1m)</w:t>
      </w:r>
      <w:r w:rsidRPr="006601C6">
        <w:rPr>
          <w:sz w:val="20"/>
        </w:rPr>
        <w:t>, (G) Echinoidea</w:t>
      </w:r>
      <w:r w:rsidR="00F8492C">
        <w:rPr>
          <w:sz w:val="20"/>
        </w:rPr>
        <w:t xml:space="preserve"> (</w:t>
      </w:r>
      <w:r w:rsidR="00B34F9E" w:rsidRPr="002D0B55">
        <w:rPr>
          <w:lang w:val="en-GB"/>
        </w:rPr>
        <w:t>Aspidodiadematidae</w:t>
      </w:r>
      <w:r w:rsidR="000C455D">
        <w:rPr>
          <w:lang w:val="en-GB"/>
        </w:rPr>
        <w:t xml:space="preserve"> mtp</w:t>
      </w:r>
      <w:r w:rsidR="00B34F9E">
        <w:rPr>
          <w:lang w:val="en-GB"/>
        </w:rPr>
        <w:t>)</w:t>
      </w:r>
      <w:r w:rsidR="00416B1A">
        <w:rPr>
          <w:lang w:val="en-GB"/>
        </w:rPr>
        <w:t xml:space="preserve"> (5.6m)</w:t>
      </w:r>
      <w:r w:rsidRPr="006601C6">
        <w:rPr>
          <w:sz w:val="20"/>
        </w:rPr>
        <w:t>, (H) Holothuroidea</w:t>
      </w:r>
      <w:r w:rsidR="000C455D">
        <w:rPr>
          <w:sz w:val="20"/>
        </w:rPr>
        <w:t xml:space="preserve"> mtp</w:t>
      </w:r>
      <w:r w:rsidR="00416B1A">
        <w:rPr>
          <w:sz w:val="20"/>
        </w:rPr>
        <w:t xml:space="preserve"> (5.1</w:t>
      </w:r>
      <w:r w:rsidR="00062BD1">
        <w:rPr>
          <w:sz w:val="20"/>
        </w:rPr>
        <w:t>m</w:t>
      </w:r>
      <w:r w:rsidR="00416B1A">
        <w:rPr>
          <w:sz w:val="20"/>
        </w:rPr>
        <w:t>)</w:t>
      </w:r>
      <w:r w:rsidRPr="006601C6">
        <w:rPr>
          <w:sz w:val="20"/>
        </w:rPr>
        <w:t>, (I) Hydrozoa</w:t>
      </w:r>
      <w:r w:rsidR="000C455D">
        <w:rPr>
          <w:sz w:val="20"/>
        </w:rPr>
        <w:t xml:space="preserve"> mtp</w:t>
      </w:r>
      <w:r w:rsidR="00416B1A">
        <w:rPr>
          <w:sz w:val="20"/>
        </w:rPr>
        <w:t xml:space="preserve"> (5.0m)</w:t>
      </w:r>
      <w:r w:rsidRPr="006601C6">
        <w:rPr>
          <w:sz w:val="20"/>
        </w:rPr>
        <w:t>, (J) Ophiuroidea</w:t>
      </w:r>
      <w:r w:rsidR="000C455D">
        <w:rPr>
          <w:sz w:val="20"/>
        </w:rPr>
        <w:t xml:space="preserve"> mtp</w:t>
      </w:r>
      <w:r w:rsidR="00416B1A">
        <w:rPr>
          <w:sz w:val="20"/>
        </w:rPr>
        <w:t xml:space="preserve"> (5.0m)</w:t>
      </w:r>
      <w:r w:rsidRPr="006601C6">
        <w:rPr>
          <w:sz w:val="20"/>
        </w:rPr>
        <w:t>, (K) Osteichthyes</w:t>
      </w:r>
      <w:r w:rsidR="000C455D">
        <w:rPr>
          <w:sz w:val="20"/>
        </w:rPr>
        <w:t xml:space="preserve"> mtp</w:t>
      </w:r>
      <w:r w:rsidR="00416B1A">
        <w:rPr>
          <w:sz w:val="20"/>
        </w:rPr>
        <w:t xml:space="preserve"> (10.3m)</w:t>
      </w:r>
      <w:r w:rsidRPr="006601C6">
        <w:rPr>
          <w:sz w:val="20"/>
        </w:rPr>
        <w:t>, (L) Polychaeta</w:t>
      </w:r>
      <w:r w:rsidR="000C455D">
        <w:rPr>
          <w:sz w:val="20"/>
        </w:rPr>
        <w:t xml:space="preserve"> mtp</w:t>
      </w:r>
      <w:r w:rsidR="00416B1A">
        <w:rPr>
          <w:sz w:val="20"/>
        </w:rPr>
        <w:t xml:space="preserve"> (5.1m)</w:t>
      </w:r>
      <w:r w:rsidRPr="006601C6">
        <w:rPr>
          <w:sz w:val="20"/>
        </w:rPr>
        <w:t>, (M) Porifera</w:t>
      </w:r>
      <w:r w:rsidR="000C455D">
        <w:rPr>
          <w:sz w:val="20"/>
        </w:rPr>
        <w:t xml:space="preserve"> mtp</w:t>
      </w:r>
      <w:r w:rsidR="00416B1A">
        <w:rPr>
          <w:sz w:val="20"/>
        </w:rPr>
        <w:t xml:space="preserve"> (5.3m)</w:t>
      </w:r>
      <w:r w:rsidRPr="006601C6">
        <w:rPr>
          <w:sz w:val="20"/>
        </w:rPr>
        <w:t>, (N) Xenophyophora (plate-like morphotype)</w:t>
      </w:r>
      <w:r w:rsidR="00416B1A">
        <w:rPr>
          <w:sz w:val="20"/>
        </w:rPr>
        <w:t xml:space="preserve"> (5.1m)</w:t>
      </w:r>
      <w:r w:rsidRPr="006601C6">
        <w:rPr>
          <w:sz w:val="20"/>
        </w:rPr>
        <w:t>, (O) Xenophyophora (reticulate morphotype)</w:t>
      </w:r>
      <w:r w:rsidR="00416B1A">
        <w:rPr>
          <w:sz w:val="20"/>
        </w:rPr>
        <w:t xml:space="preserve"> (5.5m)</w:t>
      </w:r>
      <w:r w:rsidRPr="006601C6">
        <w:rPr>
          <w:sz w:val="20"/>
        </w:rPr>
        <w:t xml:space="preserve">. </w:t>
      </w:r>
      <w:r w:rsidR="00062BD1">
        <w:rPr>
          <w:sz w:val="20"/>
        </w:rPr>
        <w:t>All s</w:t>
      </w:r>
      <w:r w:rsidR="00B72216">
        <w:rPr>
          <w:sz w:val="20"/>
        </w:rPr>
        <w:t xml:space="preserve">cale bars </w:t>
      </w:r>
      <w:r w:rsidR="001B7202">
        <w:rPr>
          <w:sz w:val="20"/>
        </w:rPr>
        <w:t>= 10 cm.</w:t>
      </w:r>
    </w:p>
    <w:p w14:paraId="1E3AD008" w14:textId="77777777" w:rsidR="00E61D5E" w:rsidRDefault="00E61D5E">
      <w:pPr>
        <w:spacing w:after="160" w:line="259" w:lineRule="auto"/>
        <w:jc w:val="left"/>
        <w:rPr>
          <w:lang w:val="en-GB"/>
        </w:rPr>
      </w:pPr>
    </w:p>
    <w:p w14:paraId="7640FD4A" w14:textId="39841D5B" w:rsidR="00E61D5E" w:rsidRDefault="00E61D5E" w:rsidP="00E61D5E">
      <w:pPr>
        <w:jc w:val="center"/>
        <w:rPr>
          <w:lang w:val="en-GB"/>
        </w:rPr>
      </w:pPr>
      <w:r>
        <w:rPr>
          <w:rFonts w:cs="Times New Roman"/>
          <w:noProof/>
          <w:color w:val="FF0000"/>
        </w:rPr>
        <w:lastRenderedPageBreak/>
        <w:drawing>
          <wp:inline distT="0" distB="0" distL="0" distR="0" wp14:anchorId="0D1C81F4" wp14:editId="19B222FE">
            <wp:extent cx="5760336" cy="44964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gafauna_taxon_composition_absolute_excl_Xeno.tiff"/>
                    <pic:cNvPicPr/>
                  </pic:nvPicPr>
                  <pic:blipFill>
                    <a:blip r:embed="rId21">
                      <a:extLst>
                        <a:ext uri="{28A0092B-C50C-407E-A947-70E740481C1C}">
                          <a14:useLocalDpi xmlns:a14="http://schemas.microsoft.com/office/drawing/2010/main" val="0"/>
                        </a:ext>
                      </a:extLst>
                    </a:blip>
                    <a:stretch>
                      <a:fillRect/>
                    </a:stretch>
                  </pic:blipFill>
                  <pic:spPr>
                    <a:xfrm>
                      <a:off x="0" y="0"/>
                      <a:ext cx="5760336" cy="4496435"/>
                    </a:xfrm>
                    <a:prstGeom prst="rect">
                      <a:avLst/>
                    </a:prstGeom>
                  </pic:spPr>
                </pic:pic>
              </a:graphicData>
            </a:graphic>
          </wp:inline>
        </w:drawing>
      </w:r>
    </w:p>
    <w:p w14:paraId="3D85000E" w14:textId="5D965F5E" w:rsidR="0091717C" w:rsidRPr="0091717C" w:rsidRDefault="0091717C" w:rsidP="0091717C">
      <w:pPr>
        <w:spacing w:after="160" w:line="259" w:lineRule="auto"/>
        <w:rPr>
          <w:rFonts w:cs="Times New Roman"/>
          <w:color w:val="FF0000"/>
          <w:sz w:val="20"/>
          <w:lang w:val="en-GB"/>
        </w:rPr>
      </w:pPr>
      <w:r w:rsidRPr="0091717C">
        <w:rPr>
          <w:rFonts w:cs="Times New Roman"/>
          <w:sz w:val="20"/>
          <w:lang w:val="en-GB"/>
        </w:rPr>
        <w:t xml:space="preserve">Figure 3. Megafauna taxon composition as observed from AUV images taken at an altitude &lt; 8m and &gt; 8m at sites B6S02 and B4S03 in the GSR </w:t>
      </w:r>
      <w:r w:rsidR="00B73220">
        <w:rPr>
          <w:lang w:val="en-GB"/>
        </w:rPr>
        <w:t>contract</w:t>
      </w:r>
      <w:r w:rsidRPr="0091717C">
        <w:rPr>
          <w:rFonts w:cs="Times New Roman"/>
          <w:sz w:val="20"/>
          <w:lang w:val="en-GB"/>
        </w:rPr>
        <w:t xml:space="preserve"> area. Per combination of site and altitude, 5 replicate sets of </w:t>
      </w:r>
      <w:r w:rsidR="00B34F9E">
        <w:rPr>
          <w:rFonts w:cs="Times New Roman"/>
          <w:sz w:val="20"/>
          <w:lang w:val="en-GB"/>
        </w:rPr>
        <w:t xml:space="preserve">50 </w:t>
      </w:r>
      <w:r w:rsidRPr="0091717C">
        <w:rPr>
          <w:rFonts w:cs="Times New Roman"/>
          <w:sz w:val="20"/>
          <w:lang w:val="en-GB"/>
        </w:rPr>
        <w:t>images</w:t>
      </w:r>
      <w:r w:rsidR="00B34F9E">
        <w:rPr>
          <w:rFonts w:cs="Times New Roman"/>
          <w:sz w:val="20"/>
          <w:lang w:val="en-GB"/>
        </w:rPr>
        <w:t xml:space="preserve"> (1,000 images in total)</w:t>
      </w:r>
      <w:r w:rsidRPr="0091717C">
        <w:rPr>
          <w:rFonts w:cs="Times New Roman"/>
          <w:sz w:val="20"/>
          <w:lang w:val="en-GB"/>
        </w:rPr>
        <w:t xml:space="preserve"> were annotated. Only higher taxa comprising ≥1% of the total megafauna density over the different sites and altitudes were included. Xenophyophora were not included since these </w:t>
      </w:r>
      <w:r w:rsidRPr="0091717C">
        <w:rPr>
          <w:sz w:val="20"/>
          <w:lang w:val="en-GB"/>
        </w:rPr>
        <w:t>megafauna-sized unicellular eukaryotes are generally not taken into account in deep-sea megafauna community studies. Unknown annotations were removed. Other taxa include Alcyonacea, Antipatharia, Asteroidea, Ceriantharia, Corallimorpharia, Crinoidea, Ctenophora, Decapoda, Hydrozoa, Mollusca, Osteichthyes, Other_Anthozoa, Other_Cnidaria, Pennatulacea, Scyphozoa.</w:t>
      </w:r>
    </w:p>
    <w:p w14:paraId="1C66F005" w14:textId="77777777" w:rsidR="0091717C" w:rsidRDefault="0091717C" w:rsidP="00E61D5E">
      <w:pPr>
        <w:jc w:val="center"/>
        <w:rPr>
          <w:lang w:val="en-GB"/>
        </w:rPr>
      </w:pPr>
    </w:p>
    <w:p w14:paraId="3B4D91AC" w14:textId="41BF2B62" w:rsidR="00A72219" w:rsidRPr="00FD3202" w:rsidRDefault="0030172B" w:rsidP="002E4372">
      <w:pPr>
        <w:rPr>
          <w:lang w:val="en-GB"/>
        </w:rPr>
      </w:pPr>
      <w:r>
        <w:rPr>
          <w:lang w:val="en-GB"/>
        </w:rPr>
        <w:t>Below 8m altitude, 987 individuals, belonging to 29 megafaunal taxa, were counted and annotated</w:t>
      </w:r>
      <w:r w:rsidR="00D67B74">
        <w:rPr>
          <w:lang w:val="en-GB"/>
        </w:rPr>
        <w:t xml:space="preserve"> on 500 images</w:t>
      </w:r>
      <w:r>
        <w:rPr>
          <w:lang w:val="en-GB"/>
        </w:rPr>
        <w:t xml:space="preserve">. </w:t>
      </w:r>
      <w:r w:rsidR="001673B9" w:rsidRPr="00FD3202">
        <w:rPr>
          <w:lang w:val="en-GB"/>
        </w:rPr>
        <w:t xml:space="preserve">The average </w:t>
      </w:r>
      <w:r w:rsidR="008046E9">
        <w:rPr>
          <w:lang w:val="en-GB"/>
        </w:rPr>
        <w:t>de</w:t>
      </w:r>
      <w:r w:rsidR="006F27F1">
        <w:rPr>
          <w:lang w:val="en-GB"/>
        </w:rPr>
        <w:t>n</w:t>
      </w:r>
      <w:r w:rsidR="008046E9">
        <w:rPr>
          <w:lang w:val="en-GB"/>
        </w:rPr>
        <w:t>s</w:t>
      </w:r>
      <w:r w:rsidR="0024551B">
        <w:rPr>
          <w:lang w:val="en-GB"/>
        </w:rPr>
        <w:t>ity</w:t>
      </w:r>
      <w:r w:rsidR="001673B9" w:rsidRPr="00FD3202">
        <w:rPr>
          <w:lang w:val="en-GB"/>
        </w:rPr>
        <w:t xml:space="preserve"> (</w:t>
      </w:r>
      <w:r w:rsidR="001673B9" w:rsidRPr="00FD3202">
        <w:rPr>
          <w:rFonts w:cs="Times New Roman"/>
          <w:lang w:val="en-GB"/>
        </w:rPr>
        <w:t>±</w:t>
      </w:r>
      <w:r w:rsidR="001673B9" w:rsidRPr="00FD3202">
        <w:rPr>
          <w:lang w:val="en-GB"/>
        </w:rPr>
        <w:t xml:space="preserve">SD) </w:t>
      </w:r>
      <w:r w:rsidR="00C20B84">
        <w:rPr>
          <w:lang w:val="en-GB"/>
        </w:rPr>
        <w:t>in site B6S02 (1</w:t>
      </w:r>
      <w:r w:rsidR="00F722D7">
        <w:rPr>
          <w:lang w:val="en-GB"/>
        </w:rPr>
        <w:t>,</w:t>
      </w:r>
      <w:r w:rsidR="00C20B84">
        <w:rPr>
          <w:lang w:val="en-GB"/>
        </w:rPr>
        <w:t xml:space="preserve">626 </w:t>
      </w:r>
      <w:r w:rsidR="00C20B84" w:rsidRPr="00FD3202">
        <w:rPr>
          <w:rFonts w:cs="Times New Roman"/>
          <w:lang w:val="en-GB"/>
        </w:rPr>
        <w:t>±</w:t>
      </w:r>
      <w:r w:rsidR="00C20B84">
        <w:rPr>
          <w:rFonts w:cs="Times New Roman"/>
          <w:lang w:val="en-GB"/>
        </w:rPr>
        <w:t xml:space="preserve"> </w:t>
      </w:r>
      <w:r w:rsidR="005A4550" w:rsidRPr="005A4550">
        <w:rPr>
          <w:rFonts w:cs="Times New Roman"/>
          <w:lang w:val="en-GB"/>
        </w:rPr>
        <w:t>268</w:t>
      </w:r>
      <w:r w:rsidR="00C20B84">
        <w:rPr>
          <w:rFonts w:cs="Times New Roman"/>
          <w:lang w:val="en-GB"/>
        </w:rPr>
        <w:t xml:space="preserve"> </w:t>
      </w:r>
      <w:r w:rsidR="00C20B84" w:rsidRPr="00FD3202">
        <w:rPr>
          <w:lang w:val="en-GB"/>
        </w:rPr>
        <w:t>ind.</w:t>
      </w:r>
      <w:r w:rsidR="0054229F">
        <w:rPr>
          <w:lang w:val="en-GB"/>
        </w:rPr>
        <w:t xml:space="preserve"> </w:t>
      </w:r>
      <w:r w:rsidR="00C20B84" w:rsidRPr="00FD3202">
        <w:rPr>
          <w:lang w:val="en-GB"/>
        </w:rPr>
        <w:t>ha</w:t>
      </w:r>
      <w:r w:rsidR="00C20B84" w:rsidRPr="00FD3202">
        <w:rPr>
          <w:vertAlign w:val="superscript"/>
          <w:lang w:val="en-GB"/>
        </w:rPr>
        <w:t>-1</w:t>
      </w:r>
      <w:r w:rsidR="00C20B84">
        <w:rPr>
          <w:lang w:val="en-GB"/>
        </w:rPr>
        <w:t xml:space="preserve">) </w:t>
      </w:r>
      <w:r w:rsidR="0024551B">
        <w:rPr>
          <w:lang w:val="en-GB"/>
        </w:rPr>
        <w:t>and site B4S03 (1</w:t>
      </w:r>
      <w:r w:rsidR="00F722D7">
        <w:rPr>
          <w:lang w:val="en-GB"/>
        </w:rPr>
        <w:t>,</w:t>
      </w:r>
      <w:r w:rsidR="0024551B">
        <w:rPr>
          <w:lang w:val="en-GB"/>
        </w:rPr>
        <w:t xml:space="preserve">726 </w:t>
      </w:r>
      <w:r w:rsidR="0024551B" w:rsidRPr="00FD3202">
        <w:rPr>
          <w:rFonts w:cs="Times New Roman"/>
          <w:lang w:val="en-GB"/>
        </w:rPr>
        <w:t>±</w:t>
      </w:r>
      <w:r w:rsidR="0024551B">
        <w:rPr>
          <w:rFonts w:cs="Times New Roman"/>
          <w:lang w:val="en-GB"/>
        </w:rPr>
        <w:t xml:space="preserve"> </w:t>
      </w:r>
      <w:r w:rsidR="0024551B" w:rsidRPr="005A4550">
        <w:rPr>
          <w:rFonts w:cs="Times New Roman"/>
          <w:lang w:val="en-GB"/>
        </w:rPr>
        <w:t>166</w:t>
      </w:r>
      <w:r w:rsidR="0024551B">
        <w:rPr>
          <w:rFonts w:cs="Times New Roman"/>
          <w:lang w:val="en-GB"/>
        </w:rPr>
        <w:t xml:space="preserve"> </w:t>
      </w:r>
      <w:r w:rsidR="0024551B" w:rsidRPr="00FD3202">
        <w:rPr>
          <w:lang w:val="en-GB"/>
        </w:rPr>
        <w:t>ind.</w:t>
      </w:r>
      <w:r w:rsidR="0054229F">
        <w:rPr>
          <w:lang w:val="en-GB"/>
        </w:rPr>
        <w:t xml:space="preserve"> </w:t>
      </w:r>
      <w:r w:rsidR="0024551B" w:rsidRPr="00FD3202">
        <w:rPr>
          <w:lang w:val="en-GB"/>
        </w:rPr>
        <w:t>ha</w:t>
      </w:r>
      <w:r w:rsidR="0024551B" w:rsidRPr="00FD3202">
        <w:rPr>
          <w:vertAlign w:val="superscript"/>
          <w:lang w:val="en-GB"/>
        </w:rPr>
        <w:t>-1</w:t>
      </w:r>
      <w:r w:rsidR="0024551B">
        <w:rPr>
          <w:lang w:val="en-GB"/>
        </w:rPr>
        <w:t>) was</w:t>
      </w:r>
      <w:r w:rsidR="001673B9" w:rsidRPr="00FD3202">
        <w:rPr>
          <w:lang w:val="en-GB"/>
        </w:rPr>
        <w:t xml:space="preserve"> </w:t>
      </w:r>
      <w:r w:rsidR="00C20B84">
        <w:rPr>
          <w:lang w:val="en-GB"/>
        </w:rPr>
        <w:t xml:space="preserve">not </w:t>
      </w:r>
      <w:r w:rsidR="001673B9" w:rsidRPr="00FD3202">
        <w:rPr>
          <w:lang w:val="en-GB"/>
        </w:rPr>
        <w:t xml:space="preserve">significantly </w:t>
      </w:r>
      <w:r w:rsidR="0024551B">
        <w:rPr>
          <w:lang w:val="en-GB"/>
        </w:rPr>
        <w:t>different</w:t>
      </w:r>
      <w:r w:rsidR="00C20B84">
        <w:rPr>
          <w:lang w:val="en-GB"/>
        </w:rPr>
        <w:t xml:space="preserve"> </w:t>
      </w:r>
      <w:r w:rsidR="00A8298D" w:rsidRPr="00FD3202">
        <w:rPr>
          <w:lang w:val="en-GB"/>
        </w:rPr>
        <w:t>(</w:t>
      </w:r>
      <w:r w:rsidR="00D53050">
        <w:rPr>
          <w:lang w:val="en-GB"/>
        </w:rPr>
        <w:t>t-test:</w:t>
      </w:r>
      <w:r w:rsidR="00A8298D" w:rsidRPr="00FD3202">
        <w:rPr>
          <w:lang w:val="en-GB"/>
        </w:rPr>
        <w:t xml:space="preserve"> </w:t>
      </w:r>
      <w:r w:rsidR="00D53050">
        <w:rPr>
          <w:lang w:val="en-GB"/>
        </w:rPr>
        <w:t>t</w:t>
      </w:r>
      <w:r w:rsidR="00C20B84">
        <w:rPr>
          <w:vertAlign w:val="subscript"/>
          <w:lang w:val="en-GB"/>
        </w:rPr>
        <w:t>8</w:t>
      </w:r>
      <w:r w:rsidR="00A8298D" w:rsidRPr="00FD3202">
        <w:rPr>
          <w:lang w:val="en-GB"/>
        </w:rPr>
        <w:t xml:space="preserve"> = </w:t>
      </w:r>
      <w:r w:rsidR="00D53050">
        <w:rPr>
          <w:lang w:val="en-GB"/>
        </w:rPr>
        <w:t>-</w:t>
      </w:r>
      <w:r w:rsidR="00C20B84">
        <w:rPr>
          <w:lang w:val="en-GB"/>
        </w:rPr>
        <w:t>0.</w:t>
      </w:r>
      <w:r w:rsidR="00D53050">
        <w:rPr>
          <w:lang w:val="en-GB"/>
        </w:rPr>
        <w:t>71</w:t>
      </w:r>
      <w:r w:rsidR="00A8298D" w:rsidRPr="00FD3202">
        <w:rPr>
          <w:lang w:val="en-GB"/>
        </w:rPr>
        <w:t xml:space="preserve">, </w:t>
      </w:r>
      <w:r w:rsidR="00A8298D" w:rsidRPr="00FD3202">
        <w:rPr>
          <w:i/>
          <w:lang w:val="en-GB"/>
        </w:rPr>
        <w:t>p</w:t>
      </w:r>
      <w:r w:rsidR="00A8298D" w:rsidRPr="00FD3202">
        <w:rPr>
          <w:lang w:val="en-GB"/>
        </w:rPr>
        <w:t xml:space="preserve"> = </w:t>
      </w:r>
      <w:r w:rsidR="00C20B84">
        <w:rPr>
          <w:lang w:val="en-GB"/>
        </w:rPr>
        <w:t>0.4992</w:t>
      </w:r>
      <w:r w:rsidR="00732EED" w:rsidRPr="00FD3202">
        <w:rPr>
          <w:lang w:val="en-GB"/>
        </w:rPr>
        <w:t>)</w:t>
      </w:r>
      <w:r w:rsidR="0024551B" w:rsidRPr="00072828">
        <w:rPr>
          <w:lang w:val="en-GB"/>
        </w:rPr>
        <w:t>.</w:t>
      </w:r>
      <w:r w:rsidR="0024551B">
        <w:rPr>
          <w:lang w:val="en-GB"/>
        </w:rPr>
        <w:t xml:space="preserve"> </w:t>
      </w:r>
      <w:r w:rsidR="00253E10">
        <w:rPr>
          <w:lang w:val="en-GB"/>
        </w:rPr>
        <w:t>Total megafauna densities showed a strongly significant, positive correlation with nodule coverage</w:t>
      </w:r>
      <w:r w:rsidR="009E3556">
        <w:rPr>
          <w:lang w:val="en-GB"/>
        </w:rPr>
        <w:t xml:space="preserve"> </w:t>
      </w:r>
      <w:r w:rsidR="00253E10">
        <w:rPr>
          <w:lang w:val="en-GB"/>
        </w:rPr>
        <w:t xml:space="preserve">(Spearman-Rank, R = 0.21, p &lt; 0.001). </w:t>
      </w:r>
      <w:r w:rsidR="001D1C5A" w:rsidRPr="00FD3202">
        <w:rPr>
          <w:lang w:val="en-GB"/>
        </w:rPr>
        <w:t xml:space="preserve">The megafaunal community </w:t>
      </w:r>
      <w:r w:rsidR="00900245">
        <w:rPr>
          <w:lang w:val="en-GB"/>
        </w:rPr>
        <w:t>below 8m over the two sites</w:t>
      </w:r>
      <w:r w:rsidR="001D1C5A" w:rsidRPr="00FD3202">
        <w:rPr>
          <w:lang w:val="en-GB"/>
        </w:rPr>
        <w:t xml:space="preserve"> wa</w:t>
      </w:r>
      <w:r w:rsidR="00FB45DB">
        <w:rPr>
          <w:lang w:val="en-GB"/>
        </w:rPr>
        <w:t>s dominated by Ophiuroidea (31.8%), Echinoidea (25.1%), Actiniaria (14.5</w:t>
      </w:r>
      <w:r w:rsidR="001D1C5A" w:rsidRPr="00FD3202">
        <w:rPr>
          <w:lang w:val="en-GB"/>
        </w:rPr>
        <w:t>%), Polychaeta (</w:t>
      </w:r>
      <w:r w:rsidR="00FB45DB">
        <w:rPr>
          <w:lang w:val="en-GB"/>
        </w:rPr>
        <w:t>10</w:t>
      </w:r>
      <w:r w:rsidR="001D1C5A" w:rsidRPr="00FD3202">
        <w:rPr>
          <w:lang w:val="en-GB"/>
        </w:rPr>
        <w:t>.</w:t>
      </w:r>
      <w:r w:rsidR="00FB45DB">
        <w:rPr>
          <w:lang w:val="en-GB"/>
        </w:rPr>
        <w:t>1</w:t>
      </w:r>
      <w:r w:rsidR="001D1C5A" w:rsidRPr="00FD3202">
        <w:rPr>
          <w:lang w:val="en-GB"/>
        </w:rPr>
        <w:t>%), Porifera (</w:t>
      </w:r>
      <w:r w:rsidR="00FB45DB">
        <w:rPr>
          <w:lang w:val="en-GB"/>
        </w:rPr>
        <w:t>4.9</w:t>
      </w:r>
      <w:r w:rsidR="001D1C5A" w:rsidRPr="00FD3202">
        <w:rPr>
          <w:lang w:val="en-GB"/>
        </w:rPr>
        <w:t xml:space="preserve">%) and </w:t>
      </w:r>
      <w:r w:rsidR="00FB45DB">
        <w:rPr>
          <w:lang w:val="en-GB"/>
        </w:rPr>
        <w:t>Decapoda</w:t>
      </w:r>
      <w:r w:rsidR="001D1C5A" w:rsidRPr="00FD3202">
        <w:rPr>
          <w:lang w:val="en-GB"/>
        </w:rPr>
        <w:t xml:space="preserve"> (</w:t>
      </w:r>
      <w:r w:rsidR="00FB45DB">
        <w:rPr>
          <w:lang w:val="en-GB"/>
        </w:rPr>
        <w:t>3.5</w:t>
      </w:r>
      <w:r w:rsidR="001D1C5A" w:rsidRPr="00FD3202">
        <w:rPr>
          <w:lang w:val="en-GB"/>
        </w:rPr>
        <w:t>%). T</w:t>
      </w:r>
      <w:r w:rsidR="00FB45DB">
        <w:rPr>
          <w:lang w:val="en-GB"/>
        </w:rPr>
        <w:t>he remaining taxa comprised 10.1</w:t>
      </w:r>
      <w:r w:rsidR="001D1C5A" w:rsidRPr="00FD3202">
        <w:rPr>
          <w:lang w:val="en-GB"/>
        </w:rPr>
        <w:t xml:space="preserve">% of the total megafaunal </w:t>
      </w:r>
      <w:r w:rsidR="006F27F1">
        <w:rPr>
          <w:lang w:val="en-GB"/>
        </w:rPr>
        <w:t>density</w:t>
      </w:r>
      <w:r w:rsidR="00FB45DB">
        <w:rPr>
          <w:lang w:val="en-GB"/>
        </w:rPr>
        <w:t>.</w:t>
      </w:r>
    </w:p>
    <w:p w14:paraId="2C636BB6" w14:textId="650BFE65" w:rsidR="00253E10" w:rsidRDefault="00191AAC" w:rsidP="002E4372">
      <w:r w:rsidRPr="00FD3202">
        <w:rPr>
          <w:lang w:val="en-GB"/>
        </w:rPr>
        <w:lastRenderedPageBreak/>
        <w:t xml:space="preserve">Multivariate analysis on the </w:t>
      </w:r>
      <w:r w:rsidR="00FF2703" w:rsidRPr="00FD3202">
        <w:rPr>
          <w:lang w:val="en-GB"/>
        </w:rPr>
        <w:t xml:space="preserve">lowest identifiable taxon level </w:t>
      </w:r>
      <w:r w:rsidR="00FF2703">
        <w:rPr>
          <w:lang w:val="en-GB"/>
        </w:rPr>
        <w:t xml:space="preserve">revealed that the </w:t>
      </w:r>
      <w:r w:rsidR="00747182" w:rsidRPr="00FD3202">
        <w:rPr>
          <w:lang w:val="en-GB"/>
        </w:rPr>
        <w:t xml:space="preserve">megafaunal community composition </w:t>
      </w:r>
      <w:r w:rsidR="00FF2703">
        <w:rPr>
          <w:lang w:val="en-GB"/>
        </w:rPr>
        <w:t xml:space="preserve">was significantly </w:t>
      </w:r>
      <w:r w:rsidR="00F00712">
        <w:rPr>
          <w:lang w:val="en-GB"/>
        </w:rPr>
        <w:t>different between</w:t>
      </w:r>
      <w:r w:rsidR="00FF2703">
        <w:rPr>
          <w:lang w:val="en-GB"/>
        </w:rPr>
        <w:t xml:space="preserve"> </w:t>
      </w:r>
      <w:r w:rsidR="00F00712">
        <w:rPr>
          <w:lang w:val="en-GB"/>
        </w:rPr>
        <w:t xml:space="preserve">sites </w:t>
      </w:r>
      <w:r w:rsidR="00FF2703">
        <w:rPr>
          <w:lang w:val="en-GB"/>
        </w:rPr>
        <w:t>B6S02 and B4S03</w:t>
      </w:r>
      <w:r w:rsidRPr="00FD3202">
        <w:rPr>
          <w:lang w:val="en-GB"/>
        </w:rPr>
        <w:t xml:space="preserve"> (</w:t>
      </w:r>
      <w:r w:rsidR="00FF2703">
        <w:rPr>
          <w:lang w:val="en-GB"/>
        </w:rPr>
        <w:t>1</w:t>
      </w:r>
      <w:r w:rsidRPr="00FD3202">
        <w:rPr>
          <w:lang w:val="en-GB"/>
        </w:rPr>
        <w:t>-factor PERMANOVA, pseudo-</w:t>
      </w:r>
      <w:r w:rsidRPr="00FD3202">
        <w:rPr>
          <w:i/>
          <w:lang w:val="en-GB"/>
        </w:rPr>
        <w:t>F</w:t>
      </w:r>
      <w:r w:rsidR="00FF2703">
        <w:rPr>
          <w:vertAlign w:val="subscript"/>
          <w:lang w:val="en-GB"/>
        </w:rPr>
        <w:t>1,9</w:t>
      </w:r>
      <w:r w:rsidRPr="00FD3202">
        <w:rPr>
          <w:lang w:val="en-GB"/>
        </w:rPr>
        <w:t xml:space="preserve"> = </w:t>
      </w:r>
      <w:r w:rsidR="00FF2703">
        <w:rPr>
          <w:lang w:val="en-GB"/>
        </w:rPr>
        <w:t>8.3554</w:t>
      </w:r>
      <w:r w:rsidRPr="00FD3202">
        <w:rPr>
          <w:lang w:val="en-GB"/>
        </w:rPr>
        <w:t xml:space="preserve">, </w:t>
      </w:r>
      <w:r w:rsidRPr="00FD3202">
        <w:rPr>
          <w:i/>
          <w:lang w:val="en-GB"/>
        </w:rPr>
        <w:t>p</w:t>
      </w:r>
      <w:r w:rsidRPr="00FD3202">
        <w:rPr>
          <w:vertAlign w:val="subscript"/>
          <w:lang w:val="en-GB"/>
        </w:rPr>
        <w:t>PERM</w:t>
      </w:r>
      <w:r w:rsidRPr="00FD3202">
        <w:rPr>
          <w:lang w:val="en-GB"/>
        </w:rPr>
        <w:t xml:space="preserve"> = 0.00</w:t>
      </w:r>
      <w:r w:rsidR="00FF2703">
        <w:rPr>
          <w:lang w:val="en-GB"/>
        </w:rPr>
        <w:t>66</w:t>
      </w:r>
      <w:r w:rsidRPr="00FD3202">
        <w:rPr>
          <w:lang w:val="en-GB"/>
        </w:rPr>
        <w:t>).</w:t>
      </w:r>
      <w:r w:rsidR="00CC0E39" w:rsidRPr="00FD3202">
        <w:rPr>
          <w:lang w:val="en-GB"/>
        </w:rPr>
        <w:t xml:space="preserve"> </w:t>
      </w:r>
      <w:r w:rsidR="0057655B">
        <w:rPr>
          <w:lang w:val="en-GB"/>
        </w:rPr>
        <w:t xml:space="preserve">A SIMPER analysis showed that the five taxa that contributed most to this dissimilarity between sites were the </w:t>
      </w:r>
      <w:r w:rsidR="0057655B" w:rsidRPr="0057655B">
        <w:rPr>
          <w:lang w:val="en-GB"/>
        </w:rPr>
        <w:t>Aspidodiadematidae</w:t>
      </w:r>
      <w:r w:rsidR="006E31A6">
        <w:rPr>
          <w:lang w:val="en-GB"/>
        </w:rPr>
        <w:t xml:space="preserve"> </w:t>
      </w:r>
      <w:r w:rsidR="006E31A6" w:rsidRPr="00700B09">
        <w:rPr>
          <w:i/>
          <w:lang w:val="en-GB"/>
        </w:rPr>
        <w:t>mtps</w:t>
      </w:r>
      <w:r w:rsidR="0057655B">
        <w:rPr>
          <w:lang w:val="en-GB"/>
        </w:rPr>
        <w:t xml:space="preserve"> (more abundant at B4S03</w:t>
      </w:r>
      <w:r w:rsidR="00C045E7">
        <w:rPr>
          <w:lang w:val="en-GB"/>
        </w:rPr>
        <w:t>; contribution</w:t>
      </w:r>
      <w:r w:rsidR="00F722D7">
        <w:rPr>
          <w:lang w:val="en-GB"/>
        </w:rPr>
        <w:t xml:space="preserve"> to dissimilarity of 34.8</w:t>
      </w:r>
      <w:r w:rsidR="0057655B">
        <w:rPr>
          <w:lang w:val="en-GB"/>
        </w:rPr>
        <w:t>%), Ophiuroidea</w:t>
      </w:r>
      <w:r w:rsidR="006E31A6">
        <w:rPr>
          <w:lang w:val="en-GB"/>
        </w:rPr>
        <w:t xml:space="preserve"> </w:t>
      </w:r>
      <w:r w:rsidR="006E31A6" w:rsidRPr="0016473F">
        <w:rPr>
          <w:i/>
          <w:lang w:val="en-GB"/>
        </w:rPr>
        <w:t>mtps</w:t>
      </w:r>
      <w:r w:rsidR="0057655B">
        <w:rPr>
          <w:lang w:val="en-GB"/>
        </w:rPr>
        <w:t xml:space="preserve"> (more abundant at B6S02; 16.6%), Polychaeta</w:t>
      </w:r>
      <w:r w:rsidR="006E31A6">
        <w:rPr>
          <w:lang w:val="en-GB"/>
        </w:rPr>
        <w:t xml:space="preserve"> </w:t>
      </w:r>
      <w:r w:rsidR="006E31A6" w:rsidRPr="0016473F">
        <w:rPr>
          <w:i/>
          <w:lang w:val="en-GB"/>
        </w:rPr>
        <w:t>mtps</w:t>
      </w:r>
      <w:r w:rsidR="0057655B">
        <w:rPr>
          <w:lang w:val="en-GB"/>
        </w:rPr>
        <w:t xml:space="preserve"> (</w:t>
      </w:r>
      <w:r w:rsidR="003D0728">
        <w:rPr>
          <w:lang w:val="en-GB"/>
        </w:rPr>
        <w:t>more abundant at B6S02; 8.8%</w:t>
      </w:r>
      <w:r w:rsidR="0057655B">
        <w:rPr>
          <w:lang w:val="en-GB"/>
        </w:rPr>
        <w:t>), Actin</w:t>
      </w:r>
      <w:r w:rsidR="003D0728">
        <w:rPr>
          <w:lang w:val="en-GB"/>
        </w:rPr>
        <w:t>i</w:t>
      </w:r>
      <w:r w:rsidR="0057655B">
        <w:rPr>
          <w:lang w:val="en-GB"/>
        </w:rPr>
        <w:t>aria</w:t>
      </w:r>
      <w:r w:rsidR="006E31A6">
        <w:rPr>
          <w:lang w:val="en-GB"/>
        </w:rPr>
        <w:t xml:space="preserve"> </w:t>
      </w:r>
      <w:r w:rsidR="006E31A6" w:rsidRPr="0016473F">
        <w:rPr>
          <w:i/>
          <w:lang w:val="en-GB"/>
        </w:rPr>
        <w:t>mtps</w:t>
      </w:r>
      <w:r w:rsidR="003D0728">
        <w:rPr>
          <w:lang w:val="en-GB"/>
        </w:rPr>
        <w:t xml:space="preserve"> (more abundant at B4S03; 8.1%)</w:t>
      </w:r>
      <w:r w:rsidR="0057655B">
        <w:rPr>
          <w:lang w:val="en-GB"/>
        </w:rPr>
        <w:t xml:space="preserve"> and Porifera</w:t>
      </w:r>
      <w:r w:rsidR="006E31A6">
        <w:rPr>
          <w:lang w:val="en-GB"/>
        </w:rPr>
        <w:t xml:space="preserve"> </w:t>
      </w:r>
      <w:r w:rsidR="006E31A6" w:rsidRPr="0016473F">
        <w:rPr>
          <w:i/>
          <w:lang w:val="en-GB"/>
        </w:rPr>
        <w:t>mtps</w:t>
      </w:r>
      <w:r w:rsidR="003D0728">
        <w:rPr>
          <w:lang w:val="en-GB"/>
        </w:rPr>
        <w:t xml:space="preserve"> (more abundant at B6S02; 3.9%)</w:t>
      </w:r>
      <w:r w:rsidR="0057655B">
        <w:rPr>
          <w:lang w:val="en-GB"/>
        </w:rPr>
        <w:t xml:space="preserve">. </w:t>
      </w:r>
      <w:r w:rsidR="00747182" w:rsidRPr="00F00712">
        <w:t xml:space="preserve">The PCO analyses </w:t>
      </w:r>
      <w:r w:rsidR="0043412B" w:rsidRPr="0043412B">
        <w:t>showed a clear separation</w:t>
      </w:r>
      <w:r w:rsidR="0043412B">
        <w:t xml:space="preserve"> with PCO1 explaining 58% of the total variation in the resemblance matrix and separating B6S02 and B4S03 sample sets.</w:t>
      </w:r>
    </w:p>
    <w:p w14:paraId="1A494FF5" w14:textId="77777777" w:rsidR="005676DF" w:rsidRPr="00C106E2" w:rsidRDefault="005676DF" w:rsidP="00945F29">
      <w:pPr>
        <w:pStyle w:val="Kop2"/>
      </w:pPr>
      <w:r w:rsidRPr="00C106E2">
        <w:t>Annotation data quality control</w:t>
      </w:r>
    </w:p>
    <w:p w14:paraId="0152CC1F" w14:textId="1B4711B5" w:rsidR="00700B09" w:rsidRDefault="005676DF" w:rsidP="005676DF">
      <w:pPr>
        <w:rPr>
          <w:lang w:val="en-GB"/>
        </w:rPr>
      </w:pPr>
      <w:r w:rsidRPr="00FD3202">
        <w:rPr>
          <w:lang w:val="en-GB"/>
        </w:rPr>
        <w:t>In the 200 randomly selected images, the two observers made 3</w:t>
      </w:r>
      <w:r>
        <w:rPr>
          <w:lang w:val="en-GB"/>
        </w:rPr>
        <w:t>,</w:t>
      </w:r>
      <w:r w:rsidRPr="00FD3202">
        <w:rPr>
          <w:lang w:val="en-GB"/>
        </w:rPr>
        <w:t>993 annotations. 48.8% of the individuals (1</w:t>
      </w:r>
      <w:r>
        <w:rPr>
          <w:lang w:val="en-GB"/>
        </w:rPr>
        <w:t>,</w:t>
      </w:r>
      <w:r w:rsidRPr="00FD3202">
        <w:rPr>
          <w:lang w:val="en-GB"/>
        </w:rPr>
        <w:t>947 individuals) was detected by both observers, whereas 51.2% (2</w:t>
      </w:r>
      <w:r>
        <w:rPr>
          <w:lang w:val="en-GB"/>
        </w:rPr>
        <w:t>,</w:t>
      </w:r>
      <w:r w:rsidRPr="00FD3202">
        <w:rPr>
          <w:lang w:val="en-GB"/>
        </w:rPr>
        <w:t>046 individuals) was detected by only one of the two observers, with 25% (1</w:t>
      </w:r>
      <w:r>
        <w:rPr>
          <w:lang w:val="en-GB"/>
        </w:rPr>
        <w:t>,</w:t>
      </w:r>
      <w:r w:rsidRPr="00FD3202">
        <w:rPr>
          <w:lang w:val="en-GB"/>
        </w:rPr>
        <w:t>000 individuals) and 26.2% (1</w:t>
      </w:r>
      <w:r>
        <w:rPr>
          <w:lang w:val="en-GB"/>
        </w:rPr>
        <w:t>,</w:t>
      </w:r>
      <w:r w:rsidRPr="00FD3202">
        <w:rPr>
          <w:lang w:val="en-GB"/>
        </w:rPr>
        <w:t xml:space="preserve">046 individuals) only annotated by observer 1 and 2, respectively. </w:t>
      </w:r>
      <w:r>
        <w:rPr>
          <w:lang w:val="en-GB"/>
        </w:rPr>
        <w:t xml:space="preserve">The detection success was consistent between the two observers (75.0% vs. 73.8%), with a mean detection success of 74.4%. </w:t>
      </w:r>
      <w:r w:rsidRPr="00FD3202">
        <w:rPr>
          <w:lang w:val="en-GB"/>
        </w:rPr>
        <w:t>The megafauna detected by only one of the two observers comprised mainly ‘unknowns’ (42.3%, 865 individuals) and Xenophyophora (47.9%, 982 individuals). If an organism was detected by both observers, the observers labelled it identically in 89.7% of the cases (1</w:t>
      </w:r>
      <w:r>
        <w:rPr>
          <w:lang w:val="en-GB"/>
        </w:rPr>
        <w:t>,</w:t>
      </w:r>
      <w:r w:rsidRPr="00FD3202">
        <w:rPr>
          <w:lang w:val="en-GB"/>
        </w:rPr>
        <w:t>747 out of 1</w:t>
      </w:r>
      <w:r>
        <w:rPr>
          <w:lang w:val="en-GB"/>
        </w:rPr>
        <w:t>,</w:t>
      </w:r>
      <w:r w:rsidRPr="00FD3202">
        <w:rPr>
          <w:lang w:val="en-GB"/>
        </w:rPr>
        <w:t>947 detected individuals). The 10.2% differently labelled organisms (200 out of 1947 detected individuals) consisted mainly of Xenophyophora (32%), ‘unknowns’ (13.5%), and sponges (11</w:t>
      </w:r>
      <w:r w:rsidRPr="004C2B8B">
        <w:rPr>
          <w:lang w:val="en-GB"/>
        </w:rPr>
        <w:t xml:space="preserve">%). If Xenophyophora and unknowns were removed, the two observers labelled </w:t>
      </w:r>
      <w:r w:rsidRPr="001972E2">
        <w:rPr>
          <w:lang w:val="en-GB"/>
        </w:rPr>
        <w:t>21</w:t>
      </w:r>
      <w:r w:rsidRPr="004C2B8B">
        <w:rPr>
          <w:lang w:val="en-GB"/>
        </w:rPr>
        <w:t xml:space="preserve">% (109 out of </w:t>
      </w:r>
      <w:r>
        <w:rPr>
          <w:lang w:val="en-GB"/>
        </w:rPr>
        <w:t>517</w:t>
      </w:r>
      <w:r w:rsidRPr="004C2B8B">
        <w:rPr>
          <w:lang w:val="en-GB"/>
        </w:rPr>
        <w:t xml:space="preserve"> individuals) of the mutually detected organisms differently</w:t>
      </w:r>
      <w:r>
        <w:rPr>
          <w:lang w:val="en-GB"/>
        </w:rPr>
        <w:t>, yielding a classification success of 79%.</w:t>
      </w:r>
    </w:p>
    <w:p w14:paraId="107F15D0" w14:textId="77777777" w:rsidR="00700B09" w:rsidRDefault="00700B09">
      <w:pPr>
        <w:spacing w:after="160" w:line="259" w:lineRule="auto"/>
        <w:jc w:val="left"/>
        <w:rPr>
          <w:lang w:val="en-GB"/>
        </w:rPr>
      </w:pPr>
      <w:r>
        <w:rPr>
          <w:lang w:val="en-GB"/>
        </w:rPr>
        <w:br w:type="page"/>
      </w:r>
    </w:p>
    <w:p w14:paraId="35820A16" w14:textId="42E04F10" w:rsidR="00676A30" w:rsidRDefault="00EA51A9" w:rsidP="006601C6">
      <w:pPr>
        <w:pStyle w:val="Kop1"/>
      </w:pPr>
      <w:r w:rsidRPr="00FD3202">
        <w:lastRenderedPageBreak/>
        <w:t>Discussion</w:t>
      </w:r>
    </w:p>
    <w:p w14:paraId="175E1F6E" w14:textId="77777777" w:rsidR="006601C6" w:rsidRPr="006601C6" w:rsidRDefault="006601C6" w:rsidP="006601C6">
      <w:pPr>
        <w:pStyle w:val="ListParagraph"/>
        <w:numPr>
          <w:ilvl w:val="0"/>
          <w:numId w:val="25"/>
        </w:numPr>
        <w:rPr>
          <w:rFonts w:cs="Times New Roman"/>
          <w:vanish/>
          <w:lang w:val="en-GB"/>
        </w:rPr>
      </w:pPr>
    </w:p>
    <w:p w14:paraId="32460157" w14:textId="4D0D6EBD" w:rsidR="001C7619" w:rsidRPr="00C106E2" w:rsidRDefault="00367D17" w:rsidP="006601C6">
      <w:pPr>
        <w:pStyle w:val="Kop2"/>
      </w:pPr>
      <w:r>
        <w:t>D</w:t>
      </w:r>
      <w:r w:rsidR="001C7619" w:rsidRPr="00C106E2">
        <w:t>ata quality control</w:t>
      </w:r>
    </w:p>
    <w:p w14:paraId="18F520F4" w14:textId="630A553C" w:rsidR="000255BD" w:rsidRDefault="00BE50F5" w:rsidP="000255BD">
      <w:pPr>
        <w:rPr>
          <w:lang w:val="en-GB"/>
        </w:rPr>
      </w:pPr>
      <w:r w:rsidRPr="000255BD">
        <w:rPr>
          <w:lang w:val="en-GB"/>
        </w:rPr>
        <w:t xml:space="preserve">The </w:t>
      </w:r>
      <w:r>
        <w:rPr>
          <w:lang w:val="en-GB"/>
        </w:rPr>
        <w:t xml:space="preserve">majority </w:t>
      </w:r>
      <w:r w:rsidRPr="000255BD">
        <w:rPr>
          <w:lang w:val="en-GB"/>
        </w:rPr>
        <w:t>of</w:t>
      </w:r>
      <w:r>
        <w:rPr>
          <w:lang w:val="en-GB"/>
        </w:rPr>
        <w:t xml:space="preserve"> </w:t>
      </w:r>
      <w:r w:rsidRPr="000255BD">
        <w:rPr>
          <w:lang w:val="en-GB"/>
        </w:rPr>
        <w:t>observations</w:t>
      </w:r>
      <w:r>
        <w:rPr>
          <w:lang w:val="en-GB"/>
        </w:rPr>
        <w:t xml:space="preserve"> in this study reflect morphotypes</w:t>
      </w:r>
      <w:r w:rsidR="00DB4E33">
        <w:rPr>
          <w:lang w:val="en-GB"/>
        </w:rPr>
        <w:t xml:space="preserve"> because the identification of </w:t>
      </w:r>
      <w:r w:rsidR="00805D64">
        <w:rPr>
          <w:lang w:val="en-GB"/>
        </w:rPr>
        <w:t xml:space="preserve">deep-sea </w:t>
      </w:r>
      <w:r w:rsidR="00DB4E33">
        <w:rPr>
          <w:lang w:val="en-GB"/>
        </w:rPr>
        <w:t xml:space="preserve">species from imagery is </w:t>
      </w:r>
      <w:r w:rsidR="00025397">
        <w:rPr>
          <w:lang w:val="en-GB"/>
        </w:rPr>
        <w:t>typically constrained by the image resolution, and</w:t>
      </w:r>
      <w:r w:rsidR="00DB4E33">
        <w:rPr>
          <w:lang w:val="en-GB"/>
        </w:rPr>
        <w:t xml:space="preserve"> </w:t>
      </w:r>
      <w:r w:rsidR="00BC03A9">
        <w:rPr>
          <w:lang w:val="en-GB"/>
        </w:rPr>
        <w:t xml:space="preserve">is </w:t>
      </w:r>
      <w:r w:rsidR="00DB4E33">
        <w:rPr>
          <w:lang w:val="en-GB"/>
        </w:rPr>
        <w:t>uncertain</w:t>
      </w:r>
      <w:r w:rsidR="00025397">
        <w:rPr>
          <w:lang w:val="en-GB"/>
        </w:rPr>
        <w:t xml:space="preserve"> as key morphological features required for positive identification can often only be resolved based on collected material (e.g. ventral morphology of the oral disc in ophiuroids; shape of spicules in holothuroidea and sponge taxa, etc.)</w:t>
      </w:r>
      <w:r>
        <w:rPr>
          <w:lang w:val="en-GB"/>
        </w:rPr>
        <w:t xml:space="preserve">. </w:t>
      </w:r>
      <w:r w:rsidR="00E21B5B">
        <w:rPr>
          <w:lang w:val="en-GB"/>
        </w:rPr>
        <w:t>F</w:t>
      </w:r>
      <w:r>
        <w:rPr>
          <w:lang w:val="en-GB"/>
        </w:rPr>
        <w:t xml:space="preserve">or comparative ecological studies </w:t>
      </w:r>
      <w:r w:rsidR="00BC03A9">
        <w:rPr>
          <w:lang w:val="en-GB"/>
        </w:rPr>
        <w:t>morphotype-</w:t>
      </w:r>
      <w:r w:rsidR="00025397">
        <w:rPr>
          <w:lang w:val="en-GB"/>
        </w:rPr>
        <w:t>level classification</w:t>
      </w:r>
      <w:r>
        <w:rPr>
          <w:lang w:val="en-GB"/>
        </w:rPr>
        <w:t xml:space="preserve"> usually proves</w:t>
      </w:r>
      <w:r w:rsidRPr="000255BD">
        <w:rPr>
          <w:lang w:val="en-GB"/>
        </w:rPr>
        <w:t xml:space="preserve"> sufficient</w:t>
      </w:r>
      <w:r>
        <w:rPr>
          <w:lang w:val="en-GB"/>
        </w:rPr>
        <w:t xml:space="preserve"> </w:t>
      </w:r>
      <w:r>
        <w:rPr>
          <w:lang w:val="en-GB"/>
        </w:rPr>
        <w:fldChar w:fldCharType="begin"/>
      </w:r>
      <w:r w:rsidR="00683D6F">
        <w:rPr>
          <w:lang w:val="en-GB"/>
        </w:rPr>
        <w:instrText xml:space="preserve"> ADDIN ZOTERO_ITEM CSL_CITATION {"citationID":"X2YIdxAn","properties":{"formattedCitation":"(Durden et al., 2016b)","plainCitation":"(Durden et al., 2016b)","noteIndex":0},"citationItems":[{"id":1578,"uris":["http://zotero.org/groups/512020/items/LXVT5LTK"],"uri":["http://zotero.org/groups/512020/items/LXVT5LTK"],"itemData":{"id":1578,"type":"article-journal","abstract":"JENS GREINERT3, NANCY JACOBSEN STOUT8, DANIEL O.B. JONES1, ANNE JORDT3, \nJEFFREY W. KAELI9, KEVIN KÖSER3, LINDA A. KUHNZ8, DHUGAL LINDSAY10,KIRSTY J. MORRIS1,","container-title":"Oceanography and Marine Biology","DOI":"10.1201/9781315368597-6","language":"en","page":"1-72","title":"Perspectives in Visual Imaging for Marine Biology and Ecology: From Acquisition to Understanding","title-short":"Perspectives in Visual Imaging for Marine Biology and Ecology","volume":"54","author":[{"family":"Durden","given":"Jennifer M."},{"family":"Schoening","given":"Timm"},{"family":"Althaus","given":"Franziska"},{"family":"Friedman","given":"Ariell"},{"family":"Garcia","given":"Rafael"},{"family":"Glover","given":"Adrian G."},{"family":"Greinert","given":"Jens"},{"family":"Stout","given":"Nancy Jacobsen"},{"family":"Jones","given":"Daniel O. B."},{"family":"Jordt","given":"Anne"},{"family":"Kaeli","given":"Jeffrey W."},{"family":"Köser","given":"Kevin"},{"family":"Kuhnz","given":"Linda A."},{"family":"Lindsay","given":"Dhugal"},{"family":"Morris","given":"Kirsty J."},{"family":"Nattkemper","given":"Tim W."},{"family":"Osterloff","given":"Jonas"},{"family":"Ruhl","given":"Henry A."},{"family":"Singh","given":"Hanumant"},{"family":"Bett","given":"Maggie Tran &amp; Brian J."}],"issued":{"date-parts":[["2016",11,25]]}},"label":"page"}],"schema":"https://github.com/citation-style-language/schema/raw/master/csl-citation.json"} </w:instrText>
      </w:r>
      <w:r>
        <w:rPr>
          <w:lang w:val="en-GB"/>
        </w:rPr>
        <w:fldChar w:fldCharType="separate"/>
      </w:r>
      <w:r w:rsidR="002555CF" w:rsidRPr="002555CF">
        <w:rPr>
          <w:rFonts w:cs="Times New Roman"/>
        </w:rPr>
        <w:t>(Durden et al., 2016b)</w:t>
      </w:r>
      <w:r>
        <w:rPr>
          <w:lang w:val="en-GB"/>
        </w:rPr>
        <w:fldChar w:fldCharType="end"/>
      </w:r>
      <w:r w:rsidRPr="000255BD">
        <w:rPr>
          <w:lang w:val="en-GB"/>
        </w:rPr>
        <w:t>.</w:t>
      </w:r>
      <w:r>
        <w:rPr>
          <w:lang w:val="en-GB"/>
        </w:rPr>
        <w:t xml:space="preserve"> </w:t>
      </w:r>
      <w:r w:rsidR="00E21B5B">
        <w:rPr>
          <w:lang w:val="en-GB"/>
        </w:rPr>
        <w:t xml:space="preserve">However, inconsistencies in the detection and the taxonomic classification of specimens among observers might impact the derived ecological metrics, such as density, diversity and composition </w:t>
      </w:r>
      <w:r w:rsidR="00E21B5B">
        <w:rPr>
          <w:lang w:val="en-GB"/>
        </w:rPr>
        <w:fldChar w:fldCharType="begin"/>
      </w:r>
      <w:r w:rsidR="00E21B5B">
        <w:rPr>
          <w:lang w:val="en-GB"/>
        </w:rPr>
        <w:instrText xml:space="preserve"> ADDIN ZOTERO_ITEM CSL_CITATION {"citationID":"9V1QI8YE","properties":{"formattedCitation":"(Durden et al., 2016a)","plainCitation":"(Durden et al., 2016a)","noteIndex":0},"citationItems":[{"id":590,"uris":["http://zotero.org/groups/512020/items/CZ32SPUC"],"uri":["http://zotero.org/groups/512020/items/CZ32SPUC"],"itemData":{"id":590,"type":"article-journal","container-title":"Marine Ecology Progress Series","DOI":"10.3354/meps11775","ISSN":"0171-8630, 1616-1599","language":"en","page":"61-70","source":"CrossRef","title":"Comparison of image annotation data generated by multiple investigators for benthic ecology","volume":"552","author":[{"family":"Durden","given":"Jm"},{"family":"Bett","given":"Bj"},{"family":"Schoening","given":"T"},{"family":"Morris","given":"Kj"},{"family":"Nattkemper","given":"Tw"},{"family":"Ruhl","given":"Ha"}],"issued":{"date-parts":[["2016",6,23]]}}}],"schema":"https://github.com/citation-style-language/schema/raw/master/csl-citation.json"} </w:instrText>
      </w:r>
      <w:r w:rsidR="00E21B5B">
        <w:rPr>
          <w:lang w:val="en-GB"/>
        </w:rPr>
        <w:fldChar w:fldCharType="separate"/>
      </w:r>
      <w:r w:rsidR="00E21B5B" w:rsidRPr="00E21B5B">
        <w:rPr>
          <w:rFonts w:cs="Times New Roman"/>
        </w:rPr>
        <w:t>(Durden et al., 2016a)</w:t>
      </w:r>
      <w:r w:rsidR="00E21B5B">
        <w:rPr>
          <w:lang w:val="en-GB"/>
        </w:rPr>
        <w:fldChar w:fldCharType="end"/>
      </w:r>
      <w:r w:rsidR="00E21B5B">
        <w:rPr>
          <w:lang w:val="en-GB"/>
        </w:rPr>
        <w:t xml:space="preserve">. </w:t>
      </w:r>
      <w:r w:rsidR="003F38E0">
        <w:rPr>
          <w:lang w:val="en-GB"/>
        </w:rPr>
        <w:t>The inter-observer agreement analysis showed</w:t>
      </w:r>
      <w:r w:rsidR="003F38E0" w:rsidRPr="000255BD">
        <w:rPr>
          <w:lang w:val="en-GB"/>
        </w:rPr>
        <w:t xml:space="preserve"> </w:t>
      </w:r>
      <w:r w:rsidR="00026429">
        <w:rPr>
          <w:lang w:val="en-GB"/>
        </w:rPr>
        <w:t>a</w:t>
      </w:r>
      <w:r w:rsidR="00636141">
        <w:rPr>
          <w:lang w:val="en-GB"/>
        </w:rPr>
        <w:t xml:space="preserve"> consistent</w:t>
      </w:r>
      <w:r w:rsidR="00026429">
        <w:rPr>
          <w:lang w:val="en-GB"/>
        </w:rPr>
        <w:t xml:space="preserve"> specimen detection </w:t>
      </w:r>
      <w:r w:rsidR="00636141">
        <w:rPr>
          <w:lang w:val="en-GB"/>
        </w:rPr>
        <w:t>success among observers (</w:t>
      </w:r>
      <w:r w:rsidR="007B6647">
        <w:rPr>
          <w:lang w:val="en-GB"/>
        </w:rPr>
        <w:t>74.4%</w:t>
      </w:r>
      <w:r w:rsidR="00636141">
        <w:rPr>
          <w:lang w:val="en-GB"/>
        </w:rPr>
        <w:t>)</w:t>
      </w:r>
      <w:r w:rsidR="00026429">
        <w:rPr>
          <w:lang w:val="en-GB"/>
        </w:rPr>
        <w:t xml:space="preserve">, whereas the classification success was as high as </w:t>
      </w:r>
      <w:r w:rsidR="00A14C51">
        <w:rPr>
          <w:lang w:val="en-GB"/>
        </w:rPr>
        <w:t>79</w:t>
      </w:r>
      <w:r w:rsidR="00026429">
        <w:rPr>
          <w:lang w:val="en-GB"/>
        </w:rPr>
        <w:t>%</w:t>
      </w:r>
      <w:r w:rsidR="004F210F">
        <w:rPr>
          <w:lang w:val="en-GB"/>
        </w:rPr>
        <w:t xml:space="preserve">. </w:t>
      </w:r>
      <w:r w:rsidR="00A14C51">
        <w:rPr>
          <w:lang w:val="en-GB"/>
        </w:rPr>
        <w:t>Q</w:t>
      </w:r>
      <w:r w:rsidR="00697B02">
        <w:rPr>
          <w:lang w:val="en-GB"/>
        </w:rPr>
        <w:t xml:space="preserve">uantification of </w:t>
      </w:r>
      <w:r w:rsidR="003B18F8">
        <w:rPr>
          <w:lang w:val="en-GB"/>
        </w:rPr>
        <w:t xml:space="preserve">the inter-investigator bias </w:t>
      </w:r>
      <w:r w:rsidR="00697B02">
        <w:rPr>
          <w:lang w:val="en-GB"/>
        </w:rPr>
        <w:t>by directly comparing observers in a randomly selected subset of the imagery,</w:t>
      </w:r>
      <w:r w:rsidR="00697B02" w:rsidRPr="00697B02">
        <w:rPr>
          <w:lang w:val="en-GB"/>
        </w:rPr>
        <w:t xml:space="preserve"> </w:t>
      </w:r>
      <w:r w:rsidR="00697B02">
        <w:rPr>
          <w:lang w:val="en-GB"/>
        </w:rPr>
        <w:t xml:space="preserve">as suggested by Durden </w:t>
      </w:r>
      <w:r w:rsidR="00697B02" w:rsidRPr="003B18F8">
        <w:rPr>
          <w:i/>
          <w:lang w:val="en-GB"/>
        </w:rPr>
        <w:t>et al.</w:t>
      </w:r>
      <w:r w:rsidR="00697B02">
        <w:rPr>
          <w:lang w:val="en-GB"/>
        </w:rPr>
        <w:t xml:space="preserve"> </w:t>
      </w:r>
      <w:r w:rsidR="00697B02">
        <w:rPr>
          <w:lang w:val="en-GB"/>
        </w:rPr>
        <w:fldChar w:fldCharType="begin"/>
      </w:r>
      <w:r w:rsidR="002555CF">
        <w:rPr>
          <w:lang w:val="en-GB"/>
        </w:rPr>
        <w:instrText xml:space="preserve"> ADDIN ZOTERO_ITEM CSL_CITATION {"citationID":"3lja9e6F","properties":{"formattedCitation":"(2016a)","plainCitation":"(2016a)","noteIndex":0},"citationItems":[{"id":590,"uris":["http://zotero.org/groups/512020/items/CZ32SPUC"],"uri":["http://zotero.org/groups/512020/items/CZ32SPUC"],"itemData":{"id":590,"type":"article-journal","container-title":"Marine Ecology Progress Series","DOI":"10.3354/meps11775","ISSN":"0171-8630, 1616-1599","language":"en","page":"61-70","source":"CrossRef","title":"Comparison of image annotation data generated by multiple investigators for benthic ecology","volume":"552","author":[{"family":"Durden","given":"Jm"},{"family":"Bett","given":"Bj"},{"family":"Schoening","given":"T"},{"family":"Morris","given":"Kj"},{"family":"Nattkemper","given":"Tw"},{"family":"Ruhl","given":"Ha"}],"issued":{"date-parts":[["2016",6,23]]}},"label":"page","suppress-author":true}],"schema":"https://github.com/citation-style-language/schema/raw/master/csl-citation.json"} </w:instrText>
      </w:r>
      <w:r w:rsidR="00697B02">
        <w:rPr>
          <w:lang w:val="en-GB"/>
        </w:rPr>
        <w:fldChar w:fldCharType="separate"/>
      </w:r>
      <w:r w:rsidR="002555CF" w:rsidRPr="002555CF">
        <w:rPr>
          <w:rFonts w:cs="Times New Roman"/>
        </w:rPr>
        <w:t>(2016a)</w:t>
      </w:r>
      <w:r w:rsidR="00697B02">
        <w:rPr>
          <w:lang w:val="en-GB"/>
        </w:rPr>
        <w:fldChar w:fldCharType="end"/>
      </w:r>
      <w:r w:rsidR="00697B02">
        <w:rPr>
          <w:lang w:val="en-GB"/>
        </w:rPr>
        <w:t xml:space="preserve"> and Howell </w:t>
      </w:r>
      <w:r w:rsidR="00697B02" w:rsidRPr="00697B02">
        <w:rPr>
          <w:i/>
          <w:lang w:val="en-GB"/>
        </w:rPr>
        <w:t>et al.</w:t>
      </w:r>
      <w:r w:rsidR="00697B02">
        <w:rPr>
          <w:lang w:val="en-GB"/>
        </w:rPr>
        <w:t xml:space="preserve"> </w:t>
      </w:r>
      <w:r w:rsidR="00697B02">
        <w:rPr>
          <w:lang w:val="en-GB"/>
        </w:rPr>
        <w:fldChar w:fldCharType="begin"/>
      </w:r>
      <w:r w:rsidR="00697B02">
        <w:rPr>
          <w:lang w:val="en-GB"/>
        </w:rPr>
        <w:instrText xml:space="preserve"> ADDIN ZOTERO_ITEM CSL_CITATION {"citationID":"brsVGLVn","properties":{"formattedCitation":"(2014)","plainCitation":"(2014)","noteIndex":0},"citationItems":[{"id":1950,"uris":["http://zotero.org/users/2924329/items/MISGSG7Q"],"uri":["http://zotero.org/users/2924329/items/MISGSG7Q"],"itemData":{"id":1950,"type":"article-journal","abstract":"New high-resolution image data obtained from the Hebrides Terrace Seamount and analysed by ourselves and Henry and Roberts (Henry, L-A., and Roberts, J. M. Reco","container-title":"ICES Journal of Marine Science","DOI":"10.1093/icesjms/fsu052","ISSN":"1054-3139","issue":"4","journalAbbreviation":"ICES J Mar Sci","language":"en","note":"publisher: Oxford Academic","page":"899-906","source":"academic.oup.com","title":"Quality assurance in the identification of deep-sea taxa from video and image analysis: response to Henry and Roberts","title-short":"Quality assurance in the identification of deep-sea taxa from video and image analysis","volume":"71","author":[{"family":"Howell","given":"Kerry L."},{"family":"Bullimore","given":"Ross D."},{"family":"Foster","given":"Nicola L."}],"issued":{"date-parts":[["2014",6,1]]}},"suppress-author":true}],"schema":"https://github.com/citation-style-language/schema/raw/master/csl-citation.json"} </w:instrText>
      </w:r>
      <w:r w:rsidR="00697B02">
        <w:rPr>
          <w:lang w:val="en-GB"/>
        </w:rPr>
        <w:fldChar w:fldCharType="separate"/>
      </w:r>
      <w:r w:rsidR="00697B02" w:rsidRPr="00697B02">
        <w:rPr>
          <w:rFonts w:cs="Times New Roman"/>
        </w:rPr>
        <w:t>(2014)</w:t>
      </w:r>
      <w:r w:rsidR="00697B02">
        <w:rPr>
          <w:lang w:val="en-GB"/>
        </w:rPr>
        <w:fldChar w:fldCharType="end"/>
      </w:r>
      <w:r w:rsidR="00697B02">
        <w:rPr>
          <w:lang w:val="en-GB"/>
        </w:rPr>
        <w:t xml:space="preserve">, improved </w:t>
      </w:r>
      <w:r w:rsidR="003F38E0">
        <w:rPr>
          <w:lang w:val="en-GB"/>
        </w:rPr>
        <w:t xml:space="preserve">the </w:t>
      </w:r>
      <w:r w:rsidR="000255BD" w:rsidRPr="000255BD">
        <w:rPr>
          <w:lang w:val="en-GB"/>
        </w:rPr>
        <w:t>annotation consistency</w:t>
      </w:r>
      <w:r w:rsidR="00E62734">
        <w:rPr>
          <w:lang w:val="en-GB"/>
        </w:rPr>
        <w:t xml:space="preserve">, </w:t>
      </w:r>
      <w:r w:rsidR="000255BD" w:rsidRPr="000255BD">
        <w:rPr>
          <w:lang w:val="en-GB"/>
        </w:rPr>
        <w:t>and</w:t>
      </w:r>
      <w:r w:rsidR="000255BD">
        <w:rPr>
          <w:lang w:val="en-GB"/>
        </w:rPr>
        <w:t xml:space="preserve"> </w:t>
      </w:r>
      <w:r w:rsidR="00E62734">
        <w:rPr>
          <w:lang w:val="en-GB"/>
        </w:rPr>
        <w:t xml:space="preserve">the </w:t>
      </w:r>
      <w:r w:rsidR="004A3F54">
        <w:rPr>
          <w:lang w:val="en-GB"/>
        </w:rPr>
        <w:t>quality</w:t>
      </w:r>
      <w:r w:rsidR="00EF2F7C">
        <w:rPr>
          <w:lang w:val="en-GB"/>
        </w:rPr>
        <w:t xml:space="preserve"> and</w:t>
      </w:r>
      <w:r w:rsidR="004A3F54">
        <w:rPr>
          <w:lang w:val="en-GB"/>
        </w:rPr>
        <w:t xml:space="preserve"> robustness of the data</w:t>
      </w:r>
      <w:r w:rsidR="00697B02">
        <w:rPr>
          <w:lang w:val="en-GB"/>
        </w:rPr>
        <w:t xml:space="preserve"> in our study</w:t>
      </w:r>
      <w:r w:rsidR="004A3F54">
        <w:rPr>
          <w:lang w:val="en-GB"/>
        </w:rPr>
        <w:t>.</w:t>
      </w:r>
    </w:p>
    <w:p w14:paraId="74D84A3A" w14:textId="114D15ED" w:rsidR="00EC172E" w:rsidRDefault="000F1982" w:rsidP="00CD5585">
      <w:pPr>
        <w:rPr>
          <w:lang w:val="en-GB"/>
        </w:rPr>
      </w:pPr>
      <w:r>
        <w:rPr>
          <w:lang w:val="en-GB"/>
        </w:rPr>
        <w:t xml:space="preserve">Besides </w:t>
      </w:r>
      <w:r w:rsidR="00EA1E34">
        <w:rPr>
          <w:lang w:val="en-GB"/>
        </w:rPr>
        <w:t xml:space="preserve">the inter-observer bias, the </w:t>
      </w:r>
      <w:r w:rsidR="00A3346A">
        <w:rPr>
          <w:lang w:val="en-GB"/>
        </w:rPr>
        <w:t xml:space="preserve">detected </w:t>
      </w:r>
      <w:r w:rsidR="001D010B">
        <w:rPr>
          <w:lang w:val="en-GB"/>
        </w:rPr>
        <w:t xml:space="preserve">megafauna density </w:t>
      </w:r>
      <w:r w:rsidR="00EA1E34">
        <w:rPr>
          <w:lang w:val="en-GB"/>
        </w:rPr>
        <w:t xml:space="preserve">and community composition </w:t>
      </w:r>
      <w:r w:rsidR="00A3346A">
        <w:rPr>
          <w:lang w:val="en-GB"/>
        </w:rPr>
        <w:t>are greatly influenced by</w:t>
      </w:r>
      <w:r w:rsidR="00EA1E34">
        <w:rPr>
          <w:lang w:val="en-GB"/>
        </w:rPr>
        <w:t xml:space="preserve"> the </w:t>
      </w:r>
      <w:r w:rsidR="00EA1E34" w:rsidRPr="00FD3202">
        <w:rPr>
          <w:lang w:val="en-GB"/>
        </w:rPr>
        <w:t>height of the camera above the seafloor</w:t>
      </w:r>
      <w:r w:rsidR="00EA1E34">
        <w:rPr>
          <w:lang w:val="en-GB"/>
        </w:rPr>
        <w:t xml:space="preserve"> (</w:t>
      </w:r>
      <w:r w:rsidR="00EA1E34" w:rsidRPr="00FD3202">
        <w:rPr>
          <w:lang w:val="en-GB"/>
        </w:rPr>
        <w:t>the altitude</w:t>
      </w:r>
      <w:r w:rsidR="00EA1E34">
        <w:rPr>
          <w:lang w:val="en-GB"/>
        </w:rPr>
        <w:t>)</w:t>
      </w:r>
      <w:r w:rsidR="00EA1E34" w:rsidRPr="00FD3202">
        <w:rPr>
          <w:lang w:val="en-GB"/>
        </w:rPr>
        <w:t xml:space="preserve"> at which the AUV images were taken</w:t>
      </w:r>
      <w:r w:rsidR="00EA1E34">
        <w:rPr>
          <w:lang w:val="en-GB"/>
        </w:rPr>
        <w:t xml:space="preserve">. </w:t>
      </w:r>
      <w:r w:rsidR="00563395">
        <w:t xml:space="preserve">Based on our analysis, it appeared that the </w:t>
      </w:r>
      <w:r w:rsidR="00D265A5">
        <w:rPr>
          <w:lang w:val="en-GB"/>
        </w:rPr>
        <w:t>AUV images taken above 8m altitude underestimate</w:t>
      </w:r>
      <w:r w:rsidR="00563395">
        <w:rPr>
          <w:lang w:val="en-GB"/>
        </w:rPr>
        <w:t>d</w:t>
      </w:r>
      <w:r w:rsidR="00D265A5">
        <w:rPr>
          <w:lang w:val="en-GB"/>
        </w:rPr>
        <w:t xml:space="preserve"> the megafauna density by almost 50% compared to images taken below 8m altitude.</w:t>
      </w:r>
      <w:r w:rsidR="003002CB">
        <w:rPr>
          <w:lang w:val="en-GB"/>
        </w:rPr>
        <w:t xml:space="preserve"> Moreover, the </w:t>
      </w:r>
      <w:r w:rsidR="00BC03A9">
        <w:rPr>
          <w:lang w:val="en-GB"/>
        </w:rPr>
        <w:t xml:space="preserve">image altitude affects the </w:t>
      </w:r>
      <w:r w:rsidR="003002CB">
        <w:rPr>
          <w:lang w:val="en-GB"/>
        </w:rPr>
        <w:t xml:space="preserve">composition of the megafauna community </w:t>
      </w:r>
      <w:r w:rsidR="00BC03A9">
        <w:rPr>
          <w:lang w:val="en-GB"/>
        </w:rPr>
        <w:t>that can be detected</w:t>
      </w:r>
      <w:r w:rsidR="003002CB">
        <w:rPr>
          <w:lang w:val="en-GB"/>
        </w:rPr>
        <w:t xml:space="preserve">. </w:t>
      </w:r>
      <w:r w:rsidR="00B63836">
        <w:rPr>
          <w:lang w:val="en-GB"/>
        </w:rPr>
        <w:t xml:space="preserve">Although the generally accepted altitude for image collection through underwater vehicles is between </w:t>
      </w:r>
      <w:r w:rsidR="0005117E">
        <w:rPr>
          <w:rFonts w:cs="Times New Roman"/>
          <w:lang w:val="en-GB"/>
        </w:rPr>
        <w:t>±</w:t>
      </w:r>
      <w:r w:rsidR="00B63836">
        <w:rPr>
          <w:lang w:val="en-GB"/>
        </w:rPr>
        <w:t xml:space="preserve">1 and 4m </w:t>
      </w:r>
      <w:r w:rsidR="00A43E6D" w:rsidRPr="00A43E6D">
        <w:rPr>
          <w:lang w:val="en-GB"/>
        </w:rPr>
        <w:fldChar w:fldCharType="begin"/>
      </w:r>
      <w:r w:rsidR="00683D6F">
        <w:rPr>
          <w:lang w:val="en-GB"/>
        </w:rPr>
        <w:instrText xml:space="preserve"> ADDIN ZOTERO_ITEM CSL_CITATION {"citationID":"cPSILpjF","properties":{"formattedCitation":"(Durden et al., 2016b)","plainCitation":"(Durden et al., 2016b)","noteIndex":0},"citationItems":[{"id":1578,"uris":["http://zotero.org/groups/512020/items/LXVT5LTK"],"uri":["http://zotero.org/groups/512020/items/LXVT5LTK"],"itemData":{"id":1578,"type":"article-journal","abstract":"JENS GREINERT3, NANCY JACOBSEN STOUT8, DANIEL O.B. JONES1, ANNE JORDT3, \nJEFFREY W. KAELI9, KEVIN KÖSER3, LINDA A. KUHNZ8, DHUGAL LINDSAY10,KIRSTY J. MORRIS1,","container-title":"Oceanography and Marine Biology","DOI":"10.1201/9781315368597-6","language":"en","page":"1-72","title":"Perspectives in Visual Imaging for Marine Biology and Ecology: From Acquisition to Understanding","title-short":"Perspectives in Visual Imaging for Marine Biology and Ecology","volume":"54","author":[{"family":"Durden","given":"Jennifer M."},{"family":"Schoening","given":"Timm"},{"family":"Althaus","given":"Franziska"},{"family":"Friedman","given":"Ariell"},{"family":"Garcia","given":"Rafael"},{"family":"Glover","given":"Adrian G."},{"family":"Greinert","given":"Jens"},{"family":"Stout","given":"Nancy Jacobsen"},{"family":"Jones","given":"Daniel O. B."},{"family":"Jordt","given":"Anne"},{"family":"Kaeli","given":"Jeffrey W."},{"family":"Köser","given":"Kevin"},{"family":"Kuhnz","given":"Linda A."},{"family":"Lindsay","given":"Dhugal"},{"family":"Morris","given":"Kirsty J."},{"family":"Nattkemper","given":"Tim W."},{"family":"Osterloff","given":"Jonas"},{"family":"Ruhl","given":"Henry A."},{"family":"Singh","given":"Hanumant"},{"family":"Bett","given":"Maggie Tran &amp; Brian J."}],"issued":{"date-parts":[["2016",11,25]]}}}],"schema":"https://github.com/citation-style-language/schema/raw/master/csl-citation.json"} </w:instrText>
      </w:r>
      <w:r w:rsidR="00A43E6D" w:rsidRPr="00A43E6D">
        <w:rPr>
          <w:lang w:val="en-GB"/>
        </w:rPr>
        <w:fldChar w:fldCharType="separate"/>
      </w:r>
      <w:r w:rsidR="00A43E6D" w:rsidRPr="00A43E6D">
        <w:rPr>
          <w:rFonts w:cs="Times New Roman"/>
        </w:rPr>
        <w:t>(Durden et al., 2016b)</w:t>
      </w:r>
      <w:r w:rsidR="00A43E6D" w:rsidRPr="00A43E6D">
        <w:rPr>
          <w:lang w:val="en-GB"/>
        </w:rPr>
        <w:fldChar w:fldCharType="end"/>
      </w:r>
      <w:r w:rsidR="00A43E6D" w:rsidRPr="00A43E6D">
        <w:rPr>
          <w:lang w:val="en-GB"/>
        </w:rPr>
        <w:t>,</w:t>
      </w:r>
      <w:r w:rsidR="00B63836">
        <w:rPr>
          <w:lang w:val="en-GB"/>
        </w:rPr>
        <w:t xml:space="preserve"> not many studies have compared images taken at different altitudes in the same study area</w:t>
      </w:r>
      <w:r w:rsidR="00B263B6">
        <w:rPr>
          <w:lang w:val="en-GB"/>
        </w:rPr>
        <w:t xml:space="preserve"> (but see </w:t>
      </w:r>
      <w:r w:rsidR="00B93285" w:rsidRPr="001D010B">
        <w:rPr>
          <w:lang w:val="en-GB"/>
        </w:rPr>
        <w:t>Schoening</w:t>
      </w:r>
      <w:r w:rsidR="00B93285" w:rsidRPr="00B263B6">
        <w:rPr>
          <w:i/>
          <w:lang w:val="en-GB"/>
        </w:rPr>
        <w:t xml:space="preserve"> et al.</w:t>
      </w:r>
      <w:r w:rsidR="00B93285">
        <w:rPr>
          <w:lang w:val="en-GB"/>
        </w:rPr>
        <w:t xml:space="preserve"> </w:t>
      </w:r>
      <w:r w:rsidR="00B93285">
        <w:rPr>
          <w:lang w:val="en-GB"/>
        </w:rPr>
        <w:fldChar w:fldCharType="begin"/>
      </w:r>
      <w:r w:rsidR="00B93285">
        <w:rPr>
          <w:lang w:val="en-GB"/>
        </w:rPr>
        <w:instrText xml:space="preserve"> ADDIN ZOTERO_ITEM CSL_CITATION {"citationID":"UlWyvTfH","properties":{"formattedCitation":"(2020)","plainCitation":"(2020)","noteIndex":0},"citationItems":[{"id":2006,"uris":["http://zotero.org/users/2924329/items/97PLG6TY"],"uri":["http://zotero.org/users/2924329/items/97PLG6TY"],"itemData":{"id":2006,"type":"article-journal","abstract":"&lt;p&gt;&lt;strong&gt;Abstract.&lt;/strong&gt; With the mining of polymetallic nodules from the deep-sea seafloor once more evoking commercial interest, decisions must be taken on how to most efficiently regulate and monitor physical and community disturbance in these remote ecosystems. Image-based approaches allow non-destructive assessment of the abundance of larger fauna to be derived from survey data, with repeat surveys of areas possible to allow time series data collection. At the time of writing, key underwater imaging platforms commonly used to map seafloor fauna abundances are autonomous underwater vehicles (AUVs), remotely operated vehicles (ROVs) and towed camera “ocean floor observation systems” (OFOSs). These systems are highly customisable, with cameras, illumination sources and deployment protocols changing rapidly, even during a survey cruise. In this study, eight image datasets were collected from a discrete area of polymetallic-nodule-rich seafloor by an AUV and several OFOSs deployed at various altitudes above the seafloor. A fauna identification catalogue was used by five annotators to estimate the abundances of 20 fauna categories from the different datasets. Results show that, for many categories of megafauna, differences in image resolution greatly influenced the estimations of fauna abundance determined by the annotators. This is an important finding for the development of future monitoring legislation for these areas. When and if commercial exploitation of these marine resources commences, robust and verifiable standards which incorporate developing technological advances in camera-based monitoring surveys should be key to developing appropriate management regulations for these regions.&lt;/p&gt;","container-title":"Biogeosciences","DOI":"https://doi.org/10.5194/bg-17-3115-2020","ISSN":"1726-4170","issue":"12","language":"English","note":"publisher: Copernicus GmbH","page":"3115-3133","source":"www.biogeosciences.net","title":"Megafauna community assessment of polymetallic-nodule fields with cameras: platform and methodology comparison","title-short":"Megafauna community assessment of polymetallic-nodule fields with cameras","volume":"17","author":[{"family":"Schoening","given":"Timm"},{"family":"Purser","given":"Autun"},{"family":"Langenkämper","given":"Daniel"},{"family":"Suck","given":"Inken"},{"family":"Taylor","given":"James"},{"family":"Cuvelier","given":"Daphne"},{"family":"Lins","given":"Lidia"},{"family":"Simon-Lledó","given":"Erik"},{"family":"Marcon","given":"Yann"},{"family":"Jones","given":"Daniel O. B."},{"family":"Nattkemper","given":"Tim"},{"family":"Köser","given":"Kevin"},{"family":"Zurowietz","given":"Martin"},{"family":"Greinert","given":"Jens"},{"family":"Gomes-Pereira","given":"Jose"}],"issued":{"date-parts":[["2020",6,19]]}},"suppress-author":true}],"schema":"https://github.com/citation-style-language/schema/raw/master/csl-citation.json"} </w:instrText>
      </w:r>
      <w:r w:rsidR="00B93285">
        <w:rPr>
          <w:lang w:val="en-GB"/>
        </w:rPr>
        <w:fldChar w:fldCharType="separate"/>
      </w:r>
      <w:r w:rsidR="00B93285" w:rsidRPr="00B93285">
        <w:rPr>
          <w:rFonts w:cs="Times New Roman"/>
        </w:rPr>
        <w:t>(2020)</w:t>
      </w:r>
      <w:r w:rsidR="00B93285">
        <w:rPr>
          <w:lang w:val="en-GB"/>
        </w:rPr>
        <w:fldChar w:fldCharType="end"/>
      </w:r>
      <w:r w:rsidR="00B93285">
        <w:rPr>
          <w:lang w:val="en-GB"/>
        </w:rPr>
        <w:t xml:space="preserve"> for AUV analysis and </w:t>
      </w:r>
      <w:r w:rsidR="00B263B6">
        <w:rPr>
          <w:lang w:val="en-GB"/>
        </w:rPr>
        <w:t xml:space="preserve">Jones </w:t>
      </w:r>
      <w:r w:rsidR="00B263B6" w:rsidRPr="00B263B6">
        <w:rPr>
          <w:i/>
          <w:lang w:val="en-GB"/>
        </w:rPr>
        <w:t>et al.</w:t>
      </w:r>
      <w:r w:rsidR="00B263B6">
        <w:rPr>
          <w:lang w:val="en-GB"/>
        </w:rPr>
        <w:t xml:space="preserve"> </w:t>
      </w:r>
      <w:r w:rsidR="00B263B6">
        <w:rPr>
          <w:lang w:val="en-GB"/>
        </w:rPr>
        <w:fldChar w:fldCharType="begin"/>
      </w:r>
      <w:r w:rsidR="00B263B6">
        <w:rPr>
          <w:lang w:val="en-GB"/>
        </w:rPr>
        <w:instrText xml:space="preserve"> ADDIN ZOTERO_ITEM CSL_CITATION {"citationID":"afaPrLH3","properties":{"formattedCitation":"(2009)","plainCitation":"(2009)","noteIndex":0},"citationItems":[{"id":1952,"uris":["http://zotero.org/users/2924329/items/9EIVFIUW"],"uri":["http://zotero.org/users/2924329/items/9EIVFIUW"],"itemData":{"id":1952,"type":"webpage","genre":"Text","language":"en","note":"DOI: info:doi/10.3723/ut.28.041\nsource: www.ingentaconnect.com\npublisher: Society for Underwater Technology\nDOI: info:doi/10.3723/ut.28.041","title":"The use of towed camera platforms in deep-water science","URL":"https://www.ingentaconnect.com/content/sut/unwt/2009/00000028/00000002/art00002#","author":[{"family":"Jones","given":"D. O. B."},{"family":"Bett","given":"B. J."},{"family":"Wynn","given":"R. B."},{"family":"Masson","given":"D. G."}],"accessed":{"date-parts":[["2020",4,17]]},"issued":{"date-parts":[["2009",3]]}},"label":"page","suppress-author":true}],"schema":"https://github.com/citation-style-language/schema/raw/master/csl-citation.json"} </w:instrText>
      </w:r>
      <w:r w:rsidR="00B263B6">
        <w:rPr>
          <w:lang w:val="en-GB"/>
        </w:rPr>
        <w:fldChar w:fldCharType="separate"/>
      </w:r>
      <w:r w:rsidR="00B263B6" w:rsidRPr="00B263B6">
        <w:rPr>
          <w:rFonts w:cs="Times New Roman"/>
        </w:rPr>
        <w:t>(2009)</w:t>
      </w:r>
      <w:r w:rsidR="00B263B6">
        <w:rPr>
          <w:lang w:val="en-GB"/>
        </w:rPr>
        <w:fldChar w:fldCharType="end"/>
      </w:r>
      <w:r w:rsidR="00B263B6">
        <w:rPr>
          <w:lang w:val="en-GB"/>
        </w:rPr>
        <w:t xml:space="preserve"> </w:t>
      </w:r>
      <w:r w:rsidR="00BC03A9">
        <w:rPr>
          <w:lang w:val="en-GB"/>
        </w:rPr>
        <w:t>for towed camera platform analysis</w:t>
      </w:r>
      <w:r w:rsidR="00B263B6">
        <w:rPr>
          <w:lang w:val="en-GB"/>
        </w:rPr>
        <w:t>)</w:t>
      </w:r>
      <w:r w:rsidR="00B63836">
        <w:rPr>
          <w:lang w:val="en-GB"/>
        </w:rPr>
        <w:t xml:space="preserve">. </w:t>
      </w:r>
      <w:r w:rsidR="00945726">
        <w:rPr>
          <w:lang w:val="en-GB"/>
        </w:rPr>
        <w:t xml:space="preserve">In line with the current study, Jones et al. </w:t>
      </w:r>
      <w:r w:rsidR="00945726">
        <w:rPr>
          <w:lang w:val="en-GB"/>
        </w:rPr>
        <w:fldChar w:fldCharType="begin"/>
      </w:r>
      <w:r w:rsidR="00945726">
        <w:rPr>
          <w:lang w:val="en-GB"/>
        </w:rPr>
        <w:instrText xml:space="preserve"> ADDIN ZOTERO_ITEM CSL_CITATION {"citationID":"QMhsoh20","properties":{"formattedCitation":"(2009)","plainCitation":"(2009)","noteIndex":0},"citationItems":[{"id":1952,"uris":["http://zotero.org/users/2924329/items/9EIVFIUW"],"uri":["http://zotero.org/users/2924329/items/9EIVFIUW"],"itemData":{"id":1952,"type":"webpage","genre":"Text","language":"en","note":"DOI: info:doi/10.3723/ut.28.041\nsource: www.ingentaconnect.com\npublisher: Society for Underwater Technology\nDOI: info:doi/10.3723/ut.28.041","title":"The use of towed camera platforms in deep-water science","URL":"https://www.ingentaconnect.com/content/sut/unwt/2009/00000028/00000002/art00002#","author":[{"family":"Jones","given":"D. O. B."},{"family":"Bett","given":"B. J."},{"family":"Wynn","given":"R. B."},{"family":"Masson","given":"D. G."}],"accessed":{"date-parts":[["2020",4,17]]},"issued":{"date-parts":[["2009",3]]}},"suppress-author":true}],"schema":"https://github.com/citation-style-language/schema/raw/master/csl-citation.json"} </w:instrText>
      </w:r>
      <w:r w:rsidR="00945726">
        <w:rPr>
          <w:lang w:val="en-GB"/>
        </w:rPr>
        <w:fldChar w:fldCharType="separate"/>
      </w:r>
      <w:r w:rsidR="00945726" w:rsidRPr="00945726">
        <w:rPr>
          <w:rFonts w:cs="Times New Roman"/>
        </w:rPr>
        <w:t>(2009)</w:t>
      </w:r>
      <w:r w:rsidR="00945726">
        <w:rPr>
          <w:lang w:val="en-GB"/>
        </w:rPr>
        <w:fldChar w:fldCharType="end"/>
      </w:r>
      <w:r w:rsidR="00945726">
        <w:rPr>
          <w:lang w:val="en-GB"/>
        </w:rPr>
        <w:t xml:space="preserve"> observed the altitude to affect </w:t>
      </w:r>
      <w:r w:rsidR="00BC03A9">
        <w:rPr>
          <w:lang w:val="en-GB"/>
        </w:rPr>
        <w:t>measures of the benthic community density</w:t>
      </w:r>
      <w:r w:rsidR="00945726" w:rsidRPr="00945726">
        <w:rPr>
          <w:lang w:val="en-GB"/>
        </w:rPr>
        <w:t xml:space="preserve"> </w:t>
      </w:r>
      <w:r w:rsidR="00BC03A9">
        <w:rPr>
          <w:lang w:val="en-GB"/>
        </w:rPr>
        <w:t xml:space="preserve">and </w:t>
      </w:r>
      <w:r w:rsidR="00945726" w:rsidRPr="00945726">
        <w:rPr>
          <w:lang w:val="en-GB"/>
        </w:rPr>
        <w:t>diversity</w:t>
      </w:r>
      <w:r w:rsidR="00945726">
        <w:rPr>
          <w:lang w:val="en-GB"/>
        </w:rPr>
        <w:t>, resulting from a decreased biological resolution with increasing altitude.</w:t>
      </w:r>
      <w:r w:rsidR="00945726">
        <w:rPr>
          <w:rFonts w:ascii="Arial" w:hAnsi="Arial" w:cs="Arial"/>
          <w:sz w:val="26"/>
          <w:szCs w:val="26"/>
        </w:rPr>
        <w:t xml:space="preserve"> </w:t>
      </w:r>
      <w:r w:rsidR="00D238FA">
        <w:rPr>
          <w:lang w:val="en-GB"/>
        </w:rPr>
        <w:t>They conclude</w:t>
      </w:r>
      <w:r w:rsidR="00805D64">
        <w:rPr>
          <w:lang w:val="en-GB"/>
        </w:rPr>
        <w:t>d</w:t>
      </w:r>
      <w:r w:rsidR="00D238FA">
        <w:rPr>
          <w:lang w:val="en-GB"/>
        </w:rPr>
        <w:t xml:space="preserve"> that t</w:t>
      </w:r>
      <w:r w:rsidR="00B63836" w:rsidRPr="00B63836">
        <w:rPr>
          <w:lang w:val="en-GB"/>
        </w:rPr>
        <w:t>he optimal altitude</w:t>
      </w:r>
      <w:r w:rsidR="00B63836">
        <w:rPr>
          <w:lang w:val="en-GB"/>
        </w:rPr>
        <w:t xml:space="preserve"> </w:t>
      </w:r>
      <w:r w:rsidR="00B63836" w:rsidRPr="00B63836">
        <w:rPr>
          <w:lang w:val="en-GB"/>
        </w:rPr>
        <w:t>depends on the minimum size of fauna needing to</w:t>
      </w:r>
      <w:r w:rsidR="00B63836">
        <w:rPr>
          <w:lang w:val="en-GB"/>
        </w:rPr>
        <w:t xml:space="preserve"> </w:t>
      </w:r>
      <w:r w:rsidR="00B63836" w:rsidRPr="00B63836">
        <w:rPr>
          <w:lang w:val="en-GB"/>
        </w:rPr>
        <w:t>be resolved and the minimum operational altitude</w:t>
      </w:r>
      <w:r w:rsidR="00B63836">
        <w:rPr>
          <w:lang w:val="en-GB"/>
        </w:rPr>
        <w:t xml:space="preserve"> </w:t>
      </w:r>
      <w:r w:rsidR="00B63836" w:rsidRPr="00B63836">
        <w:rPr>
          <w:lang w:val="en-GB"/>
        </w:rPr>
        <w:t>of the vehicle</w:t>
      </w:r>
      <w:r w:rsidR="00D238FA">
        <w:rPr>
          <w:lang w:val="en-GB"/>
        </w:rPr>
        <w:t>. With increasing altitude</w:t>
      </w:r>
      <w:r w:rsidR="00BC03A9">
        <w:rPr>
          <w:lang w:val="en-GB"/>
        </w:rPr>
        <w:t>,</w:t>
      </w:r>
      <w:r w:rsidR="00D238FA">
        <w:rPr>
          <w:lang w:val="en-GB"/>
        </w:rPr>
        <w:t xml:space="preserve"> faunal number</w:t>
      </w:r>
      <w:r w:rsidR="00945726">
        <w:rPr>
          <w:lang w:val="en-GB"/>
        </w:rPr>
        <w:t>s</w:t>
      </w:r>
      <w:r w:rsidR="00D238FA">
        <w:rPr>
          <w:lang w:val="en-GB"/>
        </w:rPr>
        <w:t xml:space="preserve"> reduced as a result of the limitations of the camera system: a fast dissipation of </w:t>
      </w:r>
      <w:r w:rsidR="00D238FA">
        <w:rPr>
          <w:lang w:val="en-GB"/>
        </w:rPr>
        <w:lastRenderedPageBreak/>
        <w:t>light in water, a reduced light intensity</w:t>
      </w:r>
      <w:r w:rsidR="00945726">
        <w:rPr>
          <w:lang w:val="en-GB"/>
        </w:rPr>
        <w:t xml:space="preserve"> by the absorption of seawater and scattering by suspended particulate matter, and decreased film grains per area of seabed</w:t>
      </w:r>
      <w:r w:rsidR="00BC03A9">
        <w:rPr>
          <w:lang w:val="en-GB"/>
        </w:rPr>
        <w:t xml:space="preserve"> (equivalent to pixels in digital images)</w:t>
      </w:r>
      <w:r w:rsidR="00945726">
        <w:rPr>
          <w:lang w:val="en-GB"/>
        </w:rPr>
        <w:t xml:space="preserve"> and hence lower biological resolution of the images</w:t>
      </w:r>
      <w:r w:rsidR="00B63836">
        <w:rPr>
          <w:lang w:val="en-GB"/>
        </w:rPr>
        <w:t xml:space="preserve"> </w:t>
      </w:r>
      <w:r w:rsidR="00B63836">
        <w:rPr>
          <w:lang w:val="en-GB"/>
        </w:rPr>
        <w:fldChar w:fldCharType="begin"/>
      </w:r>
      <w:r w:rsidR="00B63836">
        <w:rPr>
          <w:lang w:val="en-GB"/>
        </w:rPr>
        <w:instrText xml:space="preserve"> ADDIN ZOTERO_ITEM CSL_CITATION {"citationID":"WRYfuohL","properties":{"formattedCitation":"(Jones et al., 2009)","plainCitation":"(Jones et al., 2009)","noteIndex":0},"citationItems":[{"id":1952,"uris":["http://zotero.org/users/2924329/items/9EIVFIUW"],"uri":["http://zotero.org/users/2924329/items/9EIVFIUW"],"itemData":{"id":1952,"type":"webpage","genre":"Text","language":"en","note":"DOI: info:doi/10.3723/ut.28.041\nsource: www.ingentaconnect.com\npublisher: Society for Underwater Technology\nDOI: info:doi/10.3723/ut.28.041","title":"The use of towed camera platforms in deep-water science","URL":"https://www.ingentaconnect.com/content/sut/unwt/2009/00000028/00000002/art00002#","author":[{"family":"Jones","given":"D. O. B."},{"family":"Bett","given":"B. J."},{"family":"Wynn","given":"R. B."},{"family":"Masson","given":"D. G."}],"accessed":{"date-parts":[["2020",4,17]]},"issued":{"date-parts":[["2009",3]]}}}],"schema":"https://github.com/citation-style-language/schema/raw/master/csl-citation.json"} </w:instrText>
      </w:r>
      <w:r w:rsidR="00B63836">
        <w:rPr>
          <w:lang w:val="en-GB"/>
        </w:rPr>
        <w:fldChar w:fldCharType="separate"/>
      </w:r>
      <w:r w:rsidR="00B63836" w:rsidRPr="00B63836">
        <w:rPr>
          <w:rFonts w:cs="Times New Roman"/>
        </w:rPr>
        <w:t>(Jones et al., 2009)</w:t>
      </w:r>
      <w:r w:rsidR="00B63836">
        <w:rPr>
          <w:lang w:val="en-GB"/>
        </w:rPr>
        <w:fldChar w:fldCharType="end"/>
      </w:r>
      <w:r w:rsidR="00370823">
        <w:rPr>
          <w:lang w:val="en-GB"/>
        </w:rPr>
        <w:t>.</w:t>
      </w:r>
      <w:r w:rsidR="00B263B6">
        <w:rPr>
          <w:lang w:val="en-GB"/>
        </w:rPr>
        <w:t xml:space="preserve"> </w:t>
      </w:r>
      <w:r w:rsidR="00A3346A">
        <w:rPr>
          <w:lang w:val="en-GB"/>
        </w:rPr>
        <w:t>According</w:t>
      </w:r>
      <w:r w:rsidR="00B263B6">
        <w:rPr>
          <w:lang w:val="en-GB"/>
        </w:rPr>
        <w:t xml:space="preserve"> to Schoening </w:t>
      </w:r>
      <w:r w:rsidR="00B263B6" w:rsidRPr="00B263B6">
        <w:rPr>
          <w:i/>
          <w:lang w:val="en-GB"/>
        </w:rPr>
        <w:t>et al.</w:t>
      </w:r>
      <w:r w:rsidR="00B263B6">
        <w:rPr>
          <w:lang w:val="en-GB"/>
        </w:rPr>
        <w:t xml:space="preserve"> </w:t>
      </w:r>
      <w:r w:rsidR="00B263B6">
        <w:rPr>
          <w:lang w:val="en-GB"/>
        </w:rPr>
        <w:fldChar w:fldCharType="begin"/>
      </w:r>
      <w:r w:rsidR="00B93285">
        <w:rPr>
          <w:lang w:val="en-GB"/>
        </w:rPr>
        <w:instrText xml:space="preserve"> ADDIN ZOTERO_ITEM CSL_CITATION {"citationID":"QdF7oR06","properties":{"formattedCitation":"(2020)","plainCitation":"(2020)","noteIndex":0},"citationItems":[{"id":2006,"uris":["http://zotero.org/users/2924329/items/97PLG6TY"],"uri":["http://zotero.org/users/2924329/items/97PLG6TY"],"itemData":{"id":2006,"type":"article-journal","abstract":"&lt;p&gt;&lt;strong&gt;Abstract.&lt;/strong&gt; With the mining of polymetallic nodules from the deep-sea seafloor once more evoking commercial interest, decisions must be taken on how to most efficiently regulate and monitor physical and community disturbance in these remote ecosystems. Image-based approaches allow non-destructive assessment of the abundance of larger fauna to be derived from survey data, with repeat surveys of areas possible to allow time series data collection. At the time of writing, key underwater imaging platforms commonly used to map seafloor fauna abundances are autonomous underwater vehicles (AUVs), remotely operated vehicles (ROVs) and towed camera “ocean floor observation systems” (OFOSs). These systems are highly customisable, with cameras, illumination sources and deployment protocols changing rapidly, even during a survey cruise. In this study, eight image datasets were collected from a discrete area of polymetallic-nodule-rich seafloor by an AUV and several OFOSs deployed at various altitudes above the seafloor. A fauna identification catalogue was used by five annotators to estimate the abundances of 20 fauna categories from the different datasets. Results show that, for many categories of megafauna, differences in image resolution greatly influenced the estimations of fauna abundance determined by the annotators. This is an important finding for the development of future monitoring legislation for these areas. When and if commercial exploitation of these marine resources commences, robust and verifiable standards which incorporate developing technological advances in camera-based monitoring surveys should be key to developing appropriate management regulations for these regions.&lt;/p&gt;","container-title":"Biogeosciences","DOI":"https://doi.org/10.5194/bg-17-3115-2020","ISSN":"1726-4170","issue":"12","language":"English","note":"publisher: Copernicus GmbH","page":"3115-3133","source":"www.biogeosciences.net","title":"Megafauna community assessment of polymetallic-nodule fields with cameras: platform and methodology comparison","title-short":"Megafauna community assessment of polymetallic-nodule fields with cameras","volume":"17","author":[{"family":"Schoening","given":"Timm"},{"family":"Purser","given":"Autun"},{"family":"Langenkämper","given":"Daniel"},{"family":"Suck","given":"Inken"},{"family":"Taylor","given":"James"},{"family":"Cuvelier","given":"Daphne"},{"family":"Lins","given":"Lidia"},{"family":"Simon-Lledó","given":"Erik"},{"family":"Marcon","given":"Yann"},{"family":"Jones","given":"Daniel O. B."},{"family":"Nattkemper","given":"Tim"},{"family":"Köser","given":"Kevin"},{"family":"Zurowietz","given":"Martin"},{"family":"Greinert","given":"Jens"},{"family":"Gomes-Pereira","given":"Jose"}],"issued":{"date-parts":[["2020",6,19]]}},"suppress-author":true}],"schema":"https://github.com/citation-style-language/schema/raw/master/csl-citation.json"} </w:instrText>
      </w:r>
      <w:r w:rsidR="00B263B6">
        <w:rPr>
          <w:lang w:val="en-GB"/>
        </w:rPr>
        <w:fldChar w:fldCharType="separate"/>
      </w:r>
      <w:r w:rsidR="00B93285" w:rsidRPr="00B93285">
        <w:rPr>
          <w:rFonts w:cs="Times New Roman"/>
        </w:rPr>
        <w:t>(2020)</w:t>
      </w:r>
      <w:r w:rsidR="00B263B6">
        <w:rPr>
          <w:lang w:val="en-GB"/>
        </w:rPr>
        <w:fldChar w:fldCharType="end"/>
      </w:r>
      <w:r w:rsidR="00B263B6">
        <w:rPr>
          <w:lang w:val="en-GB"/>
        </w:rPr>
        <w:t>, t</w:t>
      </w:r>
      <w:r w:rsidR="00B263B6" w:rsidRPr="00B263B6">
        <w:rPr>
          <w:lang w:val="en-GB"/>
        </w:rPr>
        <w:t>he lowest altitude above seabed that can be reached using a given platform will always provide more data and higher</w:t>
      </w:r>
      <w:r w:rsidR="00B263B6">
        <w:rPr>
          <w:lang w:val="en-GB"/>
        </w:rPr>
        <w:t xml:space="preserve"> </w:t>
      </w:r>
      <w:r w:rsidR="00B263B6" w:rsidRPr="00B263B6">
        <w:rPr>
          <w:lang w:val="en-GB"/>
        </w:rPr>
        <w:t>taxonomical resolution in the faunal identification</w:t>
      </w:r>
      <w:r w:rsidR="00177045">
        <w:rPr>
          <w:lang w:val="en-GB"/>
        </w:rPr>
        <w:t>.</w:t>
      </w:r>
      <w:r w:rsidR="007C7193">
        <w:rPr>
          <w:lang w:val="en-GB"/>
        </w:rPr>
        <w:t xml:space="preserve"> </w:t>
      </w:r>
      <w:r w:rsidR="00EA1E34">
        <w:rPr>
          <w:lang w:val="en-GB"/>
        </w:rPr>
        <w:t>Since t</w:t>
      </w:r>
      <w:r w:rsidR="003002CB">
        <w:rPr>
          <w:lang w:val="en-GB"/>
        </w:rPr>
        <w:t xml:space="preserve">he data collected from images above 8m altitude is not as well suited to </w:t>
      </w:r>
      <w:r w:rsidR="003A4344">
        <w:rPr>
          <w:lang w:val="en-GB"/>
        </w:rPr>
        <w:t>infer</w:t>
      </w:r>
      <w:r w:rsidR="003002CB">
        <w:rPr>
          <w:lang w:val="en-GB"/>
        </w:rPr>
        <w:t xml:space="preserve"> patterns in the megafauna </w:t>
      </w:r>
      <w:r w:rsidR="003A4344">
        <w:rPr>
          <w:lang w:val="en-GB"/>
        </w:rPr>
        <w:t xml:space="preserve">community compared to </w:t>
      </w:r>
      <w:r w:rsidR="003002CB">
        <w:rPr>
          <w:lang w:val="en-GB"/>
        </w:rPr>
        <w:t>images below 8m altitude</w:t>
      </w:r>
      <w:r w:rsidR="00EA1E34">
        <w:rPr>
          <w:lang w:val="en-GB"/>
        </w:rPr>
        <w:t xml:space="preserve">, </w:t>
      </w:r>
      <w:r w:rsidR="003A4344">
        <w:rPr>
          <w:lang w:val="en-GB"/>
        </w:rPr>
        <w:t>focus</w:t>
      </w:r>
      <w:r w:rsidR="00367D17" w:rsidRPr="00FD3202">
        <w:rPr>
          <w:lang w:val="en-GB"/>
        </w:rPr>
        <w:t xml:space="preserve"> </w:t>
      </w:r>
      <w:r w:rsidR="003A4344">
        <w:rPr>
          <w:lang w:val="en-GB"/>
        </w:rPr>
        <w:t xml:space="preserve">was put </w:t>
      </w:r>
      <w:r w:rsidR="00367D17" w:rsidRPr="00FD3202">
        <w:rPr>
          <w:lang w:val="en-GB"/>
        </w:rPr>
        <w:t>on the data r</w:t>
      </w:r>
      <w:r w:rsidR="00EC172E">
        <w:rPr>
          <w:lang w:val="en-GB"/>
        </w:rPr>
        <w:t>etrieved below 8m altitude only.</w:t>
      </w:r>
    </w:p>
    <w:p w14:paraId="6EB3EDFF" w14:textId="46F9A50C" w:rsidR="00CD5585" w:rsidRPr="00C106E2" w:rsidRDefault="00CD5585" w:rsidP="006601C6">
      <w:pPr>
        <w:pStyle w:val="Kop2"/>
      </w:pPr>
      <w:r w:rsidRPr="00C106E2">
        <w:t>Megafaunal dens</w:t>
      </w:r>
      <w:r w:rsidR="001D010B">
        <w:t>ity</w:t>
      </w:r>
    </w:p>
    <w:p w14:paraId="42F09E30" w14:textId="223986D3" w:rsidR="00E61D5E" w:rsidRDefault="00C7265C" w:rsidP="00BF57A6">
      <w:pPr>
        <w:rPr>
          <w:lang w:val="en-GB"/>
        </w:rPr>
      </w:pPr>
      <w:r w:rsidRPr="00C9415E">
        <w:rPr>
          <w:lang w:val="en-GB"/>
        </w:rPr>
        <w:t xml:space="preserve">Megafaunal densities surveyed in this study (&lt;8m data) </w:t>
      </w:r>
      <w:r w:rsidR="001B40AB">
        <w:rPr>
          <w:lang w:val="en-GB"/>
        </w:rPr>
        <w:t xml:space="preserve">were similar to the densities found in the eastern CCFZ (license areas of BGR and GSR, and APEI3) </w:t>
      </w:r>
      <w:r w:rsidR="001B40AB">
        <w:rPr>
          <w:lang w:val="en-GB"/>
        </w:rPr>
        <w:fldChar w:fldCharType="begin"/>
      </w:r>
      <w:r w:rsidR="001B40AB">
        <w:rPr>
          <w:lang w:val="en-GB"/>
        </w:rPr>
        <w:instrText xml:space="preserve"> ADDIN ZOTERO_ITEM CSL_CITATION {"citationID":"XP8JouV8","properties":{"formattedCitation":"(Cuvelier et al., 2020)","plainCitation":"(Cuvelier et al., 2020)","noteIndex":0},"citationItems":[{"id":2129,"uris":["http://zotero.org/users/2924329/items/TQ3HB6YM"],"uri":["http://zotero.org/users/2924329/items/TQ3HB6YM"],"itemData":{"id":2129,"type":"article-journal","abstract":"&lt;p&gt;&lt;strong&gt;Abstract.&lt;/strong&gt; Seamounts are abundant and prominent features on the deep-sea floor and intersperse with the nodule fields of the Clarion-Clipperton Fracture Zone (CCZ). There is a particular interest in characterising the fauna inhabiting seamounts in the CCZ because they are the only other ecosystem in the region to provide hard substrata besides the abundant nodules on the soft-sediment abyssal plains. It has been hypothesised that seamounts could provide refuge for organisms during deep-sea mining actions or that they could play a role in the (re-)colonisation of the disturbed nodule fields. This hypothesis is tested by analysing video transects in both ecosystems, assessing megafauna composition and abundance.&lt;/p&gt; &lt;p&gt;Nine video transects (ROV dives) from two different license areas and one Area of Particular Environmental Interest in the eastern CCZ were analysed. Four of these transects were carried out as exploratory dives on four different seamounts in order to gain first insights into megafauna composition. The five other dives were carried out in the neighbouring nodule fields in the same areas. Variation in community composition observed among and along the video transects was high, with little morphospecies overlap along intra-ecosystem transects. Despite the observation of considerable faunal variations within each ecosystem, differences between seamounts and nodule fields prevailed, showing significantly different species associations characterising them, thus calling into question their use as a possible refuge area.&lt;/p&gt;","container-title":"Biogeosciences","DOI":"https://doi.org/10.5194/bg-17-2657-2020","ISSN":"1726-4170","issue":"9","language":"English","note":"publisher: Copernicus GmbH","page":"2657-2680","source":"bg.copernicus.org","title":"Are seamounts refuge areas for fauna from polymetallic nodule fields?","volume":"17","author":[{"family":"Cuvelier","given":"Daphne"},{"family":"Ribeiro","given":"Pedro A."},{"family":"Ramalho","given":"Sofia P."},{"family":"Kersken","given":"Daniel"},{"family":"Martinez Arbizu","given":"Pedro"},{"family":"Colaço","given":"Ana"}],"issued":{"date-parts":[["2020",5,15]]}}}],"schema":"https://github.com/citation-style-language/schema/raw/master/csl-citation.json"} </w:instrText>
      </w:r>
      <w:r w:rsidR="001B40AB">
        <w:rPr>
          <w:lang w:val="en-GB"/>
        </w:rPr>
        <w:fldChar w:fldCharType="separate"/>
      </w:r>
      <w:r w:rsidR="001B40AB" w:rsidRPr="001B40AB">
        <w:rPr>
          <w:rFonts w:cs="Times New Roman"/>
        </w:rPr>
        <w:t>(Cuvelier et al., 2020)</w:t>
      </w:r>
      <w:r w:rsidR="001B40AB">
        <w:rPr>
          <w:lang w:val="en-GB"/>
        </w:rPr>
        <w:fldChar w:fldCharType="end"/>
      </w:r>
      <w:r w:rsidR="001B40AB">
        <w:rPr>
          <w:lang w:val="en-GB"/>
        </w:rPr>
        <w:t xml:space="preserve"> and in the </w:t>
      </w:r>
      <w:r w:rsidR="001B40AB" w:rsidRPr="001B40AB">
        <w:rPr>
          <w:lang w:val="en-GB"/>
        </w:rPr>
        <w:t>exclusive economic zone of Kiribati</w:t>
      </w:r>
      <w:r w:rsidR="001B40AB">
        <w:rPr>
          <w:lang w:val="en-GB"/>
        </w:rPr>
        <w:t xml:space="preserve"> </w:t>
      </w:r>
      <w:r w:rsidR="002F61EE">
        <w:rPr>
          <w:lang w:val="en-GB"/>
        </w:rPr>
        <w:fldChar w:fldCharType="begin"/>
      </w:r>
      <w:r w:rsidR="002F61EE">
        <w:rPr>
          <w:lang w:val="en-GB"/>
        </w:rPr>
        <w:instrText xml:space="preserve"> ADDIN ZOTERO_ITEM CSL_CITATION {"citationID":"cyE3LeWP","properties":{"formattedCitation":"(Simon-Lled\\uc0\\u243{} et al., 2019c)","plainCitation":"(Simon-Lledó et al., 2019c)","noteIndex":0},"citationItems":[{"id":1700,"uris":["http://zotero.org/groups/512020/items/XM5FKBB4"],"uri":["http://zotero.org/groups/512020/items/XM5FKBB4"],"itemData":{"id":1700,"type":"article-journal","abstract":"We report on preliminary observations of the abyssal megafauna communities in the exclusive economic zone of Kiribati, a huge abyssal area with few previous studies. These observations also provide useful context for marine minerals exploration within the EEZ and for the neighbouring Clarion Clipperton Zone (CCZ), where deep-sea mining operations are planned. Seafloor images collected during seabed mining exploration were used to characterise megafaunal communities (fauna &gt; 1 cm) in three abyssal plain areas in the eastern Kiribati EEZ (study area extending from 1-5°N and 173-156°W). Additionally, hydrographic features in each of the survey locations were inferred by reference to near-seabed current flows modelled using open-sourced oceanographic data. The images showed a dominance of foraminiferal organisms. Metazoan communities were high in morphospecies richness but had low density. These general patterns were comparable to abyssal megabenthic communities in the CCZ. There was evidence of spatial variation between the assemblages in Kiribati, but there was a relatively large pool of shared morphospecies across the entire study area. Low metazoan density constrained detailed assessment of spatial variation and diversity at local scales. This finding is instructive of the levels of sampling effort required to determine spatial patterns in low density abyssal communities. The results of this study are preliminary observations that will be useful to guide future biological survey design and marine spatial planning strategies.","container-title":"Frontiers in Marine Science","DOI":"10.3389/fmars.2019.00605","ISSN":"2296-7745","journalAbbreviation":"Front. Mar. Sci.","language":"English","source":"Frontiers","title":"Preliminary Observations of the Abyssal Megafauna of Kiribati","URL":"https://www.frontiersin.org/articles/10.3389/fmars.2019.00605/full","volume":"6","author":[{"family":"Simon-Lledó","given":"Erik"},{"family":"Thompson","given":"Samuel"},{"family":"Yool","given":"Andrew"},{"family":"Flynn","given":"Adrian"},{"family":"Pomee","given":"Christina"},{"family":"Parianos","given":"John"},{"family":"Jones","given":"Daniel O. B."}],"accessed":{"date-parts":[["2019",10,31]]},"issued":{"date-parts":[["2019"]]}}}],"schema":"https://github.com/citation-style-language/schema/raw/master/csl-citation.json"} </w:instrText>
      </w:r>
      <w:r w:rsidR="002F61EE">
        <w:rPr>
          <w:lang w:val="en-GB"/>
        </w:rPr>
        <w:fldChar w:fldCharType="separate"/>
      </w:r>
      <w:r w:rsidR="002F61EE" w:rsidRPr="002F61EE">
        <w:rPr>
          <w:rFonts w:cs="Times New Roman"/>
          <w:szCs w:val="24"/>
        </w:rPr>
        <w:t>(Simon-Lledó et al., 2019c)</w:t>
      </w:r>
      <w:r w:rsidR="002F61EE">
        <w:rPr>
          <w:lang w:val="en-GB"/>
        </w:rPr>
        <w:fldChar w:fldCharType="end"/>
      </w:r>
      <w:r w:rsidR="002F61EE">
        <w:rPr>
          <w:lang w:val="en-GB"/>
        </w:rPr>
        <w:t xml:space="preserve"> However, megafaunal densities </w:t>
      </w:r>
      <w:r w:rsidRPr="00C9415E">
        <w:rPr>
          <w:lang w:val="en-GB"/>
        </w:rPr>
        <w:t xml:space="preserve">were </w:t>
      </w:r>
      <w:r w:rsidR="00BC03A9">
        <w:rPr>
          <w:lang w:val="en-GB"/>
        </w:rPr>
        <w:t>less than</w:t>
      </w:r>
      <w:r w:rsidRPr="00C9415E">
        <w:rPr>
          <w:lang w:val="en-GB"/>
        </w:rPr>
        <w:t xml:space="preserve"> half of </w:t>
      </w:r>
      <w:r>
        <w:rPr>
          <w:lang w:val="en-GB"/>
        </w:rPr>
        <w:t>those</w:t>
      </w:r>
      <w:r w:rsidRPr="00C9415E">
        <w:rPr>
          <w:lang w:val="en-GB"/>
        </w:rPr>
        <w:t xml:space="preserve"> found at the APEI6</w:t>
      </w:r>
      <w:r>
        <w:rPr>
          <w:lang w:val="en-GB"/>
        </w:rPr>
        <w:t xml:space="preserve"> seabed</w:t>
      </w:r>
      <w:r w:rsidRPr="00C9415E">
        <w:rPr>
          <w:lang w:val="en-GB"/>
        </w:rPr>
        <w:t xml:space="preserve"> </w:t>
      </w:r>
      <w:r>
        <w:rPr>
          <w:lang w:val="en-GB"/>
        </w:rPr>
        <w:fldChar w:fldCharType="begin"/>
      </w:r>
      <w:r>
        <w:rPr>
          <w:lang w:val="en-GB"/>
        </w:rPr>
        <w:instrText xml:space="preserve"> ADDIN ZOTERO_ITEM CSL_CITATION {"citationID":"G7IoIcJU","properties":{"formattedCitation":"(Simon-Lled\\uc0\\u243{} et al., 2019b)","plainCitation":"(Simon-Lledó et al., 2019b)","noteIndex":0},"citationItems":[{"id":648,"uris":["http://zotero.org/groups/512020/items/S8WR4Q5J"],"uri":["http://zotero.org/groups/512020/items/S8WR4Q5J"],"itemData":{"id":648,"type":"article-journal","abstract":"The potential for imminent polymetallic nodule mining in the Clarion Clipperton Fracture Zone (CCZ) has attracted considerable scientific and public attention. This concern stems from both the extremely large seafloor areas that may be impacted by mining, and the very limited knowledge of the fauna and ecology of this region. The environmental factors regulating seafloor ecology are still very poorly understood. In this study, we focus on megafaunal ecology in the proposed conservation zone ‘Area of Particular Environmental Interest 6′ (study area centred 17°16′N, 122°55′W). We employ bathymetric data to objectively define three landscape types in the area (a level bottom Flat, an elevated Ridge, a depressed Trough; water depth 3950–4250 m) that are characteristic of the wider CCZ. We use direct seabed sampling to characterise the sedimentary environment in each landscape, detecting no statistically significant differences in particle size distributions or organic matter content. Additional seafloor characteristics and data on both the metazoan and xenophyophore components of the megafauna were derived by extensive photographic survey from an autonomous underwater vehicle. Image data revealed that there were statistically significant differences in seafloor cover by nodules and in the occurrence of other hard substrata habitat between landscapes. Statistically significant differences in megafauna standing stock, functional structuring, diversity, and faunal composition were detected between landscapes. The Flat and Ridge areas exhibited a significantly higher standing stock and a distinct assemblage composition compared to the Trough. Geomorphological variations, presumably regulating local bottom water flows and the occurrence of nodule and xenophyophore test substrata, between study areas may be the mechanism driving these assemblage differences. We also used these data to assess the influence of sampling unit size on the estimation of ecological parameters. We discuss these results in the contexts of regional benthic ecology and the appropriate management of potential mining activities in the CCZ and elsewhere in the deep ocean.","container-title":"Progress in Oceanography","DOI":"10.1016/j.pocean.2018.11.003","ISSN":"0079-6611","journalAbbreviation":"Progress in Oceanography","page":"119-133","source":"ScienceDirect","title":"Megafaunal variation in the abyssal landscape of the Clarion Clipperton Zone","volume":"170","author":[{"family":"Simon-Lledó","given":"Erik"},{"family":"Bett","given":"Brian J."},{"family":"Huvenne","given":"Veerle A. I."},{"family":"Schoening","given":"Timm"},{"family":"Benoist","given":"Noelie M. A."},{"family":"Jeffreys","given":"Rachel M."},{"family":"Durden","given":"Jennifer M."},{"family":"Jones","given":"Daniel O. B."}],"issued":{"date-parts":[["2019",1,1]]}}}],"schema":"https://github.com/citation-style-language/schema/raw/master/csl-citation.json"} </w:instrText>
      </w:r>
      <w:r>
        <w:rPr>
          <w:lang w:val="en-GB"/>
        </w:rPr>
        <w:fldChar w:fldCharType="separate"/>
      </w:r>
      <w:r w:rsidRPr="00C7265C">
        <w:rPr>
          <w:rFonts w:cs="Times New Roman"/>
          <w:szCs w:val="24"/>
        </w:rPr>
        <w:t>(Simon-Lledó et al., 2019b)</w:t>
      </w:r>
      <w:r>
        <w:rPr>
          <w:lang w:val="en-GB"/>
        </w:rPr>
        <w:fldChar w:fldCharType="end"/>
      </w:r>
      <w:r w:rsidRPr="00C9415E">
        <w:rPr>
          <w:lang w:val="en-GB"/>
        </w:rPr>
        <w:t xml:space="preserve"> and about a </w:t>
      </w:r>
      <w:r w:rsidR="00493BD1">
        <w:rPr>
          <w:lang w:val="en-GB"/>
        </w:rPr>
        <w:t>fifth</w:t>
      </w:r>
      <w:r w:rsidRPr="00C9415E">
        <w:rPr>
          <w:lang w:val="en-GB"/>
        </w:rPr>
        <w:t xml:space="preserve"> of what was found at the UK-1 area</w:t>
      </w:r>
      <w:r>
        <w:rPr>
          <w:lang w:val="en-GB"/>
        </w:rPr>
        <w:t xml:space="preserve">, in the eastern CCZ </w:t>
      </w:r>
      <w:r>
        <w:rPr>
          <w:lang w:val="en-GB"/>
        </w:rPr>
        <w:fldChar w:fldCharType="begin"/>
      </w:r>
      <w:r>
        <w:rPr>
          <w:lang w:val="en-GB"/>
        </w:rPr>
        <w:instrText xml:space="preserve"> ADDIN ZOTERO_ITEM CSL_CITATION {"citationID":"9nwVl1NT","properties":{"formattedCitation":"(Amon et al., 2016)","plainCitation":"(Amon et al., 2016)","noteIndex":0},"citationItems":[{"id":734,"uris":["http://zotero.org/groups/512020/items/HVVC9STZ"],"uri":["http://zotero.org/groups/512020/items/HVVC9STZ"],"itemData":{"id":734,"type":"article-journal","call-number":"EP-A","container-title":"Scientific Reports","DOI":"10.1038/srep30492","ISSN":"2045-2322","page":"30492","source":"CrossRef","title":"Insights into the abundance and diversity of abyssal megafauna in a polymetallic-nodule region in the eastern Clarion-Clipperton Zone","volume":"6","author":[{"family":"Amon","given":"Diva J."},{"family":"Ziegler","given":"Amanda F."},{"family":"Dahlgren","given":"Thomas G."},{"family":"Glover","given":"Adrian G."},{"family":"Goineau","given":"Aurélie"},{"family":"Gooday","given":"Andrew J."},{"family":"Wiklund","given":"Helena"},{"family":"Smith","given":"Craig R."}],"issued":{"date-parts":[["2016",7,29]]}}}],"schema":"https://github.com/citation-style-language/schema/raw/master/csl-citation.json"} </w:instrText>
      </w:r>
      <w:r>
        <w:rPr>
          <w:lang w:val="en-GB"/>
        </w:rPr>
        <w:fldChar w:fldCharType="separate"/>
      </w:r>
      <w:r w:rsidRPr="00C7265C">
        <w:rPr>
          <w:rFonts w:cs="Times New Roman"/>
        </w:rPr>
        <w:t>(Amon et al., 2016)</w:t>
      </w:r>
      <w:r>
        <w:rPr>
          <w:lang w:val="en-GB"/>
        </w:rPr>
        <w:fldChar w:fldCharType="end"/>
      </w:r>
      <w:r>
        <w:rPr>
          <w:lang w:val="en-GB"/>
        </w:rPr>
        <w:t xml:space="preserve"> (Table 2)</w:t>
      </w:r>
      <w:r w:rsidRPr="00C9415E">
        <w:rPr>
          <w:lang w:val="en-GB"/>
        </w:rPr>
        <w:t>. A recent study conducted at the TOML D area</w:t>
      </w:r>
      <w:r w:rsidR="00214DD2">
        <w:rPr>
          <w:lang w:val="en-GB"/>
        </w:rPr>
        <w:t>, next to the GSR site</w:t>
      </w:r>
      <w:r w:rsidRPr="00C9415E">
        <w:rPr>
          <w:lang w:val="en-GB"/>
        </w:rPr>
        <w:t xml:space="preserve">, also reported megafaunal density values that </w:t>
      </w:r>
      <w:r w:rsidR="007C7193">
        <w:rPr>
          <w:lang w:val="en-GB"/>
        </w:rPr>
        <w:t xml:space="preserve">were </w:t>
      </w:r>
      <w:r w:rsidRPr="00C9415E">
        <w:rPr>
          <w:lang w:val="en-GB"/>
        </w:rPr>
        <w:t xml:space="preserve">double those encountered in this study </w:t>
      </w:r>
      <w:r>
        <w:rPr>
          <w:lang w:val="en-GB"/>
        </w:rPr>
        <w:fldChar w:fldCharType="begin"/>
      </w:r>
      <w:r w:rsidR="00374BE8">
        <w:rPr>
          <w:lang w:val="en-GB"/>
        </w:rPr>
        <w:instrText xml:space="preserve"> ADDIN ZOTERO_ITEM CSL_CITATION {"citationID":"DvqgUImy","properties":{"formattedCitation":"(Simon-Lled\\uc0\\u243{} et al., 2020)","plainCitation":"(Simon-Lledó et al., 2020)","noteIndex":0},"citationItems":[{"id":2132,"uris":["http://zotero.org/users/2924329/items/25B3FVKL"],"uri":["http://zotero.org/users/2924329/items/25B3FVKL"],"itemData":{"id":2132,"type":"article-journal","abstract":"The abyssal seafloor of the Clarion Clipperton Zone (CCZ) in the central Pacific has the largest known deposits of polymetallic nodules and associated benthic faunal communities with high biodiversity. The environmental factors that structure these communities, both at regional and local scales, are not well understood. In this study, seabed image surveys were used to assess distribution patterns in invertebrate and fish megafauna (&gt;1 cm) at multiple scales in relation to key environmental factors: food supply to the seabed varying at the regional scale (hundreds of km), seabed geomorphological variations varying at the broad local scale (tens of km), and seabed nodule cover varying at the fine local scale (tens of meters). We found significant differences in megafaunal density and community composition between all study areas. Variations in faunal density did not appear to match with regional productivity gradients, although faunal density generally decreased with increasing water depth (from E to W). In contrast, geomorphology and particularly nodule cover appeared to exert strong control on local faunal abundance and community composition, but not in species richness. Local variations in faunal density and beta-diversity, particularly those driven by nodule presence (within study areas), were of comparable magnitude to those observed at a regional level (between study areas). However, regional comparisons of megabenthic assemblages showed clear shifts in dominance between taxonomic groups (perceivable even at Phylum levels) across the mid-eastern CCZ seabed, suggesting a higher regional heterogeneity than was previously thought.","container-title":"Progress in Oceanography","DOI":"10.1016/j.pocean.2020.102405","ISSN":"0079-6611","journalAbbreviation":"Progress in Oceanography","language":"en","page":"102405","source":"ScienceDirect","title":"Multi-scale variations in invertebrate and fish megafauna in the mid-eastern Clarion Clipperton Zone","volume":"187","author":[{"family":"Simon-Lledó","given":"Erik"},{"family":"Pomee","given":"Christina"},{"family":"Ahokava","given":"Akesa"},{"family":"Drazen","given":"Jeffrey C."},{"family":"Leitner","given":"Astrid B."},{"family":"Flynn","given":"Adrian"},{"family":"Parianos","given":"John"},{"family":"Jones","given":"Daniel O. B."}],"issued":{"date-parts":[["2020",8,1]]}}}],"schema":"https://github.com/citation-style-language/schema/raw/master/csl-citation.json"} </w:instrText>
      </w:r>
      <w:r>
        <w:rPr>
          <w:lang w:val="en-GB"/>
        </w:rPr>
        <w:fldChar w:fldCharType="separate"/>
      </w:r>
      <w:r w:rsidR="00374BE8" w:rsidRPr="00374BE8">
        <w:rPr>
          <w:rFonts w:cs="Times New Roman"/>
          <w:szCs w:val="24"/>
        </w:rPr>
        <w:t>(Simon-Lledó et al., 2020)</w:t>
      </w:r>
      <w:r>
        <w:rPr>
          <w:lang w:val="en-GB"/>
        </w:rPr>
        <w:fldChar w:fldCharType="end"/>
      </w:r>
      <w:r w:rsidRPr="00C9415E">
        <w:rPr>
          <w:lang w:val="en-GB"/>
        </w:rPr>
        <w:t xml:space="preserve">. All these studies were conducted </w:t>
      </w:r>
      <w:r>
        <w:rPr>
          <w:lang w:val="en-GB"/>
        </w:rPr>
        <w:t>upon</w:t>
      </w:r>
      <w:r w:rsidRPr="00C9415E">
        <w:rPr>
          <w:lang w:val="en-GB"/>
        </w:rPr>
        <w:t xml:space="preserve"> imagery collected at lower altitudes a</w:t>
      </w:r>
      <w:r w:rsidR="003F0F7A">
        <w:rPr>
          <w:lang w:val="en-GB"/>
        </w:rPr>
        <w:t>bove the seabed (e.g., 2 to 3.5</w:t>
      </w:r>
      <w:r w:rsidRPr="00C9415E">
        <w:rPr>
          <w:lang w:val="en-GB"/>
        </w:rPr>
        <w:t>m) comp</w:t>
      </w:r>
      <w:r w:rsidR="003F0F7A">
        <w:rPr>
          <w:lang w:val="en-GB"/>
        </w:rPr>
        <w:t>ared to the 6</w:t>
      </w:r>
      <w:r w:rsidRPr="00C9415E">
        <w:rPr>
          <w:lang w:val="en-GB"/>
        </w:rPr>
        <w:t>m average altitude at which the &lt;8m images were collected here.</w:t>
      </w:r>
    </w:p>
    <w:p w14:paraId="512916AE" w14:textId="77777777" w:rsidR="00E61D5E" w:rsidRDefault="00E61D5E" w:rsidP="00CD5585">
      <w:pPr>
        <w:rPr>
          <w:lang w:val="en-GB"/>
        </w:rPr>
        <w:sectPr w:rsidR="00E61D5E" w:rsidSect="00DF4A4D">
          <w:footerReference w:type="default" r:id="rId22"/>
          <w:pgSz w:w="11906" w:h="16838"/>
          <w:pgMar w:top="1417" w:right="1417" w:bottom="1417" w:left="1417" w:header="708" w:footer="708" w:gutter="0"/>
          <w:lnNumType w:countBy="1" w:restart="continuous"/>
          <w:cols w:space="708"/>
          <w:docGrid w:linePitch="360"/>
        </w:sectPr>
      </w:pPr>
    </w:p>
    <w:tbl>
      <w:tblPr>
        <w:tblW w:w="5000" w:type="pct"/>
        <w:tblLook w:val="04A0" w:firstRow="1" w:lastRow="0" w:firstColumn="1" w:lastColumn="0" w:noHBand="0" w:noVBand="1"/>
      </w:tblPr>
      <w:tblGrid>
        <w:gridCol w:w="1511"/>
        <w:gridCol w:w="1567"/>
        <w:gridCol w:w="538"/>
        <w:gridCol w:w="711"/>
        <w:gridCol w:w="933"/>
        <w:gridCol w:w="1897"/>
        <w:gridCol w:w="1377"/>
        <w:gridCol w:w="760"/>
        <w:gridCol w:w="509"/>
        <w:gridCol w:w="476"/>
        <w:gridCol w:w="488"/>
        <w:gridCol w:w="253"/>
        <w:gridCol w:w="624"/>
        <w:gridCol w:w="550"/>
        <w:gridCol w:w="624"/>
        <w:gridCol w:w="253"/>
        <w:gridCol w:w="933"/>
      </w:tblGrid>
      <w:tr w:rsidR="004F22D5" w:rsidRPr="004F22D5" w14:paraId="4CEB1C07" w14:textId="77777777" w:rsidTr="00D12F84">
        <w:trPr>
          <w:trHeight w:val="792"/>
        </w:trPr>
        <w:tc>
          <w:tcPr>
            <w:tcW w:w="539" w:type="pct"/>
            <w:tcBorders>
              <w:top w:val="single" w:sz="4" w:space="0" w:color="auto"/>
              <w:left w:val="nil"/>
              <w:bottom w:val="nil"/>
              <w:right w:val="nil"/>
            </w:tcBorders>
            <w:shd w:val="clear" w:color="000000" w:fill="FFFFFF"/>
            <w:noWrap/>
            <w:vAlign w:val="center"/>
            <w:hideMark/>
          </w:tcPr>
          <w:p w14:paraId="2C3FF104"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lastRenderedPageBreak/>
              <w:t> </w:t>
            </w:r>
          </w:p>
        </w:tc>
        <w:tc>
          <w:tcPr>
            <w:tcW w:w="559" w:type="pct"/>
            <w:tcBorders>
              <w:top w:val="single" w:sz="4" w:space="0" w:color="auto"/>
              <w:left w:val="nil"/>
              <w:bottom w:val="nil"/>
              <w:right w:val="nil"/>
            </w:tcBorders>
            <w:shd w:val="clear" w:color="000000" w:fill="FFFFFF"/>
            <w:noWrap/>
            <w:vAlign w:val="center"/>
            <w:hideMark/>
          </w:tcPr>
          <w:p w14:paraId="2C0E02FE"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192" w:type="pct"/>
            <w:tcBorders>
              <w:top w:val="single" w:sz="4" w:space="0" w:color="auto"/>
              <w:left w:val="nil"/>
              <w:bottom w:val="nil"/>
              <w:right w:val="nil"/>
            </w:tcBorders>
            <w:shd w:val="clear" w:color="000000" w:fill="FFFFFF"/>
            <w:vAlign w:val="center"/>
            <w:hideMark/>
          </w:tcPr>
          <w:p w14:paraId="30958A43"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254" w:type="pct"/>
            <w:tcBorders>
              <w:top w:val="single" w:sz="4" w:space="0" w:color="auto"/>
              <w:left w:val="nil"/>
              <w:bottom w:val="nil"/>
              <w:right w:val="nil"/>
            </w:tcBorders>
            <w:shd w:val="clear" w:color="000000" w:fill="FFFFFF"/>
            <w:vAlign w:val="center"/>
            <w:hideMark/>
          </w:tcPr>
          <w:p w14:paraId="73E60AD2"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333" w:type="pct"/>
            <w:tcBorders>
              <w:top w:val="single" w:sz="4" w:space="0" w:color="auto"/>
              <w:left w:val="nil"/>
              <w:bottom w:val="nil"/>
              <w:right w:val="nil"/>
            </w:tcBorders>
            <w:shd w:val="clear" w:color="000000" w:fill="FFFFFF"/>
            <w:noWrap/>
            <w:vAlign w:val="center"/>
            <w:hideMark/>
          </w:tcPr>
          <w:p w14:paraId="5B3A1C5D"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677" w:type="pct"/>
            <w:tcBorders>
              <w:top w:val="single" w:sz="4" w:space="0" w:color="auto"/>
              <w:left w:val="nil"/>
              <w:bottom w:val="nil"/>
              <w:right w:val="nil"/>
            </w:tcBorders>
            <w:shd w:val="clear" w:color="000000" w:fill="FFFFFF"/>
            <w:noWrap/>
            <w:vAlign w:val="center"/>
            <w:hideMark/>
          </w:tcPr>
          <w:p w14:paraId="5F5F0236"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492" w:type="pct"/>
            <w:tcBorders>
              <w:top w:val="single" w:sz="4" w:space="0" w:color="auto"/>
              <w:left w:val="nil"/>
              <w:bottom w:val="nil"/>
              <w:right w:val="nil"/>
            </w:tcBorders>
            <w:shd w:val="clear" w:color="000000" w:fill="FFFFFF"/>
            <w:noWrap/>
            <w:vAlign w:val="center"/>
            <w:hideMark/>
          </w:tcPr>
          <w:p w14:paraId="5AE4B712"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271" w:type="pct"/>
            <w:tcBorders>
              <w:top w:val="single" w:sz="4" w:space="0" w:color="auto"/>
              <w:left w:val="nil"/>
              <w:bottom w:val="nil"/>
              <w:right w:val="nil"/>
            </w:tcBorders>
            <w:shd w:val="clear" w:color="000000" w:fill="FFFFFF"/>
            <w:noWrap/>
            <w:vAlign w:val="center"/>
            <w:hideMark/>
          </w:tcPr>
          <w:p w14:paraId="13500522"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526" w:type="pct"/>
            <w:gridSpan w:val="3"/>
            <w:tcBorders>
              <w:top w:val="single" w:sz="4" w:space="0" w:color="auto"/>
              <w:left w:val="nil"/>
              <w:bottom w:val="single" w:sz="4" w:space="0" w:color="auto"/>
              <w:right w:val="nil"/>
            </w:tcBorders>
            <w:shd w:val="clear" w:color="000000" w:fill="FFFFFF"/>
            <w:noWrap/>
            <w:vAlign w:val="center"/>
            <w:hideMark/>
          </w:tcPr>
          <w:p w14:paraId="7FE1A9C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ltitude (m)</w:t>
            </w:r>
          </w:p>
        </w:tc>
        <w:tc>
          <w:tcPr>
            <w:tcW w:w="90" w:type="pct"/>
            <w:tcBorders>
              <w:top w:val="single" w:sz="4" w:space="0" w:color="auto"/>
              <w:left w:val="nil"/>
              <w:bottom w:val="nil"/>
              <w:right w:val="nil"/>
            </w:tcBorders>
            <w:shd w:val="clear" w:color="000000" w:fill="FFFFFF"/>
            <w:noWrap/>
            <w:vAlign w:val="bottom"/>
            <w:hideMark/>
          </w:tcPr>
          <w:p w14:paraId="0F3B8C5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642" w:type="pct"/>
            <w:gridSpan w:val="3"/>
            <w:tcBorders>
              <w:top w:val="single" w:sz="4" w:space="0" w:color="auto"/>
              <w:left w:val="nil"/>
              <w:bottom w:val="single" w:sz="4" w:space="0" w:color="auto"/>
              <w:right w:val="nil"/>
            </w:tcBorders>
            <w:shd w:val="clear" w:color="000000" w:fill="FFFFFF"/>
            <w:vAlign w:val="center"/>
            <w:hideMark/>
          </w:tcPr>
          <w:p w14:paraId="7A82C27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Megafauna density (ind.ha-1)</w:t>
            </w:r>
          </w:p>
        </w:tc>
        <w:tc>
          <w:tcPr>
            <w:tcW w:w="90" w:type="pct"/>
            <w:tcBorders>
              <w:top w:val="single" w:sz="4" w:space="0" w:color="auto"/>
              <w:left w:val="nil"/>
              <w:bottom w:val="nil"/>
              <w:right w:val="nil"/>
            </w:tcBorders>
            <w:shd w:val="clear" w:color="000000" w:fill="FFFFFF"/>
            <w:noWrap/>
            <w:vAlign w:val="bottom"/>
            <w:hideMark/>
          </w:tcPr>
          <w:p w14:paraId="056BFEB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333" w:type="pct"/>
            <w:tcBorders>
              <w:top w:val="single" w:sz="4" w:space="0" w:color="auto"/>
              <w:left w:val="nil"/>
              <w:bottom w:val="single" w:sz="4" w:space="0" w:color="auto"/>
              <w:right w:val="nil"/>
            </w:tcBorders>
            <w:shd w:val="clear" w:color="000000" w:fill="FFFFFF"/>
            <w:vAlign w:val="center"/>
            <w:hideMark/>
          </w:tcPr>
          <w:p w14:paraId="1B1698A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Total megafauna morphotype richness</w:t>
            </w:r>
          </w:p>
        </w:tc>
      </w:tr>
      <w:tr w:rsidR="00D12F84" w:rsidRPr="004F22D5" w14:paraId="36291F43" w14:textId="77777777" w:rsidTr="00D12F84">
        <w:trPr>
          <w:trHeight w:val="312"/>
        </w:trPr>
        <w:tc>
          <w:tcPr>
            <w:tcW w:w="539" w:type="pct"/>
            <w:tcBorders>
              <w:top w:val="nil"/>
              <w:left w:val="nil"/>
              <w:bottom w:val="single" w:sz="4" w:space="0" w:color="auto"/>
              <w:right w:val="nil"/>
            </w:tcBorders>
            <w:shd w:val="clear" w:color="000000" w:fill="FFFFFF"/>
            <w:noWrap/>
            <w:vAlign w:val="center"/>
            <w:hideMark/>
          </w:tcPr>
          <w:p w14:paraId="729F1ED1"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Reference</w:t>
            </w:r>
          </w:p>
        </w:tc>
        <w:tc>
          <w:tcPr>
            <w:tcW w:w="559" w:type="pct"/>
            <w:tcBorders>
              <w:top w:val="nil"/>
              <w:left w:val="nil"/>
              <w:bottom w:val="single" w:sz="4" w:space="0" w:color="auto"/>
              <w:right w:val="nil"/>
            </w:tcBorders>
            <w:shd w:val="clear" w:color="000000" w:fill="FFFFFF"/>
            <w:noWrap/>
            <w:vAlign w:val="center"/>
            <w:hideMark/>
          </w:tcPr>
          <w:p w14:paraId="5D6E35CE"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Imagery platform used</w:t>
            </w:r>
          </w:p>
        </w:tc>
        <w:tc>
          <w:tcPr>
            <w:tcW w:w="192" w:type="pct"/>
            <w:tcBorders>
              <w:top w:val="nil"/>
              <w:left w:val="nil"/>
              <w:bottom w:val="single" w:sz="4" w:space="0" w:color="auto"/>
              <w:right w:val="nil"/>
            </w:tcBorders>
            <w:shd w:val="clear" w:color="000000" w:fill="FFFFFF"/>
            <w:vAlign w:val="center"/>
            <w:hideMark/>
          </w:tcPr>
          <w:p w14:paraId="6812FFA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incl. Xeno</w:t>
            </w:r>
          </w:p>
        </w:tc>
        <w:tc>
          <w:tcPr>
            <w:tcW w:w="254" w:type="pct"/>
            <w:tcBorders>
              <w:top w:val="nil"/>
              <w:left w:val="nil"/>
              <w:bottom w:val="single" w:sz="4" w:space="0" w:color="auto"/>
              <w:right w:val="nil"/>
            </w:tcBorders>
            <w:shd w:val="clear" w:color="000000" w:fill="FFFFFF"/>
            <w:vAlign w:val="center"/>
            <w:hideMark/>
          </w:tcPr>
          <w:p w14:paraId="3BE7292D"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dules</w:t>
            </w:r>
          </w:p>
        </w:tc>
        <w:tc>
          <w:tcPr>
            <w:tcW w:w="333" w:type="pct"/>
            <w:tcBorders>
              <w:top w:val="nil"/>
              <w:left w:val="nil"/>
              <w:bottom w:val="single" w:sz="4" w:space="0" w:color="auto"/>
              <w:right w:val="nil"/>
            </w:tcBorders>
            <w:shd w:val="clear" w:color="000000" w:fill="FFFFFF"/>
            <w:noWrap/>
            <w:vAlign w:val="center"/>
            <w:hideMark/>
          </w:tcPr>
          <w:p w14:paraId="2E2365F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Depth (m)</w:t>
            </w:r>
          </w:p>
        </w:tc>
        <w:tc>
          <w:tcPr>
            <w:tcW w:w="677" w:type="pct"/>
            <w:tcBorders>
              <w:top w:val="nil"/>
              <w:left w:val="nil"/>
              <w:bottom w:val="single" w:sz="4" w:space="0" w:color="auto"/>
              <w:right w:val="nil"/>
            </w:tcBorders>
            <w:shd w:val="clear" w:color="000000" w:fill="FFFFFF"/>
            <w:noWrap/>
            <w:vAlign w:val="center"/>
            <w:hideMark/>
          </w:tcPr>
          <w:p w14:paraId="1F0B543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rea</w:t>
            </w:r>
          </w:p>
        </w:tc>
        <w:tc>
          <w:tcPr>
            <w:tcW w:w="492" w:type="pct"/>
            <w:tcBorders>
              <w:top w:val="nil"/>
              <w:left w:val="nil"/>
              <w:bottom w:val="single" w:sz="4" w:space="0" w:color="auto"/>
              <w:right w:val="nil"/>
            </w:tcBorders>
            <w:shd w:val="clear" w:color="000000" w:fill="FFFFFF"/>
            <w:noWrap/>
            <w:vAlign w:val="center"/>
            <w:hideMark/>
          </w:tcPr>
          <w:p w14:paraId="10AA0D75"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rea surveyed (m</w:t>
            </w:r>
            <w:r w:rsidRPr="004F22D5">
              <w:rPr>
                <w:rFonts w:eastAsia="Times New Roman" w:cs="Times New Roman"/>
                <w:color w:val="000000"/>
                <w:kern w:val="0"/>
                <w:sz w:val="20"/>
                <w:szCs w:val="20"/>
                <w:vertAlign w:val="superscript"/>
                <w14:ligatures w14:val="none"/>
              </w:rPr>
              <w:t>2</w:t>
            </w:r>
            <w:r w:rsidRPr="004F22D5">
              <w:rPr>
                <w:rFonts w:eastAsia="Times New Roman" w:cs="Times New Roman"/>
                <w:color w:val="000000"/>
                <w:kern w:val="0"/>
                <w:sz w:val="20"/>
                <w:szCs w:val="20"/>
                <w14:ligatures w14:val="none"/>
              </w:rPr>
              <w:t>)</w:t>
            </w:r>
          </w:p>
        </w:tc>
        <w:tc>
          <w:tcPr>
            <w:tcW w:w="271" w:type="pct"/>
            <w:tcBorders>
              <w:top w:val="nil"/>
              <w:left w:val="nil"/>
              <w:bottom w:val="single" w:sz="4" w:space="0" w:color="auto"/>
              <w:right w:val="nil"/>
            </w:tcBorders>
            <w:shd w:val="clear" w:color="000000" w:fill="FFFFFF"/>
            <w:noWrap/>
            <w:vAlign w:val="center"/>
            <w:hideMark/>
          </w:tcPr>
          <w:p w14:paraId="66D30EA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pictures</w:t>
            </w:r>
          </w:p>
        </w:tc>
        <w:tc>
          <w:tcPr>
            <w:tcW w:w="182" w:type="pct"/>
            <w:tcBorders>
              <w:top w:val="nil"/>
              <w:left w:val="nil"/>
              <w:bottom w:val="single" w:sz="4" w:space="0" w:color="auto"/>
              <w:right w:val="nil"/>
            </w:tcBorders>
            <w:shd w:val="clear" w:color="000000" w:fill="FFFFFF"/>
            <w:noWrap/>
            <w:vAlign w:val="center"/>
            <w:hideMark/>
          </w:tcPr>
          <w:p w14:paraId="49E7067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vg.</w:t>
            </w:r>
          </w:p>
        </w:tc>
        <w:tc>
          <w:tcPr>
            <w:tcW w:w="170" w:type="pct"/>
            <w:tcBorders>
              <w:top w:val="nil"/>
              <w:left w:val="nil"/>
              <w:bottom w:val="single" w:sz="4" w:space="0" w:color="auto"/>
              <w:right w:val="nil"/>
            </w:tcBorders>
            <w:shd w:val="clear" w:color="000000" w:fill="FFFFFF"/>
            <w:noWrap/>
            <w:vAlign w:val="center"/>
            <w:hideMark/>
          </w:tcPr>
          <w:p w14:paraId="3EF1157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Min</w:t>
            </w:r>
          </w:p>
        </w:tc>
        <w:tc>
          <w:tcPr>
            <w:tcW w:w="174" w:type="pct"/>
            <w:tcBorders>
              <w:top w:val="nil"/>
              <w:left w:val="nil"/>
              <w:bottom w:val="single" w:sz="4" w:space="0" w:color="auto"/>
              <w:right w:val="nil"/>
            </w:tcBorders>
            <w:shd w:val="clear" w:color="000000" w:fill="FFFFFF"/>
            <w:noWrap/>
            <w:vAlign w:val="center"/>
            <w:hideMark/>
          </w:tcPr>
          <w:p w14:paraId="41D0920D"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Max</w:t>
            </w:r>
          </w:p>
        </w:tc>
        <w:tc>
          <w:tcPr>
            <w:tcW w:w="90" w:type="pct"/>
            <w:tcBorders>
              <w:top w:val="nil"/>
              <w:left w:val="nil"/>
              <w:bottom w:val="single" w:sz="4" w:space="0" w:color="auto"/>
              <w:right w:val="nil"/>
            </w:tcBorders>
            <w:shd w:val="clear" w:color="000000" w:fill="FFFFFF"/>
            <w:noWrap/>
            <w:vAlign w:val="bottom"/>
            <w:hideMark/>
          </w:tcPr>
          <w:p w14:paraId="797FDC2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223" w:type="pct"/>
            <w:tcBorders>
              <w:top w:val="nil"/>
              <w:left w:val="nil"/>
              <w:bottom w:val="single" w:sz="4" w:space="0" w:color="auto"/>
              <w:right w:val="nil"/>
            </w:tcBorders>
            <w:shd w:val="clear" w:color="000000" w:fill="FFFFFF"/>
            <w:noWrap/>
            <w:vAlign w:val="center"/>
            <w:hideMark/>
          </w:tcPr>
          <w:p w14:paraId="392EBA4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vg.</w:t>
            </w:r>
          </w:p>
        </w:tc>
        <w:tc>
          <w:tcPr>
            <w:tcW w:w="196" w:type="pct"/>
            <w:tcBorders>
              <w:top w:val="nil"/>
              <w:left w:val="nil"/>
              <w:bottom w:val="single" w:sz="4" w:space="0" w:color="auto"/>
              <w:right w:val="nil"/>
            </w:tcBorders>
            <w:shd w:val="clear" w:color="000000" w:fill="FFFFFF"/>
            <w:noWrap/>
            <w:vAlign w:val="center"/>
            <w:hideMark/>
          </w:tcPr>
          <w:p w14:paraId="50AD59C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Min</w:t>
            </w:r>
          </w:p>
        </w:tc>
        <w:tc>
          <w:tcPr>
            <w:tcW w:w="223" w:type="pct"/>
            <w:tcBorders>
              <w:top w:val="nil"/>
              <w:left w:val="nil"/>
              <w:bottom w:val="single" w:sz="4" w:space="0" w:color="auto"/>
              <w:right w:val="nil"/>
            </w:tcBorders>
            <w:shd w:val="clear" w:color="000000" w:fill="FFFFFF"/>
            <w:noWrap/>
            <w:vAlign w:val="center"/>
            <w:hideMark/>
          </w:tcPr>
          <w:p w14:paraId="255B4B7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Max</w:t>
            </w:r>
          </w:p>
        </w:tc>
        <w:tc>
          <w:tcPr>
            <w:tcW w:w="90" w:type="pct"/>
            <w:tcBorders>
              <w:top w:val="nil"/>
              <w:left w:val="nil"/>
              <w:bottom w:val="single" w:sz="4" w:space="0" w:color="auto"/>
              <w:right w:val="nil"/>
            </w:tcBorders>
            <w:shd w:val="clear" w:color="000000" w:fill="FFFFFF"/>
            <w:noWrap/>
            <w:vAlign w:val="bottom"/>
            <w:hideMark/>
          </w:tcPr>
          <w:p w14:paraId="3A6BECD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333" w:type="pct"/>
            <w:tcBorders>
              <w:top w:val="nil"/>
              <w:left w:val="nil"/>
              <w:bottom w:val="single" w:sz="4" w:space="0" w:color="auto"/>
              <w:right w:val="nil"/>
            </w:tcBorders>
            <w:shd w:val="clear" w:color="000000" w:fill="FFFFFF"/>
            <w:noWrap/>
            <w:vAlign w:val="center"/>
            <w:hideMark/>
          </w:tcPr>
          <w:p w14:paraId="5969428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r>
      <w:tr w:rsidR="00D12F84" w:rsidRPr="004F22D5" w14:paraId="7442EF59" w14:textId="77777777" w:rsidTr="00D12F84">
        <w:trPr>
          <w:trHeight w:val="288"/>
        </w:trPr>
        <w:tc>
          <w:tcPr>
            <w:tcW w:w="539" w:type="pct"/>
            <w:vMerge w:val="restart"/>
            <w:tcBorders>
              <w:top w:val="nil"/>
              <w:left w:val="nil"/>
              <w:bottom w:val="nil"/>
              <w:right w:val="nil"/>
            </w:tcBorders>
            <w:shd w:val="clear" w:color="000000" w:fill="FFFFFF"/>
            <w:noWrap/>
            <w:vAlign w:val="center"/>
            <w:hideMark/>
          </w:tcPr>
          <w:p w14:paraId="62A1235B"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Current study</w:t>
            </w:r>
          </w:p>
        </w:tc>
        <w:tc>
          <w:tcPr>
            <w:tcW w:w="559" w:type="pct"/>
            <w:vMerge w:val="restart"/>
            <w:tcBorders>
              <w:top w:val="nil"/>
              <w:left w:val="nil"/>
              <w:bottom w:val="nil"/>
              <w:right w:val="nil"/>
            </w:tcBorders>
            <w:shd w:val="clear" w:color="000000" w:fill="FFFFFF"/>
            <w:noWrap/>
            <w:vAlign w:val="center"/>
            <w:hideMark/>
          </w:tcPr>
          <w:p w14:paraId="5AD647FA"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UV REMUS 6000</w:t>
            </w:r>
          </w:p>
        </w:tc>
        <w:tc>
          <w:tcPr>
            <w:tcW w:w="192" w:type="pct"/>
            <w:tcBorders>
              <w:top w:val="nil"/>
              <w:left w:val="nil"/>
              <w:bottom w:val="nil"/>
              <w:right w:val="nil"/>
            </w:tcBorders>
            <w:shd w:val="clear" w:color="000000" w:fill="FFFFFF"/>
            <w:vAlign w:val="center"/>
            <w:hideMark/>
          </w:tcPr>
          <w:p w14:paraId="69942D9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254" w:type="pct"/>
            <w:tcBorders>
              <w:top w:val="nil"/>
              <w:left w:val="nil"/>
              <w:bottom w:val="nil"/>
              <w:right w:val="nil"/>
            </w:tcBorders>
            <w:shd w:val="clear" w:color="000000" w:fill="FFFFFF"/>
            <w:vAlign w:val="center"/>
            <w:hideMark/>
          </w:tcPr>
          <w:p w14:paraId="74A4F52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vMerge w:val="restart"/>
            <w:tcBorders>
              <w:top w:val="nil"/>
              <w:left w:val="nil"/>
              <w:bottom w:val="nil"/>
              <w:right w:val="nil"/>
            </w:tcBorders>
            <w:shd w:val="clear" w:color="000000" w:fill="FFFFFF"/>
            <w:noWrap/>
            <w:vAlign w:val="center"/>
            <w:hideMark/>
          </w:tcPr>
          <w:p w14:paraId="775DE56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524</w:t>
            </w:r>
          </w:p>
        </w:tc>
        <w:tc>
          <w:tcPr>
            <w:tcW w:w="677" w:type="pct"/>
            <w:vMerge w:val="restart"/>
            <w:tcBorders>
              <w:top w:val="nil"/>
              <w:left w:val="nil"/>
              <w:bottom w:val="nil"/>
              <w:right w:val="nil"/>
            </w:tcBorders>
            <w:shd w:val="clear" w:color="000000" w:fill="FFFFFF"/>
            <w:noWrap/>
            <w:vAlign w:val="center"/>
            <w:hideMark/>
          </w:tcPr>
          <w:p w14:paraId="6837AE5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GSR, CCFZ</w:t>
            </w:r>
          </w:p>
        </w:tc>
        <w:tc>
          <w:tcPr>
            <w:tcW w:w="492" w:type="pct"/>
            <w:vMerge w:val="restart"/>
            <w:tcBorders>
              <w:top w:val="nil"/>
              <w:left w:val="nil"/>
              <w:bottom w:val="nil"/>
              <w:right w:val="nil"/>
            </w:tcBorders>
            <w:shd w:val="clear" w:color="auto" w:fill="auto"/>
            <w:noWrap/>
            <w:vAlign w:val="center"/>
            <w:hideMark/>
          </w:tcPr>
          <w:p w14:paraId="3B28F3F0" w14:textId="77777777" w:rsidR="004F22D5" w:rsidRPr="004F22D5" w:rsidRDefault="004F22D5" w:rsidP="004F22D5">
            <w:pPr>
              <w:spacing w:after="0" w:line="240" w:lineRule="auto"/>
              <w:jc w:val="center"/>
              <w:rPr>
                <w:rFonts w:eastAsia="Times New Roman" w:cs="Times New Roman"/>
                <w:color w:val="000000"/>
                <w:kern w:val="0"/>
                <w14:ligatures w14:val="none"/>
              </w:rPr>
            </w:pPr>
            <w:r w:rsidRPr="004F22D5">
              <w:rPr>
                <w:rFonts w:eastAsia="Times New Roman" w:cs="Times New Roman"/>
                <w:color w:val="000000"/>
                <w:kern w:val="0"/>
                <w14:ligatures w14:val="none"/>
              </w:rPr>
              <w:t>22,205</w:t>
            </w:r>
          </w:p>
        </w:tc>
        <w:tc>
          <w:tcPr>
            <w:tcW w:w="271" w:type="pct"/>
            <w:vMerge w:val="restart"/>
            <w:tcBorders>
              <w:top w:val="nil"/>
              <w:left w:val="nil"/>
              <w:bottom w:val="nil"/>
              <w:right w:val="nil"/>
            </w:tcBorders>
            <w:shd w:val="clear" w:color="000000" w:fill="FFFFFF"/>
            <w:noWrap/>
            <w:vAlign w:val="center"/>
            <w:hideMark/>
          </w:tcPr>
          <w:p w14:paraId="2D2302F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000</w:t>
            </w:r>
          </w:p>
        </w:tc>
        <w:tc>
          <w:tcPr>
            <w:tcW w:w="182" w:type="pct"/>
            <w:vMerge w:val="restart"/>
            <w:tcBorders>
              <w:top w:val="nil"/>
              <w:left w:val="nil"/>
              <w:bottom w:val="nil"/>
              <w:right w:val="nil"/>
            </w:tcBorders>
            <w:shd w:val="clear" w:color="000000" w:fill="FFFFFF"/>
            <w:noWrap/>
            <w:vAlign w:val="center"/>
            <w:hideMark/>
          </w:tcPr>
          <w:p w14:paraId="3335DA8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8.09</w:t>
            </w:r>
          </w:p>
        </w:tc>
        <w:tc>
          <w:tcPr>
            <w:tcW w:w="170" w:type="pct"/>
            <w:vMerge w:val="restart"/>
            <w:tcBorders>
              <w:top w:val="nil"/>
              <w:left w:val="nil"/>
              <w:bottom w:val="nil"/>
              <w:right w:val="nil"/>
            </w:tcBorders>
            <w:shd w:val="clear" w:color="000000" w:fill="FFFFFF"/>
            <w:noWrap/>
            <w:vAlign w:val="center"/>
            <w:hideMark/>
          </w:tcPr>
          <w:p w14:paraId="340E5A1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52</w:t>
            </w:r>
          </w:p>
        </w:tc>
        <w:tc>
          <w:tcPr>
            <w:tcW w:w="174" w:type="pct"/>
            <w:vMerge w:val="restart"/>
            <w:tcBorders>
              <w:top w:val="nil"/>
              <w:left w:val="nil"/>
              <w:bottom w:val="nil"/>
              <w:right w:val="nil"/>
            </w:tcBorders>
            <w:shd w:val="clear" w:color="000000" w:fill="FFFFFF"/>
            <w:noWrap/>
            <w:vAlign w:val="center"/>
            <w:hideMark/>
          </w:tcPr>
          <w:p w14:paraId="25A322C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7.7</w:t>
            </w:r>
          </w:p>
        </w:tc>
        <w:tc>
          <w:tcPr>
            <w:tcW w:w="90" w:type="pct"/>
            <w:tcBorders>
              <w:top w:val="nil"/>
              <w:left w:val="nil"/>
              <w:bottom w:val="nil"/>
              <w:right w:val="nil"/>
            </w:tcBorders>
            <w:shd w:val="clear" w:color="000000" w:fill="FFFFFF"/>
            <w:noWrap/>
            <w:vAlign w:val="bottom"/>
            <w:hideMark/>
          </w:tcPr>
          <w:p w14:paraId="7E7956B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223" w:type="pct"/>
            <w:tcBorders>
              <w:top w:val="nil"/>
              <w:left w:val="nil"/>
              <w:bottom w:val="nil"/>
              <w:right w:val="nil"/>
            </w:tcBorders>
            <w:shd w:val="clear" w:color="000000" w:fill="FFFFFF"/>
            <w:noWrap/>
            <w:vAlign w:val="center"/>
            <w:hideMark/>
          </w:tcPr>
          <w:p w14:paraId="1000E6C7"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7,235</w:t>
            </w:r>
          </w:p>
        </w:tc>
        <w:tc>
          <w:tcPr>
            <w:tcW w:w="196" w:type="pct"/>
            <w:tcBorders>
              <w:top w:val="nil"/>
              <w:left w:val="nil"/>
              <w:bottom w:val="nil"/>
              <w:right w:val="nil"/>
            </w:tcBorders>
            <w:shd w:val="clear" w:color="000000" w:fill="FFFFFF"/>
            <w:noWrap/>
            <w:vAlign w:val="center"/>
            <w:hideMark/>
          </w:tcPr>
          <w:p w14:paraId="0DA2259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074</w:t>
            </w:r>
          </w:p>
        </w:tc>
        <w:tc>
          <w:tcPr>
            <w:tcW w:w="223" w:type="pct"/>
            <w:tcBorders>
              <w:top w:val="nil"/>
              <w:left w:val="nil"/>
              <w:bottom w:val="nil"/>
              <w:right w:val="nil"/>
            </w:tcBorders>
            <w:shd w:val="clear" w:color="000000" w:fill="FFFFFF"/>
            <w:noWrap/>
            <w:vAlign w:val="center"/>
            <w:hideMark/>
          </w:tcPr>
          <w:p w14:paraId="20895F7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4,704</w:t>
            </w:r>
          </w:p>
        </w:tc>
        <w:tc>
          <w:tcPr>
            <w:tcW w:w="90" w:type="pct"/>
            <w:tcBorders>
              <w:top w:val="nil"/>
              <w:left w:val="nil"/>
              <w:bottom w:val="nil"/>
              <w:right w:val="nil"/>
            </w:tcBorders>
            <w:shd w:val="clear" w:color="000000" w:fill="FFFFFF"/>
            <w:noWrap/>
            <w:vAlign w:val="bottom"/>
            <w:hideMark/>
          </w:tcPr>
          <w:p w14:paraId="511FF587"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333" w:type="pct"/>
            <w:tcBorders>
              <w:top w:val="nil"/>
              <w:left w:val="nil"/>
              <w:bottom w:val="nil"/>
              <w:right w:val="nil"/>
            </w:tcBorders>
            <w:shd w:val="clear" w:color="000000" w:fill="FFFFFF"/>
            <w:vAlign w:val="center"/>
            <w:hideMark/>
          </w:tcPr>
          <w:p w14:paraId="521B16B5"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3</w:t>
            </w:r>
          </w:p>
        </w:tc>
      </w:tr>
      <w:tr w:rsidR="00D12F84" w:rsidRPr="004F22D5" w14:paraId="230A8CAD" w14:textId="77777777" w:rsidTr="00D12F84">
        <w:trPr>
          <w:trHeight w:val="288"/>
        </w:trPr>
        <w:tc>
          <w:tcPr>
            <w:tcW w:w="539" w:type="pct"/>
            <w:vMerge/>
            <w:tcBorders>
              <w:top w:val="nil"/>
              <w:left w:val="nil"/>
              <w:bottom w:val="nil"/>
              <w:right w:val="nil"/>
            </w:tcBorders>
            <w:vAlign w:val="center"/>
            <w:hideMark/>
          </w:tcPr>
          <w:p w14:paraId="46E5221E"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559" w:type="pct"/>
            <w:vMerge/>
            <w:tcBorders>
              <w:top w:val="nil"/>
              <w:left w:val="nil"/>
              <w:bottom w:val="nil"/>
              <w:right w:val="nil"/>
            </w:tcBorders>
            <w:vAlign w:val="center"/>
            <w:hideMark/>
          </w:tcPr>
          <w:p w14:paraId="5F5AAB3E"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92" w:type="pct"/>
            <w:tcBorders>
              <w:top w:val="nil"/>
              <w:left w:val="nil"/>
              <w:bottom w:val="nil"/>
              <w:right w:val="nil"/>
            </w:tcBorders>
            <w:shd w:val="clear" w:color="000000" w:fill="FFFFFF"/>
            <w:vAlign w:val="center"/>
            <w:hideMark/>
          </w:tcPr>
          <w:p w14:paraId="34685B4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254" w:type="pct"/>
            <w:tcBorders>
              <w:top w:val="nil"/>
              <w:left w:val="nil"/>
              <w:bottom w:val="nil"/>
              <w:right w:val="nil"/>
            </w:tcBorders>
            <w:shd w:val="clear" w:color="000000" w:fill="FFFFFF"/>
            <w:vAlign w:val="center"/>
            <w:hideMark/>
          </w:tcPr>
          <w:p w14:paraId="22820F3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vMerge/>
            <w:tcBorders>
              <w:top w:val="nil"/>
              <w:left w:val="nil"/>
              <w:bottom w:val="nil"/>
              <w:right w:val="nil"/>
            </w:tcBorders>
            <w:vAlign w:val="center"/>
            <w:hideMark/>
          </w:tcPr>
          <w:p w14:paraId="728E0D03"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677" w:type="pct"/>
            <w:vMerge/>
            <w:tcBorders>
              <w:top w:val="nil"/>
              <w:left w:val="nil"/>
              <w:bottom w:val="nil"/>
              <w:right w:val="nil"/>
            </w:tcBorders>
            <w:vAlign w:val="center"/>
            <w:hideMark/>
          </w:tcPr>
          <w:p w14:paraId="4E962519"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492" w:type="pct"/>
            <w:vMerge/>
            <w:tcBorders>
              <w:top w:val="nil"/>
              <w:left w:val="nil"/>
              <w:bottom w:val="nil"/>
              <w:right w:val="nil"/>
            </w:tcBorders>
            <w:vAlign w:val="center"/>
            <w:hideMark/>
          </w:tcPr>
          <w:p w14:paraId="711A1768" w14:textId="77777777" w:rsidR="004F22D5" w:rsidRPr="004F22D5" w:rsidRDefault="004F22D5" w:rsidP="004F22D5">
            <w:pPr>
              <w:spacing w:after="0" w:line="240" w:lineRule="auto"/>
              <w:jc w:val="left"/>
              <w:rPr>
                <w:rFonts w:eastAsia="Times New Roman" w:cs="Times New Roman"/>
                <w:color w:val="000000"/>
                <w:kern w:val="0"/>
                <w14:ligatures w14:val="none"/>
              </w:rPr>
            </w:pPr>
          </w:p>
        </w:tc>
        <w:tc>
          <w:tcPr>
            <w:tcW w:w="271" w:type="pct"/>
            <w:vMerge/>
            <w:tcBorders>
              <w:top w:val="nil"/>
              <w:left w:val="nil"/>
              <w:bottom w:val="nil"/>
              <w:right w:val="nil"/>
            </w:tcBorders>
            <w:vAlign w:val="center"/>
            <w:hideMark/>
          </w:tcPr>
          <w:p w14:paraId="1100DD21"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82" w:type="pct"/>
            <w:vMerge/>
            <w:tcBorders>
              <w:top w:val="nil"/>
              <w:left w:val="nil"/>
              <w:bottom w:val="nil"/>
              <w:right w:val="nil"/>
            </w:tcBorders>
            <w:vAlign w:val="center"/>
            <w:hideMark/>
          </w:tcPr>
          <w:p w14:paraId="693007A3"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70" w:type="pct"/>
            <w:vMerge/>
            <w:tcBorders>
              <w:top w:val="nil"/>
              <w:left w:val="nil"/>
              <w:bottom w:val="nil"/>
              <w:right w:val="nil"/>
            </w:tcBorders>
            <w:vAlign w:val="center"/>
            <w:hideMark/>
          </w:tcPr>
          <w:p w14:paraId="72A1F172"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74" w:type="pct"/>
            <w:vMerge/>
            <w:tcBorders>
              <w:top w:val="nil"/>
              <w:left w:val="nil"/>
              <w:bottom w:val="nil"/>
              <w:right w:val="nil"/>
            </w:tcBorders>
            <w:vAlign w:val="center"/>
            <w:hideMark/>
          </w:tcPr>
          <w:p w14:paraId="49B89E92"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90" w:type="pct"/>
            <w:tcBorders>
              <w:top w:val="nil"/>
              <w:left w:val="nil"/>
              <w:bottom w:val="nil"/>
              <w:right w:val="nil"/>
            </w:tcBorders>
            <w:shd w:val="clear" w:color="000000" w:fill="FFFFFF"/>
            <w:noWrap/>
            <w:vAlign w:val="center"/>
            <w:hideMark/>
          </w:tcPr>
          <w:p w14:paraId="4AA8202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223" w:type="pct"/>
            <w:tcBorders>
              <w:top w:val="nil"/>
              <w:left w:val="nil"/>
              <w:bottom w:val="nil"/>
              <w:right w:val="nil"/>
            </w:tcBorders>
            <w:shd w:val="clear" w:color="000000" w:fill="FFFFFF"/>
            <w:noWrap/>
            <w:vAlign w:val="center"/>
            <w:hideMark/>
          </w:tcPr>
          <w:p w14:paraId="2EE56AB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277</w:t>
            </w:r>
          </w:p>
        </w:tc>
        <w:tc>
          <w:tcPr>
            <w:tcW w:w="196" w:type="pct"/>
            <w:tcBorders>
              <w:top w:val="nil"/>
              <w:left w:val="nil"/>
              <w:bottom w:val="nil"/>
              <w:right w:val="nil"/>
            </w:tcBorders>
            <w:shd w:val="clear" w:color="000000" w:fill="FFFFFF"/>
            <w:noWrap/>
            <w:vAlign w:val="center"/>
            <w:hideMark/>
          </w:tcPr>
          <w:p w14:paraId="323B57A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610</w:t>
            </w:r>
          </w:p>
        </w:tc>
        <w:tc>
          <w:tcPr>
            <w:tcW w:w="223" w:type="pct"/>
            <w:tcBorders>
              <w:top w:val="nil"/>
              <w:left w:val="nil"/>
              <w:bottom w:val="nil"/>
              <w:right w:val="nil"/>
            </w:tcBorders>
            <w:shd w:val="clear" w:color="000000" w:fill="FFFFFF"/>
            <w:noWrap/>
            <w:vAlign w:val="center"/>
            <w:hideMark/>
          </w:tcPr>
          <w:p w14:paraId="299D85F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063</w:t>
            </w:r>
          </w:p>
        </w:tc>
        <w:tc>
          <w:tcPr>
            <w:tcW w:w="90" w:type="pct"/>
            <w:tcBorders>
              <w:top w:val="nil"/>
              <w:left w:val="nil"/>
              <w:bottom w:val="nil"/>
              <w:right w:val="nil"/>
            </w:tcBorders>
            <w:shd w:val="clear" w:color="000000" w:fill="FFFFFF"/>
            <w:noWrap/>
            <w:vAlign w:val="center"/>
            <w:hideMark/>
          </w:tcPr>
          <w:p w14:paraId="1B2943B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333" w:type="pct"/>
            <w:tcBorders>
              <w:top w:val="nil"/>
              <w:left w:val="nil"/>
              <w:bottom w:val="nil"/>
              <w:right w:val="nil"/>
            </w:tcBorders>
            <w:shd w:val="clear" w:color="000000" w:fill="FFFFFF"/>
            <w:vAlign w:val="center"/>
            <w:hideMark/>
          </w:tcPr>
          <w:p w14:paraId="1917043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1</w:t>
            </w:r>
          </w:p>
        </w:tc>
      </w:tr>
      <w:tr w:rsidR="00D12F84" w:rsidRPr="004F22D5" w14:paraId="28EE4C66" w14:textId="77777777" w:rsidTr="00D12F84">
        <w:trPr>
          <w:trHeight w:val="288"/>
        </w:trPr>
        <w:tc>
          <w:tcPr>
            <w:tcW w:w="539" w:type="pct"/>
            <w:vMerge w:val="restart"/>
            <w:tcBorders>
              <w:top w:val="nil"/>
              <w:left w:val="nil"/>
              <w:bottom w:val="nil"/>
              <w:right w:val="nil"/>
            </w:tcBorders>
            <w:shd w:val="clear" w:color="000000" w:fill="F2F2F2"/>
            <w:noWrap/>
            <w:vAlign w:val="center"/>
            <w:hideMark/>
          </w:tcPr>
          <w:p w14:paraId="66C38DA1"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Current study (&lt; 8 m)</w:t>
            </w:r>
          </w:p>
        </w:tc>
        <w:tc>
          <w:tcPr>
            <w:tcW w:w="559" w:type="pct"/>
            <w:vMerge w:val="restart"/>
            <w:tcBorders>
              <w:top w:val="nil"/>
              <w:left w:val="nil"/>
              <w:bottom w:val="nil"/>
              <w:right w:val="nil"/>
            </w:tcBorders>
            <w:shd w:val="clear" w:color="000000" w:fill="F2F2F2"/>
            <w:noWrap/>
            <w:vAlign w:val="center"/>
            <w:hideMark/>
          </w:tcPr>
          <w:p w14:paraId="771D4FF2"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UV REMUS 6000</w:t>
            </w:r>
          </w:p>
        </w:tc>
        <w:tc>
          <w:tcPr>
            <w:tcW w:w="192" w:type="pct"/>
            <w:tcBorders>
              <w:top w:val="nil"/>
              <w:left w:val="nil"/>
              <w:bottom w:val="nil"/>
              <w:right w:val="nil"/>
            </w:tcBorders>
            <w:shd w:val="clear" w:color="000000" w:fill="F2F2F2"/>
            <w:vAlign w:val="center"/>
            <w:hideMark/>
          </w:tcPr>
          <w:p w14:paraId="3A90FDC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254" w:type="pct"/>
            <w:tcBorders>
              <w:top w:val="nil"/>
              <w:left w:val="nil"/>
              <w:bottom w:val="nil"/>
              <w:right w:val="nil"/>
            </w:tcBorders>
            <w:shd w:val="clear" w:color="000000" w:fill="F2F2F2"/>
            <w:vAlign w:val="center"/>
            <w:hideMark/>
          </w:tcPr>
          <w:p w14:paraId="6764E00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vMerge w:val="restart"/>
            <w:tcBorders>
              <w:top w:val="nil"/>
              <w:left w:val="nil"/>
              <w:bottom w:val="nil"/>
              <w:right w:val="nil"/>
            </w:tcBorders>
            <w:shd w:val="clear" w:color="000000" w:fill="F2F2F2"/>
            <w:noWrap/>
            <w:vAlign w:val="center"/>
            <w:hideMark/>
          </w:tcPr>
          <w:p w14:paraId="23F489B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524</w:t>
            </w:r>
          </w:p>
        </w:tc>
        <w:tc>
          <w:tcPr>
            <w:tcW w:w="677" w:type="pct"/>
            <w:vMerge w:val="restart"/>
            <w:tcBorders>
              <w:top w:val="nil"/>
              <w:left w:val="nil"/>
              <w:bottom w:val="nil"/>
              <w:right w:val="nil"/>
            </w:tcBorders>
            <w:shd w:val="clear" w:color="000000" w:fill="F2F2F2"/>
            <w:noWrap/>
            <w:vAlign w:val="center"/>
            <w:hideMark/>
          </w:tcPr>
          <w:p w14:paraId="7753613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GSR, CCFZ</w:t>
            </w:r>
          </w:p>
        </w:tc>
        <w:tc>
          <w:tcPr>
            <w:tcW w:w="492" w:type="pct"/>
            <w:vMerge w:val="restart"/>
            <w:tcBorders>
              <w:top w:val="nil"/>
              <w:left w:val="nil"/>
              <w:bottom w:val="nil"/>
              <w:right w:val="nil"/>
            </w:tcBorders>
            <w:shd w:val="clear" w:color="000000" w:fill="F2F2F2"/>
            <w:noWrap/>
            <w:vAlign w:val="center"/>
            <w:hideMark/>
          </w:tcPr>
          <w:p w14:paraId="54C6000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5,829</w:t>
            </w:r>
          </w:p>
        </w:tc>
        <w:tc>
          <w:tcPr>
            <w:tcW w:w="271" w:type="pct"/>
            <w:vMerge w:val="restart"/>
            <w:tcBorders>
              <w:top w:val="nil"/>
              <w:left w:val="nil"/>
              <w:bottom w:val="nil"/>
              <w:right w:val="nil"/>
            </w:tcBorders>
            <w:shd w:val="clear" w:color="000000" w:fill="F2F2F2"/>
            <w:noWrap/>
            <w:vAlign w:val="center"/>
            <w:hideMark/>
          </w:tcPr>
          <w:p w14:paraId="4AFC067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500</w:t>
            </w:r>
          </w:p>
        </w:tc>
        <w:tc>
          <w:tcPr>
            <w:tcW w:w="182" w:type="pct"/>
            <w:vMerge w:val="restart"/>
            <w:tcBorders>
              <w:top w:val="nil"/>
              <w:left w:val="nil"/>
              <w:bottom w:val="nil"/>
              <w:right w:val="nil"/>
            </w:tcBorders>
            <w:shd w:val="clear" w:color="000000" w:fill="F2F2F2"/>
            <w:noWrap/>
            <w:vAlign w:val="center"/>
            <w:hideMark/>
          </w:tcPr>
          <w:p w14:paraId="419057E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5.99</w:t>
            </w:r>
          </w:p>
        </w:tc>
        <w:tc>
          <w:tcPr>
            <w:tcW w:w="170" w:type="pct"/>
            <w:vMerge w:val="restart"/>
            <w:tcBorders>
              <w:top w:val="nil"/>
              <w:left w:val="nil"/>
              <w:bottom w:val="nil"/>
              <w:right w:val="nil"/>
            </w:tcBorders>
            <w:shd w:val="clear" w:color="000000" w:fill="F2F2F2"/>
            <w:noWrap/>
            <w:vAlign w:val="center"/>
            <w:hideMark/>
          </w:tcPr>
          <w:p w14:paraId="5989D30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52</w:t>
            </w:r>
          </w:p>
        </w:tc>
        <w:tc>
          <w:tcPr>
            <w:tcW w:w="174" w:type="pct"/>
            <w:vMerge w:val="restart"/>
            <w:tcBorders>
              <w:top w:val="nil"/>
              <w:left w:val="nil"/>
              <w:bottom w:val="nil"/>
              <w:right w:val="nil"/>
            </w:tcBorders>
            <w:shd w:val="clear" w:color="000000" w:fill="F2F2F2"/>
            <w:noWrap/>
            <w:vAlign w:val="center"/>
            <w:hideMark/>
          </w:tcPr>
          <w:p w14:paraId="1771624D"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7.98</w:t>
            </w:r>
          </w:p>
        </w:tc>
        <w:tc>
          <w:tcPr>
            <w:tcW w:w="90" w:type="pct"/>
            <w:tcBorders>
              <w:top w:val="nil"/>
              <w:left w:val="nil"/>
              <w:bottom w:val="nil"/>
              <w:right w:val="nil"/>
            </w:tcBorders>
            <w:shd w:val="clear" w:color="000000" w:fill="F2F2F2"/>
            <w:noWrap/>
            <w:vAlign w:val="bottom"/>
            <w:hideMark/>
          </w:tcPr>
          <w:p w14:paraId="73D4E4A2"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2F2F2"/>
            <w:noWrap/>
            <w:vAlign w:val="center"/>
            <w:hideMark/>
          </w:tcPr>
          <w:p w14:paraId="495411B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2,905</w:t>
            </w:r>
          </w:p>
        </w:tc>
        <w:tc>
          <w:tcPr>
            <w:tcW w:w="196" w:type="pct"/>
            <w:tcBorders>
              <w:top w:val="nil"/>
              <w:left w:val="nil"/>
              <w:bottom w:val="nil"/>
              <w:right w:val="nil"/>
            </w:tcBorders>
            <w:shd w:val="clear" w:color="000000" w:fill="F2F2F2"/>
            <w:noWrap/>
            <w:vAlign w:val="center"/>
            <w:hideMark/>
          </w:tcPr>
          <w:p w14:paraId="39376A1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589</w:t>
            </w:r>
          </w:p>
        </w:tc>
        <w:tc>
          <w:tcPr>
            <w:tcW w:w="223" w:type="pct"/>
            <w:tcBorders>
              <w:top w:val="nil"/>
              <w:left w:val="nil"/>
              <w:bottom w:val="nil"/>
              <w:right w:val="nil"/>
            </w:tcBorders>
            <w:shd w:val="clear" w:color="000000" w:fill="F2F2F2"/>
            <w:noWrap/>
            <w:vAlign w:val="center"/>
            <w:hideMark/>
          </w:tcPr>
          <w:p w14:paraId="1DED2C47"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4,704</w:t>
            </w:r>
          </w:p>
        </w:tc>
        <w:tc>
          <w:tcPr>
            <w:tcW w:w="90" w:type="pct"/>
            <w:tcBorders>
              <w:top w:val="nil"/>
              <w:left w:val="nil"/>
              <w:bottom w:val="nil"/>
              <w:right w:val="nil"/>
            </w:tcBorders>
            <w:shd w:val="clear" w:color="000000" w:fill="F2F2F2"/>
            <w:noWrap/>
            <w:vAlign w:val="bottom"/>
            <w:hideMark/>
          </w:tcPr>
          <w:p w14:paraId="2EC85D4F"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2F2F2"/>
            <w:vAlign w:val="center"/>
            <w:hideMark/>
          </w:tcPr>
          <w:p w14:paraId="57B07E6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2</w:t>
            </w:r>
          </w:p>
        </w:tc>
      </w:tr>
      <w:tr w:rsidR="00D12F84" w:rsidRPr="004F22D5" w14:paraId="0A481EC5" w14:textId="77777777" w:rsidTr="00D12F84">
        <w:trPr>
          <w:trHeight w:val="288"/>
        </w:trPr>
        <w:tc>
          <w:tcPr>
            <w:tcW w:w="539" w:type="pct"/>
            <w:vMerge/>
            <w:tcBorders>
              <w:top w:val="nil"/>
              <w:left w:val="nil"/>
              <w:bottom w:val="nil"/>
              <w:right w:val="nil"/>
            </w:tcBorders>
            <w:vAlign w:val="center"/>
            <w:hideMark/>
          </w:tcPr>
          <w:p w14:paraId="58F5BF1E"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559" w:type="pct"/>
            <w:vMerge/>
            <w:tcBorders>
              <w:top w:val="nil"/>
              <w:left w:val="nil"/>
              <w:bottom w:val="nil"/>
              <w:right w:val="nil"/>
            </w:tcBorders>
            <w:vAlign w:val="center"/>
            <w:hideMark/>
          </w:tcPr>
          <w:p w14:paraId="66B1C879"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92" w:type="pct"/>
            <w:tcBorders>
              <w:top w:val="nil"/>
              <w:left w:val="nil"/>
              <w:bottom w:val="nil"/>
              <w:right w:val="nil"/>
            </w:tcBorders>
            <w:shd w:val="clear" w:color="000000" w:fill="F2F2F2"/>
            <w:vAlign w:val="center"/>
            <w:hideMark/>
          </w:tcPr>
          <w:p w14:paraId="4D64BD5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254" w:type="pct"/>
            <w:tcBorders>
              <w:top w:val="nil"/>
              <w:left w:val="nil"/>
              <w:bottom w:val="nil"/>
              <w:right w:val="nil"/>
            </w:tcBorders>
            <w:shd w:val="clear" w:color="000000" w:fill="F2F2F2"/>
            <w:vAlign w:val="center"/>
            <w:hideMark/>
          </w:tcPr>
          <w:p w14:paraId="2CC0CEA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vMerge/>
            <w:tcBorders>
              <w:top w:val="nil"/>
              <w:left w:val="nil"/>
              <w:bottom w:val="nil"/>
              <w:right w:val="nil"/>
            </w:tcBorders>
            <w:vAlign w:val="center"/>
            <w:hideMark/>
          </w:tcPr>
          <w:p w14:paraId="7BC5D0C2"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677" w:type="pct"/>
            <w:vMerge/>
            <w:tcBorders>
              <w:top w:val="nil"/>
              <w:left w:val="nil"/>
              <w:bottom w:val="nil"/>
              <w:right w:val="nil"/>
            </w:tcBorders>
            <w:vAlign w:val="center"/>
            <w:hideMark/>
          </w:tcPr>
          <w:p w14:paraId="6EE6A3BA"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492" w:type="pct"/>
            <w:vMerge/>
            <w:tcBorders>
              <w:top w:val="nil"/>
              <w:left w:val="nil"/>
              <w:bottom w:val="nil"/>
              <w:right w:val="nil"/>
            </w:tcBorders>
            <w:vAlign w:val="center"/>
            <w:hideMark/>
          </w:tcPr>
          <w:p w14:paraId="2123FD26"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271" w:type="pct"/>
            <w:vMerge/>
            <w:tcBorders>
              <w:top w:val="nil"/>
              <w:left w:val="nil"/>
              <w:bottom w:val="nil"/>
              <w:right w:val="nil"/>
            </w:tcBorders>
            <w:vAlign w:val="center"/>
            <w:hideMark/>
          </w:tcPr>
          <w:p w14:paraId="7CB367E7"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82" w:type="pct"/>
            <w:vMerge/>
            <w:tcBorders>
              <w:top w:val="nil"/>
              <w:left w:val="nil"/>
              <w:bottom w:val="nil"/>
              <w:right w:val="nil"/>
            </w:tcBorders>
            <w:vAlign w:val="center"/>
            <w:hideMark/>
          </w:tcPr>
          <w:p w14:paraId="09A6059A"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70" w:type="pct"/>
            <w:vMerge/>
            <w:tcBorders>
              <w:top w:val="nil"/>
              <w:left w:val="nil"/>
              <w:bottom w:val="nil"/>
              <w:right w:val="nil"/>
            </w:tcBorders>
            <w:vAlign w:val="center"/>
            <w:hideMark/>
          </w:tcPr>
          <w:p w14:paraId="4131A203"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74" w:type="pct"/>
            <w:vMerge/>
            <w:tcBorders>
              <w:top w:val="nil"/>
              <w:left w:val="nil"/>
              <w:bottom w:val="nil"/>
              <w:right w:val="nil"/>
            </w:tcBorders>
            <w:vAlign w:val="center"/>
            <w:hideMark/>
          </w:tcPr>
          <w:p w14:paraId="2821285B"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90" w:type="pct"/>
            <w:tcBorders>
              <w:top w:val="nil"/>
              <w:left w:val="nil"/>
              <w:bottom w:val="nil"/>
              <w:right w:val="nil"/>
            </w:tcBorders>
            <w:shd w:val="clear" w:color="000000" w:fill="F2F2F2"/>
            <w:noWrap/>
            <w:vAlign w:val="bottom"/>
            <w:hideMark/>
          </w:tcPr>
          <w:p w14:paraId="1B15E7AE"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2F2F2"/>
            <w:noWrap/>
            <w:vAlign w:val="center"/>
            <w:hideMark/>
          </w:tcPr>
          <w:p w14:paraId="3265AFA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676</w:t>
            </w:r>
          </w:p>
        </w:tc>
        <w:tc>
          <w:tcPr>
            <w:tcW w:w="196" w:type="pct"/>
            <w:tcBorders>
              <w:top w:val="nil"/>
              <w:left w:val="nil"/>
              <w:bottom w:val="nil"/>
              <w:right w:val="nil"/>
            </w:tcBorders>
            <w:shd w:val="clear" w:color="000000" w:fill="F2F2F2"/>
            <w:noWrap/>
            <w:vAlign w:val="center"/>
            <w:hideMark/>
          </w:tcPr>
          <w:p w14:paraId="0210E21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374</w:t>
            </w:r>
          </w:p>
        </w:tc>
        <w:tc>
          <w:tcPr>
            <w:tcW w:w="223" w:type="pct"/>
            <w:tcBorders>
              <w:top w:val="nil"/>
              <w:left w:val="nil"/>
              <w:bottom w:val="nil"/>
              <w:right w:val="nil"/>
            </w:tcBorders>
            <w:shd w:val="clear" w:color="000000" w:fill="F2F2F2"/>
            <w:noWrap/>
            <w:vAlign w:val="center"/>
            <w:hideMark/>
          </w:tcPr>
          <w:p w14:paraId="5CBED50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063</w:t>
            </w:r>
          </w:p>
        </w:tc>
        <w:tc>
          <w:tcPr>
            <w:tcW w:w="90" w:type="pct"/>
            <w:tcBorders>
              <w:top w:val="nil"/>
              <w:left w:val="nil"/>
              <w:bottom w:val="nil"/>
              <w:right w:val="nil"/>
            </w:tcBorders>
            <w:shd w:val="clear" w:color="000000" w:fill="F2F2F2"/>
            <w:noWrap/>
            <w:vAlign w:val="bottom"/>
            <w:hideMark/>
          </w:tcPr>
          <w:p w14:paraId="1FFEBE91"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2F2F2"/>
            <w:vAlign w:val="center"/>
            <w:hideMark/>
          </w:tcPr>
          <w:p w14:paraId="0AE18F6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0</w:t>
            </w:r>
          </w:p>
        </w:tc>
      </w:tr>
      <w:tr w:rsidR="00D12F84" w:rsidRPr="004F22D5" w14:paraId="14320CF8" w14:textId="77777777" w:rsidTr="00D12F84">
        <w:trPr>
          <w:trHeight w:val="528"/>
        </w:trPr>
        <w:tc>
          <w:tcPr>
            <w:tcW w:w="539" w:type="pct"/>
            <w:tcBorders>
              <w:top w:val="nil"/>
              <w:left w:val="nil"/>
              <w:bottom w:val="nil"/>
              <w:right w:val="nil"/>
            </w:tcBorders>
            <w:shd w:val="clear" w:color="000000" w:fill="FFFFFF"/>
            <w:vAlign w:val="center"/>
            <w:hideMark/>
          </w:tcPr>
          <w:p w14:paraId="0BD11AB3"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Tkatchenko &amp; Radziejewska (1998)</w:t>
            </w:r>
          </w:p>
        </w:tc>
        <w:tc>
          <w:tcPr>
            <w:tcW w:w="559" w:type="pct"/>
            <w:tcBorders>
              <w:top w:val="nil"/>
              <w:left w:val="nil"/>
              <w:bottom w:val="nil"/>
              <w:right w:val="nil"/>
            </w:tcBorders>
            <w:shd w:val="clear" w:color="000000" w:fill="FFFFFF"/>
            <w:vAlign w:val="center"/>
            <w:hideMark/>
          </w:tcPr>
          <w:p w14:paraId="6FFA022B"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Towed video camera system</w:t>
            </w:r>
          </w:p>
        </w:tc>
        <w:tc>
          <w:tcPr>
            <w:tcW w:w="192" w:type="pct"/>
            <w:tcBorders>
              <w:top w:val="nil"/>
              <w:left w:val="nil"/>
              <w:bottom w:val="nil"/>
              <w:right w:val="nil"/>
            </w:tcBorders>
            <w:shd w:val="clear" w:color="000000" w:fill="FFFFFF"/>
            <w:vAlign w:val="center"/>
            <w:hideMark/>
          </w:tcPr>
          <w:p w14:paraId="65320DD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w:t>
            </w:r>
          </w:p>
        </w:tc>
        <w:tc>
          <w:tcPr>
            <w:tcW w:w="254" w:type="pct"/>
            <w:tcBorders>
              <w:top w:val="nil"/>
              <w:left w:val="nil"/>
              <w:bottom w:val="nil"/>
              <w:right w:val="nil"/>
            </w:tcBorders>
            <w:shd w:val="clear" w:color="000000" w:fill="FFFFFF"/>
            <w:vAlign w:val="center"/>
            <w:hideMark/>
          </w:tcPr>
          <w:p w14:paraId="4C4A432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333" w:type="pct"/>
            <w:tcBorders>
              <w:top w:val="nil"/>
              <w:left w:val="nil"/>
              <w:bottom w:val="nil"/>
              <w:right w:val="nil"/>
            </w:tcBorders>
            <w:shd w:val="clear" w:color="000000" w:fill="FFFFFF"/>
            <w:noWrap/>
            <w:vAlign w:val="center"/>
            <w:hideMark/>
          </w:tcPr>
          <w:p w14:paraId="57FE2825"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430</w:t>
            </w:r>
          </w:p>
        </w:tc>
        <w:tc>
          <w:tcPr>
            <w:tcW w:w="677" w:type="pct"/>
            <w:tcBorders>
              <w:top w:val="nil"/>
              <w:left w:val="nil"/>
              <w:bottom w:val="nil"/>
              <w:right w:val="nil"/>
            </w:tcBorders>
            <w:shd w:val="clear" w:color="000000" w:fill="FFFFFF"/>
            <w:noWrap/>
            <w:vAlign w:val="center"/>
            <w:hideMark/>
          </w:tcPr>
          <w:p w14:paraId="4C57078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IOM, CCFZ</w:t>
            </w:r>
          </w:p>
        </w:tc>
        <w:tc>
          <w:tcPr>
            <w:tcW w:w="492" w:type="pct"/>
            <w:tcBorders>
              <w:top w:val="nil"/>
              <w:left w:val="nil"/>
              <w:bottom w:val="nil"/>
              <w:right w:val="nil"/>
            </w:tcBorders>
            <w:shd w:val="clear" w:color="000000" w:fill="FFFFFF"/>
            <w:noWrap/>
            <w:vAlign w:val="center"/>
            <w:hideMark/>
          </w:tcPr>
          <w:p w14:paraId="41C7C79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271" w:type="pct"/>
            <w:tcBorders>
              <w:top w:val="nil"/>
              <w:left w:val="nil"/>
              <w:bottom w:val="nil"/>
              <w:right w:val="nil"/>
            </w:tcBorders>
            <w:shd w:val="clear" w:color="000000" w:fill="FFFFFF"/>
            <w:noWrap/>
            <w:vAlign w:val="center"/>
            <w:hideMark/>
          </w:tcPr>
          <w:p w14:paraId="283FC82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82" w:type="pct"/>
            <w:tcBorders>
              <w:top w:val="nil"/>
              <w:left w:val="nil"/>
              <w:bottom w:val="nil"/>
              <w:right w:val="nil"/>
            </w:tcBorders>
            <w:shd w:val="clear" w:color="000000" w:fill="FFFFFF"/>
            <w:noWrap/>
            <w:vAlign w:val="center"/>
            <w:hideMark/>
          </w:tcPr>
          <w:p w14:paraId="31EDC4F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3</w:t>
            </w:r>
          </w:p>
        </w:tc>
        <w:tc>
          <w:tcPr>
            <w:tcW w:w="170" w:type="pct"/>
            <w:tcBorders>
              <w:top w:val="nil"/>
              <w:left w:val="nil"/>
              <w:bottom w:val="nil"/>
              <w:right w:val="nil"/>
            </w:tcBorders>
            <w:shd w:val="clear" w:color="000000" w:fill="FFFFFF"/>
            <w:noWrap/>
            <w:vAlign w:val="center"/>
            <w:hideMark/>
          </w:tcPr>
          <w:p w14:paraId="09AA71A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74" w:type="pct"/>
            <w:tcBorders>
              <w:top w:val="nil"/>
              <w:left w:val="nil"/>
              <w:bottom w:val="nil"/>
              <w:right w:val="nil"/>
            </w:tcBorders>
            <w:shd w:val="clear" w:color="000000" w:fill="FFFFFF"/>
            <w:noWrap/>
            <w:vAlign w:val="center"/>
            <w:hideMark/>
          </w:tcPr>
          <w:p w14:paraId="6AD5F9E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2DE16A57"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FFFFF"/>
            <w:noWrap/>
            <w:vAlign w:val="center"/>
            <w:hideMark/>
          </w:tcPr>
          <w:p w14:paraId="3BB9477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61</w:t>
            </w:r>
          </w:p>
        </w:tc>
        <w:tc>
          <w:tcPr>
            <w:tcW w:w="196" w:type="pct"/>
            <w:tcBorders>
              <w:top w:val="nil"/>
              <w:left w:val="nil"/>
              <w:bottom w:val="nil"/>
              <w:right w:val="nil"/>
            </w:tcBorders>
            <w:shd w:val="clear" w:color="000000" w:fill="FFFFFF"/>
            <w:noWrap/>
            <w:vAlign w:val="center"/>
            <w:hideMark/>
          </w:tcPr>
          <w:p w14:paraId="4DF7CBD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223" w:type="pct"/>
            <w:tcBorders>
              <w:top w:val="nil"/>
              <w:left w:val="nil"/>
              <w:bottom w:val="nil"/>
              <w:right w:val="nil"/>
            </w:tcBorders>
            <w:shd w:val="clear" w:color="000000" w:fill="FFFFFF"/>
            <w:noWrap/>
            <w:vAlign w:val="center"/>
            <w:hideMark/>
          </w:tcPr>
          <w:p w14:paraId="3652E91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25C5F5B9"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FFFFF"/>
            <w:vAlign w:val="center"/>
            <w:hideMark/>
          </w:tcPr>
          <w:p w14:paraId="36707B2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r>
      <w:tr w:rsidR="00D12F84" w:rsidRPr="004F22D5" w14:paraId="1D20DF4D" w14:textId="77777777" w:rsidTr="00D12F84">
        <w:trPr>
          <w:trHeight w:val="288"/>
        </w:trPr>
        <w:tc>
          <w:tcPr>
            <w:tcW w:w="539" w:type="pct"/>
            <w:tcBorders>
              <w:top w:val="nil"/>
              <w:left w:val="nil"/>
              <w:bottom w:val="nil"/>
              <w:right w:val="nil"/>
            </w:tcBorders>
            <w:shd w:val="clear" w:color="000000" w:fill="F2F2F2"/>
            <w:vAlign w:val="center"/>
            <w:hideMark/>
          </w:tcPr>
          <w:p w14:paraId="5F285298"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Morgan et al. (1993)</w:t>
            </w:r>
          </w:p>
        </w:tc>
        <w:tc>
          <w:tcPr>
            <w:tcW w:w="559" w:type="pct"/>
            <w:tcBorders>
              <w:top w:val="nil"/>
              <w:left w:val="nil"/>
              <w:bottom w:val="nil"/>
              <w:right w:val="nil"/>
            </w:tcBorders>
            <w:shd w:val="clear" w:color="000000" w:fill="F2F2F2"/>
            <w:vAlign w:val="center"/>
            <w:hideMark/>
          </w:tcPr>
          <w:p w14:paraId="28F57C85"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Towed camera system</w:t>
            </w:r>
          </w:p>
        </w:tc>
        <w:tc>
          <w:tcPr>
            <w:tcW w:w="192" w:type="pct"/>
            <w:tcBorders>
              <w:top w:val="nil"/>
              <w:left w:val="nil"/>
              <w:bottom w:val="nil"/>
              <w:right w:val="nil"/>
            </w:tcBorders>
            <w:shd w:val="clear" w:color="000000" w:fill="F2F2F2"/>
            <w:vAlign w:val="center"/>
            <w:hideMark/>
          </w:tcPr>
          <w:p w14:paraId="6CB6B1F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254" w:type="pct"/>
            <w:tcBorders>
              <w:top w:val="nil"/>
              <w:left w:val="nil"/>
              <w:bottom w:val="nil"/>
              <w:right w:val="nil"/>
            </w:tcBorders>
            <w:shd w:val="clear" w:color="000000" w:fill="F2F2F2"/>
            <w:vAlign w:val="center"/>
            <w:hideMark/>
          </w:tcPr>
          <w:p w14:paraId="37D70F2D"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tcBorders>
              <w:top w:val="nil"/>
              <w:left w:val="nil"/>
              <w:bottom w:val="nil"/>
              <w:right w:val="nil"/>
            </w:tcBorders>
            <w:shd w:val="clear" w:color="000000" w:fill="F2F2F2"/>
            <w:noWrap/>
            <w:vAlign w:val="center"/>
            <w:hideMark/>
          </w:tcPr>
          <w:p w14:paraId="506E0A4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500-5,200</w:t>
            </w:r>
          </w:p>
        </w:tc>
        <w:tc>
          <w:tcPr>
            <w:tcW w:w="677" w:type="pct"/>
            <w:tcBorders>
              <w:top w:val="nil"/>
              <w:left w:val="nil"/>
              <w:bottom w:val="nil"/>
              <w:right w:val="nil"/>
            </w:tcBorders>
            <w:shd w:val="clear" w:color="000000" w:fill="F2F2F2"/>
            <w:noWrap/>
            <w:vAlign w:val="center"/>
            <w:hideMark/>
          </w:tcPr>
          <w:p w14:paraId="288D83A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CCFZ (regional study)</w:t>
            </w:r>
          </w:p>
        </w:tc>
        <w:tc>
          <w:tcPr>
            <w:tcW w:w="492" w:type="pct"/>
            <w:tcBorders>
              <w:top w:val="nil"/>
              <w:left w:val="nil"/>
              <w:bottom w:val="nil"/>
              <w:right w:val="nil"/>
            </w:tcBorders>
            <w:shd w:val="clear" w:color="000000" w:fill="F2F2F2"/>
            <w:noWrap/>
            <w:vAlign w:val="center"/>
            <w:hideMark/>
          </w:tcPr>
          <w:p w14:paraId="5800CED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66,709</w:t>
            </w:r>
          </w:p>
        </w:tc>
        <w:tc>
          <w:tcPr>
            <w:tcW w:w="271" w:type="pct"/>
            <w:tcBorders>
              <w:top w:val="nil"/>
              <w:left w:val="nil"/>
              <w:bottom w:val="nil"/>
              <w:right w:val="nil"/>
            </w:tcBorders>
            <w:shd w:val="clear" w:color="000000" w:fill="F2F2F2"/>
            <w:noWrap/>
            <w:vAlign w:val="center"/>
            <w:hideMark/>
          </w:tcPr>
          <w:p w14:paraId="320D311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9,546</w:t>
            </w:r>
          </w:p>
        </w:tc>
        <w:tc>
          <w:tcPr>
            <w:tcW w:w="182" w:type="pct"/>
            <w:tcBorders>
              <w:top w:val="nil"/>
              <w:left w:val="nil"/>
              <w:bottom w:val="nil"/>
              <w:right w:val="nil"/>
            </w:tcBorders>
            <w:shd w:val="clear" w:color="000000" w:fill="F2F2F2"/>
            <w:noWrap/>
            <w:vAlign w:val="center"/>
            <w:hideMark/>
          </w:tcPr>
          <w:p w14:paraId="3F21A875"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70" w:type="pct"/>
            <w:tcBorders>
              <w:top w:val="nil"/>
              <w:left w:val="nil"/>
              <w:bottom w:val="nil"/>
              <w:right w:val="nil"/>
            </w:tcBorders>
            <w:shd w:val="clear" w:color="000000" w:fill="F2F2F2"/>
            <w:noWrap/>
            <w:vAlign w:val="center"/>
            <w:hideMark/>
          </w:tcPr>
          <w:p w14:paraId="09486D9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74" w:type="pct"/>
            <w:tcBorders>
              <w:top w:val="nil"/>
              <w:left w:val="nil"/>
              <w:bottom w:val="nil"/>
              <w:right w:val="nil"/>
            </w:tcBorders>
            <w:shd w:val="clear" w:color="000000" w:fill="F2F2F2"/>
            <w:noWrap/>
            <w:vAlign w:val="center"/>
            <w:hideMark/>
          </w:tcPr>
          <w:p w14:paraId="3AA01E15"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5</w:t>
            </w:r>
          </w:p>
        </w:tc>
        <w:tc>
          <w:tcPr>
            <w:tcW w:w="90" w:type="pct"/>
            <w:tcBorders>
              <w:top w:val="nil"/>
              <w:left w:val="nil"/>
              <w:bottom w:val="nil"/>
              <w:right w:val="nil"/>
            </w:tcBorders>
            <w:shd w:val="clear" w:color="000000" w:fill="F2F2F2"/>
            <w:noWrap/>
            <w:vAlign w:val="bottom"/>
            <w:hideMark/>
          </w:tcPr>
          <w:p w14:paraId="2BAECD45"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2F2F2"/>
            <w:noWrap/>
            <w:vAlign w:val="center"/>
            <w:hideMark/>
          </w:tcPr>
          <w:p w14:paraId="6C05880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96" w:type="pct"/>
            <w:tcBorders>
              <w:top w:val="nil"/>
              <w:left w:val="nil"/>
              <w:bottom w:val="nil"/>
              <w:right w:val="nil"/>
            </w:tcBorders>
            <w:shd w:val="clear" w:color="000000" w:fill="F2F2F2"/>
            <w:noWrap/>
            <w:vAlign w:val="center"/>
            <w:hideMark/>
          </w:tcPr>
          <w:p w14:paraId="2B40B56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70</w:t>
            </w:r>
          </w:p>
        </w:tc>
        <w:tc>
          <w:tcPr>
            <w:tcW w:w="223" w:type="pct"/>
            <w:tcBorders>
              <w:top w:val="nil"/>
              <w:left w:val="nil"/>
              <w:bottom w:val="nil"/>
              <w:right w:val="nil"/>
            </w:tcBorders>
            <w:shd w:val="clear" w:color="000000" w:fill="F2F2F2"/>
            <w:noWrap/>
            <w:vAlign w:val="center"/>
            <w:hideMark/>
          </w:tcPr>
          <w:p w14:paraId="6C7C459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140</w:t>
            </w:r>
          </w:p>
        </w:tc>
        <w:tc>
          <w:tcPr>
            <w:tcW w:w="90" w:type="pct"/>
            <w:tcBorders>
              <w:top w:val="nil"/>
              <w:left w:val="nil"/>
              <w:bottom w:val="nil"/>
              <w:right w:val="nil"/>
            </w:tcBorders>
            <w:shd w:val="clear" w:color="000000" w:fill="F2F2F2"/>
            <w:noWrap/>
            <w:vAlign w:val="bottom"/>
            <w:hideMark/>
          </w:tcPr>
          <w:p w14:paraId="7686F138"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2F2F2"/>
            <w:vAlign w:val="center"/>
            <w:hideMark/>
          </w:tcPr>
          <w:p w14:paraId="31E0EE4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r>
      <w:tr w:rsidR="00D12F84" w:rsidRPr="004F22D5" w14:paraId="03833AC6" w14:textId="77777777" w:rsidTr="00D12F84">
        <w:trPr>
          <w:trHeight w:val="792"/>
        </w:trPr>
        <w:tc>
          <w:tcPr>
            <w:tcW w:w="539" w:type="pct"/>
            <w:tcBorders>
              <w:top w:val="nil"/>
              <w:left w:val="nil"/>
              <w:bottom w:val="nil"/>
              <w:right w:val="nil"/>
            </w:tcBorders>
            <w:shd w:val="clear" w:color="000000" w:fill="FFFFFF"/>
            <w:vAlign w:val="center"/>
            <w:hideMark/>
          </w:tcPr>
          <w:p w14:paraId="11233C7B"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Tilot (2006)</w:t>
            </w:r>
          </w:p>
        </w:tc>
        <w:tc>
          <w:tcPr>
            <w:tcW w:w="559" w:type="pct"/>
            <w:tcBorders>
              <w:top w:val="nil"/>
              <w:left w:val="nil"/>
              <w:bottom w:val="nil"/>
              <w:right w:val="nil"/>
            </w:tcBorders>
            <w:shd w:val="clear" w:color="000000" w:fill="FFFFFF"/>
            <w:vAlign w:val="center"/>
            <w:hideMark/>
          </w:tcPr>
          <w:p w14:paraId="0FD3F44F"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Towed camera systems &amp; remotely controlled devices</w:t>
            </w:r>
          </w:p>
        </w:tc>
        <w:tc>
          <w:tcPr>
            <w:tcW w:w="192" w:type="pct"/>
            <w:tcBorders>
              <w:top w:val="nil"/>
              <w:left w:val="nil"/>
              <w:bottom w:val="nil"/>
              <w:right w:val="nil"/>
            </w:tcBorders>
            <w:shd w:val="clear" w:color="000000" w:fill="FFFFFF"/>
            <w:vAlign w:val="center"/>
            <w:hideMark/>
          </w:tcPr>
          <w:p w14:paraId="515021F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254" w:type="pct"/>
            <w:tcBorders>
              <w:top w:val="nil"/>
              <w:left w:val="nil"/>
              <w:bottom w:val="nil"/>
              <w:right w:val="nil"/>
            </w:tcBorders>
            <w:shd w:val="clear" w:color="000000" w:fill="FFFFFF"/>
            <w:vAlign w:val="center"/>
            <w:hideMark/>
          </w:tcPr>
          <w:p w14:paraId="0A33BB1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tcBorders>
              <w:top w:val="nil"/>
              <w:left w:val="nil"/>
              <w:bottom w:val="nil"/>
              <w:right w:val="nil"/>
            </w:tcBorders>
            <w:shd w:val="clear" w:color="000000" w:fill="FFFFFF"/>
            <w:noWrap/>
            <w:vAlign w:val="center"/>
            <w:hideMark/>
          </w:tcPr>
          <w:p w14:paraId="7D9D9B0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950</w:t>
            </w:r>
          </w:p>
        </w:tc>
        <w:tc>
          <w:tcPr>
            <w:tcW w:w="677" w:type="pct"/>
            <w:tcBorders>
              <w:top w:val="nil"/>
              <w:left w:val="nil"/>
              <w:bottom w:val="nil"/>
              <w:right w:val="nil"/>
            </w:tcBorders>
            <w:shd w:val="clear" w:color="000000" w:fill="FFFFFF"/>
            <w:noWrap/>
            <w:vAlign w:val="center"/>
            <w:hideMark/>
          </w:tcPr>
          <w:p w14:paraId="2251396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IXO45_IFREMER, CCFZ</w:t>
            </w:r>
          </w:p>
        </w:tc>
        <w:tc>
          <w:tcPr>
            <w:tcW w:w="492" w:type="pct"/>
            <w:tcBorders>
              <w:top w:val="nil"/>
              <w:left w:val="nil"/>
              <w:bottom w:val="nil"/>
              <w:right w:val="nil"/>
            </w:tcBorders>
            <w:shd w:val="clear" w:color="000000" w:fill="FFFFFF"/>
            <w:noWrap/>
            <w:vAlign w:val="center"/>
            <w:hideMark/>
          </w:tcPr>
          <w:p w14:paraId="2114FB5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271" w:type="pct"/>
            <w:tcBorders>
              <w:top w:val="nil"/>
              <w:left w:val="nil"/>
              <w:bottom w:val="nil"/>
              <w:right w:val="nil"/>
            </w:tcBorders>
            <w:shd w:val="clear" w:color="000000" w:fill="FFFFFF"/>
            <w:noWrap/>
            <w:vAlign w:val="center"/>
            <w:hideMark/>
          </w:tcPr>
          <w:p w14:paraId="3CFC06C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82" w:type="pct"/>
            <w:tcBorders>
              <w:top w:val="nil"/>
              <w:left w:val="nil"/>
              <w:bottom w:val="nil"/>
              <w:right w:val="nil"/>
            </w:tcBorders>
            <w:shd w:val="clear" w:color="000000" w:fill="FFFFFF"/>
            <w:noWrap/>
            <w:vAlign w:val="center"/>
            <w:hideMark/>
          </w:tcPr>
          <w:p w14:paraId="2B9D2B5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5</w:t>
            </w:r>
          </w:p>
        </w:tc>
        <w:tc>
          <w:tcPr>
            <w:tcW w:w="170" w:type="pct"/>
            <w:tcBorders>
              <w:top w:val="nil"/>
              <w:left w:val="nil"/>
              <w:bottom w:val="nil"/>
              <w:right w:val="nil"/>
            </w:tcBorders>
            <w:shd w:val="clear" w:color="000000" w:fill="FFFFFF"/>
            <w:noWrap/>
            <w:vAlign w:val="center"/>
            <w:hideMark/>
          </w:tcPr>
          <w:p w14:paraId="47950FD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74" w:type="pct"/>
            <w:tcBorders>
              <w:top w:val="nil"/>
              <w:left w:val="nil"/>
              <w:bottom w:val="nil"/>
              <w:right w:val="nil"/>
            </w:tcBorders>
            <w:shd w:val="clear" w:color="000000" w:fill="FFFFFF"/>
            <w:noWrap/>
            <w:vAlign w:val="center"/>
            <w:hideMark/>
          </w:tcPr>
          <w:p w14:paraId="3C8D4D0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13D1AA11"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FFFFF"/>
            <w:noWrap/>
            <w:vAlign w:val="center"/>
            <w:hideMark/>
          </w:tcPr>
          <w:p w14:paraId="6D76067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553</w:t>
            </w:r>
          </w:p>
        </w:tc>
        <w:tc>
          <w:tcPr>
            <w:tcW w:w="196" w:type="pct"/>
            <w:tcBorders>
              <w:top w:val="nil"/>
              <w:left w:val="nil"/>
              <w:bottom w:val="nil"/>
              <w:right w:val="nil"/>
            </w:tcBorders>
            <w:shd w:val="clear" w:color="000000" w:fill="FFFFFF"/>
            <w:noWrap/>
            <w:vAlign w:val="center"/>
            <w:hideMark/>
          </w:tcPr>
          <w:p w14:paraId="63E22D1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223" w:type="pct"/>
            <w:tcBorders>
              <w:top w:val="nil"/>
              <w:left w:val="nil"/>
              <w:bottom w:val="nil"/>
              <w:right w:val="nil"/>
            </w:tcBorders>
            <w:shd w:val="clear" w:color="000000" w:fill="FFFFFF"/>
            <w:noWrap/>
            <w:vAlign w:val="center"/>
            <w:hideMark/>
          </w:tcPr>
          <w:p w14:paraId="76E79D25"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2E848895"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FFFFF"/>
            <w:vAlign w:val="center"/>
            <w:hideMark/>
          </w:tcPr>
          <w:p w14:paraId="2D78849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22</w:t>
            </w:r>
          </w:p>
        </w:tc>
      </w:tr>
      <w:tr w:rsidR="00D12F84" w:rsidRPr="004F22D5" w14:paraId="74CDB021" w14:textId="77777777" w:rsidTr="00D12F84">
        <w:trPr>
          <w:trHeight w:val="528"/>
        </w:trPr>
        <w:tc>
          <w:tcPr>
            <w:tcW w:w="539" w:type="pct"/>
            <w:vMerge w:val="restart"/>
            <w:tcBorders>
              <w:top w:val="nil"/>
              <w:left w:val="nil"/>
              <w:bottom w:val="nil"/>
              <w:right w:val="nil"/>
            </w:tcBorders>
            <w:shd w:val="clear" w:color="000000" w:fill="F2F2F2"/>
            <w:vAlign w:val="center"/>
            <w:hideMark/>
          </w:tcPr>
          <w:p w14:paraId="5C726DF5"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Radziejewska &amp; Stoyanova (2000)</w:t>
            </w:r>
          </w:p>
        </w:tc>
        <w:tc>
          <w:tcPr>
            <w:tcW w:w="559" w:type="pct"/>
            <w:vMerge w:val="restart"/>
            <w:tcBorders>
              <w:top w:val="nil"/>
              <w:left w:val="nil"/>
              <w:bottom w:val="nil"/>
              <w:right w:val="nil"/>
            </w:tcBorders>
            <w:shd w:val="clear" w:color="000000" w:fill="F2F2F2"/>
            <w:vAlign w:val="center"/>
            <w:hideMark/>
          </w:tcPr>
          <w:p w14:paraId="2CF13A67"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Towed camera systems &amp; remotely controlled devices</w:t>
            </w:r>
          </w:p>
        </w:tc>
        <w:tc>
          <w:tcPr>
            <w:tcW w:w="192" w:type="pct"/>
            <w:tcBorders>
              <w:top w:val="nil"/>
              <w:left w:val="nil"/>
              <w:bottom w:val="nil"/>
              <w:right w:val="nil"/>
            </w:tcBorders>
            <w:shd w:val="clear" w:color="000000" w:fill="F2F2F2"/>
            <w:vAlign w:val="center"/>
            <w:hideMark/>
          </w:tcPr>
          <w:p w14:paraId="3D5A588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254" w:type="pct"/>
            <w:tcBorders>
              <w:top w:val="nil"/>
              <w:left w:val="nil"/>
              <w:bottom w:val="nil"/>
              <w:right w:val="nil"/>
            </w:tcBorders>
            <w:shd w:val="clear" w:color="000000" w:fill="F2F2F2"/>
            <w:vAlign w:val="center"/>
            <w:hideMark/>
          </w:tcPr>
          <w:p w14:paraId="4E04494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vMerge w:val="restart"/>
            <w:tcBorders>
              <w:top w:val="nil"/>
              <w:left w:val="nil"/>
              <w:bottom w:val="nil"/>
              <w:right w:val="nil"/>
            </w:tcBorders>
            <w:shd w:val="clear" w:color="000000" w:fill="F2F2F2"/>
            <w:noWrap/>
            <w:vAlign w:val="center"/>
            <w:hideMark/>
          </w:tcPr>
          <w:p w14:paraId="157D09A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500</w:t>
            </w:r>
          </w:p>
        </w:tc>
        <w:tc>
          <w:tcPr>
            <w:tcW w:w="677" w:type="pct"/>
            <w:vMerge w:val="restart"/>
            <w:tcBorders>
              <w:top w:val="nil"/>
              <w:left w:val="nil"/>
              <w:bottom w:val="nil"/>
              <w:right w:val="nil"/>
            </w:tcBorders>
            <w:shd w:val="clear" w:color="000000" w:fill="F2F2F2"/>
            <w:noWrap/>
            <w:vAlign w:val="center"/>
            <w:hideMark/>
          </w:tcPr>
          <w:p w14:paraId="78E74C9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IOM, CCFZ</w:t>
            </w:r>
          </w:p>
        </w:tc>
        <w:tc>
          <w:tcPr>
            <w:tcW w:w="492" w:type="pct"/>
            <w:tcBorders>
              <w:top w:val="nil"/>
              <w:left w:val="nil"/>
              <w:bottom w:val="nil"/>
              <w:right w:val="nil"/>
            </w:tcBorders>
            <w:shd w:val="clear" w:color="000000" w:fill="F2F2F2"/>
            <w:noWrap/>
            <w:vAlign w:val="center"/>
            <w:hideMark/>
          </w:tcPr>
          <w:p w14:paraId="5C72144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37,073</w:t>
            </w:r>
          </w:p>
        </w:tc>
        <w:tc>
          <w:tcPr>
            <w:tcW w:w="271" w:type="pct"/>
            <w:tcBorders>
              <w:top w:val="nil"/>
              <w:left w:val="nil"/>
              <w:bottom w:val="nil"/>
              <w:right w:val="nil"/>
            </w:tcBorders>
            <w:shd w:val="clear" w:color="000000" w:fill="F2F2F2"/>
            <w:noWrap/>
            <w:vAlign w:val="center"/>
            <w:hideMark/>
          </w:tcPr>
          <w:p w14:paraId="1F81808D"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7,739</w:t>
            </w:r>
          </w:p>
        </w:tc>
        <w:tc>
          <w:tcPr>
            <w:tcW w:w="182" w:type="pct"/>
            <w:vMerge w:val="restart"/>
            <w:tcBorders>
              <w:top w:val="nil"/>
              <w:left w:val="nil"/>
              <w:bottom w:val="nil"/>
              <w:right w:val="nil"/>
            </w:tcBorders>
            <w:shd w:val="clear" w:color="000000" w:fill="F2F2F2"/>
            <w:noWrap/>
            <w:vAlign w:val="center"/>
            <w:hideMark/>
          </w:tcPr>
          <w:p w14:paraId="462D6C0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w:t>
            </w:r>
          </w:p>
        </w:tc>
        <w:tc>
          <w:tcPr>
            <w:tcW w:w="170" w:type="pct"/>
            <w:vMerge w:val="restart"/>
            <w:tcBorders>
              <w:top w:val="nil"/>
              <w:left w:val="nil"/>
              <w:bottom w:val="nil"/>
              <w:right w:val="nil"/>
            </w:tcBorders>
            <w:shd w:val="clear" w:color="000000" w:fill="F2F2F2"/>
            <w:noWrap/>
            <w:vAlign w:val="center"/>
            <w:hideMark/>
          </w:tcPr>
          <w:p w14:paraId="5795207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74" w:type="pct"/>
            <w:vMerge w:val="restart"/>
            <w:tcBorders>
              <w:top w:val="nil"/>
              <w:left w:val="nil"/>
              <w:bottom w:val="nil"/>
              <w:right w:val="nil"/>
            </w:tcBorders>
            <w:shd w:val="clear" w:color="000000" w:fill="F2F2F2"/>
            <w:noWrap/>
            <w:vAlign w:val="center"/>
            <w:hideMark/>
          </w:tcPr>
          <w:p w14:paraId="0F0BD86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90" w:type="pct"/>
            <w:tcBorders>
              <w:top w:val="nil"/>
              <w:left w:val="nil"/>
              <w:bottom w:val="nil"/>
              <w:right w:val="nil"/>
            </w:tcBorders>
            <w:shd w:val="clear" w:color="000000" w:fill="F2F2F2"/>
            <w:noWrap/>
            <w:vAlign w:val="bottom"/>
            <w:hideMark/>
          </w:tcPr>
          <w:p w14:paraId="547A2A28"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2F2F2"/>
            <w:noWrap/>
            <w:vAlign w:val="center"/>
            <w:hideMark/>
          </w:tcPr>
          <w:p w14:paraId="6DB01D97"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05</w:t>
            </w:r>
          </w:p>
        </w:tc>
        <w:tc>
          <w:tcPr>
            <w:tcW w:w="196" w:type="pct"/>
            <w:tcBorders>
              <w:top w:val="nil"/>
              <w:left w:val="nil"/>
              <w:bottom w:val="nil"/>
              <w:right w:val="nil"/>
            </w:tcBorders>
            <w:shd w:val="clear" w:color="000000" w:fill="F2F2F2"/>
            <w:noWrap/>
            <w:vAlign w:val="center"/>
            <w:hideMark/>
          </w:tcPr>
          <w:p w14:paraId="186C1AA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25</w:t>
            </w:r>
          </w:p>
        </w:tc>
        <w:tc>
          <w:tcPr>
            <w:tcW w:w="223" w:type="pct"/>
            <w:tcBorders>
              <w:top w:val="nil"/>
              <w:left w:val="nil"/>
              <w:bottom w:val="nil"/>
              <w:right w:val="nil"/>
            </w:tcBorders>
            <w:shd w:val="clear" w:color="000000" w:fill="F2F2F2"/>
            <w:noWrap/>
            <w:vAlign w:val="center"/>
            <w:hideMark/>
          </w:tcPr>
          <w:p w14:paraId="06462DD7"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85</w:t>
            </w:r>
          </w:p>
        </w:tc>
        <w:tc>
          <w:tcPr>
            <w:tcW w:w="90" w:type="pct"/>
            <w:tcBorders>
              <w:top w:val="nil"/>
              <w:left w:val="nil"/>
              <w:bottom w:val="nil"/>
              <w:right w:val="nil"/>
            </w:tcBorders>
            <w:shd w:val="clear" w:color="000000" w:fill="F2F2F2"/>
            <w:noWrap/>
            <w:vAlign w:val="bottom"/>
            <w:hideMark/>
          </w:tcPr>
          <w:p w14:paraId="4D59500B"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2F2F2"/>
            <w:vAlign w:val="center"/>
            <w:hideMark/>
          </w:tcPr>
          <w:p w14:paraId="7660A60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r>
      <w:tr w:rsidR="00D12F84" w:rsidRPr="004F22D5" w14:paraId="508820D3" w14:textId="77777777" w:rsidTr="00D12F84">
        <w:trPr>
          <w:trHeight w:val="288"/>
        </w:trPr>
        <w:tc>
          <w:tcPr>
            <w:tcW w:w="539" w:type="pct"/>
            <w:vMerge/>
            <w:tcBorders>
              <w:top w:val="nil"/>
              <w:left w:val="nil"/>
              <w:bottom w:val="nil"/>
              <w:right w:val="nil"/>
            </w:tcBorders>
            <w:vAlign w:val="center"/>
            <w:hideMark/>
          </w:tcPr>
          <w:p w14:paraId="11EAE9B0"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559" w:type="pct"/>
            <w:vMerge/>
            <w:tcBorders>
              <w:top w:val="nil"/>
              <w:left w:val="nil"/>
              <w:bottom w:val="nil"/>
              <w:right w:val="nil"/>
            </w:tcBorders>
            <w:vAlign w:val="center"/>
            <w:hideMark/>
          </w:tcPr>
          <w:p w14:paraId="7C13B69D"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92" w:type="pct"/>
            <w:tcBorders>
              <w:top w:val="nil"/>
              <w:left w:val="nil"/>
              <w:bottom w:val="nil"/>
              <w:right w:val="nil"/>
            </w:tcBorders>
            <w:shd w:val="clear" w:color="000000" w:fill="F2F2F2"/>
            <w:vAlign w:val="center"/>
            <w:hideMark/>
          </w:tcPr>
          <w:p w14:paraId="1B518F4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254" w:type="pct"/>
            <w:tcBorders>
              <w:top w:val="nil"/>
              <w:left w:val="nil"/>
              <w:bottom w:val="nil"/>
              <w:right w:val="nil"/>
            </w:tcBorders>
            <w:shd w:val="clear" w:color="000000" w:fill="F2F2F2"/>
            <w:vAlign w:val="center"/>
            <w:hideMark/>
          </w:tcPr>
          <w:p w14:paraId="22F2ACE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333" w:type="pct"/>
            <w:vMerge/>
            <w:tcBorders>
              <w:top w:val="nil"/>
              <w:left w:val="nil"/>
              <w:bottom w:val="nil"/>
              <w:right w:val="nil"/>
            </w:tcBorders>
            <w:vAlign w:val="center"/>
            <w:hideMark/>
          </w:tcPr>
          <w:p w14:paraId="52DEE08B"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677" w:type="pct"/>
            <w:vMerge/>
            <w:tcBorders>
              <w:top w:val="nil"/>
              <w:left w:val="nil"/>
              <w:bottom w:val="nil"/>
              <w:right w:val="nil"/>
            </w:tcBorders>
            <w:vAlign w:val="center"/>
            <w:hideMark/>
          </w:tcPr>
          <w:p w14:paraId="4B592629"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492" w:type="pct"/>
            <w:tcBorders>
              <w:top w:val="nil"/>
              <w:left w:val="nil"/>
              <w:bottom w:val="nil"/>
              <w:right w:val="nil"/>
            </w:tcBorders>
            <w:shd w:val="clear" w:color="000000" w:fill="F2F2F2"/>
            <w:noWrap/>
            <w:vAlign w:val="center"/>
            <w:hideMark/>
          </w:tcPr>
          <w:p w14:paraId="3619E1C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34,116</w:t>
            </w:r>
          </w:p>
        </w:tc>
        <w:tc>
          <w:tcPr>
            <w:tcW w:w="271" w:type="pct"/>
            <w:tcBorders>
              <w:top w:val="nil"/>
              <w:left w:val="nil"/>
              <w:bottom w:val="nil"/>
              <w:right w:val="nil"/>
            </w:tcBorders>
            <w:shd w:val="clear" w:color="000000" w:fill="F2F2F2"/>
            <w:noWrap/>
            <w:vAlign w:val="center"/>
            <w:hideMark/>
          </w:tcPr>
          <w:p w14:paraId="19F7D5A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7,143</w:t>
            </w:r>
          </w:p>
        </w:tc>
        <w:tc>
          <w:tcPr>
            <w:tcW w:w="182" w:type="pct"/>
            <w:vMerge/>
            <w:tcBorders>
              <w:top w:val="nil"/>
              <w:left w:val="nil"/>
              <w:bottom w:val="nil"/>
              <w:right w:val="nil"/>
            </w:tcBorders>
            <w:vAlign w:val="center"/>
            <w:hideMark/>
          </w:tcPr>
          <w:p w14:paraId="53CB53C2"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70" w:type="pct"/>
            <w:vMerge/>
            <w:tcBorders>
              <w:top w:val="nil"/>
              <w:left w:val="nil"/>
              <w:bottom w:val="nil"/>
              <w:right w:val="nil"/>
            </w:tcBorders>
            <w:vAlign w:val="center"/>
            <w:hideMark/>
          </w:tcPr>
          <w:p w14:paraId="3A592440"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174" w:type="pct"/>
            <w:vMerge/>
            <w:tcBorders>
              <w:top w:val="nil"/>
              <w:left w:val="nil"/>
              <w:bottom w:val="nil"/>
              <w:right w:val="nil"/>
            </w:tcBorders>
            <w:vAlign w:val="center"/>
            <w:hideMark/>
          </w:tcPr>
          <w:p w14:paraId="08D07EE0"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p>
        </w:tc>
        <w:tc>
          <w:tcPr>
            <w:tcW w:w="90" w:type="pct"/>
            <w:tcBorders>
              <w:top w:val="nil"/>
              <w:left w:val="nil"/>
              <w:bottom w:val="nil"/>
              <w:right w:val="nil"/>
            </w:tcBorders>
            <w:shd w:val="clear" w:color="000000" w:fill="F2F2F2"/>
            <w:noWrap/>
            <w:vAlign w:val="center"/>
            <w:hideMark/>
          </w:tcPr>
          <w:p w14:paraId="419FFFC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223" w:type="pct"/>
            <w:tcBorders>
              <w:top w:val="nil"/>
              <w:left w:val="nil"/>
              <w:bottom w:val="nil"/>
              <w:right w:val="nil"/>
            </w:tcBorders>
            <w:shd w:val="clear" w:color="000000" w:fill="F2F2F2"/>
            <w:noWrap/>
            <w:vAlign w:val="center"/>
            <w:hideMark/>
          </w:tcPr>
          <w:p w14:paraId="3223B20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76</w:t>
            </w:r>
          </w:p>
        </w:tc>
        <w:tc>
          <w:tcPr>
            <w:tcW w:w="196" w:type="pct"/>
            <w:tcBorders>
              <w:top w:val="nil"/>
              <w:left w:val="nil"/>
              <w:bottom w:val="nil"/>
              <w:right w:val="nil"/>
            </w:tcBorders>
            <w:shd w:val="clear" w:color="000000" w:fill="F2F2F2"/>
            <w:noWrap/>
            <w:vAlign w:val="center"/>
            <w:hideMark/>
          </w:tcPr>
          <w:p w14:paraId="1E70CC3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223" w:type="pct"/>
            <w:tcBorders>
              <w:top w:val="nil"/>
              <w:left w:val="nil"/>
              <w:bottom w:val="nil"/>
              <w:right w:val="nil"/>
            </w:tcBorders>
            <w:shd w:val="clear" w:color="000000" w:fill="F2F2F2"/>
            <w:noWrap/>
            <w:vAlign w:val="center"/>
            <w:hideMark/>
          </w:tcPr>
          <w:p w14:paraId="685763D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90" w:type="pct"/>
            <w:tcBorders>
              <w:top w:val="nil"/>
              <w:left w:val="nil"/>
              <w:bottom w:val="nil"/>
              <w:right w:val="nil"/>
            </w:tcBorders>
            <w:shd w:val="clear" w:color="000000" w:fill="F2F2F2"/>
            <w:noWrap/>
            <w:vAlign w:val="center"/>
            <w:hideMark/>
          </w:tcPr>
          <w:p w14:paraId="7B9E5E0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w:t>
            </w:r>
          </w:p>
        </w:tc>
        <w:tc>
          <w:tcPr>
            <w:tcW w:w="333" w:type="pct"/>
            <w:tcBorders>
              <w:top w:val="nil"/>
              <w:left w:val="nil"/>
              <w:bottom w:val="nil"/>
              <w:right w:val="nil"/>
            </w:tcBorders>
            <w:shd w:val="clear" w:color="000000" w:fill="F2F2F2"/>
            <w:vAlign w:val="center"/>
            <w:hideMark/>
          </w:tcPr>
          <w:p w14:paraId="058B6AAD"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r>
      <w:tr w:rsidR="00D12F84" w:rsidRPr="004F22D5" w14:paraId="32D79D1D" w14:textId="77777777" w:rsidTr="00D12F84">
        <w:trPr>
          <w:trHeight w:val="528"/>
        </w:trPr>
        <w:tc>
          <w:tcPr>
            <w:tcW w:w="539" w:type="pct"/>
            <w:tcBorders>
              <w:top w:val="nil"/>
              <w:left w:val="nil"/>
              <w:bottom w:val="nil"/>
              <w:right w:val="nil"/>
            </w:tcBorders>
            <w:shd w:val="clear" w:color="000000" w:fill="FFFFFF"/>
            <w:vAlign w:val="center"/>
            <w:hideMark/>
          </w:tcPr>
          <w:p w14:paraId="11601E6A"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mon et al. (2016)</w:t>
            </w:r>
          </w:p>
        </w:tc>
        <w:tc>
          <w:tcPr>
            <w:tcW w:w="559" w:type="pct"/>
            <w:tcBorders>
              <w:top w:val="nil"/>
              <w:left w:val="nil"/>
              <w:bottom w:val="nil"/>
              <w:right w:val="nil"/>
            </w:tcBorders>
            <w:shd w:val="clear" w:color="000000" w:fill="FFFFFF"/>
            <w:vAlign w:val="center"/>
            <w:hideMark/>
          </w:tcPr>
          <w:p w14:paraId="2F7B813B"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Remotely Operated Vehicle</w:t>
            </w:r>
          </w:p>
        </w:tc>
        <w:tc>
          <w:tcPr>
            <w:tcW w:w="192" w:type="pct"/>
            <w:tcBorders>
              <w:top w:val="nil"/>
              <w:left w:val="nil"/>
              <w:bottom w:val="nil"/>
              <w:right w:val="nil"/>
            </w:tcBorders>
            <w:shd w:val="clear" w:color="000000" w:fill="FFFFFF"/>
            <w:vAlign w:val="center"/>
            <w:hideMark/>
          </w:tcPr>
          <w:p w14:paraId="30197B2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254" w:type="pct"/>
            <w:tcBorders>
              <w:top w:val="nil"/>
              <w:left w:val="nil"/>
              <w:bottom w:val="nil"/>
              <w:right w:val="nil"/>
            </w:tcBorders>
            <w:shd w:val="clear" w:color="000000" w:fill="FFFFFF"/>
            <w:vAlign w:val="center"/>
            <w:hideMark/>
          </w:tcPr>
          <w:p w14:paraId="5C96E61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tcBorders>
              <w:top w:val="nil"/>
              <w:left w:val="nil"/>
              <w:bottom w:val="nil"/>
              <w:right w:val="nil"/>
            </w:tcBorders>
            <w:shd w:val="clear" w:color="000000" w:fill="FFFFFF"/>
            <w:noWrap/>
            <w:vAlign w:val="center"/>
            <w:hideMark/>
          </w:tcPr>
          <w:p w14:paraId="240575B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400</w:t>
            </w:r>
          </w:p>
        </w:tc>
        <w:tc>
          <w:tcPr>
            <w:tcW w:w="677" w:type="pct"/>
            <w:tcBorders>
              <w:top w:val="nil"/>
              <w:left w:val="nil"/>
              <w:bottom w:val="nil"/>
              <w:right w:val="nil"/>
            </w:tcBorders>
            <w:shd w:val="clear" w:color="000000" w:fill="FFFFFF"/>
            <w:noWrap/>
            <w:vAlign w:val="center"/>
            <w:hideMark/>
          </w:tcPr>
          <w:p w14:paraId="0081CF4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UK1, CCFZ</w:t>
            </w:r>
          </w:p>
        </w:tc>
        <w:tc>
          <w:tcPr>
            <w:tcW w:w="492" w:type="pct"/>
            <w:tcBorders>
              <w:top w:val="nil"/>
              <w:left w:val="nil"/>
              <w:bottom w:val="nil"/>
              <w:right w:val="nil"/>
            </w:tcBorders>
            <w:shd w:val="clear" w:color="000000" w:fill="FFFFFF"/>
            <w:noWrap/>
            <w:vAlign w:val="center"/>
            <w:hideMark/>
          </w:tcPr>
          <w:p w14:paraId="0EF918C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202</w:t>
            </w:r>
          </w:p>
        </w:tc>
        <w:tc>
          <w:tcPr>
            <w:tcW w:w="271" w:type="pct"/>
            <w:tcBorders>
              <w:top w:val="nil"/>
              <w:left w:val="nil"/>
              <w:bottom w:val="nil"/>
              <w:right w:val="nil"/>
            </w:tcBorders>
            <w:shd w:val="clear" w:color="000000" w:fill="FFFFFF"/>
            <w:noWrap/>
            <w:vAlign w:val="center"/>
            <w:hideMark/>
          </w:tcPr>
          <w:p w14:paraId="05376EA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458</w:t>
            </w:r>
          </w:p>
        </w:tc>
        <w:tc>
          <w:tcPr>
            <w:tcW w:w="182" w:type="pct"/>
            <w:tcBorders>
              <w:top w:val="nil"/>
              <w:left w:val="nil"/>
              <w:bottom w:val="nil"/>
              <w:right w:val="nil"/>
            </w:tcBorders>
            <w:shd w:val="clear" w:color="000000" w:fill="FFFFFF"/>
            <w:noWrap/>
            <w:vAlign w:val="center"/>
            <w:hideMark/>
          </w:tcPr>
          <w:p w14:paraId="3A9D713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w:t>
            </w:r>
          </w:p>
        </w:tc>
        <w:tc>
          <w:tcPr>
            <w:tcW w:w="170" w:type="pct"/>
            <w:tcBorders>
              <w:top w:val="nil"/>
              <w:left w:val="nil"/>
              <w:bottom w:val="nil"/>
              <w:right w:val="nil"/>
            </w:tcBorders>
            <w:shd w:val="clear" w:color="000000" w:fill="FFFFFF"/>
            <w:noWrap/>
            <w:vAlign w:val="center"/>
            <w:hideMark/>
          </w:tcPr>
          <w:p w14:paraId="450C6FE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2</w:t>
            </w:r>
          </w:p>
        </w:tc>
        <w:tc>
          <w:tcPr>
            <w:tcW w:w="174" w:type="pct"/>
            <w:tcBorders>
              <w:top w:val="nil"/>
              <w:left w:val="nil"/>
              <w:bottom w:val="nil"/>
              <w:right w:val="nil"/>
            </w:tcBorders>
            <w:shd w:val="clear" w:color="000000" w:fill="FFFFFF"/>
            <w:noWrap/>
            <w:vAlign w:val="center"/>
            <w:hideMark/>
          </w:tcPr>
          <w:p w14:paraId="092DE64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2</w:t>
            </w:r>
          </w:p>
        </w:tc>
        <w:tc>
          <w:tcPr>
            <w:tcW w:w="90" w:type="pct"/>
            <w:tcBorders>
              <w:top w:val="nil"/>
              <w:left w:val="nil"/>
              <w:bottom w:val="nil"/>
              <w:right w:val="nil"/>
            </w:tcBorders>
            <w:shd w:val="clear" w:color="000000" w:fill="FFFFFF"/>
            <w:noWrap/>
            <w:vAlign w:val="bottom"/>
            <w:hideMark/>
          </w:tcPr>
          <w:p w14:paraId="40E736B0"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FFFFF"/>
            <w:noWrap/>
            <w:vAlign w:val="center"/>
            <w:hideMark/>
          </w:tcPr>
          <w:p w14:paraId="0129C71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8,000</w:t>
            </w:r>
          </w:p>
        </w:tc>
        <w:tc>
          <w:tcPr>
            <w:tcW w:w="196" w:type="pct"/>
            <w:tcBorders>
              <w:top w:val="nil"/>
              <w:left w:val="nil"/>
              <w:bottom w:val="nil"/>
              <w:right w:val="nil"/>
            </w:tcBorders>
            <w:shd w:val="clear" w:color="000000" w:fill="FFFFFF"/>
            <w:noWrap/>
            <w:vAlign w:val="center"/>
            <w:hideMark/>
          </w:tcPr>
          <w:p w14:paraId="3AC6BBC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223" w:type="pct"/>
            <w:tcBorders>
              <w:top w:val="nil"/>
              <w:left w:val="nil"/>
              <w:bottom w:val="nil"/>
              <w:right w:val="nil"/>
            </w:tcBorders>
            <w:shd w:val="clear" w:color="000000" w:fill="FFFFFF"/>
            <w:noWrap/>
            <w:vAlign w:val="center"/>
            <w:hideMark/>
          </w:tcPr>
          <w:p w14:paraId="751FA58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5A1D18BC"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FFFFF"/>
            <w:vAlign w:val="center"/>
            <w:hideMark/>
          </w:tcPr>
          <w:p w14:paraId="294ABA3E"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26</w:t>
            </w:r>
          </w:p>
        </w:tc>
      </w:tr>
      <w:tr w:rsidR="00D12F84" w:rsidRPr="004F22D5" w14:paraId="7F6BFF09" w14:textId="77777777" w:rsidTr="00D12F84">
        <w:trPr>
          <w:trHeight w:val="528"/>
        </w:trPr>
        <w:tc>
          <w:tcPr>
            <w:tcW w:w="539" w:type="pct"/>
            <w:tcBorders>
              <w:top w:val="nil"/>
              <w:left w:val="nil"/>
              <w:bottom w:val="nil"/>
              <w:right w:val="nil"/>
            </w:tcBorders>
            <w:shd w:val="clear" w:color="000000" w:fill="FFFFFF"/>
            <w:vAlign w:val="center"/>
            <w:hideMark/>
          </w:tcPr>
          <w:p w14:paraId="14B32B0B" w14:textId="77777777" w:rsidR="004F22D5" w:rsidRPr="004F22D5" w:rsidRDefault="004F22D5" w:rsidP="004F22D5">
            <w:pPr>
              <w:spacing w:after="0" w:line="240" w:lineRule="auto"/>
              <w:jc w:val="left"/>
              <w:rPr>
                <w:rFonts w:eastAsia="Times New Roman" w:cs="Times New Roman"/>
                <w:color w:val="000000"/>
                <w:kern w:val="0"/>
                <w:sz w:val="20"/>
                <w:szCs w:val="20"/>
                <w:lang w:val="nl-BE"/>
                <w14:ligatures w14:val="none"/>
              </w:rPr>
            </w:pPr>
            <w:r w:rsidRPr="004F22D5">
              <w:rPr>
                <w:rFonts w:eastAsia="Times New Roman" w:cs="Times New Roman"/>
                <w:color w:val="000000"/>
                <w:kern w:val="0"/>
                <w:sz w:val="20"/>
                <w:szCs w:val="20"/>
                <w:lang w:val="nl-BE"/>
                <w14:ligatures w14:val="none"/>
              </w:rPr>
              <w:t>Simon-Lledó et al. (2019b)</w:t>
            </w:r>
          </w:p>
        </w:tc>
        <w:tc>
          <w:tcPr>
            <w:tcW w:w="559" w:type="pct"/>
            <w:tcBorders>
              <w:top w:val="nil"/>
              <w:left w:val="nil"/>
              <w:bottom w:val="nil"/>
              <w:right w:val="nil"/>
            </w:tcBorders>
            <w:shd w:val="clear" w:color="000000" w:fill="FFFFFF"/>
            <w:vAlign w:val="center"/>
            <w:hideMark/>
          </w:tcPr>
          <w:p w14:paraId="3886FFBE"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UV Autosub6000</w:t>
            </w:r>
          </w:p>
        </w:tc>
        <w:tc>
          <w:tcPr>
            <w:tcW w:w="192" w:type="pct"/>
            <w:tcBorders>
              <w:top w:val="nil"/>
              <w:left w:val="nil"/>
              <w:bottom w:val="nil"/>
              <w:right w:val="nil"/>
            </w:tcBorders>
            <w:shd w:val="clear" w:color="000000" w:fill="FFFFFF"/>
            <w:vAlign w:val="center"/>
            <w:hideMark/>
          </w:tcPr>
          <w:p w14:paraId="2E0DDF16"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254" w:type="pct"/>
            <w:tcBorders>
              <w:top w:val="nil"/>
              <w:left w:val="nil"/>
              <w:bottom w:val="nil"/>
              <w:right w:val="nil"/>
            </w:tcBorders>
            <w:shd w:val="clear" w:color="000000" w:fill="FFFFFF"/>
            <w:vAlign w:val="center"/>
            <w:hideMark/>
          </w:tcPr>
          <w:p w14:paraId="65341845"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tcBorders>
              <w:top w:val="nil"/>
              <w:left w:val="nil"/>
              <w:bottom w:val="nil"/>
              <w:right w:val="nil"/>
            </w:tcBorders>
            <w:shd w:val="clear" w:color="000000" w:fill="FFFFFF"/>
            <w:noWrap/>
            <w:vAlign w:val="center"/>
            <w:hideMark/>
          </w:tcPr>
          <w:p w14:paraId="1A9401A2"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950-4,250</w:t>
            </w:r>
          </w:p>
        </w:tc>
        <w:tc>
          <w:tcPr>
            <w:tcW w:w="677" w:type="pct"/>
            <w:tcBorders>
              <w:top w:val="nil"/>
              <w:left w:val="nil"/>
              <w:bottom w:val="nil"/>
              <w:right w:val="nil"/>
            </w:tcBorders>
            <w:shd w:val="clear" w:color="000000" w:fill="FFFFFF"/>
            <w:noWrap/>
            <w:vAlign w:val="center"/>
            <w:hideMark/>
          </w:tcPr>
          <w:p w14:paraId="3B0F7347"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APEI6, CCFZ</w:t>
            </w:r>
          </w:p>
        </w:tc>
        <w:tc>
          <w:tcPr>
            <w:tcW w:w="492" w:type="pct"/>
            <w:tcBorders>
              <w:top w:val="nil"/>
              <w:left w:val="nil"/>
              <w:bottom w:val="nil"/>
              <w:right w:val="nil"/>
            </w:tcBorders>
            <w:shd w:val="clear" w:color="000000" w:fill="FFFFFF"/>
            <w:noWrap/>
            <w:vAlign w:val="center"/>
            <w:hideMark/>
          </w:tcPr>
          <w:p w14:paraId="5AC632F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8,580</w:t>
            </w:r>
          </w:p>
        </w:tc>
        <w:tc>
          <w:tcPr>
            <w:tcW w:w="271" w:type="pct"/>
            <w:tcBorders>
              <w:top w:val="nil"/>
              <w:left w:val="nil"/>
              <w:bottom w:val="nil"/>
              <w:right w:val="nil"/>
            </w:tcBorders>
            <w:shd w:val="clear" w:color="000000" w:fill="FFFFFF"/>
            <w:noWrap/>
            <w:vAlign w:val="center"/>
            <w:hideMark/>
          </w:tcPr>
          <w:p w14:paraId="009D6B0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0,052</w:t>
            </w:r>
          </w:p>
        </w:tc>
        <w:tc>
          <w:tcPr>
            <w:tcW w:w="182" w:type="pct"/>
            <w:tcBorders>
              <w:top w:val="nil"/>
              <w:left w:val="nil"/>
              <w:bottom w:val="nil"/>
              <w:right w:val="nil"/>
            </w:tcBorders>
            <w:shd w:val="clear" w:color="000000" w:fill="FFFFFF"/>
            <w:noWrap/>
            <w:vAlign w:val="center"/>
            <w:hideMark/>
          </w:tcPr>
          <w:p w14:paraId="32206BE0"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w:t>
            </w:r>
          </w:p>
        </w:tc>
        <w:tc>
          <w:tcPr>
            <w:tcW w:w="170" w:type="pct"/>
            <w:tcBorders>
              <w:top w:val="nil"/>
              <w:left w:val="nil"/>
              <w:bottom w:val="nil"/>
              <w:right w:val="nil"/>
            </w:tcBorders>
            <w:shd w:val="clear" w:color="000000" w:fill="FFFFFF"/>
            <w:noWrap/>
            <w:vAlign w:val="center"/>
            <w:hideMark/>
          </w:tcPr>
          <w:p w14:paraId="20D732E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2.1</w:t>
            </w:r>
          </w:p>
        </w:tc>
        <w:tc>
          <w:tcPr>
            <w:tcW w:w="174" w:type="pct"/>
            <w:tcBorders>
              <w:top w:val="nil"/>
              <w:left w:val="nil"/>
              <w:bottom w:val="nil"/>
              <w:right w:val="nil"/>
            </w:tcBorders>
            <w:shd w:val="clear" w:color="000000" w:fill="FFFFFF"/>
            <w:noWrap/>
            <w:vAlign w:val="center"/>
            <w:hideMark/>
          </w:tcPr>
          <w:p w14:paraId="7AC9055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9</w:t>
            </w:r>
          </w:p>
        </w:tc>
        <w:tc>
          <w:tcPr>
            <w:tcW w:w="90" w:type="pct"/>
            <w:tcBorders>
              <w:top w:val="nil"/>
              <w:left w:val="nil"/>
              <w:bottom w:val="nil"/>
              <w:right w:val="nil"/>
            </w:tcBorders>
            <w:shd w:val="clear" w:color="000000" w:fill="FFFFFF"/>
            <w:noWrap/>
            <w:vAlign w:val="bottom"/>
            <w:hideMark/>
          </w:tcPr>
          <w:p w14:paraId="0CE00537"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FFFFF"/>
            <w:noWrap/>
            <w:vAlign w:val="center"/>
            <w:hideMark/>
          </w:tcPr>
          <w:p w14:paraId="0934B5D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900</w:t>
            </w:r>
          </w:p>
        </w:tc>
        <w:tc>
          <w:tcPr>
            <w:tcW w:w="196" w:type="pct"/>
            <w:tcBorders>
              <w:top w:val="nil"/>
              <w:left w:val="nil"/>
              <w:bottom w:val="nil"/>
              <w:right w:val="nil"/>
            </w:tcBorders>
            <w:shd w:val="clear" w:color="000000" w:fill="FFFFFF"/>
            <w:noWrap/>
            <w:vAlign w:val="center"/>
            <w:hideMark/>
          </w:tcPr>
          <w:p w14:paraId="4631E9E7"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200</w:t>
            </w:r>
          </w:p>
        </w:tc>
        <w:tc>
          <w:tcPr>
            <w:tcW w:w="223" w:type="pct"/>
            <w:tcBorders>
              <w:top w:val="nil"/>
              <w:left w:val="nil"/>
              <w:bottom w:val="nil"/>
              <w:right w:val="nil"/>
            </w:tcBorders>
            <w:shd w:val="clear" w:color="000000" w:fill="FFFFFF"/>
            <w:noWrap/>
            <w:vAlign w:val="center"/>
            <w:hideMark/>
          </w:tcPr>
          <w:p w14:paraId="03E71E1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400</w:t>
            </w:r>
          </w:p>
        </w:tc>
        <w:tc>
          <w:tcPr>
            <w:tcW w:w="90" w:type="pct"/>
            <w:tcBorders>
              <w:top w:val="nil"/>
              <w:left w:val="nil"/>
              <w:bottom w:val="nil"/>
              <w:right w:val="nil"/>
            </w:tcBorders>
            <w:shd w:val="clear" w:color="000000" w:fill="FFFFFF"/>
            <w:noWrap/>
            <w:vAlign w:val="bottom"/>
            <w:hideMark/>
          </w:tcPr>
          <w:p w14:paraId="547ACDD2"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FFFFF"/>
            <w:vAlign w:val="center"/>
            <w:hideMark/>
          </w:tcPr>
          <w:p w14:paraId="0636CD3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33</w:t>
            </w:r>
          </w:p>
        </w:tc>
      </w:tr>
      <w:tr w:rsidR="00D12F84" w:rsidRPr="004F22D5" w14:paraId="43913F2D" w14:textId="77777777" w:rsidTr="00D12F84">
        <w:trPr>
          <w:trHeight w:val="528"/>
        </w:trPr>
        <w:tc>
          <w:tcPr>
            <w:tcW w:w="539" w:type="pct"/>
            <w:tcBorders>
              <w:top w:val="nil"/>
              <w:left w:val="nil"/>
              <w:bottom w:val="nil"/>
              <w:right w:val="nil"/>
            </w:tcBorders>
            <w:shd w:val="clear" w:color="000000" w:fill="F2F2F2"/>
            <w:vAlign w:val="center"/>
            <w:hideMark/>
          </w:tcPr>
          <w:p w14:paraId="6D23FBB8" w14:textId="77777777" w:rsidR="004F22D5" w:rsidRPr="004F22D5" w:rsidRDefault="004F22D5" w:rsidP="004F22D5">
            <w:pPr>
              <w:spacing w:after="0" w:line="240" w:lineRule="auto"/>
              <w:jc w:val="left"/>
              <w:rPr>
                <w:rFonts w:eastAsia="Times New Roman" w:cs="Times New Roman"/>
                <w:color w:val="000000"/>
                <w:kern w:val="0"/>
                <w:sz w:val="20"/>
                <w:szCs w:val="20"/>
                <w:lang w:val="nl-BE"/>
                <w14:ligatures w14:val="none"/>
              </w:rPr>
            </w:pPr>
            <w:r w:rsidRPr="004F22D5">
              <w:rPr>
                <w:rFonts w:eastAsia="Times New Roman" w:cs="Times New Roman"/>
                <w:color w:val="000000"/>
                <w:kern w:val="0"/>
                <w:sz w:val="20"/>
                <w:szCs w:val="20"/>
                <w:lang w:val="nl-BE"/>
                <w14:ligatures w14:val="none"/>
              </w:rPr>
              <w:lastRenderedPageBreak/>
              <w:t>Simon-Lledó et al. (2019c)</w:t>
            </w:r>
          </w:p>
        </w:tc>
        <w:tc>
          <w:tcPr>
            <w:tcW w:w="559" w:type="pct"/>
            <w:tcBorders>
              <w:top w:val="nil"/>
              <w:left w:val="nil"/>
              <w:bottom w:val="nil"/>
              <w:right w:val="nil"/>
            </w:tcBorders>
            <w:shd w:val="clear" w:color="000000" w:fill="F2F2F2"/>
            <w:vAlign w:val="center"/>
            <w:hideMark/>
          </w:tcPr>
          <w:p w14:paraId="187CC100" w14:textId="77777777" w:rsidR="004F22D5" w:rsidRPr="004F22D5" w:rsidRDefault="004F22D5" w:rsidP="004F22D5">
            <w:pPr>
              <w:spacing w:after="0" w:line="240" w:lineRule="auto"/>
              <w:jc w:val="left"/>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Towed camera system</w:t>
            </w:r>
          </w:p>
        </w:tc>
        <w:tc>
          <w:tcPr>
            <w:tcW w:w="192" w:type="pct"/>
            <w:tcBorders>
              <w:top w:val="nil"/>
              <w:left w:val="nil"/>
              <w:bottom w:val="nil"/>
              <w:right w:val="nil"/>
            </w:tcBorders>
            <w:shd w:val="clear" w:color="000000" w:fill="F2F2F2"/>
            <w:vAlign w:val="center"/>
            <w:hideMark/>
          </w:tcPr>
          <w:p w14:paraId="0504D9EC"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o</w:t>
            </w:r>
          </w:p>
        </w:tc>
        <w:tc>
          <w:tcPr>
            <w:tcW w:w="254" w:type="pct"/>
            <w:tcBorders>
              <w:top w:val="nil"/>
              <w:left w:val="nil"/>
              <w:bottom w:val="nil"/>
              <w:right w:val="nil"/>
            </w:tcBorders>
            <w:shd w:val="clear" w:color="000000" w:fill="F2F2F2"/>
            <w:vAlign w:val="center"/>
            <w:hideMark/>
          </w:tcPr>
          <w:p w14:paraId="2628D9B3"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yes</w:t>
            </w:r>
          </w:p>
        </w:tc>
        <w:tc>
          <w:tcPr>
            <w:tcW w:w="333" w:type="pct"/>
            <w:tcBorders>
              <w:top w:val="nil"/>
              <w:left w:val="nil"/>
              <w:bottom w:val="nil"/>
              <w:right w:val="nil"/>
            </w:tcBorders>
            <w:shd w:val="clear" w:color="000000" w:fill="F2F2F2"/>
            <w:noWrap/>
            <w:vAlign w:val="center"/>
            <w:hideMark/>
          </w:tcPr>
          <w:p w14:paraId="08346CE4"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630-5,460</w:t>
            </w:r>
          </w:p>
        </w:tc>
        <w:tc>
          <w:tcPr>
            <w:tcW w:w="677" w:type="pct"/>
            <w:tcBorders>
              <w:top w:val="nil"/>
              <w:left w:val="nil"/>
              <w:bottom w:val="nil"/>
              <w:right w:val="nil"/>
            </w:tcBorders>
            <w:shd w:val="clear" w:color="000000" w:fill="F2F2F2"/>
            <w:noWrap/>
            <w:vAlign w:val="center"/>
            <w:hideMark/>
          </w:tcPr>
          <w:p w14:paraId="5E421788"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Kiribati, Central Pacific</w:t>
            </w:r>
          </w:p>
        </w:tc>
        <w:tc>
          <w:tcPr>
            <w:tcW w:w="492" w:type="pct"/>
            <w:tcBorders>
              <w:top w:val="nil"/>
              <w:left w:val="nil"/>
              <w:bottom w:val="nil"/>
              <w:right w:val="nil"/>
            </w:tcBorders>
            <w:shd w:val="clear" w:color="000000" w:fill="F2F2F2"/>
            <w:noWrap/>
            <w:vAlign w:val="center"/>
            <w:hideMark/>
          </w:tcPr>
          <w:p w14:paraId="288D98CB"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4,666</w:t>
            </w:r>
          </w:p>
        </w:tc>
        <w:tc>
          <w:tcPr>
            <w:tcW w:w="271" w:type="pct"/>
            <w:tcBorders>
              <w:top w:val="nil"/>
              <w:left w:val="nil"/>
              <w:bottom w:val="nil"/>
              <w:right w:val="nil"/>
            </w:tcBorders>
            <w:shd w:val="clear" w:color="000000" w:fill="F2F2F2"/>
            <w:noWrap/>
            <w:vAlign w:val="center"/>
            <w:hideMark/>
          </w:tcPr>
          <w:p w14:paraId="5B2B7C2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4,074</w:t>
            </w:r>
          </w:p>
        </w:tc>
        <w:tc>
          <w:tcPr>
            <w:tcW w:w="182" w:type="pct"/>
            <w:tcBorders>
              <w:top w:val="nil"/>
              <w:left w:val="nil"/>
              <w:bottom w:val="nil"/>
              <w:right w:val="nil"/>
            </w:tcBorders>
            <w:shd w:val="clear" w:color="000000" w:fill="F2F2F2"/>
            <w:noWrap/>
            <w:vAlign w:val="center"/>
            <w:hideMark/>
          </w:tcPr>
          <w:p w14:paraId="2E47179F"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5</w:t>
            </w:r>
          </w:p>
        </w:tc>
        <w:tc>
          <w:tcPr>
            <w:tcW w:w="170" w:type="pct"/>
            <w:tcBorders>
              <w:top w:val="nil"/>
              <w:left w:val="nil"/>
              <w:bottom w:val="nil"/>
              <w:right w:val="nil"/>
            </w:tcBorders>
            <w:shd w:val="clear" w:color="000000" w:fill="F2F2F2"/>
            <w:noWrap/>
            <w:vAlign w:val="center"/>
            <w:hideMark/>
          </w:tcPr>
          <w:p w14:paraId="786209B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174" w:type="pct"/>
            <w:tcBorders>
              <w:top w:val="nil"/>
              <w:left w:val="nil"/>
              <w:bottom w:val="nil"/>
              <w:right w:val="nil"/>
            </w:tcBorders>
            <w:shd w:val="clear" w:color="000000" w:fill="F2F2F2"/>
            <w:noWrap/>
            <w:vAlign w:val="center"/>
            <w:hideMark/>
          </w:tcPr>
          <w:p w14:paraId="641BEBAD"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NA</w:t>
            </w:r>
          </w:p>
        </w:tc>
        <w:tc>
          <w:tcPr>
            <w:tcW w:w="90" w:type="pct"/>
            <w:tcBorders>
              <w:top w:val="nil"/>
              <w:left w:val="nil"/>
              <w:bottom w:val="nil"/>
              <w:right w:val="nil"/>
            </w:tcBorders>
            <w:shd w:val="clear" w:color="000000" w:fill="F2F2F2"/>
            <w:noWrap/>
            <w:vAlign w:val="bottom"/>
            <w:hideMark/>
          </w:tcPr>
          <w:p w14:paraId="1E2D343A"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223" w:type="pct"/>
            <w:tcBorders>
              <w:top w:val="nil"/>
              <w:left w:val="nil"/>
              <w:bottom w:val="nil"/>
              <w:right w:val="nil"/>
            </w:tcBorders>
            <w:shd w:val="clear" w:color="000000" w:fill="F2F2F2"/>
            <w:noWrap/>
            <w:vAlign w:val="center"/>
            <w:hideMark/>
          </w:tcPr>
          <w:p w14:paraId="47394985"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1,700</w:t>
            </w:r>
          </w:p>
        </w:tc>
        <w:tc>
          <w:tcPr>
            <w:tcW w:w="196" w:type="pct"/>
            <w:tcBorders>
              <w:top w:val="nil"/>
              <w:left w:val="nil"/>
              <w:bottom w:val="nil"/>
              <w:right w:val="nil"/>
            </w:tcBorders>
            <w:shd w:val="clear" w:color="000000" w:fill="F2F2F2"/>
            <w:noWrap/>
            <w:vAlign w:val="center"/>
            <w:hideMark/>
          </w:tcPr>
          <w:p w14:paraId="7BC652D9"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700</w:t>
            </w:r>
          </w:p>
        </w:tc>
        <w:tc>
          <w:tcPr>
            <w:tcW w:w="223" w:type="pct"/>
            <w:tcBorders>
              <w:top w:val="nil"/>
              <w:left w:val="nil"/>
              <w:bottom w:val="nil"/>
              <w:right w:val="nil"/>
            </w:tcBorders>
            <w:shd w:val="clear" w:color="000000" w:fill="F2F2F2"/>
            <w:noWrap/>
            <w:vAlign w:val="center"/>
            <w:hideMark/>
          </w:tcPr>
          <w:p w14:paraId="02653F61"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3,000</w:t>
            </w:r>
          </w:p>
        </w:tc>
        <w:tc>
          <w:tcPr>
            <w:tcW w:w="90" w:type="pct"/>
            <w:tcBorders>
              <w:top w:val="nil"/>
              <w:left w:val="nil"/>
              <w:bottom w:val="nil"/>
              <w:right w:val="nil"/>
            </w:tcBorders>
            <w:shd w:val="clear" w:color="000000" w:fill="F2F2F2"/>
            <w:noWrap/>
            <w:vAlign w:val="bottom"/>
            <w:hideMark/>
          </w:tcPr>
          <w:p w14:paraId="013D1920" w14:textId="77777777" w:rsidR="004F22D5" w:rsidRPr="004F22D5" w:rsidRDefault="004F22D5" w:rsidP="004F22D5">
            <w:pPr>
              <w:spacing w:after="0" w:line="240" w:lineRule="auto"/>
              <w:jc w:val="left"/>
              <w:rPr>
                <w:rFonts w:ascii="Calibri" w:eastAsia="Times New Roman" w:hAnsi="Calibri" w:cs="Calibri"/>
                <w:color w:val="000000"/>
                <w:kern w:val="0"/>
                <w14:ligatures w14:val="none"/>
              </w:rPr>
            </w:pPr>
            <w:r w:rsidRPr="004F22D5">
              <w:rPr>
                <w:rFonts w:ascii="Calibri" w:eastAsia="Times New Roman" w:hAnsi="Calibri" w:cs="Calibri"/>
                <w:color w:val="000000"/>
                <w:kern w:val="0"/>
                <w14:ligatures w14:val="none"/>
              </w:rPr>
              <w:t> </w:t>
            </w:r>
          </w:p>
        </w:tc>
        <w:tc>
          <w:tcPr>
            <w:tcW w:w="333" w:type="pct"/>
            <w:tcBorders>
              <w:top w:val="nil"/>
              <w:left w:val="nil"/>
              <w:bottom w:val="nil"/>
              <w:right w:val="nil"/>
            </w:tcBorders>
            <w:shd w:val="clear" w:color="000000" w:fill="F2F2F2"/>
            <w:vAlign w:val="center"/>
            <w:hideMark/>
          </w:tcPr>
          <w:p w14:paraId="1FF98C8A" w14:textId="77777777" w:rsidR="004F22D5" w:rsidRPr="004F22D5" w:rsidRDefault="004F22D5" w:rsidP="004F22D5">
            <w:pPr>
              <w:spacing w:after="0" w:line="240" w:lineRule="auto"/>
              <w:jc w:val="center"/>
              <w:rPr>
                <w:rFonts w:eastAsia="Times New Roman" w:cs="Times New Roman"/>
                <w:color w:val="000000"/>
                <w:kern w:val="0"/>
                <w:sz w:val="20"/>
                <w:szCs w:val="20"/>
                <w14:ligatures w14:val="none"/>
              </w:rPr>
            </w:pPr>
            <w:r w:rsidRPr="004F22D5">
              <w:rPr>
                <w:rFonts w:eastAsia="Times New Roman" w:cs="Times New Roman"/>
                <w:color w:val="000000"/>
                <w:kern w:val="0"/>
                <w:sz w:val="20"/>
                <w:szCs w:val="20"/>
                <w14:ligatures w14:val="none"/>
              </w:rPr>
              <w:t> 118</w:t>
            </w:r>
          </w:p>
        </w:tc>
      </w:tr>
      <w:tr w:rsidR="00D12F84" w:rsidRPr="004F22D5" w14:paraId="547AF20A" w14:textId="77777777" w:rsidTr="00D12F84">
        <w:trPr>
          <w:trHeight w:val="288"/>
        </w:trPr>
        <w:tc>
          <w:tcPr>
            <w:tcW w:w="539" w:type="pct"/>
            <w:vMerge w:val="restart"/>
            <w:tcBorders>
              <w:top w:val="nil"/>
              <w:left w:val="nil"/>
              <w:bottom w:val="nil"/>
              <w:right w:val="nil"/>
            </w:tcBorders>
            <w:shd w:val="clear" w:color="000000" w:fill="FFFFFF"/>
            <w:vAlign w:val="center"/>
            <w:hideMark/>
          </w:tcPr>
          <w:p w14:paraId="36317F1F" w14:textId="77777777" w:rsidR="004F22D5" w:rsidRPr="004F22D5" w:rsidRDefault="004F22D5" w:rsidP="004F22D5">
            <w:pPr>
              <w:spacing w:after="0" w:line="240" w:lineRule="auto"/>
              <w:jc w:val="left"/>
              <w:rPr>
                <w:rFonts w:eastAsia="Times New Roman" w:cs="Times New Roman"/>
                <w:kern w:val="0"/>
                <w:sz w:val="20"/>
                <w:szCs w:val="20"/>
                <w14:ligatures w14:val="none"/>
              </w:rPr>
            </w:pPr>
            <w:r w:rsidRPr="004F22D5">
              <w:rPr>
                <w:rFonts w:eastAsia="Times New Roman" w:cs="Times New Roman"/>
                <w:kern w:val="0"/>
                <w:sz w:val="20"/>
                <w:szCs w:val="20"/>
                <w14:ligatures w14:val="none"/>
              </w:rPr>
              <w:t>Simon-Lledó et al. (2020)</w:t>
            </w:r>
          </w:p>
        </w:tc>
        <w:tc>
          <w:tcPr>
            <w:tcW w:w="559" w:type="pct"/>
            <w:vMerge w:val="restart"/>
            <w:tcBorders>
              <w:top w:val="nil"/>
              <w:left w:val="nil"/>
              <w:bottom w:val="nil"/>
              <w:right w:val="nil"/>
            </w:tcBorders>
            <w:shd w:val="clear" w:color="000000" w:fill="FFFFFF"/>
            <w:vAlign w:val="center"/>
            <w:hideMark/>
          </w:tcPr>
          <w:p w14:paraId="23E69B49" w14:textId="77777777" w:rsidR="004F22D5" w:rsidRPr="004F22D5" w:rsidRDefault="004F22D5" w:rsidP="004F22D5">
            <w:pPr>
              <w:spacing w:after="0" w:line="240" w:lineRule="auto"/>
              <w:jc w:val="left"/>
              <w:rPr>
                <w:rFonts w:eastAsia="Times New Roman" w:cs="Times New Roman"/>
                <w:kern w:val="0"/>
                <w:sz w:val="20"/>
                <w:szCs w:val="20"/>
                <w14:ligatures w14:val="none"/>
              </w:rPr>
            </w:pPr>
            <w:r w:rsidRPr="004F22D5">
              <w:rPr>
                <w:rFonts w:eastAsia="Times New Roman" w:cs="Times New Roman"/>
                <w:kern w:val="0"/>
                <w:sz w:val="20"/>
                <w:szCs w:val="20"/>
                <w14:ligatures w14:val="none"/>
              </w:rPr>
              <w:t>Towed camera system</w:t>
            </w:r>
          </w:p>
        </w:tc>
        <w:tc>
          <w:tcPr>
            <w:tcW w:w="192" w:type="pct"/>
            <w:vMerge w:val="restart"/>
            <w:tcBorders>
              <w:top w:val="nil"/>
              <w:left w:val="nil"/>
              <w:bottom w:val="nil"/>
              <w:right w:val="nil"/>
            </w:tcBorders>
            <w:shd w:val="clear" w:color="000000" w:fill="FFFFFF"/>
            <w:vAlign w:val="center"/>
            <w:hideMark/>
          </w:tcPr>
          <w:p w14:paraId="60DFFCE2"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o</w:t>
            </w:r>
          </w:p>
        </w:tc>
        <w:tc>
          <w:tcPr>
            <w:tcW w:w="254" w:type="pct"/>
            <w:vMerge w:val="restart"/>
            <w:tcBorders>
              <w:top w:val="nil"/>
              <w:left w:val="nil"/>
              <w:bottom w:val="nil"/>
              <w:right w:val="nil"/>
            </w:tcBorders>
            <w:shd w:val="clear" w:color="000000" w:fill="FFFFFF"/>
            <w:vAlign w:val="center"/>
            <w:hideMark/>
          </w:tcPr>
          <w:p w14:paraId="0BF5613E"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yes</w:t>
            </w:r>
          </w:p>
        </w:tc>
        <w:tc>
          <w:tcPr>
            <w:tcW w:w="333" w:type="pct"/>
            <w:tcBorders>
              <w:top w:val="nil"/>
              <w:left w:val="nil"/>
              <w:bottom w:val="nil"/>
              <w:right w:val="nil"/>
            </w:tcBorders>
            <w:shd w:val="clear" w:color="000000" w:fill="FFFFFF"/>
            <w:noWrap/>
            <w:vAlign w:val="center"/>
            <w:hideMark/>
          </w:tcPr>
          <w:p w14:paraId="5FA033A8"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4,418-5,175</w:t>
            </w:r>
          </w:p>
        </w:tc>
        <w:tc>
          <w:tcPr>
            <w:tcW w:w="677" w:type="pct"/>
            <w:tcBorders>
              <w:top w:val="nil"/>
              <w:left w:val="nil"/>
              <w:bottom w:val="nil"/>
              <w:right w:val="nil"/>
            </w:tcBorders>
            <w:shd w:val="clear" w:color="000000" w:fill="FFFFFF"/>
            <w:noWrap/>
            <w:vAlign w:val="center"/>
            <w:hideMark/>
          </w:tcPr>
          <w:p w14:paraId="1FEA8D59"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TOML area B</w:t>
            </w:r>
          </w:p>
        </w:tc>
        <w:tc>
          <w:tcPr>
            <w:tcW w:w="492" w:type="pct"/>
            <w:tcBorders>
              <w:top w:val="nil"/>
              <w:left w:val="nil"/>
              <w:bottom w:val="nil"/>
              <w:right w:val="nil"/>
            </w:tcBorders>
            <w:shd w:val="clear" w:color="000000" w:fill="FFFFFF"/>
            <w:noWrap/>
            <w:vAlign w:val="center"/>
            <w:hideMark/>
          </w:tcPr>
          <w:p w14:paraId="043D5698"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24,955</w:t>
            </w:r>
          </w:p>
        </w:tc>
        <w:tc>
          <w:tcPr>
            <w:tcW w:w="271" w:type="pct"/>
            <w:tcBorders>
              <w:top w:val="nil"/>
              <w:left w:val="nil"/>
              <w:bottom w:val="nil"/>
              <w:right w:val="nil"/>
            </w:tcBorders>
            <w:shd w:val="clear" w:color="000000" w:fill="FFFFFF"/>
            <w:noWrap/>
            <w:vAlign w:val="center"/>
            <w:hideMark/>
          </w:tcPr>
          <w:p w14:paraId="402FAEBB"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6,932</w:t>
            </w:r>
          </w:p>
        </w:tc>
        <w:tc>
          <w:tcPr>
            <w:tcW w:w="182" w:type="pct"/>
            <w:tcBorders>
              <w:top w:val="nil"/>
              <w:left w:val="nil"/>
              <w:bottom w:val="nil"/>
              <w:right w:val="nil"/>
            </w:tcBorders>
            <w:shd w:val="clear" w:color="000000" w:fill="FFFFFF"/>
            <w:noWrap/>
            <w:vAlign w:val="center"/>
            <w:hideMark/>
          </w:tcPr>
          <w:p w14:paraId="004F078A"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3.5</w:t>
            </w:r>
          </w:p>
        </w:tc>
        <w:tc>
          <w:tcPr>
            <w:tcW w:w="170" w:type="pct"/>
            <w:tcBorders>
              <w:top w:val="nil"/>
              <w:left w:val="nil"/>
              <w:bottom w:val="nil"/>
              <w:right w:val="nil"/>
            </w:tcBorders>
            <w:shd w:val="clear" w:color="000000" w:fill="FFFFFF"/>
            <w:noWrap/>
            <w:vAlign w:val="center"/>
            <w:hideMark/>
          </w:tcPr>
          <w:p w14:paraId="72E0F72C"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174" w:type="pct"/>
            <w:tcBorders>
              <w:top w:val="nil"/>
              <w:left w:val="nil"/>
              <w:bottom w:val="nil"/>
              <w:right w:val="nil"/>
            </w:tcBorders>
            <w:shd w:val="clear" w:color="000000" w:fill="FFFFFF"/>
            <w:noWrap/>
            <w:vAlign w:val="center"/>
            <w:hideMark/>
          </w:tcPr>
          <w:p w14:paraId="3B773C1C"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6849E067" w14:textId="77777777" w:rsidR="004F22D5" w:rsidRPr="004F22D5" w:rsidRDefault="004F22D5" w:rsidP="004F22D5">
            <w:pPr>
              <w:spacing w:after="0" w:line="240" w:lineRule="auto"/>
              <w:jc w:val="left"/>
              <w:rPr>
                <w:rFonts w:ascii="Calibri" w:eastAsia="Times New Roman" w:hAnsi="Calibri" w:cs="Calibri"/>
                <w:kern w:val="0"/>
                <w14:ligatures w14:val="none"/>
              </w:rPr>
            </w:pPr>
            <w:r w:rsidRPr="004F22D5">
              <w:rPr>
                <w:rFonts w:ascii="Calibri" w:eastAsia="Times New Roman" w:hAnsi="Calibri" w:cs="Calibri"/>
                <w:kern w:val="0"/>
                <w14:ligatures w14:val="none"/>
              </w:rPr>
              <w:t> </w:t>
            </w:r>
          </w:p>
        </w:tc>
        <w:tc>
          <w:tcPr>
            <w:tcW w:w="223" w:type="pct"/>
            <w:tcBorders>
              <w:top w:val="nil"/>
              <w:left w:val="nil"/>
              <w:bottom w:val="nil"/>
              <w:right w:val="nil"/>
            </w:tcBorders>
            <w:shd w:val="clear" w:color="000000" w:fill="FFFFFF"/>
            <w:noWrap/>
            <w:vAlign w:val="center"/>
            <w:hideMark/>
          </w:tcPr>
          <w:p w14:paraId="7532AE46"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1,400</w:t>
            </w:r>
          </w:p>
        </w:tc>
        <w:tc>
          <w:tcPr>
            <w:tcW w:w="196" w:type="pct"/>
            <w:tcBorders>
              <w:top w:val="nil"/>
              <w:left w:val="nil"/>
              <w:bottom w:val="nil"/>
              <w:right w:val="nil"/>
            </w:tcBorders>
            <w:shd w:val="clear" w:color="000000" w:fill="FFFFFF"/>
            <w:noWrap/>
            <w:vAlign w:val="center"/>
            <w:hideMark/>
          </w:tcPr>
          <w:p w14:paraId="3454B1FC"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223" w:type="pct"/>
            <w:tcBorders>
              <w:top w:val="nil"/>
              <w:left w:val="nil"/>
              <w:bottom w:val="nil"/>
              <w:right w:val="nil"/>
            </w:tcBorders>
            <w:shd w:val="clear" w:color="000000" w:fill="FFFFFF"/>
            <w:noWrap/>
            <w:vAlign w:val="center"/>
            <w:hideMark/>
          </w:tcPr>
          <w:p w14:paraId="303CE272"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2AC7F759" w14:textId="77777777" w:rsidR="004F22D5" w:rsidRPr="004F22D5" w:rsidRDefault="004F22D5" w:rsidP="004F22D5">
            <w:pPr>
              <w:spacing w:after="0" w:line="240" w:lineRule="auto"/>
              <w:jc w:val="left"/>
              <w:rPr>
                <w:rFonts w:ascii="Calibri" w:eastAsia="Times New Roman" w:hAnsi="Calibri" w:cs="Calibri"/>
                <w:kern w:val="0"/>
                <w14:ligatures w14:val="none"/>
              </w:rPr>
            </w:pPr>
            <w:r w:rsidRPr="004F22D5">
              <w:rPr>
                <w:rFonts w:ascii="Calibri" w:eastAsia="Times New Roman" w:hAnsi="Calibri" w:cs="Calibri"/>
                <w:kern w:val="0"/>
                <w14:ligatures w14:val="none"/>
              </w:rPr>
              <w:t> </w:t>
            </w:r>
          </w:p>
        </w:tc>
        <w:tc>
          <w:tcPr>
            <w:tcW w:w="333" w:type="pct"/>
            <w:tcBorders>
              <w:top w:val="nil"/>
              <w:left w:val="nil"/>
              <w:bottom w:val="nil"/>
              <w:right w:val="nil"/>
            </w:tcBorders>
            <w:shd w:val="clear" w:color="000000" w:fill="FFFFFF"/>
            <w:vAlign w:val="center"/>
            <w:hideMark/>
          </w:tcPr>
          <w:p w14:paraId="5468D331"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125</w:t>
            </w:r>
          </w:p>
        </w:tc>
      </w:tr>
      <w:tr w:rsidR="00D12F84" w:rsidRPr="004F22D5" w14:paraId="4A2EE8EA" w14:textId="77777777" w:rsidTr="00D12F84">
        <w:trPr>
          <w:trHeight w:val="288"/>
        </w:trPr>
        <w:tc>
          <w:tcPr>
            <w:tcW w:w="539" w:type="pct"/>
            <w:vMerge/>
            <w:tcBorders>
              <w:top w:val="nil"/>
              <w:left w:val="nil"/>
              <w:bottom w:val="nil"/>
              <w:right w:val="nil"/>
            </w:tcBorders>
            <w:vAlign w:val="center"/>
            <w:hideMark/>
          </w:tcPr>
          <w:p w14:paraId="0BA45169" w14:textId="77777777" w:rsidR="004F22D5" w:rsidRPr="004F22D5" w:rsidRDefault="004F22D5" w:rsidP="004F22D5">
            <w:pPr>
              <w:spacing w:after="0" w:line="240" w:lineRule="auto"/>
              <w:jc w:val="left"/>
              <w:rPr>
                <w:rFonts w:eastAsia="Times New Roman" w:cs="Times New Roman"/>
                <w:kern w:val="0"/>
                <w:sz w:val="20"/>
                <w:szCs w:val="20"/>
                <w14:ligatures w14:val="none"/>
              </w:rPr>
            </w:pPr>
          </w:p>
        </w:tc>
        <w:tc>
          <w:tcPr>
            <w:tcW w:w="559" w:type="pct"/>
            <w:vMerge/>
            <w:tcBorders>
              <w:top w:val="nil"/>
              <w:left w:val="nil"/>
              <w:bottom w:val="nil"/>
              <w:right w:val="nil"/>
            </w:tcBorders>
            <w:vAlign w:val="center"/>
            <w:hideMark/>
          </w:tcPr>
          <w:p w14:paraId="39D3F293" w14:textId="77777777" w:rsidR="004F22D5" w:rsidRPr="004F22D5" w:rsidRDefault="004F22D5" w:rsidP="004F22D5">
            <w:pPr>
              <w:spacing w:after="0" w:line="240" w:lineRule="auto"/>
              <w:jc w:val="left"/>
              <w:rPr>
                <w:rFonts w:eastAsia="Times New Roman" w:cs="Times New Roman"/>
                <w:kern w:val="0"/>
                <w:sz w:val="20"/>
                <w:szCs w:val="20"/>
                <w14:ligatures w14:val="none"/>
              </w:rPr>
            </w:pPr>
          </w:p>
        </w:tc>
        <w:tc>
          <w:tcPr>
            <w:tcW w:w="192" w:type="pct"/>
            <w:vMerge/>
            <w:tcBorders>
              <w:top w:val="nil"/>
              <w:left w:val="nil"/>
              <w:bottom w:val="nil"/>
              <w:right w:val="nil"/>
            </w:tcBorders>
            <w:vAlign w:val="center"/>
            <w:hideMark/>
          </w:tcPr>
          <w:p w14:paraId="130DCB8B" w14:textId="77777777" w:rsidR="004F22D5" w:rsidRPr="004F22D5" w:rsidRDefault="004F22D5" w:rsidP="004F22D5">
            <w:pPr>
              <w:spacing w:after="0" w:line="240" w:lineRule="auto"/>
              <w:jc w:val="left"/>
              <w:rPr>
                <w:rFonts w:eastAsia="Times New Roman" w:cs="Times New Roman"/>
                <w:kern w:val="0"/>
                <w:sz w:val="20"/>
                <w:szCs w:val="20"/>
                <w14:ligatures w14:val="none"/>
              </w:rPr>
            </w:pPr>
          </w:p>
        </w:tc>
        <w:tc>
          <w:tcPr>
            <w:tcW w:w="254" w:type="pct"/>
            <w:vMerge/>
            <w:tcBorders>
              <w:top w:val="nil"/>
              <w:left w:val="nil"/>
              <w:bottom w:val="nil"/>
              <w:right w:val="nil"/>
            </w:tcBorders>
            <w:vAlign w:val="center"/>
            <w:hideMark/>
          </w:tcPr>
          <w:p w14:paraId="13465AAE" w14:textId="77777777" w:rsidR="004F22D5" w:rsidRPr="004F22D5" w:rsidRDefault="004F22D5" w:rsidP="004F22D5">
            <w:pPr>
              <w:spacing w:after="0" w:line="240" w:lineRule="auto"/>
              <w:jc w:val="left"/>
              <w:rPr>
                <w:rFonts w:eastAsia="Times New Roman" w:cs="Times New Roman"/>
                <w:kern w:val="0"/>
                <w:sz w:val="20"/>
                <w:szCs w:val="20"/>
                <w14:ligatures w14:val="none"/>
              </w:rPr>
            </w:pPr>
          </w:p>
        </w:tc>
        <w:tc>
          <w:tcPr>
            <w:tcW w:w="333" w:type="pct"/>
            <w:tcBorders>
              <w:top w:val="nil"/>
              <w:left w:val="nil"/>
              <w:bottom w:val="nil"/>
              <w:right w:val="nil"/>
            </w:tcBorders>
            <w:shd w:val="clear" w:color="000000" w:fill="FFFFFF"/>
            <w:noWrap/>
            <w:vAlign w:val="center"/>
            <w:hideMark/>
          </w:tcPr>
          <w:p w14:paraId="0D118E1F"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4,817-5,065</w:t>
            </w:r>
          </w:p>
        </w:tc>
        <w:tc>
          <w:tcPr>
            <w:tcW w:w="677" w:type="pct"/>
            <w:tcBorders>
              <w:top w:val="nil"/>
              <w:left w:val="nil"/>
              <w:bottom w:val="nil"/>
              <w:right w:val="nil"/>
            </w:tcBorders>
            <w:shd w:val="clear" w:color="000000" w:fill="FFFFFF"/>
            <w:noWrap/>
            <w:vAlign w:val="center"/>
            <w:hideMark/>
          </w:tcPr>
          <w:p w14:paraId="7585E49F"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TOML area C</w:t>
            </w:r>
          </w:p>
        </w:tc>
        <w:tc>
          <w:tcPr>
            <w:tcW w:w="492" w:type="pct"/>
            <w:tcBorders>
              <w:top w:val="nil"/>
              <w:left w:val="nil"/>
              <w:bottom w:val="nil"/>
              <w:right w:val="nil"/>
            </w:tcBorders>
            <w:shd w:val="clear" w:color="000000" w:fill="FFFFFF"/>
            <w:noWrap/>
            <w:vAlign w:val="center"/>
            <w:hideMark/>
          </w:tcPr>
          <w:p w14:paraId="2CA08BCB"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29,246</w:t>
            </w:r>
          </w:p>
        </w:tc>
        <w:tc>
          <w:tcPr>
            <w:tcW w:w="271" w:type="pct"/>
            <w:tcBorders>
              <w:top w:val="nil"/>
              <w:left w:val="nil"/>
              <w:bottom w:val="nil"/>
              <w:right w:val="nil"/>
            </w:tcBorders>
            <w:shd w:val="clear" w:color="000000" w:fill="FFFFFF"/>
            <w:noWrap/>
            <w:vAlign w:val="center"/>
            <w:hideMark/>
          </w:tcPr>
          <w:p w14:paraId="261FB11B"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8,124</w:t>
            </w:r>
          </w:p>
        </w:tc>
        <w:tc>
          <w:tcPr>
            <w:tcW w:w="182" w:type="pct"/>
            <w:tcBorders>
              <w:top w:val="nil"/>
              <w:left w:val="nil"/>
              <w:bottom w:val="nil"/>
              <w:right w:val="nil"/>
            </w:tcBorders>
            <w:shd w:val="clear" w:color="000000" w:fill="FFFFFF"/>
            <w:noWrap/>
            <w:vAlign w:val="center"/>
            <w:hideMark/>
          </w:tcPr>
          <w:p w14:paraId="28DA21CA"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3.5</w:t>
            </w:r>
          </w:p>
        </w:tc>
        <w:tc>
          <w:tcPr>
            <w:tcW w:w="170" w:type="pct"/>
            <w:tcBorders>
              <w:top w:val="nil"/>
              <w:left w:val="nil"/>
              <w:bottom w:val="nil"/>
              <w:right w:val="nil"/>
            </w:tcBorders>
            <w:shd w:val="clear" w:color="000000" w:fill="FFFFFF"/>
            <w:noWrap/>
            <w:vAlign w:val="center"/>
            <w:hideMark/>
          </w:tcPr>
          <w:p w14:paraId="534F1913"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174" w:type="pct"/>
            <w:tcBorders>
              <w:top w:val="nil"/>
              <w:left w:val="nil"/>
              <w:bottom w:val="nil"/>
              <w:right w:val="nil"/>
            </w:tcBorders>
            <w:shd w:val="clear" w:color="000000" w:fill="FFFFFF"/>
            <w:noWrap/>
            <w:vAlign w:val="center"/>
            <w:hideMark/>
          </w:tcPr>
          <w:p w14:paraId="1C81CDD0"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3AC16B38" w14:textId="77777777" w:rsidR="004F22D5" w:rsidRPr="004F22D5" w:rsidRDefault="004F22D5" w:rsidP="004F22D5">
            <w:pPr>
              <w:spacing w:after="0" w:line="240" w:lineRule="auto"/>
              <w:jc w:val="left"/>
              <w:rPr>
                <w:rFonts w:ascii="Calibri" w:eastAsia="Times New Roman" w:hAnsi="Calibri" w:cs="Calibri"/>
                <w:kern w:val="0"/>
                <w14:ligatures w14:val="none"/>
              </w:rPr>
            </w:pPr>
            <w:r w:rsidRPr="004F22D5">
              <w:rPr>
                <w:rFonts w:ascii="Calibri" w:eastAsia="Times New Roman" w:hAnsi="Calibri" w:cs="Calibri"/>
                <w:kern w:val="0"/>
                <w14:ligatures w14:val="none"/>
              </w:rPr>
              <w:t> </w:t>
            </w:r>
          </w:p>
        </w:tc>
        <w:tc>
          <w:tcPr>
            <w:tcW w:w="223" w:type="pct"/>
            <w:tcBorders>
              <w:top w:val="nil"/>
              <w:left w:val="nil"/>
              <w:bottom w:val="nil"/>
              <w:right w:val="nil"/>
            </w:tcBorders>
            <w:shd w:val="clear" w:color="000000" w:fill="FFFFFF"/>
            <w:noWrap/>
            <w:vAlign w:val="center"/>
            <w:hideMark/>
          </w:tcPr>
          <w:p w14:paraId="293B2833"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1,100</w:t>
            </w:r>
          </w:p>
        </w:tc>
        <w:tc>
          <w:tcPr>
            <w:tcW w:w="196" w:type="pct"/>
            <w:tcBorders>
              <w:top w:val="nil"/>
              <w:left w:val="nil"/>
              <w:bottom w:val="nil"/>
              <w:right w:val="nil"/>
            </w:tcBorders>
            <w:shd w:val="clear" w:color="000000" w:fill="FFFFFF"/>
            <w:noWrap/>
            <w:vAlign w:val="center"/>
            <w:hideMark/>
          </w:tcPr>
          <w:p w14:paraId="5D81F2BC"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223" w:type="pct"/>
            <w:tcBorders>
              <w:top w:val="nil"/>
              <w:left w:val="nil"/>
              <w:bottom w:val="nil"/>
              <w:right w:val="nil"/>
            </w:tcBorders>
            <w:shd w:val="clear" w:color="000000" w:fill="FFFFFF"/>
            <w:noWrap/>
            <w:vAlign w:val="center"/>
            <w:hideMark/>
          </w:tcPr>
          <w:p w14:paraId="5D49F7B4"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79B09352" w14:textId="77777777" w:rsidR="004F22D5" w:rsidRPr="004F22D5" w:rsidRDefault="004F22D5" w:rsidP="004F22D5">
            <w:pPr>
              <w:spacing w:after="0" w:line="240" w:lineRule="auto"/>
              <w:jc w:val="left"/>
              <w:rPr>
                <w:rFonts w:ascii="Calibri" w:eastAsia="Times New Roman" w:hAnsi="Calibri" w:cs="Calibri"/>
                <w:kern w:val="0"/>
                <w14:ligatures w14:val="none"/>
              </w:rPr>
            </w:pPr>
            <w:r w:rsidRPr="004F22D5">
              <w:rPr>
                <w:rFonts w:ascii="Calibri" w:eastAsia="Times New Roman" w:hAnsi="Calibri" w:cs="Calibri"/>
                <w:kern w:val="0"/>
                <w14:ligatures w14:val="none"/>
              </w:rPr>
              <w:t> </w:t>
            </w:r>
          </w:p>
        </w:tc>
        <w:tc>
          <w:tcPr>
            <w:tcW w:w="333" w:type="pct"/>
            <w:tcBorders>
              <w:top w:val="nil"/>
              <w:left w:val="nil"/>
              <w:bottom w:val="nil"/>
              <w:right w:val="nil"/>
            </w:tcBorders>
            <w:shd w:val="clear" w:color="000000" w:fill="FFFFFF"/>
            <w:vAlign w:val="center"/>
            <w:hideMark/>
          </w:tcPr>
          <w:p w14:paraId="0610B651"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105</w:t>
            </w:r>
          </w:p>
        </w:tc>
      </w:tr>
      <w:tr w:rsidR="00D12F84" w:rsidRPr="004F22D5" w14:paraId="4B231722" w14:textId="77777777" w:rsidTr="00D12F84">
        <w:trPr>
          <w:trHeight w:val="288"/>
        </w:trPr>
        <w:tc>
          <w:tcPr>
            <w:tcW w:w="539" w:type="pct"/>
            <w:vMerge/>
            <w:tcBorders>
              <w:top w:val="nil"/>
              <w:left w:val="nil"/>
              <w:bottom w:val="nil"/>
              <w:right w:val="nil"/>
            </w:tcBorders>
            <w:vAlign w:val="center"/>
            <w:hideMark/>
          </w:tcPr>
          <w:p w14:paraId="04AA2849" w14:textId="77777777" w:rsidR="004F22D5" w:rsidRPr="004F22D5" w:rsidRDefault="004F22D5" w:rsidP="004F22D5">
            <w:pPr>
              <w:spacing w:after="0" w:line="240" w:lineRule="auto"/>
              <w:jc w:val="left"/>
              <w:rPr>
                <w:rFonts w:eastAsia="Times New Roman" w:cs="Times New Roman"/>
                <w:kern w:val="0"/>
                <w:sz w:val="20"/>
                <w:szCs w:val="20"/>
                <w14:ligatures w14:val="none"/>
              </w:rPr>
            </w:pPr>
          </w:p>
        </w:tc>
        <w:tc>
          <w:tcPr>
            <w:tcW w:w="559" w:type="pct"/>
            <w:vMerge/>
            <w:tcBorders>
              <w:top w:val="nil"/>
              <w:left w:val="nil"/>
              <w:bottom w:val="nil"/>
              <w:right w:val="nil"/>
            </w:tcBorders>
            <w:vAlign w:val="center"/>
            <w:hideMark/>
          </w:tcPr>
          <w:p w14:paraId="0ED832BE" w14:textId="77777777" w:rsidR="004F22D5" w:rsidRPr="004F22D5" w:rsidRDefault="004F22D5" w:rsidP="004F22D5">
            <w:pPr>
              <w:spacing w:after="0" w:line="240" w:lineRule="auto"/>
              <w:jc w:val="left"/>
              <w:rPr>
                <w:rFonts w:eastAsia="Times New Roman" w:cs="Times New Roman"/>
                <w:kern w:val="0"/>
                <w:sz w:val="20"/>
                <w:szCs w:val="20"/>
                <w14:ligatures w14:val="none"/>
              </w:rPr>
            </w:pPr>
          </w:p>
        </w:tc>
        <w:tc>
          <w:tcPr>
            <w:tcW w:w="192" w:type="pct"/>
            <w:vMerge/>
            <w:tcBorders>
              <w:top w:val="nil"/>
              <w:left w:val="nil"/>
              <w:bottom w:val="nil"/>
              <w:right w:val="nil"/>
            </w:tcBorders>
            <w:vAlign w:val="center"/>
            <w:hideMark/>
          </w:tcPr>
          <w:p w14:paraId="171F5BAC" w14:textId="77777777" w:rsidR="004F22D5" w:rsidRPr="004F22D5" w:rsidRDefault="004F22D5" w:rsidP="004F22D5">
            <w:pPr>
              <w:spacing w:after="0" w:line="240" w:lineRule="auto"/>
              <w:jc w:val="left"/>
              <w:rPr>
                <w:rFonts w:eastAsia="Times New Roman" w:cs="Times New Roman"/>
                <w:kern w:val="0"/>
                <w:sz w:val="20"/>
                <w:szCs w:val="20"/>
                <w14:ligatures w14:val="none"/>
              </w:rPr>
            </w:pPr>
          </w:p>
        </w:tc>
        <w:tc>
          <w:tcPr>
            <w:tcW w:w="254" w:type="pct"/>
            <w:vMerge/>
            <w:tcBorders>
              <w:top w:val="nil"/>
              <w:left w:val="nil"/>
              <w:bottom w:val="nil"/>
              <w:right w:val="nil"/>
            </w:tcBorders>
            <w:vAlign w:val="center"/>
            <w:hideMark/>
          </w:tcPr>
          <w:p w14:paraId="290C9540" w14:textId="77777777" w:rsidR="004F22D5" w:rsidRPr="004F22D5" w:rsidRDefault="004F22D5" w:rsidP="004F22D5">
            <w:pPr>
              <w:spacing w:after="0" w:line="240" w:lineRule="auto"/>
              <w:jc w:val="left"/>
              <w:rPr>
                <w:rFonts w:eastAsia="Times New Roman" w:cs="Times New Roman"/>
                <w:kern w:val="0"/>
                <w:sz w:val="20"/>
                <w:szCs w:val="20"/>
                <w14:ligatures w14:val="none"/>
              </w:rPr>
            </w:pPr>
          </w:p>
        </w:tc>
        <w:tc>
          <w:tcPr>
            <w:tcW w:w="333" w:type="pct"/>
            <w:tcBorders>
              <w:top w:val="nil"/>
              <w:left w:val="nil"/>
              <w:bottom w:val="nil"/>
              <w:right w:val="nil"/>
            </w:tcBorders>
            <w:shd w:val="clear" w:color="000000" w:fill="FFFFFF"/>
            <w:noWrap/>
            <w:vAlign w:val="center"/>
            <w:hideMark/>
          </w:tcPr>
          <w:p w14:paraId="62C681D4"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4,345-4,750</w:t>
            </w:r>
          </w:p>
        </w:tc>
        <w:tc>
          <w:tcPr>
            <w:tcW w:w="677" w:type="pct"/>
            <w:tcBorders>
              <w:top w:val="nil"/>
              <w:left w:val="nil"/>
              <w:bottom w:val="nil"/>
              <w:right w:val="nil"/>
            </w:tcBorders>
            <w:shd w:val="clear" w:color="000000" w:fill="FFFFFF"/>
            <w:noWrap/>
            <w:vAlign w:val="center"/>
            <w:hideMark/>
          </w:tcPr>
          <w:p w14:paraId="746F8A17"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TOML area D</w:t>
            </w:r>
          </w:p>
        </w:tc>
        <w:tc>
          <w:tcPr>
            <w:tcW w:w="492" w:type="pct"/>
            <w:tcBorders>
              <w:top w:val="nil"/>
              <w:left w:val="nil"/>
              <w:bottom w:val="nil"/>
              <w:right w:val="nil"/>
            </w:tcBorders>
            <w:shd w:val="clear" w:color="000000" w:fill="FFFFFF"/>
            <w:noWrap/>
            <w:vAlign w:val="center"/>
            <w:hideMark/>
          </w:tcPr>
          <w:p w14:paraId="761179A8"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20,200</w:t>
            </w:r>
          </w:p>
        </w:tc>
        <w:tc>
          <w:tcPr>
            <w:tcW w:w="271" w:type="pct"/>
            <w:tcBorders>
              <w:top w:val="nil"/>
              <w:left w:val="nil"/>
              <w:bottom w:val="nil"/>
              <w:right w:val="nil"/>
            </w:tcBorders>
            <w:shd w:val="clear" w:color="000000" w:fill="FFFFFF"/>
            <w:noWrap/>
            <w:vAlign w:val="center"/>
            <w:hideMark/>
          </w:tcPr>
          <w:p w14:paraId="1775120D"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5,611</w:t>
            </w:r>
          </w:p>
        </w:tc>
        <w:tc>
          <w:tcPr>
            <w:tcW w:w="182" w:type="pct"/>
            <w:tcBorders>
              <w:top w:val="nil"/>
              <w:left w:val="nil"/>
              <w:bottom w:val="nil"/>
              <w:right w:val="nil"/>
            </w:tcBorders>
            <w:shd w:val="clear" w:color="000000" w:fill="FFFFFF"/>
            <w:noWrap/>
            <w:vAlign w:val="center"/>
            <w:hideMark/>
          </w:tcPr>
          <w:p w14:paraId="0142457B"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3.5</w:t>
            </w:r>
          </w:p>
        </w:tc>
        <w:tc>
          <w:tcPr>
            <w:tcW w:w="170" w:type="pct"/>
            <w:tcBorders>
              <w:top w:val="nil"/>
              <w:left w:val="nil"/>
              <w:bottom w:val="nil"/>
              <w:right w:val="nil"/>
            </w:tcBorders>
            <w:shd w:val="clear" w:color="000000" w:fill="FFFFFF"/>
            <w:noWrap/>
            <w:vAlign w:val="center"/>
            <w:hideMark/>
          </w:tcPr>
          <w:p w14:paraId="66704178"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174" w:type="pct"/>
            <w:tcBorders>
              <w:top w:val="nil"/>
              <w:left w:val="nil"/>
              <w:bottom w:val="nil"/>
              <w:right w:val="nil"/>
            </w:tcBorders>
            <w:shd w:val="clear" w:color="000000" w:fill="FFFFFF"/>
            <w:noWrap/>
            <w:vAlign w:val="center"/>
            <w:hideMark/>
          </w:tcPr>
          <w:p w14:paraId="7B8C84DD"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58D209A5" w14:textId="77777777" w:rsidR="004F22D5" w:rsidRPr="004F22D5" w:rsidRDefault="004F22D5" w:rsidP="004F22D5">
            <w:pPr>
              <w:spacing w:after="0" w:line="240" w:lineRule="auto"/>
              <w:jc w:val="left"/>
              <w:rPr>
                <w:rFonts w:ascii="Calibri" w:eastAsia="Times New Roman" w:hAnsi="Calibri" w:cs="Calibri"/>
                <w:kern w:val="0"/>
                <w14:ligatures w14:val="none"/>
              </w:rPr>
            </w:pPr>
            <w:r w:rsidRPr="004F22D5">
              <w:rPr>
                <w:rFonts w:ascii="Calibri" w:eastAsia="Times New Roman" w:hAnsi="Calibri" w:cs="Calibri"/>
                <w:kern w:val="0"/>
                <w14:ligatures w14:val="none"/>
              </w:rPr>
              <w:t> </w:t>
            </w:r>
          </w:p>
        </w:tc>
        <w:tc>
          <w:tcPr>
            <w:tcW w:w="223" w:type="pct"/>
            <w:tcBorders>
              <w:top w:val="nil"/>
              <w:left w:val="nil"/>
              <w:bottom w:val="nil"/>
              <w:right w:val="nil"/>
            </w:tcBorders>
            <w:shd w:val="clear" w:color="000000" w:fill="FFFFFF"/>
            <w:noWrap/>
            <w:vAlign w:val="center"/>
            <w:hideMark/>
          </w:tcPr>
          <w:p w14:paraId="0CC8E66C"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4,400</w:t>
            </w:r>
          </w:p>
        </w:tc>
        <w:tc>
          <w:tcPr>
            <w:tcW w:w="196" w:type="pct"/>
            <w:tcBorders>
              <w:top w:val="nil"/>
              <w:left w:val="nil"/>
              <w:bottom w:val="nil"/>
              <w:right w:val="nil"/>
            </w:tcBorders>
            <w:shd w:val="clear" w:color="000000" w:fill="FFFFFF"/>
            <w:noWrap/>
            <w:vAlign w:val="center"/>
            <w:hideMark/>
          </w:tcPr>
          <w:p w14:paraId="123C6ACB"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223" w:type="pct"/>
            <w:tcBorders>
              <w:top w:val="nil"/>
              <w:left w:val="nil"/>
              <w:bottom w:val="nil"/>
              <w:right w:val="nil"/>
            </w:tcBorders>
            <w:shd w:val="clear" w:color="000000" w:fill="FFFFFF"/>
            <w:noWrap/>
            <w:vAlign w:val="center"/>
            <w:hideMark/>
          </w:tcPr>
          <w:p w14:paraId="32D9B202"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90" w:type="pct"/>
            <w:tcBorders>
              <w:top w:val="nil"/>
              <w:left w:val="nil"/>
              <w:bottom w:val="nil"/>
              <w:right w:val="nil"/>
            </w:tcBorders>
            <w:shd w:val="clear" w:color="000000" w:fill="FFFFFF"/>
            <w:noWrap/>
            <w:vAlign w:val="bottom"/>
            <w:hideMark/>
          </w:tcPr>
          <w:p w14:paraId="648EBC68" w14:textId="77777777" w:rsidR="004F22D5" w:rsidRPr="004F22D5" w:rsidRDefault="004F22D5" w:rsidP="004F22D5">
            <w:pPr>
              <w:spacing w:after="0" w:line="240" w:lineRule="auto"/>
              <w:jc w:val="left"/>
              <w:rPr>
                <w:rFonts w:ascii="Calibri" w:eastAsia="Times New Roman" w:hAnsi="Calibri" w:cs="Calibri"/>
                <w:kern w:val="0"/>
                <w14:ligatures w14:val="none"/>
              </w:rPr>
            </w:pPr>
            <w:r w:rsidRPr="004F22D5">
              <w:rPr>
                <w:rFonts w:ascii="Calibri" w:eastAsia="Times New Roman" w:hAnsi="Calibri" w:cs="Calibri"/>
                <w:kern w:val="0"/>
                <w14:ligatures w14:val="none"/>
              </w:rPr>
              <w:t> </w:t>
            </w:r>
          </w:p>
        </w:tc>
        <w:tc>
          <w:tcPr>
            <w:tcW w:w="333" w:type="pct"/>
            <w:tcBorders>
              <w:top w:val="nil"/>
              <w:left w:val="nil"/>
              <w:bottom w:val="nil"/>
              <w:right w:val="nil"/>
            </w:tcBorders>
            <w:shd w:val="clear" w:color="000000" w:fill="FFFFFF"/>
            <w:vAlign w:val="center"/>
            <w:hideMark/>
          </w:tcPr>
          <w:p w14:paraId="52DEDF23"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152</w:t>
            </w:r>
          </w:p>
        </w:tc>
      </w:tr>
      <w:tr w:rsidR="00D12F84" w:rsidRPr="004F22D5" w14:paraId="26D482B5" w14:textId="77777777" w:rsidTr="00D12F84">
        <w:trPr>
          <w:trHeight w:val="288"/>
        </w:trPr>
        <w:tc>
          <w:tcPr>
            <w:tcW w:w="539" w:type="pct"/>
            <w:tcBorders>
              <w:top w:val="nil"/>
              <w:left w:val="nil"/>
              <w:bottom w:val="single" w:sz="4" w:space="0" w:color="auto"/>
              <w:right w:val="nil"/>
            </w:tcBorders>
            <w:shd w:val="clear" w:color="000000" w:fill="F2F2F2"/>
            <w:vAlign w:val="center"/>
            <w:hideMark/>
          </w:tcPr>
          <w:p w14:paraId="1C3B4FE4" w14:textId="77777777" w:rsidR="004F22D5" w:rsidRPr="004F22D5" w:rsidRDefault="004F22D5" w:rsidP="004F22D5">
            <w:pPr>
              <w:spacing w:after="0" w:line="240" w:lineRule="auto"/>
              <w:jc w:val="left"/>
              <w:rPr>
                <w:rFonts w:eastAsia="Times New Roman" w:cs="Times New Roman"/>
                <w:kern w:val="0"/>
                <w:sz w:val="20"/>
                <w:szCs w:val="20"/>
                <w14:ligatures w14:val="none"/>
              </w:rPr>
            </w:pPr>
            <w:r w:rsidRPr="004F22D5">
              <w:rPr>
                <w:rFonts w:eastAsia="Times New Roman" w:cs="Times New Roman"/>
                <w:kern w:val="0"/>
                <w:sz w:val="20"/>
                <w:szCs w:val="20"/>
                <w14:ligatures w14:val="none"/>
              </w:rPr>
              <w:t>Cuvelier et al. (2020)</w:t>
            </w:r>
          </w:p>
        </w:tc>
        <w:tc>
          <w:tcPr>
            <w:tcW w:w="559" w:type="pct"/>
            <w:tcBorders>
              <w:top w:val="nil"/>
              <w:left w:val="nil"/>
              <w:bottom w:val="single" w:sz="4" w:space="0" w:color="auto"/>
              <w:right w:val="nil"/>
            </w:tcBorders>
            <w:shd w:val="clear" w:color="000000" w:fill="F2F2F2"/>
            <w:noWrap/>
            <w:vAlign w:val="center"/>
            <w:hideMark/>
          </w:tcPr>
          <w:p w14:paraId="2A749DD2" w14:textId="77777777" w:rsidR="004F22D5" w:rsidRPr="004F22D5" w:rsidRDefault="004F22D5" w:rsidP="004F22D5">
            <w:pPr>
              <w:spacing w:after="0" w:line="240" w:lineRule="auto"/>
              <w:jc w:val="left"/>
              <w:rPr>
                <w:rFonts w:eastAsia="Times New Roman" w:cs="Times New Roman"/>
                <w:kern w:val="0"/>
                <w:sz w:val="20"/>
                <w:szCs w:val="20"/>
                <w14:ligatures w14:val="none"/>
              </w:rPr>
            </w:pPr>
            <w:r w:rsidRPr="004F22D5">
              <w:rPr>
                <w:rFonts w:eastAsia="Times New Roman" w:cs="Times New Roman"/>
                <w:kern w:val="0"/>
                <w:sz w:val="20"/>
                <w:szCs w:val="20"/>
                <w14:ligatures w14:val="none"/>
              </w:rPr>
              <w:t>ROV Kiel 6000</w:t>
            </w:r>
          </w:p>
        </w:tc>
        <w:tc>
          <w:tcPr>
            <w:tcW w:w="192" w:type="pct"/>
            <w:tcBorders>
              <w:top w:val="nil"/>
              <w:left w:val="nil"/>
              <w:bottom w:val="single" w:sz="4" w:space="0" w:color="auto"/>
              <w:right w:val="nil"/>
            </w:tcBorders>
            <w:shd w:val="clear" w:color="000000" w:fill="F2F2F2"/>
            <w:vAlign w:val="center"/>
            <w:hideMark/>
          </w:tcPr>
          <w:p w14:paraId="56D73969"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o</w:t>
            </w:r>
          </w:p>
        </w:tc>
        <w:tc>
          <w:tcPr>
            <w:tcW w:w="254" w:type="pct"/>
            <w:tcBorders>
              <w:top w:val="nil"/>
              <w:left w:val="nil"/>
              <w:bottom w:val="single" w:sz="4" w:space="0" w:color="auto"/>
              <w:right w:val="nil"/>
            </w:tcBorders>
            <w:shd w:val="clear" w:color="000000" w:fill="F2F2F2"/>
            <w:vAlign w:val="center"/>
            <w:hideMark/>
          </w:tcPr>
          <w:p w14:paraId="19C24CDC"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yes</w:t>
            </w:r>
          </w:p>
        </w:tc>
        <w:tc>
          <w:tcPr>
            <w:tcW w:w="333" w:type="pct"/>
            <w:tcBorders>
              <w:top w:val="nil"/>
              <w:left w:val="nil"/>
              <w:bottom w:val="single" w:sz="4" w:space="0" w:color="auto"/>
              <w:right w:val="nil"/>
            </w:tcBorders>
            <w:shd w:val="clear" w:color="000000" w:fill="F2F2F2"/>
            <w:noWrap/>
            <w:vAlign w:val="center"/>
            <w:hideMark/>
          </w:tcPr>
          <w:p w14:paraId="4E0B53FC"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4,080-4,930</w:t>
            </w:r>
          </w:p>
        </w:tc>
        <w:tc>
          <w:tcPr>
            <w:tcW w:w="677" w:type="pct"/>
            <w:tcBorders>
              <w:top w:val="nil"/>
              <w:left w:val="nil"/>
              <w:bottom w:val="single" w:sz="4" w:space="0" w:color="auto"/>
              <w:right w:val="nil"/>
            </w:tcBorders>
            <w:shd w:val="clear" w:color="000000" w:fill="F2F2F2"/>
            <w:noWrap/>
            <w:vAlign w:val="center"/>
            <w:hideMark/>
          </w:tcPr>
          <w:p w14:paraId="23A1D000"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BGR, GSR, APEI CCFZ</w:t>
            </w:r>
          </w:p>
        </w:tc>
        <w:tc>
          <w:tcPr>
            <w:tcW w:w="492" w:type="pct"/>
            <w:tcBorders>
              <w:top w:val="nil"/>
              <w:left w:val="nil"/>
              <w:bottom w:val="single" w:sz="4" w:space="0" w:color="auto"/>
              <w:right w:val="nil"/>
            </w:tcBorders>
            <w:shd w:val="clear" w:color="000000" w:fill="F2F2F2"/>
            <w:noWrap/>
            <w:vAlign w:val="center"/>
            <w:hideMark/>
          </w:tcPr>
          <w:p w14:paraId="11B56798"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15,155</w:t>
            </w:r>
          </w:p>
        </w:tc>
        <w:tc>
          <w:tcPr>
            <w:tcW w:w="271" w:type="pct"/>
            <w:tcBorders>
              <w:top w:val="nil"/>
              <w:left w:val="nil"/>
              <w:bottom w:val="single" w:sz="4" w:space="0" w:color="auto"/>
              <w:right w:val="nil"/>
            </w:tcBorders>
            <w:shd w:val="clear" w:color="000000" w:fill="F2F2F2"/>
            <w:noWrap/>
            <w:vAlign w:val="center"/>
            <w:hideMark/>
          </w:tcPr>
          <w:p w14:paraId="7753F2A7"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182" w:type="pct"/>
            <w:tcBorders>
              <w:top w:val="nil"/>
              <w:left w:val="nil"/>
              <w:bottom w:val="single" w:sz="4" w:space="0" w:color="auto"/>
              <w:right w:val="nil"/>
            </w:tcBorders>
            <w:shd w:val="clear" w:color="000000" w:fill="F2F2F2"/>
            <w:noWrap/>
            <w:vAlign w:val="center"/>
            <w:hideMark/>
          </w:tcPr>
          <w:p w14:paraId="6A90F8F6"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c>
          <w:tcPr>
            <w:tcW w:w="170" w:type="pct"/>
            <w:tcBorders>
              <w:top w:val="nil"/>
              <w:left w:val="nil"/>
              <w:bottom w:val="single" w:sz="4" w:space="0" w:color="auto"/>
              <w:right w:val="nil"/>
            </w:tcBorders>
            <w:shd w:val="clear" w:color="000000" w:fill="F2F2F2"/>
            <w:noWrap/>
            <w:vAlign w:val="center"/>
            <w:hideMark/>
          </w:tcPr>
          <w:p w14:paraId="56ABDECA"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lt;1</w:t>
            </w:r>
          </w:p>
        </w:tc>
        <w:tc>
          <w:tcPr>
            <w:tcW w:w="174" w:type="pct"/>
            <w:tcBorders>
              <w:top w:val="nil"/>
              <w:left w:val="nil"/>
              <w:bottom w:val="single" w:sz="4" w:space="0" w:color="auto"/>
              <w:right w:val="nil"/>
            </w:tcBorders>
            <w:shd w:val="clear" w:color="000000" w:fill="F2F2F2"/>
            <w:noWrap/>
            <w:vAlign w:val="center"/>
            <w:hideMark/>
          </w:tcPr>
          <w:p w14:paraId="1A8EDB07"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5</w:t>
            </w:r>
          </w:p>
        </w:tc>
        <w:tc>
          <w:tcPr>
            <w:tcW w:w="90" w:type="pct"/>
            <w:tcBorders>
              <w:top w:val="nil"/>
              <w:left w:val="nil"/>
              <w:bottom w:val="single" w:sz="4" w:space="0" w:color="auto"/>
              <w:right w:val="nil"/>
            </w:tcBorders>
            <w:shd w:val="clear" w:color="000000" w:fill="F2F2F2"/>
            <w:noWrap/>
            <w:vAlign w:val="bottom"/>
            <w:hideMark/>
          </w:tcPr>
          <w:p w14:paraId="757567BE" w14:textId="77777777" w:rsidR="004F22D5" w:rsidRPr="004F22D5" w:rsidRDefault="004F22D5" w:rsidP="004F22D5">
            <w:pPr>
              <w:spacing w:after="0" w:line="240" w:lineRule="auto"/>
              <w:jc w:val="left"/>
              <w:rPr>
                <w:rFonts w:ascii="Calibri" w:eastAsia="Times New Roman" w:hAnsi="Calibri" w:cs="Calibri"/>
                <w:kern w:val="0"/>
                <w14:ligatures w14:val="none"/>
              </w:rPr>
            </w:pPr>
            <w:r w:rsidRPr="004F22D5">
              <w:rPr>
                <w:rFonts w:ascii="Calibri" w:eastAsia="Times New Roman" w:hAnsi="Calibri" w:cs="Calibri"/>
                <w:kern w:val="0"/>
                <w14:ligatures w14:val="none"/>
              </w:rPr>
              <w:t> </w:t>
            </w:r>
          </w:p>
        </w:tc>
        <w:tc>
          <w:tcPr>
            <w:tcW w:w="223" w:type="pct"/>
            <w:tcBorders>
              <w:top w:val="nil"/>
              <w:left w:val="nil"/>
              <w:bottom w:val="single" w:sz="4" w:space="0" w:color="auto"/>
              <w:right w:val="nil"/>
            </w:tcBorders>
            <w:shd w:val="clear" w:color="000000" w:fill="F2F2F2"/>
            <w:noWrap/>
            <w:vAlign w:val="center"/>
            <w:hideMark/>
          </w:tcPr>
          <w:p w14:paraId="3419D9D0"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1,744</w:t>
            </w:r>
          </w:p>
        </w:tc>
        <w:tc>
          <w:tcPr>
            <w:tcW w:w="196" w:type="pct"/>
            <w:tcBorders>
              <w:top w:val="nil"/>
              <w:left w:val="nil"/>
              <w:bottom w:val="single" w:sz="4" w:space="0" w:color="auto"/>
              <w:right w:val="nil"/>
            </w:tcBorders>
            <w:shd w:val="clear" w:color="000000" w:fill="F2F2F2"/>
            <w:noWrap/>
            <w:vAlign w:val="center"/>
            <w:hideMark/>
          </w:tcPr>
          <w:p w14:paraId="5EC5C8B8"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380</w:t>
            </w:r>
          </w:p>
        </w:tc>
        <w:tc>
          <w:tcPr>
            <w:tcW w:w="223" w:type="pct"/>
            <w:tcBorders>
              <w:top w:val="nil"/>
              <w:left w:val="nil"/>
              <w:bottom w:val="single" w:sz="4" w:space="0" w:color="auto"/>
              <w:right w:val="nil"/>
            </w:tcBorders>
            <w:shd w:val="clear" w:color="000000" w:fill="F2F2F2"/>
            <w:noWrap/>
            <w:vAlign w:val="center"/>
            <w:hideMark/>
          </w:tcPr>
          <w:p w14:paraId="64B2119C"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3,030</w:t>
            </w:r>
          </w:p>
        </w:tc>
        <w:tc>
          <w:tcPr>
            <w:tcW w:w="90" w:type="pct"/>
            <w:tcBorders>
              <w:top w:val="nil"/>
              <w:left w:val="nil"/>
              <w:bottom w:val="single" w:sz="4" w:space="0" w:color="auto"/>
              <w:right w:val="nil"/>
            </w:tcBorders>
            <w:shd w:val="clear" w:color="000000" w:fill="F2F2F2"/>
            <w:noWrap/>
            <w:vAlign w:val="bottom"/>
            <w:hideMark/>
          </w:tcPr>
          <w:p w14:paraId="1E5A748D" w14:textId="77777777" w:rsidR="004F22D5" w:rsidRPr="004F22D5" w:rsidRDefault="004F22D5" w:rsidP="004F22D5">
            <w:pPr>
              <w:spacing w:after="0" w:line="240" w:lineRule="auto"/>
              <w:jc w:val="left"/>
              <w:rPr>
                <w:rFonts w:ascii="Calibri" w:eastAsia="Times New Roman" w:hAnsi="Calibri" w:cs="Calibri"/>
                <w:kern w:val="0"/>
                <w14:ligatures w14:val="none"/>
              </w:rPr>
            </w:pPr>
            <w:r w:rsidRPr="004F22D5">
              <w:rPr>
                <w:rFonts w:ascii="Calibri" w:eastAsia="Times New Roman" w:hAnsi="Calibri" w:cs="Calibri"/>
                <w:kern w:val="0"/>
                <w14:ligatures w14:val="none"/>
              </w:rPr>
              <w:t> </w:t>
            </w:r>
          </w:p>
        </w:tc>
        <w:tc>
          <w:tcPr>
            <w:tcW w:w="333" w:type="pct"/>
            <w:tcBorders>
              <w:top w:val="nil"/>
              <w:left w:val="nil"/>
              <w:bottom w:val="single" w:sz="4" w:space="0" w:color="auto"/>
              <w:right w:val="nil"/>
            </w:tcBorders>
            <w:shd w:val="clear" w:color="000000" w:fill="F2F2F2"/>
            <w:vAlign w:val="center"/>
            <w:hideMark/>
          </w:tcPr>
          <w:p w14:paraId="0F3607C3" w14:textId="77777777" w:rsidR="004F22D5" w:rsidRPr="004F22D5" w:rsidRDefault="004F22D5" w:rsidP="004F22D5">
            <w:pPr>
              <w:spacing w:after="0" w:line="240" w:lineRule="auto"/>
              <w:jc w:val="center"/>
              <w:rPr>
                <w:rFonts w:eastAsia="Times New Roman" w:cs="Times New Roman"/>
                <w:kern w:val="0"/>
                <w:sz w:val="20"/>
                <w:szCs w:val="20"/>
                <w14:ligatures w14:val="none"/>
              </w:rPr>
            </w:pPr>
            <w:r w:rsidRPr="004F22D5">
              <w:rPr>
                <w:rFonts w:eastAsia="Times New Roman" w:cs="Times New Roman"/>
                <w:kern w:val="0"/>
                <w:sz w:val="20"/>
                <w:szCs w:val="20"/>
                <w14:ligatures w14:val="none"/>
              </w:rPr>
              <w:t>NA</w:t>
            </w:r>
          </w:p>
        </w:tc>
      </w:tr>
    </w:tbl>
    <w:p w14:paraId="4503A7E8" w14:textId="533F57B1" w:rsidR="0091717C" w:rsidRPr="0091717C" w:rsidRDefault="0091717C" w:rsidP="0091717C">
      <w:pPr>
        <w:spacing w:line="240" w:lineRule="auto"/>
        <w:rPr>
          <w:sz w:val="20"/>
          <w:lang w:val="en-GB"/>
        </w:rPr>
        <w:sectPr w:rsidR="0091717C" w:rsidRPr="0091717C" w:rsidSect="00E61D5E">
          <w:pgSz w:w="16838" w:h="11906" w:orient="landscape"/>
          <w:pgMar w:top="1417" w:right="1417" w:bottom="1417" w:left="1417" w:header="708" w:footer="708" w:gutter="0"/>
          <w:lnNumType w:countBy="1" w:restart="continuous"/>
          <w:cols w:space="708"/>
          <w:docGrid w:linePitch="360"/>
        </w:sectPr>
      </w:pPr>
      <w:r w:rsidRPr="0091717C">
        <w:rPr>
          <w:sz w:val="20"/>
        </w:rPr>
        <w:t xml:space="preserve">Table 2. Comparison of this study with other megafauna studies in nodule bearing Pacific areas in terms of megafauna density and </w:t>
      </w:r>
      <w:r w:rsidR="00013859" w:rsidRPr="0091717C">
        <w:rPr>
          <w:sz w:val="20"/>
        </w:rPr>
        <w:t>morpho</w:t>
      </w:r>
      <w:r w:rsidR="00013859">
        <w:rPr>
          <w:sz w:val="20"/>
        </w:rPr>
        <w:t>type</w:t>
      </w:r>
      <w:r w:rsidR="00013859" w:rsidRPr="0091717C">
        <w:rPr>
          <w:sz w:val="20"/>
        </w:rPr>
        <w:t xml:space="preserve"> </w:t>
      </w:r>
      <w:r w:rsidRPr="0091717C">
        <w:rPr>
          <w:sz w:val="20"/>
        </w:rPr>
        <w:t>richness. NA = (data) not available, Xeno = Xenophyophores. Megafauna taxon richness determined at the lowest taxonomical level possible.</w:t>
      </w:r>
    </w:p>
    <w:p w14:paraId="6D1A0FA9" w14:textId="48F678E4" w:rsidR="00F16356" w:rsidRDefault="00BF57A6" w:rsidP="00CD5585">
      <w:pPr>
        <w:rPr>
          <w:lang w:val="en-GB"/>
        </w:rPr>
      </w:pPr>
      <w:r>
        <w:lastRenderedPageBreak/>
        <w:t xml:space="preserve">Seen that the TOML and the GSR area are expected to receive similarly low POC fluxes </w:t>
      </w:r>
      <w:r>
        <w:fldChar w:fldCharType="begin"/>
      </w:r>
      <w:r w:rsidR="00002D28">
        <w:instrText xml:space="preserve"> ADDIN ZOTERO_ITEM CSL_CITATION {"citationID":"z5cWF6pX","properties":{"formattedCitation":"(Vanreusel et al., 2016; Volz et al., 2018)","plainCitation":"(Vanreusel et al., 2016; Volz et al., 2018)","noteIndex":0},"citationItems":[{"id":741,"uris":["http://zotero.org/groups/512020/items/5DHCXFTK"],"uri":["http://zotero.org/groups/512020/items/5DHCXFTK"],"itemData":{"id":741,"type":"article-journal","container-title":"Scientific Reports","DOI":"10.1038/srep26808","ISSN":"2045-2322","page":"26808","source":"CrossRef","title":"Threatened by mining, polymetallic nodules are required to preserve abyssal epifauna","volume":"6","author":[{"family":"Vanreusel","given":"Ann"},{"family":"Hilario","given":"Ana"},{"family":"Ribeiro","given":"Pedro A."},{"family":"Menot","given":"Lenaick"},{"family":"Arbizu","given":"Pedro Martínez"}],"issued":{"date-parts":[["2016",6,1]]}}},{"id":652,"uris":["http://zotero.org/groups/512020/items/7TTP2Q99"],"uri":["http://zotero.org/groups/512020/items/7TTP2Q99"],"itemData":{"id":652,"type":"article-journal","abstract":"The manganese nodule belt within the Clarion and Clipperton Fracture Zones (CCZ) in the abyssal NE Pacific Ocean is characterized by numerous seamounts, low organic matter (OM) depositional fluxes and meter-scale oxygen penetration depths (OPD) into the sediment. The region hosts contract areas for the exploration of polymetallic nodules and Areas of Particular Environmental Interest (APEI) as protected areas. In order to assess the impact of potential mining on these deep-sea sediments and ecosystems, a thorough determination of the natural spatial variability of depositional and geochemical conditions as well as biogeochemical processes and element fluxes in the different exploration areas is required. Here, we present a comparative study on (1) sedimentation rates and bioturbation depths, (2) redox zonation of the sediments and element fluxes as well as (3) rates and pathways of biogeochemical reactions at six sites in the eastern CCZ. The sites are located in four European contract areas and in the APEI3. Our results demonstrate that the natural spatial variability of depositional and (bio)geochemical conditions in this deep-sea sedimentary environment is much larger than previously thought. We found that the OPD varies between 1 and 4.5 m, while the sediments at two sites are oxic throughout the sampled interval (7.5 m depth). Below the OPD, manganese and nitrate reduction occur concurrently in the suboxic zone with pore-water Mn2+ concentrations of up to 25 µM. The thickness of the suboxic zone extends over depth intervals of less than 3 m to more than 8 m. Our data and the applied transport-reaction model suggest that the extension of the oxic and suboxic zones is ultimately determined by the (1) low flux of particulate organic carbon (POC) of 1–2 mg Corg m−2 d−1 to the seafloor, (2) low sedimentation rates between 0.2 and 1.15 cm kyr−1 and (3) oxidation of pore-water Mn2+ at depth. The diagenetic model reveals that aerobic respiration is the main biogeochemical process driving OM degradation. Due to very low POC fluxes of 1 mg Corg m−2 d−1 to the seafloor at the site investigated in the protected APEI3 area, respiration rates are twofold lower than at the other study sites. Thus, the APEI3 site does not represent the (bio)geochemical conditions that prevail in the other investigated sites located in the European contract areas. Lateral variations in surface water productivity are generally reflected in the POC fluxes to the seafloor across the various areas but deviate from this trend at two of the study sites. We suggest that the observed spatial variations in depositional and (bio)geochemical conditions result from differences in the degree of degradation of OM in the water column and heterogeneous sedimentation patterns caused by the interaction of bottom water currents with seafloor topography.","container-title":"Deep Sea Research Part I: Oceanographic Research Papers","DOI":"10.1016/j.dsr.2018.08.006","ISSN":"0967-0637","journalAbbreviation":"Deep Sea Research Part I: Oceanographic Research Papers","page":"159-172","source":"ScienceDirect","title":"Natural spatial variability of depositional conditions, biogeochemical processes and element fluxes in sediments of the eastern Clarion-Clipperton Zone, Pacific Ocean","volume":"140","author":[{"family":"Volz","given":"Jessica B."},{"family":"Mogollón","given":"José M."},{"family":"Geibert","given":"Walter"},{"family":"Arbizu","given":"Pedro Martínez"},{"family":"Koschinsky","given":"Andrea"},{"family":"Kasten","given":"Sabine"}],"issued":{"date-parts":[["2018",10,1]]}},"label":"page"}],"schema":"https://github.com/citation-style-language/schema/raw/master/csl-citation.json"} </w:instrText>
      </w:r>
      <w:r>
        <w:fldChar w:fldCharType="separate"/>
      </w:r>
      <w:r w:rsidR="00002D28" w:rsidRPr="00002D28">
        <w:rPr>
          <w:rFonts w:cs="Times New Roman"/>
        </w:rPr>
        <w:t>(Vanreusel et al., 2016; Volz et al., 2018)</w:t>
      </w:r>
      <w:r>
        <w:fldChar w:fldCharType="end"/>
      </w:r>
      <w:r>
        <w:t xml:space="preserve">, the differences in megafauna densities </w:t>
      </w:r>
      <w:r>
        <w:rPr>
          <w:lang w:val="en-GB"/>
        </w:rPr>
        <w:t>may be indicative of</w:t>
      </w:r>
      <w:r w:rsidRPr="00C9415E">
        <w:rPr>
          <w:lang w:val="en-GB"/>
        </w:rPr>
        <w:t xml:space="preserve"> a</w:t>
      </w:r>
      <w:r>
        <w:rPr>
          <w:lang w:val="en-GB"/>
        </w:rPr>
        <w:t>n</w:t>
      </w:r>
      <w:r w:rsidRPr="00C9415E">
        <w:rPr>
          <w:lang w:val="en-GB"/>
        </w:rPr>
        <w:t xml:space="preserve"> effect of the</w:t>
      </w:r>
      <w:r>
        <w:rPr>
          <w:lang w:val="en-GB"/>
        </w:rPr>
        <w:t xml:space="preserve"> difference in</w:t>
      </w:r>
      <w:r w:rsidRPr="00C9415E">
        <w:rPr>
          <w:lang w:val="en-GB"/>
        </w:rPr>
        <w:t xml:space="preserve"> altitude of </w:t>
      </w:r>
      <w:r>
        <w:rPr>
          <w:lang w:val="en-GB"/>
        </w:rPr>
        <w:t xml:space="preserve">the </w:t>
      </w:r>
      <w:r w:rsidRPr="00C9415E">
        <w:rPr>
          <w:lang w:val="en-GB"/>
        </w:rPr>
        <w:t xml:space="preserve">image collection </w:t>
      </w:r>
      <w:r w:rsidR="00A73D16" w:rsidRPr="00A73D16">
        <w:rPr>
          <w:lang w:val="en-GB"/>
        </w:rPr>
        <w:t>on the results of seabed surveys at the CCZ</w:t>
      </w:r>
      <w:r w:rsidRPr="00A73D16">
        <w:rPr>
          <w:lang w:val="en-GB"/>
        </w:rPr>
        <w:t xml:space="preserve">. </w:t>
      </w:r>
      <w:r w:rsidR="00A73D16" w:rsidRPr="00A73D16">
        <w:rPr>
          <w:lang w:val="en-GB"/>
        </w:rPr>
        <w:t>More</w:t>
      </w:r>
      <w:r w:rsidR="00F16356" w:rsidRPr="00A73D16">
        <w:rPr>
          <w:lang w:val="en-GB"/>
        </w:rPr>
        <w:t xml:space="preserve"> specifically</w:t>
      </w:r>
      <w:r w:rsidR="00A73D16" w:rsidRPr="00A73D16">
        <w:rPr>
          <w:lang w:val="en-GB"/>
        </w:rPr>
        <w:t xml:space="preserve">, </w:t>
      </w:r>
      <w:r w:rsidR="00F16356" w:rsidRPr="00A73D16">
        <w:rPr>
          <w:lang w:val="en-GB"/>
        </w:rPr>
        <w:t>the megafaunal densities reported in the present s</w:t>
      </w:r>
      <w:r w:rsidR="00E61D5E" w:rsidRPr="00A73D16">
        <w:rPr>
          <w:lang w:val="en-GB"/>
        </w:rPr>
        <w:t>tudy</w:t>
      </w:r>
      <w:r w:rsidR="00A73D16" w:rsidRPr="00A73D16">
        <w:rPr>
          <w:lang w:val="en-GB"/>
        </w:rPr>
        <w:t xml:space="preserve"> are most probably an underestimation</w:t>
      </w:r>
      <w:r w:rsidR="00E61D5E" w:rsidRPr="00A73D16">
        <w:rPr>
          <w:lang w:val="en-GB"/>
        </w:rPr>
        <w:t xml:space="preserve">. </w:t>
      </w:r>
      <w:r w:rsidR="00C7265C" w:rsidRPr="00C9415E">
        <w:rPr>
          <w:lang w:val="en-GB"/>
        </w:rPr>
        <w:t>On the other hand,</w:t>
      </w:r>
      <w:r w:rsidR="00C7265C">
        <w:rPr>
          <w:lang w:val="en-GB"/>
        </w:rPr>
        <w:t xml:space="preserve"> t</w:t>
      </w:r>
      <w:r w:rsidR="003A7C89" w:rsidRPr="003A7C89">
        <w:rPr>
          <w:lang w:val="en-GB"/>
        </w:rPr>
        <w:t xml:space="preserve">he older studies conducted by </w:t>
      </w:r>
      <w:r w:rsidR="00312465">
        <w:rPr>
          <w:lang w:val="en-GB"/>
        </w:rPr>
        <w:t xml:space="preserve">Morgan </w:t>
      </w:r>
      <w:r w:rsidR="00312465" w:rsidRPr="00312465">
        <w:rPr>
          <w:i/>
          <w:lang w:val="en-GB"/>
        </w:rPr>
        <w:t>et al.</w:t>
      </w:r>
      <w:r w:rsidR="00312465">
        <w:rPr>
          <w:lang w:val="en-GB"/>
        </w:rPr>
        <w:t xml:space="preserve"> </w:t>
      </w:r>
      <w:r w:rsidR="00312465">
        <w:rPr>
          <w:lang w:val="en-GB"/>
        </w:rPr>
        <w:fldChar w:fldCharType="begin"/>
      </w:r>
      <w:r w:rsidR="00312465">
        <w:rPr>
          <w:lang w:val="en-GB"/>
        </w:rPr>
        <w:instrText xml:space="preserve"> ADDIN ZOTERO_ITEM CSL_CITATION {"citationID":"73ZGyhve","properties":{"formattedCitation":"(1993)","plainCitation":"(1993)","noteIndex":0},"citationItems":[{"id":462,"uris":["http://zotero.org/groups/512020/items/75BZ6CF3"],"uri":["http://zotero.org/groups/512020/items/75BZ6CF3"],"itemData":{"id":462,"type":"article-journal","container-title":"Marine Georesources &amp; Geotechnology","DOI":"10.1080/10641199309379903","ISSN":"1064-119X, 1521-0618","issue":"1","language":"en","page":"1-25","source":"CrossRef","title":"Preliminary analysis of exploration data from Pacific deposits of manganese nodules","volume":"11","author":[{"family":"Morgan","given":"Charles L."},{"family":"Nichols","given":"Jean A."},{"family":"Selk","given":"Bruce W."},{"family":"Toth","given":"John R."},{"family":"Wallin","given":"Charles"}],"issued":{"date-parts":[["1993",1]]}},"suppress-author":true}],"schema":"https://github.com/citation-style-language/schema/raw/master/csl-citation.json"} </w:instrText>
      </w:r>
      <w:r w:rsidR="00312465">
        <w:rPr>
          <w:lang w:val="en-GB"/>
        </w:rPr>
        <w:fldChar w:fldCharType="separate"/>
      </w:r>
      <w:r w:rsidR="00312465" w:rsidRPr="00312465">
        <w:rPr>
          <w:rFonts w:cs="Times New Roman"/>
        </w:rPr>
        <w:t>(1993)</w:t>
      </w:r>
      <w:r w:rsidR="00312465">
        <w:rPr>
          <w:lang w:val="en-GB"/>
        </w:rPr>
        <w:fldChar w:fldCharType="end"/>
      </w:r>
      <w:r w:rsidR="003A7C89" w:rsidRPr="003A7C89">
        <w:rPr>
          <w:lang w:val="en-GB"/>
        </w:rPr>
        <w:t xml:space="preserve"> (region</w:t>
      </w:r>
      <w:r w:rsidR="00CA7951">
        <w:rPr>
          <w:lang w:val="en-GB"/>
        </w:rPr>
        <w:t>al CC</w:t>
      </w:r>
      <w:r w:rsidR="003A7C89" w:rsidRPr="003A7C89">
        <w:rPr>
          <w:lang w:val="en-GB"/>
        </w:rPr>
        <w:t xml:space="preserve">Z study), Tilot </w:t>
      </w:r>
      <w:r w:rsidR="00312465">
        <w:rPr>
          <w:lang w:val="en-GB"/>
        </w:rPr>
        <w:fldChar w:fldCharType="begin"/>
      </w:r>
      <w:r w:rsidR="00747081">
        <w:rPr>
          <w:lang w:val="en-GB"/>
        </w:rPr>
        <w:instrText xml:space="preserve"> ADDIN ZOTERO_ITEM CSL_CITATION {"citationID":"YcDF2xGN","properties":{"formattedCitation":"(2006)","plainCitation":"(2006)","noteIndex":0},"citationItems":[{"id":448,"uris":["http://zotero.org/groups/512020/items/I83KDZMI"],"uri":["http://zotero.org/groups/512020/items/I83KDZMI"],"itemData":{"id":448,"type":"report","collection-title":"IOC technical series","event-place":"Paris","number":"69","publisher":"UNESCO","publisher-place":"Paris","title":"Biodiversity and distribution of the megafauna. Vol. 1: the polymetallic nodule ecosystem of the Eastern Equatorial Pacific Ocean","author":[{"family":"Tilot","given":"Virginie"}],"issued":{"date-parts":[["2006"]]}},"suppress-author":true}],"schema":"https://github.com/citation-style-language/schema/raw/master/csl-citation.json"} </w:instrText>
      </w:r>
      <w:r w:rsidR="00312465">
        <w:rPr>
          <w:lang w:val="en-GB"/>
        </w:rPr>
        <w:fldChar w:fldCharType="separate"/>
      </w:r>
      <w:r w:rsidR="00747081" w:rsidRPr="00747081">
        <w:rPr>
          <w:rFonts w:cs="Times New Roman"/>
        </w:rPr>
        <w:t>(2006)</w:t>
      </w:r>
      <w:r w:rsidR="00312465">
        <w:rPr>
          <w:lang w:val="en-GB"/>
        </w:rPr>
        <w:fldChar w:fldCharType="end"/>
      </w:r>
      <w:r w:rsidR="003A7C89" w:rsidRPr="003A7C89">
        <w:rPr>
          <w:lang w:val="en-GB"/>
        </w:rPr>
        <w:t xml:space="preserve"> (</w:t>
      </w:r>
      <w:r w:rsidR="00B73220">
        <w:rPr>
          <w:lang w:val="en-GB"/>
        </w:rPr>
        <w:t>IFREMER contract</w:t>
      </w:r>
      <w:r w:rsidR="00EA0B6B">
        <w:rPr>
          <w:lang w:val="en-GB"/>
        </w:rPr>
        <w:t xml:space="preserve"> area), and Tkat</w:t>
      </w:r>
      <w:r w:rsidR="003A7C89" w:rsidRPr="003A7C89">
        <w:rPr>
          <w:lang w:val="en-GB"/>
        </w:rPr>
        <w:t>c</w:t>
      </w:r>
      <w:r w:rsidR="00EA0B6B">
        <w:rPr>
          <w:lang w:val="en-GB"/>
        </w:rPr>
        <w:t>h</w:t>
      </w:r>
      <w:r w:rsidR="003A7C89" w:rsidRPr="003A7C89">
        <w:rPr>
          <w:lang w:val="en-GB"/>
        </w:rPr>
        <w:t>en</w:t>
      </w:r>
      <w:r w:rsidR="00EA0B6B">
        <w:rPr>
          <w:lang w:val="en-GB"/>
        </w:rPr>
        <w:t>k</w:t>
      </w:r>
      <w:r w:rsidR="003A7C89" w:rsidRPr="003A7C89">
        <w:rPr>
          <w:lang w:val="en-GB"/>
        </w:rPr>
        <w:t xml:space="preserve">o &amp; Radziejewska </w:t>
      </w:r>
      <w:r w:rsidR="00EA0B6B">
        <w:rPr>
          <w:lang w:val="en-GB"/>
        </w:rPr>
        <w:fldChar w:fldCharType="begin"/>
      </w:r>
      <w:r w:rsidR="00050E3D">
        <w:rPr>
          <w:lang w:val="en-GB"/>
        </w:rPr>
        <w:instrText xml:space="preserve"> ADDIN ZOTERO_ITEM CSL_CITATION {"citationID":"gGxOf1Ie","properties":{"formattedCitation":"(1998)","plainCitation":"(1998)","noteIndex":0},"citationItems":[{"id":760,"uris":["http://zotero.org/groups/512020/items/8ICKHD6B"],"uri":["http://zotero.org/groups/512020/items/8ICKHD6B"],"itemData":{"id":760,"type":"paper-conference","call-number":"EP-T50","container-title":"Proceedings of the eight international offshore and polar engineering conference","event-place":"Montreal, Canada","publisher-place":"Montreal, Canada","title":"Recovery and recolonization process in the area disturbed by a polymetallic nodule collector simulator","author":[{"literal":"Tkatchenko"},{"family":"Radziejewska","given":"Teresa"}],"issued":{"date-parts":[["1998"]]}},"suppress-author":true}],"schema":"https://github.com/citation-style-language/schema/raw/master/csl-citation.json"} </w:instrText>
      </w:r>
      <w:r w:rsidR="00EA0B6B">
        <w:rPr>
          <w:lang w:val="en-GB"/>
        </w:rPr>
        <w:fldChar w:fldCharType="separate"/>
      </w:r>
      <w:r w:rsidR="00050E3D" w:rsidRPr="00050E3D">
        <w:rPr>
          <w:rFonts w:cs="Times New Roman"/>
        </w:rPr>
        <w:t>(1998)</w:t>
      </w:r>
      <w:r w:rsidR="00EA0B6B">
        <w:rPr>
          <w:lang w:val="en-GB"/>
        </w:rPr>
        <w:fldChar w:fldCharType="end"/>
      </w:r>
      <w:r w:rsidR="003A7C89" w:rsidRPr="003A7C89">
        <w:rPr>
          <w:lang w:val="en-GB"/>
        </w:rPr>
        <w:t xml:space="preserve"> and Radziejewska &amp; Stoyanova </w:t>
      </w:r>
      <w:r w:rsidR="003A7C89" w:rsidRPr="003A7C89">
        <w:rPr>
          <w:lang w:val="en-GB"/>
        </w:rPr>
        <w:fldChar w:fldCharType="begin"/>
      </w:r>
      <w:r w:rsidR="00312465">
        <w:rPr>
          <w:lang w:val="en-GB"/>
        </w:rPr>
        <w:instrText xml:space="preserve"> ADDIN ZOTERO_ITEM CSL_CITATION {"citationID":"CVlsHwvv","properties":{"formattedCitation":"(2000)","plainCitation":"(2000)","noteIndex":0},"citationItems":[{"id":781,"uris":["http://zotero.org/groups/512020/items/5E5M8HRI"],"uri":["http://zotero.org/groups/512020/items/5E5M8HRI"],"itemData":{"id":781,"type":"article-journal","container-title":"Oceanological Studies","issue":"2","page":"83-101","title":"Abyssal epibenthic megafauna of the Clarion-Clipperton area (NE Pacific): changes in time and space versus anthropogenic environmental disturbance","volume":"29","author":[{"family":"Radziejewska","given":"Teresa"},{"family":"Stoyanova","given":"Valcana"}],"issued":{"date-parts":[["2000"]]}},"suppress-author":true}],"schema":"https://github.com/citation-style-language/schema/raw/master/csl-citation.json"} </w:instrText>
      </w:r>
      <w:r w:rsidR="003A7C89" w:rsidRPr="003A7C89">
        <w:rPr>
          <w:lang w:val="en-GB"/>
        </w:rPr>
        <w:fldChar w:fldCharType="separate"/>
      </w:r>
      <w:r w:rsidR="003A7C89" w:rsidRPr="003A7C89">
        <w:rPr>
          <w:rFonts w:cs="Times New Roman"/>
        </w:rPr>
        <w:t>(2000)</w:t>
      </w:r>
      <w:r w:rsidR="003A7C89" w:rsidRPr="003A7C89">
        <w:rPr>
          <w:lang w:val="en-GB"/>
        </w:rPr>
        <w:fldChar w:fldCharType="end"/>
      </w:r>
      <w:r w:rsidR="00B73220">
        <w:rPr>
          <w:lang w:val="en-GB"/>
        </w:rPr>
        <w:t xml:space="preserve"> (both IOM contract</w:t>
      </w:r>
      <w:r w:rsidR="003A7C89" w:rsidRPr="003A7C89">
        <w:rPr>
          <w:lang w:val="en-GB"/>
        </w:rPr>
        <w:t xml:space="preserve"> area) showed in comparison relatively low densities, which may be related to t</w:t>
      </w:r>
      <w:r w:rsidR="003A7C89" w:rsidRPr="006307AC">
        <w:rPr>
          <w:lang w:val="en-GB"/>
        </w:rPr>
        <w:t>he less advanced camera technology (incl. lower resolution)</w:t>
      </w:r>
      <w:r w:rsidR="00F1658F">
        <w:rPr>
          <w:lang w:val="en-GB"/>
        </w:rPr>
        <w:t xml:space="preserve"> and </w:t>
      </w:r>
      <w:r w:rsidR="000F7D8C">
        <w:rPr>
          <w:lang w:val="en-GB"/>
        </w:rPr>
        <w:t>difficulties in</w:t>
      </w:r>
      <w:r w:rsidR="00F1658F">
        <w:rPr>
          <w:lang w:val="en-GB"/>
        </w:rPr>
        <w:t xml:space="preserve"> </w:t>
      </w:r>
      <w:r w:rsidR="000F7D8C">
        <w:rPr>
          <w:lang w:val="en-GB"/>
        </w:rPr>
        <w:t xml:space="preserve">estimating </w:t>
      </w:r>
      <w:r w:rsidR="00F1658F">
        <w:rPr>
          <w:lang w:val="en-GB"/>
        </w:rPr>
        <w:t>the seabed coverage</w:t>
      </w:r>
      <w:r w:rsidR="003A7C89" w:rsidRPr="006307AC">
        <w:rPr>
          <w:lang w:val="en-GB"/>
        </w:rPr>
        <w:t xml:space="preserve"> at the time of these surveys.</w:t>
      </w:r>
    </w:p>
    <w:p w14:paraId="2B1DB112" w14:textId="1F39AC46" w:rsidR="00E86891" w:rsidRDefault="00CD5585" w:rsidP="00E86891">
      <w:pPr>
        <w:rPr>
          <w:lang w:val="en-GB"/>
        </w:rPr>
      </w:pPr>
      <w:r>
        <w:rPr>
          <w:lang w:val="en-GB"/>
        </w:rPr>
        <w:t xml:space="preserve">Within the GSR </w:t>
      </w:r>
      <w:r w:rsidR="00B73220">
        <w:rPr>
          <w:lang w:val="en-GB"/>
        </w:rPr>
        <w:t>contract</w:t>
      </w:r>
      <w:r>
        <w:rPr>
          <w:lang w:val="en-GB"/>
        </w:rPr>
        <w:t xml:space="preserve"> area, we observed s</w:t>
      </w:r>
      <w:r w:rsidR="006B63C4">
        <w:rPr>
          <w:lang w:val="en-GB"/>
        </w:rPr>
        <w:t xml:space="preserve">imilar megafaunal abundance </w:t>
      </w:r>
      <w:r>
        <w:rPr>
          <w:lang w:val="en-GB"/>
        </w:rPr>
        <w:t xml:space="preserve">for sites B6S02 and B4S03. In abyssal nodule-bearing areas, bottom topography, local currents, sediment deposition rates, and nodule abundance are intrinsically linked on a local scale </w:t>
      </w:r>
      <w:r>
        <w:rPr>
          <w:lang w:val="en-GB"/>
        </w:rPr>
        <w:fldChar w:fldCharType="begin"/>
      </w:r>
      <w:r w:rsidR="00BE18D9">
        <w:rPr>
          <w:lang w:val="en-GB"/>
        </w:rPr>
        <w:instrText xml:space="preserve"> ADDIN ZOTERO_ITEM CSL_CITATION {"citationID":"tyfVgI8K","properties":{"formattedCitation":"(Mewes et al., 2014; Peukert et al., 2018)","plainCitation":"(Mewes et al., 2014; Peukert et al., 2018)","noteIndex":0},"citationItems":[{"id":647,"uris":["http://zotero.org/groups/512020/items/Q9A8MBXJ"],"uri":["http://zotero.org/groups/512020/items/Q9A8MBXJ"],"itemData":{"id":647,"type":"article-journal","abstract":"Manganese nodules of the Clarion–Clipperton Fracture Zone (CCFZ) in the NE Pacific Ocean are highly enriched in Ni, Cu, Co, Mo and rare-earth elements, and thus may be the subject of future mining operations. Elucidating the depositional and biogeochemical processes that contribute to nodule formation, as well as the respective redox environment, in both water column and sediment, supports our ability to locate future nodule deposits and to evaluate the potential ecological and environmental effects of future deep-sea mining. For these purposes we studied the local hydrodynamics and pore-water geochemistry with respect to the nodule coverage at four sites in the eastern CCFZ. Furthermore, we carried out selective leaching experiments at these sites in order to assess the potential mobility of Mn in the solid phase, and compared them with the spatial variations in sedimentation rates. We found that the oxygen penetration depth is 180–300 cm at all four sites, while reduction of Mn and NO3− is only significant below the oxygen penetration depth at sites with small or no nodules on the sediment surface. At the site without nodules, potential microbial respiration rates, determined by incubation experiments using 14C-labeled acetate, are slightly higher than at sites with nodules. Leaching experiments showed that surface sediments covered with big or medium-sized nodules are enriched in mobilizable Mn. Our deep oxygen measurements and pore-water data suggest that hydrogenetic and oxic-diagenetic processes control the present-day nodule growth at these sites, since free manganese from deeper sediments is unable to reach the sediment surface. We propose that the observed strong lateral contrasts in nodule size and abundance are sensitive to sedimentation rates, which in turn, are controlled by small-scale variations in seafloor topography and bottom-water current intensity.","call-number":"EP-M109","container-title":"Deep Sea Research Part I: Oceanographic Research Papers","DOI":"10.1016/j.dsr.2014.06.001","ISSN":"0967-0637","journalAbbreviation":"Deep Sea Research Part I: Oceanographic Research Papers","page":"125-141","source":"ScienceDirect","title":"Impact of depositional and biogeochemical processes on small scale variations in nodule abundance in the Clarion‐Clipperton Fracture Zone","volume":"91","author":[{"family":"Mewes","given":"K."},{"family":"Mogollón","given":"J. M."},{"family":"Picard","given":"A."},{"family":"Rühlemann","given":"C."},{"family":"Kuhn","given":"T."},{"family":"Nöthen","given":"K."},{"family":"Kasten","given":"S."}],"issued":{"date-parts":[["2014",9]]}},"label":"page"},{"id":673,"uris":["http://zotero.org/groups/512020/items/XD4P5VWE"],"uri":["http://zotero.org/groups/512020/items/XD4P5VWE"],"itemData":{"id":673,"type":"article-journal","abstract":"In this study, ship- and autonomous underwater vehicle (AUV)-based multibeam data from the German ferromanganese-nodule (Mn-nodule) license area in the Clarion–Clipperton Zone (CCZ; eastern Paciﬁc) are linked to ground-truth data from optical imaging. Photographs obtained by an AUV enable semi-quantitative assessments of nodule coverage at a spatial resolution in the range of meters. Together with high-resolution AUV bathymetry, this revealed a correlation of small-scale terrain variations ( &lt; 5 m horizontally, &lt; 1 m vertically) with nodule coverage. In the presented data set, increased nodule coverage could be correlated with slopes &gt; 1.8◦ and concave terrain. On a more regional scale, factors such as the geological setting (existence of horst and graben structures, sediment thickness, outcropping basement) and inﬂuence of bottom currents seem to play an essential role for the spatial variation of nodule coverage and the related hard substrate habitat.","container-title":"Biogeosciences","DOI":"10.5194/bg-15-2525-2018","ISSN":"1726-4189","issue":"8","language":"en","page":"2525-2549","source":"Crossref","title":"Understanding Mn-nodule distribution and evaluation of related deep-sea mining impacts using AUV-based hydroacoustic and optical data","volume":"15","author":[{"family":"Peukert","given":"Anne"},{"family":"Schoening","given":"Timm"},{"family":"Alevizos","given":"Evangelos"},{"family":"Köser","given":"Kevin"},{"family":"Kwasnitschka","given":"Tom"},{"family":"Greinert","given":"Jens"}],"issued":{"date-parts":[["2018",4,27]]}},"label":"page"}],"schema":"https://github.com/citation-style-language/schema/raw/master/csl-citation.json"} </w:instrText>
      </w:r>
      <w:r>
        <w:rPr>
          <w:lang w:val="en-GB"/>
        </w:rPr>
        <w:fldChar w:fldCharType="separate"/>
      </w:r>
      <w:r w:rsidR="00BE18D9" w:rsidRPr="00BE18D9">
        <w:rPr>
          <w:rFonts w:cs="Times New Roman"/>
        </w:rPr>
        <w:t>(Mewes et al., 2014; Peukert et al., 2018)</w:t>
      </w:r>
      <w:r>
        <w:rPr>
          <w:lang w:val="en-GB"/>
        </w:rPr>
        <w:fldChar w:fldCharType="end"/>
      </w:r>
      <w:r>
        <w:rPr>
          <w:lang w:val="en-GB"/>
        </w:rPr>
        <w:t xml:space="preserve"> and these abiotic parameters are known to affect megafauna abundance and community composition </w:t>
      </w:r>
      <w:r>
        <w:rPr>
          <w:lang w:val="en-GB"/>
        </w:rPr>
        <w:fldChar w:fldCharType="begin"/>
      </w:r>
      <w:r w:rsidR="00564FCB">
        <w:rPr>
          <w:lang w:val="en-GB"/>
        </w:rPr>
        <w:instrText xml:space="preserve"> ADDIN ZOTERO_ITEM CSL_CITATION {"citationID":"pbNv84p9","properties":{"formattedCitation":"(Radziejewska and Stoyanova, 2000; Amon et al., 2016; Vanreusel et al., 2016; Simon-Lled\\uc0\\u243{} et al., 2019b)","plainCitation":"(Radziejewska and Stoyanova, 2000; Amon et al., 2016; Vanreusel et al., 2016; Simon-Lledó et al., 2019b)","noteIndex":0},"citationItems":[{"id":781,"uris":["http://zotero.org/groups/512020/items/5E5M8HRI"],"uri":["http://zotero.org/groups/512020/items/5E5M8HRI"],"itemData":{"id":781,"type":"article-journal","container-title":"Oceanological Studies","issue":"2","page":"83-101","title":"Abyssal epibenthic megafauna of the Clarion-Clipperton area (NE Pacific): changes in time and space versus anthropogenic environmental disturbance","volume":"29","author":[{"family":"Radziejewska","given":"Teresa"},{"family":"Stoyanova","given":"Valcana"}],"issued":{"date-parts":[["2000"]]}},"label":"page"},{"id":734,"uris":["http://zotero.org/groups/512020/items/HVVC9STZ"],"uri":["http://zotero.org/groups/512020/items/HVVC9STZ"],"itemData":{"id":734,"type":"article-journal","call-number":"EP-A","container-title":"Scientific Reports","DOI":"10.1038/srep30492","ISSN":"2045-2322","page":"30492","source":"CrossRef","title":"Insights into the abundance and diversity of abyssal megafauna in a polymetallic-nodule region in the eastern Clarion-Clipperton Zone","volume":"6","author":[{"family":"Amon","given":"Diva J."},{"family":"Ziegler","given":"Amanda F."},{"family":"Dahlgren","given":"Thomas G."},{"family":"Glover","given":"Adrian G."},{"family":"Goineau","given":"Aurélie"},{"family":"Gooday","given":"Andrew J."},{"family":"Wiklund","given":"Helena"},{"family":"Smith","given":"Craig R."}],"issued":{"date-parts":[["2016",7,29]]}},"label":"page"},{"id":741,"uris":["http://zotero.org/groups/512020/items/5DHCXFTK"],"uri":["http://zotero.org/groups/512020/items/5DHCXFTK"],"itemData":{"id":741,"type":"article-journal","container-title":"Scientific Reports","DOI":"10.1038/srep26808","ISSN":"2045-2322","page":"26808","source":"CrossRef","title":"Threatened by mining, polymetallic nodules are required to preserve abyssal epifauna","volume":"6","author":[{"family":"Vanreusel","given":"Ann"},{"family":"Hilario","given":"Ana"},{"family":"Ribeiro","given":"Pedro A."},{"family":"Menot","given":"Lenaick"},{"family":"Arbizu","given":"Pedro Martínez"}],"issued":{"date-parts":[["2016",6,1]]}},"label":"page"},{"id":648,"uris":["http://zotero.org/groups/512020/items/S8WR4Q5J"],"uri":["http://zotero.org/groups/512020/items/S8WR4Q5J"],"itemData":{"id":648,"type":"article-journal","abstract":"The potential for imminent polymetallic nodule mining in the Clarion Clipperton Fracture Zone (CCZ) has attracted considerable scientific and public attention. This concern stems from both the extremely large seafloor areas that may be impacted by mining, and the very limited knowledge of the fauna and ecology of this region. The environmental factors regulating seafloor ecology are still very poorly understood. In this study, we focus on megafaunal ecology in the proposed conservation zone ‘Area of Particular Environmental Interest 6′ (study area centred 17°16′N, 122°55′W). We employ bathymetric data to objectively define three landscape types in the area (a level bottom Flat, an elevated Ridge, a depressed Trough; water depth 3950–4250 m) that are characteristic of the wider CCZ. We use direct seabed sampling to characterise the sedimentary environment in each landscape, detecting no statistically significant differences in particle size distributions or organic matter content. Additional seafloor characteristics and data on both the metazoan and xenophyophore components of the megafauna were derived by extensive photographic survey from an autonomous underwater vehicle. Image data revealed that there were statistically significant differences in seafloor cover by nodules and in the occurrence of other hard substrata habitat between landscapes. Statistically significant differences in megafauna standing stock, functional structu</w:instrText>
      </w:r>
      <w:r w:rsidR="00564FCB" w:rsidRPr="00564FCB">
        <w:rPr>
          <w:lang w:val="nl-BE"/>
        </w:rPr>
        <w:instrText xml:space="preserve">ring, diversity, and faunal composition were detected between landscapes. The Flat and Ridge areas exhibited a significantly higher standing stock and a distinct assemblage composition compared to the Trough. Geomorphological variations, presumably regulating local bottom water flows and the occurrence of nodule and xenophyophore test substrata, between study areas may be the mechanism driving these assemblage differences. We also used these data to assess the influence of sampling unit size on the estimation of ecological parameters. We discuss these results in the contexts of regional benthic ecology and the appropriate management of potential mining activities in the CCZ and elsewhere in the deep ocean.","container-title":"Progress in Oceanography","DOI":"10.1016/j.pocean.2018.11.003","ISSN":"0079-6611","journalAbbreviation":"Progress in Oceanography","page":"119-133","source":"ScienceDirect","title":"Megafaunal variation in the abyssal landscape of the Clarion Clipperton Zone","volume":"170","author":[{"family":"Simon-Lledó","given":"Erik"},{"family":"Bett","given":"Brian J."},{"family":"Huvenne","given":"Veerle A. I."},{"family":"Schoening","given":"Timm"},{"family":"Benoist","given":"Noelie M. A."},{"family":"Jeffreys","given":"Rachel M."},{"family":"Durden","given":"Jennifer M."},{"family":"Jones","given":"Daniel O. B."}],"issued":{"date-parts":[["2019",1,1]]}},"label":"page"}],"schema":"https://github.com/citation-style-language/schema/raw/master/csl-citation.json"} </w:instrText>
      </w:r>
      <w:r>
        <w:rPr>
          <w:lang w:val="en-GB"/>
        </w:rPr>
        <w:fldChar w:fldCharType="separate"/>
      </w:r>
      <w:r w:rsidR="00564FCB" w:rsidRPr="00564FCB">
        <w:rPr>
          <w:rFonts w:cs="Times New Roman"/>
          <w:szCs w:val="24"/>
          <w:lang w:val="nl-BE"/>
        </w:rPr>
        <w:t>(Radziejewska and Stoyanova, 2000; Amon et al., 2016; Vanreusel et al., 2016; Simon-Lledó et al., 2019b)</w:t>
      </w:r>
      <w:r>
        <w:rPr>
          <w:lang w:val="en-GB"/>
        </w:rPr>
        <w:fldChar w:fldCharType="end"/>
      </w:r>
      <w:r w:rsidRPr="00CF773B">
        <w:rPr>
          <w:lang w:val="nl-BE"/>
        </w:rPr>
        <w:t xml:space="preserve">. </w:t>
      </w:r>
      <w:r>
        <w:rPr>
          <w:lang w:val="en-GB"/>
        </w:rPr>
        <w:t>Upon pooling megafauna and nodule data from both sites, we found a statistically significant positive relationship between nodule coverage and megafauna ab</w:t>
      </w:r>
      <w:r w:rsidR="00E83BA7">
        <w:rPr>
          <w:lang w:val="en-GB"/>
        </w:rPr>
        <w:t xml:space="preserve">undance below 8m altitude. </w:t>
      </w:r>
      <w:r>
        <w:rPr>
          <w:lang w:val="en-GB"/>
        </w:rPr>
        <w:t xml:space="preserve">Also other studies </w:t>
      </w:r>
      <w:r>
        <w:rPr>
          <w:lang w:val="en-GB"/>
        </w:rPr>
        <w:fldChar w:fldCharType="begin"/>
      </w:r>
      <w:r w:rsidR="00B93285">
        <w:rPr>
          <w:lang w:val="en-GB"/>
        </w:rPr>
        <w:instrText xml:space="preserve"> ADDIN ZOTERO_ITEM CSL_CITATION {"citationID":"29sv9vJT","properties":{"formattedCitation":"(Radziejewska and Stoyanova, 2000; Vanreusel et al., 2016; Simon-Lled\\uc0\\u243{} et al., 2019c; Simon\\uc0\\u8208{}Lled\\uc0\\u243{} et al., 2019)","plainCitation":"(Radziejewska and Stoyanova, 2000; Vanreusel et al., 2016; Simon-Lledó et al., 2019c; Simon‐Lledó et al., 2019)","noteIndex":0},"citationItems":[{"id":781,"uris":["http://zotero.org/groups/512020/items/5E5M8HRI"],"uri":["http://zotero.org/groups/512020/items/5E5M8HRI"],"itemData":{"id":781,"type":"article-journal","container-title":"Oceanological Studies","issue":"2","page":"83-101","title":"Abyssal epibenthic megafauna of the Clarion-Clipperton area (NE Pacific): changes in time and space versus anthropogenic environmental disturbance","volume":"29","author":[{"family":"Radziejewska","given":"Teresa"},{"family":"Stoyanova","given":"Valcana"}],"issued":{"date-parts":[["2000"]]}},"label":"page"},{"id":741,"uris":["http://zotero.org/groups/512020/items/5DHCXFTK"],"uri":["http://zotero.org/groups/512020/items/5DHCXFTK"],"itemData":{"id":741,"type":"article-journal","container-title":"Scientific Reports","DOI":"10.1038/srep26808","ISSN":"2045-2322","page":"26808","source":"CrossRef","title":"Threatened by mining, polymetallic nodules are required to preserve abyssal epifauna","volume":"6","author":[{"family":"Vanreusel","given":"Ann"},{"family":"Hilario","given":"Ana"},{"family":"Ribeiro","given":"Pedro A."},{"family":"Menot","given":"Lenaick"},{"family":"Arbizu","given":"Pedro Martínez"}],"issued":{"date-parts":[["2016",6,1]]}},"label":"page"},{"id":1700,"uris":["http://zotero.org/groups/512020/items/XM5FKBB4"],"uri":["http://zotero.org/groups/512020/items/XM5FKBB4"],"itemData":{"id":1700,"type":"article-journal","abstract":"We report on preliminary observations of the abyssal megafauna communities in the exclusive economic zone of Kiribati, a huge abyssal area with few previous studies. These observations also provide useful context for marine minerals exploration within the EEZ and for the neighbouring Clarion Clipperton Zone (CCZ), where deep-sea mining operations are planned. Seafloor images collected during seabed mining exploration were used to characterise megafaunal communities (fauna &gt; 1 cm) in three abyssal plain areas in the eastern Kiribati EEZ (study area extending from 1-5°N and 173-156°W). Additionally, hydrographic features in each of the survey locations were inferred by reference to near-seabed current flows modelled using open-sourced oceanographic data. The images showed a dominance of foraminiferal organisms. Metazoan communities were high in morphospecies richness but had low density. These general patterns were comparable to abyssal megabenthic communities in the CCZ. There was evidence of spatial variation between the assemblages in Kiribati, but there was a relatively large pool of shared morphospecies across the entire study area. Low metazoan density constrained detailed assessment of spatial variation and diversity at local scales. This finding is instructive of the levels of sampling effort required to determine spatial patterns in low density abyssal communities. The results of this study are preliminary observations that will be useful to guide future biological survey design and marine spatial planning strategies.","container-title":"Frontiers in Marine Science","DOI":"10.3389/fmars.2019.00605","ISSN":"2296-7745","journalAbbreviation":"Front. Mar. Sci.","language":"English","source":"Frontiers","title":"Preliminary Observations of the Abyssal Megafauna of Kiribati","URL":"https://www.frontiersin.org/articles/10.3389/fmars.2019.00605/full","volume":"6","author":[{"family":"Simon-Lledó","given":"Erik"},{"family":"Thompson","given":"Samuel"},{"family":"Yool","given":"Andrew"},{"family":"Flynn","given":"Adrian"},{"family":"Pomee","given":"Christina"},{"family":"Parianos","given":"John"},{"family":"Jones","given":"Daniel O. B."}],"accessed":{"date-parts":[["2019",10,31]]},"issued":{"date-parts":[["2019"]]}},"label":"page"},{"id":1581,"uris":["http://zotero.org/groups/512020/items/ANQLZWD4"],"uri":["http://zotero.org/groups/512020/items/ANQLZWD4"],"itemData":{"id":1581,"type":"article-journal","abstract":"Abyssal polymetallic nodule fields constitute an unusual deep-sea habitat. The mix of soft sediment and the hard substratum provided by nodules increases the complexity of these environments. Hard substrata typically support a very distinct fauna to that of seabed sediments, and its presence can play a major role in the structuring of benthic assemblages. We assessed the influence of seafloor nodule cover on the megabenthos of a marine conservation area (area of particular environmental interest 6) in the Clarion Clipperton Zone (3950–4250 m water depth) using extensive photographic surveys from an autonomous underwater vehicle. Variations in nodule cover (1–20%) appeared to exert statistically significant differences in faunal standing stocks, some biological diversity attributes, faunal composition, functional group composition, and the distribution of individual species. The standing stock of both the metazoan fauna and the giant protists (xenophyophores) doubled with a very modest initial increase in nodule cover (from 1% to 3%). Perhaps contrary to expectation, we detected little if any substantive variation in biological diversity along the nodule cover gradient. Faunal composition varied continuously along the nodule cover gradient. We discuss these results in the context of potential seabed-mining operations and the associated sustainable management and conservation plans. We note in particular that successful conservation actions will likely require the preservation of areas comprising the full range of nodule cover and not just the low cover areas that are least attractive to mining.","container-title":"Limnology and Oceanography","DOI":"10.1002/lno.11157","ISSN":"1939-5590","issue":"5","language":"en","source":"Wiley Online Library","title":"Ecology of a polymetallic nodule occurrence gradient: Implications for deep-sea mining","title-short":"Ecology of a polymetallic nodule occurrence gradient","URL":"https://aslopubs.onlinelibrary.wiley.com/doi/abs/10.1002/lno.11157","volume":"64","author":[{"family":"Simon‐Lledó","given":"Erik"},{"family":"Bett","given":"Brian J."},{"family":"Huvenne","given":"Veerle A. I."},{"family":"Schoening","given":"Timm"},{"family":"Benoist","given":"Noelie M. A."},{"family":"Jones","given":"Daniel O. B."}],"accessed":{"date-parts":[["2019",5,2]]},"issued":{"date-parts":[["2019"]]}},"label":"page"}],"schema":"https://github.com/citation-style-language/schema/raw/master/csl-citation.json"} </w:instrText>
      </w:r>
      <w:r>
        <w:rPr>
          <w:lang w:val="en-GB"/>
        </w:rPr>
        <w:fldChar w:fldCharType="separate"/>
      </w:r>
      <w:r w:rsidR="00A36890" w:rsidRPr="00A36890">
        <w:rPr>
          <w:rFonts w:cs="Times New Roman"/>
          <w:szCs w:val="24"/>
        </w:rPr>
        <w:t>(Radziejewska and Stoyanova, 2000; Vanreusel et al., 2016; Simon-Lledó et al., 2019c; Simon‐Lledó et al., 2019)</w:t>
      </w:r>
      <w:r>
        <w:rPr>
          <w:lang w:val="en-GB"/>
        </w:rPr>
        <w:fldChar w:fldCharType="end"/>
      </w:r>
      <w:r>
        <w:rPr>
          <w:lang w:val="en-GB"/>
        </w:rPr>
        <w:t xml:space="preserve"> found higher megafauna abundances in nodule-bearing compared to nodule-free areas. </w:t>
      </w:r>
      <w:r w:rsidR="007C7193">
        <w:rPr>
          <w:lang w:val="en-GB"/>
        </w:rPr>
        <w:t>Al</w:t>
      </w:r>
      <w:r>
        <w:rPr>
          <w:lang w:val="en-GB"/>
        </w:rPr>
        <w:t>t</w:t>
      </w:r>
      <w:r w:rsidR="007C7193">
        <w:rPr>
          <w:lang w:val="en-GB"/>
        </w:rPr>
        <w:t>hough statistically significant differences were found, the absolute values of</w:t>
      </w:r>
      <w:r>
        <w:rPr>
          <w:lang w:val="en-GB"/>
        </w:rPr>
        <w:t xml:space="preserve"> nodule coverage and bottom topography </w:t>
      </w:r>
      <w:r w:rsidR="007C7193">
        <w:rPr>
          <w:lang w:val="en-GB"/>
        </w:rPr>
        <w:t xml:space="preserve">assessed </w:t>
      </w:r>
      <w:r>
        <w:rPr>
          <w:lang w:val="en-GB"/>
        </w:rPr>
        <w:t xml:space="preserve">between the </w:t>
      </w:r>
      <w:r w:rsidR="006D28DC">
        <w:rPr>
          <w:lang w:val="en-GB"/>
        </w:rPr>
        <w:t>two</w:t>
      </w:r>
      <w:r>
        <w:rPr>
          <w:lang w:val="en-GB"/>
        </w:rPr>
        <w:t xml:space="preserve"> GSR sites </w:t>
      </w:r>
      <w:r w:rsidR="007C7193">
        <w:rPr>
          <w:lang w:val="en-GB"/>
        </w:rPr>
        <w:t>were not sufficient to expect major d</w:t>
      </w:r>
      <w:r>
        <w:rPr>
          <w:lang w:val="en-GB"/>
        </w:rPr>
        <w:t>iff</w:t>
      </w:r>
      <w:r w:rsidR="00CC0105">
        <w:rPr>
          <w:lang w:val="en-GB"/>
        </w:rPr>
        <w:t>erences in megafauna</w:t>
      </w:r>
      <w:r w:rsidR="000D0A97">
        <w:rPr>
          <w:lang w:val="en-GB"/>
        </w:rPr>
        <w:t>l</w:t>
      </w:r>
      <w:r w:rsidR="00CC0105">
        <w:rPr>
          <w:lang w:val="en-GB"/>
        </w:rPr>
        <w:t xml:space="preserve"> </w:t>
      </w:r>
      <w:r w:rsidR="007C7193">
        <w:rPr>
          <w:lang w:val="en-GB"/>
        </w:rPr>
        <w:t>density</w:t>
      </w:r>
      <w:r w:rsidR="00CC0105">
        <w:rPr>
          <w:lang w:val="en-GB"/>
        </w:rPr>
        <w:t>.</w:t>
      </w:r>
    </w:p>
    <w:p w14:paraId="60263145" w14:textId="46266BE1" w:rsidR="00CD5585" w:rsidRPr="00C106E2" w:rsidRDefault="00BD5EE3" w:rsidP="006601C6">
      <w:pPr>
        <w:pStyle w:val="Kop2"/>
      </w:pPr>
      <w:r>
        <w:t>M</w:t>
      </w:r>
      <w:r w:rsidR="00F82B46" w:rsidRPr="00C106E2">
        <w:t>egafauna community composition</w:t>
      </w:r>
      <w:r w:rsidR="00CD5585" w:rsidRPr="00C106E2">
        <w:t xml:space="preserve"> </w:t>
      </w:r>
    </w:p>
    <w:p w14:paraId="55AFDC6D" w14:textId="133E3318" w:rsidR="00E52A8E" w:rsidRDefault="00E52A8E" w:rsidP="00F82B46">
      <w:pPr>
        <w:rPr>
          <w:lang w:val="en-GB"/>
        </w:rPr>
      </w:pPr>
      <w:r>
        <w:rPr>
          <w:lang w:val="en-GB"/>
        </w:rPr>
        <w:t>T</w:t>
      </w:r>
      <w:r w:rsidRPr="00E86891">
        <w:rPr>
          <w:lang w:val="en-GB"/>
        </w:rPr>
        <w:t xml:space="preserve">he total number of </w:t>
      </w:r>
      <w:r>
        <w:rPr>
          <w:lang w:val="en-GB"/>
        </w:rPr>
        <w:t xml:space="preserve">megafaunal </w:t>
      </w:r>
      <w:r w:rsidRPr="00E86891">
        <w:rPr>
          <w:lang w:val="en-GB"/>
        </w:rPr>
        <w:t xml:space="preserve">morphotypes (taxa) detected for the two GSR sites, </w:t>
      </w:r>
      <w:r w:rsidRPr="00C15926">
        <w:rPr>
          <w:i/>
          <w:lang w:val="en-GB"/>
        </w:rPr>
        <w:t>i.e.</w:t>
      </w:r>
      <w:r w:rsidRPr="00E86891">
        <w:rPr>
          <w:lang w:val="en-GB"/>
        </w:rPr>
        <w:t xml:space="preserve"> 41, was considerably lower than the numbers reported by other studies in the nodule-bearing Pacific</w:t>
      </w:r>
      <w:r>
        <w:rPr>
          <w:lang w:val="en-GB"/>
        </w:rPr>
        <w:t xml:space="preserve"> (Table 2)</w:t>
      </w:r>
      <w:r w:rsidRPr="00E86891">
        <w:rPr>
          <w:lang w:val="en-GB"/>
        </w:rPr>
        <w:t xml:space="preserve">. This </w:t>
      </w:r>
      <w:r>
        <w:rPr>
          <w:lang w:val="en-GB"/>
        </w:rPr>
        <w:t xml:space="preserve">difference in morphotype richness </w:t>
      </w:r>
      <w:r w:rsidRPr="00E86891">
        <w:rPr>
          <w:lang w:val="en-GB"/>
        </w:rPr>
        <w:t xml:space="preserve">is probably related to </w:t>
      </w:r>
      <w:r>
        <w:rPr>
          <w:lang w:val="en-GB"/>
        </w:rPr>
        <w:t>differences in the seabed</w:t>
      </w:r>
      <w:r w:rsidRPr="00E86891">
        <w:rPr>
          <w:lang w:val="en-GB"/>
        </w:rPr>
        <w:t xml:space="preserve"> area </w:t>
      </w:r>
      <w:r>
        <w:rPr>
          <w:lang w:val="en-GB"/>
        </w:rPr>
        <w:t>encompassed</w:t>
      </w:r>
      <w:r w:rsidRPr="00E86891">
        <w:rPr>
          <w:lang w:val="en-GB"/>
        </w:rPr>
        <w:t xml:space="preserve">, </w:t>
      </w:r>
      <w:r>
        <w:rPr>
          <w:lang w:val="en-GB"/>
        </w:rPr>
        <w:t xml:space="preserve">and the </w:t>
      </w:r>
      <w:r w:rsidRPr="00E86891">
        <w:rPr>
          <w:lang w:val="en-GB"/>
        </w:rPr>
        <w:t>relatively high camera altitude (and thus certain, smaller t</w:t>
      </w:r>
      <w:r>
        <w:rPr>
          <w:lang w:val="en-GB"/>
        </w:rPr>
        <w:t xml:space="preserve">axa may have not been </w:t>
      </w:r>
      <w:r>
        <w:rPr>
          <w:lang w:val="en-GB"/>
        </w:rPr>
        <w:lastRenderedPageBreak/>
        <w:t>captured) in the current study (Table 2).</w:t>
      </w:r>
      <w:r w:rsidRPr="00E86891">
        <w:rPr>
          <w:lang w:val="en-GB"/>
        </w:rPr>
        <w:t xml:space="preserve"> </w:t>
      </w:r>
      <w:r>
        <w:rPr>
          <w:lang w:val="en-GB"/>
        </w:rPr>
        <w:t xml:space="preserve">Moreover, </w:t>
      </w:r>
      <w:r w:rsidRPr="00E86891">
        <w:rPr>
          <w:lang w:val="en-GB"/>
        </w:rPr>
        <w:t>only two sites, which were highly comparable in terms of depth, nodule coverage and topography, were investigated here.</w:t>
      </w:r>
    </w:p>
    <w:p w14:paraId="65494AF9" w14:textId="788C35AD" w:rsidR="00EB18E7" w:rsidRDefault="00F82B46" w:rsidP="00F82B46">
      <w:pPr>
        <w:rPr>
          <w:lang w:val="en-GB"/>
        </w:rPr>
      </w:pPr>
      <w:r w:rsidRPr="00F82B46">
        <w:rPr>
          <w:lang w:val="en-GB"/>
        </w:rPr>
        <w:t>In the current study</w:t>
      </w:r>
      <w:r w:rsidR="00EB18E7">
        <w:rPr>
          <w:lang w:val="en-GB"/>
        </w:rPr>
        <w:t>,</w:t>
      </w:r>
      <w:r w:rsidRPr="00F82B46">
        <w:rPr>
          <w:lang w:val="en-GB"/>
        </w:rPr>
        <w:t xml:space="preserve"> representatives of </w:t>
      </w:r>
      <w:r w:rsidR="00C937C7">
        <w:rPr>
          <w:lang w:val="en-GB"/>
        </w:rPr>
        <w:t>8</w:t>
      </w:r>
      <w:r w:rsidRPr="00F82B46">
        <w:rPr>
          <w:lang w:val="en-GB"/>
        </w:rPr>
        <w:t xml:space="preserve"> metazoan phyla were recorded in decreasing order of importance </w:t>
      </w:r>
      <w:r w:rsidRPr="009E3B8E">
        <w:rPr>
          <w:lang w:val="en-GB"/>
        </w:rPr>
        <w:t>Echinodermata, Cnidaria, Polychaeta, Porifera, Arthropoda, Chordata,</w:t>
      </w:r>
      <w:r w:rsidR="00C937C7">
        <w:rPr>
          <w:lang w:val="en-GB"/>
        </w:rPr>
        <w:t xml:space="preserve"> Mollusca and</w:t>
      </w:r>
      <w:r w:rsidRPr="009E3B8E">
        <w:rPr>
          <w:lang w:val="en-GB"/>
        </w:rPr>
        <w:t xml:space="preserve"> Ctenophora.</w:t>
      </w:r>
      <w:r w:rsidRPr="00F82B46">
        <w:rPr>
          <w:lang w:val="en-GB"/>
        </w:rPr>
        <w:t xml:space="preserve"> They include both sessile and mobile taxa representing a mixture of traits and functional groups such as detritivores, suspension</w:t>
      </w:r>
      <w:r w:rsidR="00DA4DE8" w:rsidRPr="00F82B46">
        <w:rPr>
          <w:lang w:val="en-GB"/>
        </w:rPr>
        <w:t>- and</w:t>
      </w:r>
      <w:r w:rsidRPr="00F82B46">
        <w:rPr>
          <w:lang w:val="en-GB"/>
        </w:rPr>
        <w:t xml:space="preserve"> filter feeders and carnivores. </w:t>
      </w:r>
      <w:r w:rsidR="007C7193">
        <w:rPr>
          <w:lang w:val="en-GB"/>
        </w:rPr>
        <w:t>T</w:t>
      </w:r>
      <w:r w:rsidRPr="00F82B46">
        <w:rPr>
          <w:lang w:val="en-GB"/>
        </w:rPr>
        <w:t>he echinoderms</w:t>
      </w:r>
      <w:r w:rsidR="007C7193">
        <w:rPr>
          <w:lang w:val="en-GB"/>
        </w:rPr>
        <w:t>, including</w:t>
      </w:r>
      <w:r w:rsidRPr="00F82B46">
        <w:rPr>
          <w:lang w:val="en-GB"/>
        </w:rPr>
        <w:t xml:space="preserve"> asteroids, echinoids, ophiuroids and holothuroids, are </w:t>
      </w:r>
      <w:r w:rsidR="007C7193">
        <w:rPr>
          <w:lang w:val="en-GB"/>
        </w:rPr>
        <w:t xml:space="preserve">particularly </w:t>
      </w:r>
      <w:r w:rsidRPr="00F82B46">
        <w:rPr>
          <w:lang w:val="en-GB"/>
        </w:rPr>
        <w:t>well rep</w:t>
      </w:r>
      <w:r w:rsidR="00150554">
        <w:rPr>
          <w:lang w:val="en-GB"/>
        </w:rPr>
        <w:t xml:space="preserve">resented in terms of densities </w:t>
      </w:r>
      <w:r w:rsidRPr="00F82B46">
        <w:rPr>
          <w:lang w:val="en-GB"/>
        </w:rPr>
        <w:t xml:space="preserve">and structural and functional biodiversity compared to the other groups. </w:t>
      </w:r>
      <w:r w:rsidR="00150554">
        <w:rPr>
          <w:lang w:val="en-GB"/>
        </w:rPr>
        <w:t>Together they represent almost 7</w:t>
      </w:r>
      <w:r w:rsidRPr="00F82B46">
        <w:rPr>
          <w:lang w:val="en-GB"/>
        </w:rPr>
        <w:t xml:space="preserve">0% of the communities </w:t>
      </w:r>
      <w:r w:rsidR="00606851">
        <w:rPr>
          <w:lang w:val="en-GB"/>
        </w:rPr>
        <w:t>and</w:t>
      </w:r>
      <w:r w:rsidR="00606851" w:rsidRPr="00F82B46">
        <w:rPr>
          <w:lang w:val="en-GB"/>
        </w:rPr>
        <w:t xml:space="preserve"> </w:t>
      </w:r>
      <w:r w:rsidRPr="00F82B46">
        <w:rPr>
          <w:lang w:val="en-GB"/>
        </w:rPr>
        <w:t xml:space="preserve">their </w:t>
      </w:r>
      <w:r w:rsidR="00013859" w:rsidRPr="00F82B46">
        <w:rPr>
          <w:lang w:val="en-GB"/>
        </w:rPr>
        <w:t>morpho</w:t>
      </w:r>
      <w:r w:rsidR="00013859">
        <w:rPr>
          <w:lang w:val="en-GB"/>
        </w:rPr>
        <w:t>type</w:t>
      </w:r>
      <w:r w:rsidR="00013859" w:rsidRPr="00F82B46">
        <w:rPr>
          <w:lang w:val="en-GB"/>
        </w:rPr>
        <w:t xml:space="preserve"> </w:t>
      </w:r>
      <w:r w:rsidRPr="00F82B46">
        <w:rPr>
          <w:lang w:val="en-GB"/>
        </w:rPr>
        <w:t>richness lies higher than any other gr</w:t>
      </w:r>
      <w:r w:rsidR="00EB18E7">
        <w:rPr>
          <w:lang w:val="en-GB"/>
        </w:rPr>
        <w:t>oup observed in the study area.</w:t>
      </w:r>
    </w:p>
    <w:p w14:paraId="469221EA" w14:textId="2C0ED50C" w:rsidR="00EB18E7" w:rsidRPr="00F82B46" w:rsidRDefault="00EB18E7" w:rsidP="00EB18E7">
      <w:pPr>
        <w:rPr>
          <w:lang w:val="en-GB"/>
        </w:rPr>
      </w:pPr>
      <w:r w:rsidRPr="00F82B46">
        <w:rPr>
          <w:lang w:val="en-GB"/>
        </w:rPr>
        <w:t xml:space="preserve">The two areas that were compared in this study </w:t>
      </w:r>
      <w:r>
        <w:rPr>
          <w:lang w:val="en-GB"/>
        </w:rPr>
        <w:t>(</w:t>
      </w:r>
      <w:r w:rsidRPr="00F82B46">
        <w:rPr>
          <w:lang w:val="en-GB"/>
        </w:rPr>
        <w:t>B6S</w:t>
      </w:r>
      <w:r>
        <w:rPr>
          <w:lang w:val="en-GB"/>
        </w:rPr>
        <w:t>02</w:t>
      </w:r>
      <w:r w:rsidRPr="00F82B46">
        <w:rPr>
          <w:lang w:val="en-GB"/>
        </w:rPr>
        <w:t xml:space="preserve"> and B4S</w:t>
      </w:r>
      <w:r>
        <w:rPr>
          <w:lang w:val="en-GB"/>
        </w:rPr>
        <w:t>03)</w:t>
      </w:r>
      <w:r w:rsidRPr="00F82B46">
        <w:rPr>
          <w:lang w:val="en-GB"/>
        </w:rPr>
        <w:t xml:space="preserve"> are significantly different in nodule </w:t>
      </w:r>
      <w:r>
        <w:rPr>
          <w:lang w:val="en-GB"/>
        </w:rPr>
        <w:t>coverage</w:t>
      </w:r>
      <w:r w:rsidRPr="00F82B46">
        <w:rPr>
          <w:lang w:val="en-GB"/>
        </w:rPr>
        <w:t xml:space="preserve"> and megafauna composition. However</w:t>
      </w:r>
      <w:r>
        <w:rPr>
          <w:lang w:val="en-GB"/>
        </w:rPr>
        <w:t>, both areas were overall nodule-</w:t>
      </w:r>
      <w:r w:rsidRPr="00F82B46">
        <w:rPr>
          <w:lang w:val="en-GB"/>
        </w:rPr>
        <w:t>rich and differences in both nodules and communities are not prominent. The higher nodule abundance in B4S</w:t>
      </w:r>
      <w:r>
        <w:rPr>
          <w:lang w:val="en-GB"/>
        </w:rPr>
        <w:t>03</w:t>
      </w:r>
      <w:r w:rsidRPr="00F82B46">
        <w:rPr>
          <w:lang w:val="en-GB"/>
        </w:rPr>
        <w:t xml:space="preserve"> coincided with slightly higher abundances in Actinaria</w:t>
      </w:r>
      <w:r w:rsidR="006E31A6">
        <w:rPr>
          <w:lang w:val="en-GB"/>
        </w:rPr>
        <w:t xml:space="preserve"> </w:t>
      </w:r>
      <w:r w:rsidR="006E31A6" w:rsidRPr="0016473F">
        <w:rPr>
          <w:i/>
          <w:lang w:val="en-GB"/>
        </w:rPr>
        <w:t>mtps</w:t>
      </w:r>
      <w:r w:rsidRPr="00F82B46">
        <w:rPr>
          <w:lang w:val="en-GB"/>
        </w:rPr>
        <w:t xml:space="preserve"> but also of Aspidodiadematidae</w:t>
      </w:r>
      <w:r w:rsidR="006E31A6">
        <w:rPr>
          <w:lang w:val="en-GB"/>
        </w:rPr>
        <w:t xml:space="preserve"> </w:t>
      </w:r>
      <w:r w:rsidR="006E31A6" w:rsidRPr="0016473F">
        <w:rPr>
          <w:i/>
          <w:lang w:val="en-GB"/>
        </w:rPr>
        <w:t>mtps</w:t>
      </w:r>
      <w:r w:rsidRPr="00F82B46">
        <w:rPr>
          <w:lang w:val="en-GB"/>
        </w:rPr>
        <w:t>, a dominant echinoid family, whereas B6S</w:t>
      </w:r>
      <w:r>
        <w:rPr>
          <w:lang w:val="en-GB"/>
        </w:rPr>
        <w:t>02</w:t>
      </w:r>
      <w:r w:rsidRPr="00F82B46">
        <w:rPr>
          <w:lang w:val="en-GB"/>
        </w:rPr>
        <w:t xml:space="preserve"> is differentiated by slightly higher abundances of </w:t>
      </w:r>
      <w:r w:rsidR="006E31A6">
        <w:rPr>
          <w:lang w:val="en-GB"/>
        </w:rPr>
        <w:t>O</w:t>
      </w:r>
      <w:r w:rsidRPr="00F82B46">
        <w:rPr>
          <w:lang w:val="en-GB"/>
        </w:rPr>
        <w:t>phiuroid</w:t>
      </w:r>
      <w:r w:rsidR="006E31A6">
        <w:rPr>
          <w:lang w:val="en-GB"/>
        </w:rPr>
        <w:t xml:space="preserve">ea </w:t>
      </w:r>
      <w:r w:rsidR="006E31A6" w:rsidRPr="0016473F">
        <w:rPr>
          <w:i/>
          <w:lang w:val="en-GB"/>
        </w:rPr>
        <w:t>mtps</w:t>
      </w:r>
      <w:r w:rsidRPr="00F82B46">
        <w:rPr>
          <w:lang w:val="en-GB"/>
        </w:rPr>
        <w:t xml:space="preserve">, polychaetes but also of sponges. The local </w:t>
      </w:r>
      <w:r>
        <w:rPr>
          <w:lang w:val="en-GB"/>
        </w:rPr>
        <w:t xml:space="preserve">habitat </w:t>
      </w:r>
      <w:r w:rsidRPr="00F82B46">
        <w:rPr>
          <w:lang w:val="en-GB"/>
        </w:rPr>
        <w:t xml:space="preserve">patchiness in each area </w:t>
      </w:r>
      <w:r>
        <w:rPr>
          <w:lang w:val="en-GB"/>
        </w:rPr>
        <w:t>was</w:t>
      </w:r>
      <w:r w:rsidRPr="00F82B46">
        <w:rPr>
          <w:lang w:val="en-GB"/>
        </w:rPr>
        <w:t xml:space="preserve"> not </w:t>
      </w:r>
      <w:r>
        <w:rPr>
          <w:lang w:val="en-GB"/>
        </w:rPr>
        <w:t>mapped, but is expected to contribute</w:t>
      </w:r>
      <w:r w:rsidRPr="00F82B46">
        <w:rPr>
          <w:lang w:val="en-GB"/>
        </w:rPr>
        <w:t xml:space="preserve"> significant</w:t>
      </w:r>
      <w:r>
        <w:rPr>
          <w:lang w:val="en-GB"/>
        </w:rPr>
        <w:t>ly</w:t>
      </w:r>
      <w:r w:rsidRPr="00F82B46">
        <w:rPr>
          <w:lang w:val="en-GB"/>
        </w:rPr>
        <w:t xml:space="preserve"> to the distribution of those taxa, which is not investigated here.</w:t>
      </w:r>
    </w:p>
    <w:p w14:paraId="555DCF98" w14:textId="025D5763" w:rsidR="00F82B46" w:rsidRPr="00F82B46" w:rsidRDefault="00F82B46" w:rsidP="00F82B46">
      <w:pPr>
        <w:rPr>
          <w:lang w:val="en-GB"/>
        </w:rPr>
      </w:pPr>
      <w:r w:rsidRPr="00F82B46">
        <w:rPr>
          <w:lang w:val="en-GB"/>
        </w:rPr>
        <w:t xml:space="preserve">Echinoderms </w:t>
      </w:r>
      <w:r w:rsidR="00EB18E7">
        <w:rPr>
          <w:lang w:val="en-GB"/>
        </w:rPr>
        <w:t>were abundant at the GSR area, as is typical in other Pacific studies where they dominate the larger megafauna</w:t>
      </w:r>
      <w:r w:rsidR="00F46FEC">
        <w:rPr>
          <w:lang w:val="en-GB"/>
        </w:rPr>
        <w:t xml:space="preserve"> </w:t>
      </w:r>
      <w:r w:rsidR="00E41EAB">
        <w:rPr>
          <w:lang w:val="en-GB"/>
        </w:rPr>
        <w:fldChar w:fldCharType="begin"/>
      </w:r>
      <w:r w:rsidR="00374BE8">
        <w:rPr>
          <w:lang w:val="en-GB"/>
        </w:rPr>
        <w:instrText xml:space="preserve"> ADDIN ZOTERO_ITEM CSL_CITATION {"citationID":"tODcz6w4","properties":{"formattedCitation":"(Morgan et al., 1993; Ruhl, 2007; Smith et al., 2008; Simon-Lled\\uc0\\u243{} et al., 2019a)","plainCitation":"(Morgan et al., 1993; Ruhl, 2007; Smith et al., 2008; Simon-Lledó et al., 2019a)","noteIndex":0},"citationItems":[{"id":462,"uris":["http://zotero.org/groups/512020/items/75BZ6CF3"],"uri":["http://zotero.org/groups/512020/items/75BZ6CF3"],"itemData":{"id":462,"type":"article-journal","container-title":"Marine Georesources &amp; Geotechnology","DOI":"10.1080/10641199309379903","ISSN":"1064-119X, 1521-0618","issue":"1","language":"en","page":"1-25","source":"CrossRef","title":"Preliminary analysis of exploration data from Pacific deposits of manganese nodules","volume":"11","author":[{"family":"Morgan","given":"Charles L."},{"family":"Nichols","given":"Jean A."},{"family":"Selk","given":"Bruce W."},{"family":"Toth","given":"John R."},{"family":"Wallin","given":"Charles"}],"issued":{"date-parts":[["1993",1]]}},"label":"page"},{"id":1963,"uris":["http://zotero.org/users/2924329/items/K9C2V2CN"],"uri":["http://zotero.org/users/2924329/items/K9C2V2CN"],"itemData":{"id":1963,"type":"article-journal","abstract":"The importance of interannual variation in deep-sea abundances is now becoming recognized. There is, however, relatively little known about what processes dominate the observed fluctuations. The abundance and size distribution of the megabenthos have been examined here using a towed camera system at a deep-sea station in the northeast Pacific (Station M) from 1989 to 2004. This 16-year study included 52 roughly seasonal transects averaging 1.2 km in length with over 35 600 photographic frames analyzed. Mobile epibenthic megafauna at 4100 m depth have exhibited interannual scale changes in abundance from one to three orders of magnitude. Increases in abundance have now been significantly linked to decreases in mean body size, suggesting that accruals in abundance probably result from the recruitment of young individuals. Examinations of size-frequency histograms indicate several possible recruitment events. Shifts in size-frequency distributions were also used to make basic estimations of individual growth rates from 1 to 6 mm/month, depending on the taxon. Regional intensification in reproduction followed by recruitment within the study area could explain the majority of observed accruals in abundance. Although some adult migration is certainly probable in accounting for local variation in abundances, the slow movements of benthic life stages restrict regional migrations for most taxa. Negative competitive interactions and survivorship may explain the precipitous declines of some taxa. This and other studies have shown that abundances from protozoans to large benthic invertebrates and fishes all have undergone significant fluctuations in abundance at Station M over periods of weeks to years.","container-title":"Ecology","DOI":"10.1890/06-0890","ISSN":"1939-9170","issue":"5","language":"en","note":"_eprint: https://esajournals.onlinelibrary.wiley.com/doi/pdf/10.1890/06-0890","page":"1250-1262","source":"Wiley Online Library","title":"Abundance and Size Distribution Dynamics of Abyssal Epibenthic Megafauna in the Northeast Pacific","volume":"88","author":[{"family":"Ruhl","given":"Henry A."}],"issued":{"date-parts":[["2007"]]}},"label":"page"},{"id":"ZQeM7Wy2/Zk2hxT40","uris":["http://zotero.org/users/1851394/items/8ZTV89S7"],"uri":["http://zotero.org/users/1851394/items/8ZTV89S7"],"itemData":{"id":"mtOO3Juj/gbZCV2km","type":"article-journal","title":"Abyssal food limitation, ecosystem structure and climate change","container-title":"Trends in Ecology &amp; Evolution","page":"518-528","volume":"23","issue":"9","source":"ScienceDirect","abstract":"The abyssal seafloor covers more than 50% of the Earth and is postulated to be both a reservoir of biodiversity and a source of important ecosystem services. We show that ecosystem structure and function in the abyss are strongly modulated by the quantity and quality of detrital food material sinking from the surface ocean. Climate change and human activities (e.g. successful ocean fertilization) will alter patterns of sinking food flux to the deep ocean, substantially impacting the structure, function and biodiversity of abyssal ecosystems. Abyssal ecosystem response thus must be considered in assessments of the environmental impacts of global warming and ocean fertilization.","DOI":"10.1016/j.tree.2008.05.002","ISSN":"0169-5347","journalAbbreviation":"Trends in Ecology &amp; Evolution","author":[{"family":"Smith","given":"Craig R."},{"family":"De Leo","given":"Fabio C."},{"family":"Bernardino","given":"Angelo F."},{"family":"Sweetman","given":"Andrew K."},{"family":"Arbizu","given":"Pedro Martinez"}],"issued":{"date-parts":[["2008",9,1]]}}},{"id":1942,"uris":["http://zotero.org/users/2924329/items/FVSVS6L8"],"uri":["http://zotero.org/users/2924329/items/FVSVS6L8"],"itemData":{"id":1942,"type":"article-journal","abstract":"The potential for imminent abyssal polymetallic nodule exploitation has raised considerable scientific attention. The interface between the targeted nodule resource and sediment in this unusual mosaic habitat promotes the development of some of the most biologically diverse communities in the abyss. However, the ecology of these remote ecosystems is still poorly understood, so it is unclear to what extent and timescale these ecosystems will be affected by, and could recover from, mining disturbance. Using data inferred from seafloor photo-mosaics, we show that the effects of simulated mining impacts, induced during the “DISturbance and reCOLonization experiment” (DISCOL) conducted in 1989, were still evident in the megabenthos of the Peru Basin after 26 years. Suspension-feeder presence remained significantly reduced in disturbed areas, while deposit-feeders showed no diminished presence in disturbed areas, for the first time since the experiment began. Nevertheless, we found significantly lower heterogeneity diversity in disturbed areas and markedly distinct faunal compositions along different disturbance levels. If the results of this experiment at DISCOL can be extrapolated to the Clarion-Clipperton Zone, the impacts of polymetallic nodule mining there may be greater than expected, and could potentially lead to an irreversible loss of some ecosystem functions, especially in directly disturbed areas.","container-title":"Scientific Reports","DOI":"10.1038/s41598-019-44492-w","ISSN":"2045-2322","issue":"1","journalAbbreviation":"Sci Rep","language":"en","note":"number: 1\npublisher: Nature Publishing Group","page":"1-13","source":"www.nature.com","title":"Biological effects 26 years after simulated deep-sea mining","volume":"9","author":[{"family":"Simon-Lledó","given":"Erik"},{"family":"Bett","given":"Brian J."},{"family":"Huvenne","given":"Veerle A. I."},{"family":"Köser","given":"Kevin"},{"family":"Schoening","given":"Timm"},{"family":"Greinert","given":"Jens"},{"family":"Jones","given":"Daniel O. B."}],"issued":{"date-parts":[["2019",5,29]]}}}],"schema":"https://github.com/citation-style-language/schema/raw/master/csl-citation.json"} </w:instrText>
      </w:r>
      <w:r w:rsidR="00E41EAB">
        <w:rPr>
          <w:lang w:val="en-GB"/>
        </w:rPr>
        <w:fldChar w:fldCharType="separate"/>
      </w:r>
      <w:r w:rsidR="007C7193" w:rsidRPr="007C7193">
        <w:rPr>
          <w:rFonts w:cs="Times New Roman"/>
          <w:szCs w:val="24"/>
        </w:rPr>
        <w:t>(Morgan et al., 1993; Ruhl, 2007; Smith et al., 2008; Simon-Lledó et al., 2019a)</w:t>
      </w:r>
      <w:r w:rsidR="00E41EAB">
        <w:rPr>
          <w:lang w:val="en-GB"/>
        </w:rPr>
        <w:fldChar w:fldCharType="end"/>
      </w:r>
      <w:r w:rsidRPr="005E2741">
        <w:t xml:space="preserve">. </w:t>
      </w:r>
      <w:r w:rsidR="00EB18E7">
        <w:rPr>
          <w:lang w:val="en-GB"/>
        </w:rPr>
        <w:t>I</w:t>
      </w:r>
      <w:r w:rsidR="00EB18E7" w:rsidRPr="00F82B46">
        <w:rPr>
          <w:lang w:val="en-GB"/>
        </w:rPr>
        <w:t>n the UK</w:t>
      </w:r>
      <w:r w:rsidR="00061A63">
        <w:rPr>
          <w:lang w:val="en-GB"/>
        </w:rPr>
        <w:t>-</w:t>
      </w:r>
      <w:r w:rsidR="00EB18E7" w:rsidRPr="00F82B46">
        <w:rPr>
          <w:lang w:val="en-GB"/>
        </w:rPr>
        <w:t>1 exploration contract</w:t>
      </w:r>
      <w:r w:rsidR="00EB18E7">
        <w:rPr>
          <w:lang w:val="en-GB"/>
        </w:rPr>
        <w:t xml:space="preserve"> area just east of the GSR area,</w:t>
      </w:r>
      <w:r w:rsidR="00ED4FF5">
        <w:rPr>
          <w:lang w:val="en-GB"/>
        </w:rPr>
        <w:t xml:space="preserve"> </w:t>
      </w:r>
      <w:r w:rsidR="00EE5F70">
        <w:rPr>
          <w:lang w:val="en-GB"/>
        </w:rPr>
        <w:fldChar w:fldCharType="begin"/>
      </w:r>
      <w:r w:rsidR="00903C8C">
        <w:rPr>
          <w:lang w:val="en-GB"/>
        </w:rPr>
        <w:instrText xml:space="preserve"> ADDIN ZOTERO_ITEM CSL_CITATION {"citationID":"oyZQ5cbb","properties":{"formattedCitation":"(Amon et al., 2016)","plainCitation":"(Amon et al., 2016)","noteIndex":0},"citationItems":[{"id":734,"uris":["http://zotero.org/groups/512020/items/HVVC9STZ"],"uri":["http://zotero.org/groups/512020/items/HVVC9STZ"],"itemData":{"id":734,"type":"article-journal","call-number":"EP-A","container-title":"Scientific Reports","DOI":"10.1038/srep30492","ISSN":"2045-2322","page":"30492","source":"CrossRef","title":"Insights into the abundance and diversity of abyssal megafauna in a polymetallic-nodule region in the eastern Clarion-Clipperton Zone","volume":"6","author":[{"family":"Amon","given":"Diva J."},{"family":"Ziegler","given":"Amanda F."},{"family":"Dahlgren","given":"Thomas G."},{"family":"Glover","given":"Adrian G."},{"family":"Goineau","given":"Aurélie"},{"family":"Gooday","given":"Andrew J."},{"family":"Wiklund","given":"Helena"},{"family":"Smith","given":"Craig R."}],"issued":{"date-parts":[["2016",7,29]]}}}],"schema":"https://github.com/citation-style-language/schema/raw/master/csl-citation.json"} </w:instrText>
      </w:r>
      <w:r w:rsidR="00EE5F70">
        <w:rPr>
          <w:lang w:val="en-GB"/>
        </w:rPr>
        <w:fldChar w:fldCharType="separate"/>
      </w:r>
      <w:r w:rsidR="00903C8C" w:rsidRPr="00903C8C">
        <w:rPr>
          <w:rFonts w:cs="Times New Roman"/>
        </w:rPr>
        <w:t>(Amon et al., 2016)</w:t>
      </w:r>
      <w:r w:rsidR="00EE5F70">
        <w:rPr>
          <w:lang w:val="en-GB"/>
        </w:rPr>
        <w:fldChar w:fldCharType="end"/>
      </w:r>
      <w:r w:rsidRPr="00F82B46">
        <w:rPr>
          <w:lang w:val="en-GB"/>
        </w:rPr>
        <w:t xml:space="preserve"> echinoderms </w:t>
      </w:r>
      <w:r w:rsidR="00ED4FF5">
        <w:rPr>
          <w:lang w:val="en-GB"/>
        </w:rPr>
        <w:t xml:space="preserve">were well-represented </w:t>
      </w:r>
      <w:r w:rsidRPr="00F82B46">
        <w:rPr>
          <w:lang w:val="en-GB"/>
        </w:rPr>
        <w:t>(</w:t>
      </w:r>
      <w:r w:rsidR="00903C8C" w:rsidRPr="00F82B46">
        <w:rPr>
          <w:lang w:val="en-GB"/>
        </w:rPr>
        <w:t>0.30 ind/m²</w:t>
      </w:r>
      <w:r w:rsidR="00903C8C">
        <w:rPr>
          <w:lang w:val="en-GB"/>
        </w:rPr>
        <w:t xml:space="preserve">; </w:t>
      </w:r>
      <w:r w:rsidR="00ED4FF5">
        <w:rPr>
          <w:lang w:val="en-GB"/>
        </w:rPr>
        <w:t>20.3% of the total abundance</w:t>
      </w:r>
      <w:r w:rsidRPr="00F82B46">
        <w:rPr>
          <w:lang w:val="en-GB"/>
        </w:rPr>
        <w:t>)</w:t>
      </w:r>
      <w:r w:rsidR="00C7052C">
        <w:rPr>
          <w:lang w:val="en-GB"/>
        </w:rPr>
        <w:t>,</w:t>
      </w:r>
      <w:r w:rsidRPr="00F82B46">
        <w:rPr>
          <w:lang w:val="en-GB"/>
        </w:rPr>
        <w:t xml:space="preserve"> although cnidarians were overall slightly more abundant as a taxon (</w:t>
      </w:r>
      <w:r w:rsidR="00903C8C" w:rsidRPr="00F82B46">
        <w:rPr>
          <w:lang w:val="en-GB"/>
        </w:rPr>
        <w:t>0.33 ind/m²</w:t>
      </w:r>
      <w:r w:rsidR="00903C8C">
        <w:rPr>
          <w:lang w:val="en-GB"/>
        </w:rPr>
        <w:t xml:space="preserve">; </w:t>
      </w:r>
      <w:r w:rsidR="00ED4FF5">
        <w:rPr>
          <w:lang w:val="en-GB"/>
        </w:rPr>
        <w:t>22.3% of the total abundance</w:t>
      </w:r>
      <w:r w:rsidRPr="00F82B46">
        <w:rPr>
          <w:lang w:val="en-GB"/>
        </w:rPr>
        <w:t xml:space="preserve">). Similarly Tilot </w:t>
      </w:r>
      <w:r w:rsidRPr="00ED427D">
        <w:rPr>
          <w:i/>
          <w:lang w:val="en-GB"/>
        </w:rPr>
        <w:t>et al</w:t>
      </w:r>
      <w:r w:rsidR="00ED427D" w:rsidRPr="00ED427D">
        <w:rPr>
          <w:i/>
          <w:lang w:val="en-GB"/>
        </w:rPr>
        <w:t>.</w:t>
      </w:r>
      <w:r w:rsidRPr="00F82B46">
        <w:rPr>
          <w:lang w:val="en-GB"/>
        </w:rPr>
        <w:t xml:space="preserve"> </w:t>
      </w:r>
      <w:r w:rsidR="00ED427D">
        <w:rPr>
          <w:lang w:val="en-GB"/>
        </w:rPr>
        <w:fldChar w:fldCharType="begin"/>
      </w:r>
      <w:r w:rsidR="00ED427D">
        <w:rPr>
          <w:lang w:val="en-GB"/>
        </w:rPr>
        <w:instrText xml:space="preserve"> ADDIN ZOTERO_ITEM CSL_CITATION {"citationID":"g9FzdyyF","properties":{"formattedCitation":"(2018)","plainCitation":"(2018)","noteIndex":0},"citationItems":[{"id":623,"uris":["http://zotero.org/groups/512020/items/VMI6RP3X"],"uri":["http://zotero.org/groups/512020/items/VMI6RP3X"],"itemData":{"id":623,"type":"article-journal","abstract":"We present here the results of a comprehensive UNESCO/IOC baseline study of the megafaunal assemblages of the metallic nodule ecosystem of 5 areas within the Clarion Clipperton Fracture Zone (CCFZ) of the eastern Pacific Ocean. The work was undertaken with a view to interpreting the structure of the epifaunal populations associated with the benthic biotopes being targeted for mining and developing an appropriate set of management tools and options. The general characteristics of the nodule ecosystem and its sensitivity to deep-sea mining are discussed in relation to water masses, ocean circulation from the surface to the seabed, the nepheloid layer and processes taking place at the sediment interface. Management tools considered include species diversity, vulnerability indexes, GIS systems, zoning, and 3D rapid environmental assessment (REA). These monitoring strategies are developed for application on one of the UNESCO/IOC baseline study sites.","container-title":"Frontiers in Marine Science","DOI":"10.3389/fmars.2018.00007","ISSN":"2296-7745","journalAbbreviation":"Front. Mar. Sci.","language":"English","source":"Frontiers","title":"The Benthic Megafaunal Assemblages of the CCZ (Eastern Pacific) and an Approach to their Management in the Face of Threatened Anthropogenic Impacts","URL":"https://www.frontiersin.org/articles/10.3389/fmars.2018.00007/full","volume":"5","author":[{"family":"Tilot","given":"Virginie"},{"family":"Ormond","given":"Rupert"},{"family":"Moreno Navas","given":"Juan"},{"family":"Catalá","given":"Teresa S."}],"accessed":{"date-parts":[["2018",6,20]]},"issued":{"date-parts":[["2018"]]}},"suppress-author":true}],"schema":"https://github.com/citation-style-language/schema/raw/master/csl-citation.json"} </w:instrText>
      </w:r>
      <w:r w:rsidR="00ED427D">
        <w:rPr>
          <w:lang w:val="en-GB"/>
        </w:rPr>
        <w:fldChar w:fldCharType="separate"/>
      </w:r>
      <w:r w:rsidR="00ED427D" w:rsidRPr="00ED427D">
        <w:rPr>
          <w:rFonts w:cs="Times New Roman"/>
        </w:rPr>
        <w:t>(2018)</w:t>
      </w:r>
      <w:r w:rsidR="00ED427D">
        <w:rPr>
          <w:lang w:val="en-GB"/>
        </w:rPr>
        <w:fldChar w:fldCharType="end"/>
      </w:r>
      <w:r w:rsidRPr="00F82B46">
        <w:rPr>
          <w:lang w:val="en-GB"/>
        </w:rPr>
        <w:t xml:space="preserve"> recorded high abundances of cnidarians and echinoderms in different areas of the central CCZ compared to other taxa. The shifts in dominance from the suspension feeding cnidarians to the more deposit feeding echinoderms when comparing different areas was mainly explained by a combination of nodule abundance, currents and POC flux, with the echinoderms being more abundant at the higher range of the productivity gradient, whereas cnidarians preferred stronger currents, supplying material in </w:t>
      </w:r>
      <w:r w:rsidRPr="00F82B46">
        <w:rPr>
          <w:lang w:val="en-GB"/>
        </w:rPr>
        <w:lastRenderedPageBreak/>
        <w:t>suspension, and the presence of nodules which they use to attach</w:t>
      </w:r>
      <w:r w:rsidR="00A60BA6">
        <w:rPr>
          <w:lang w:val="en-GB"/>
        </w:rPr>
        <w:t xml:space="preserve"> to</w:t>
      </w:r>
      <w:r w:rsidRPr="00F82B46">
        <w:rPr>
          <w:lang w:val="en-GB"/>
        </w:rPr>
        <w:t xml:space="preserve"> </w:t>
      </w:r>
      <w:r w:rsidR="00ED427D">
        <w:rPr>
          <w:lang w:val="en-GB"/>
        </w:rPr>
        <w:fldChar w:fldCharType="begin"/>
      </w:r>
      <w:r w:rsidR="00ED427D">
        <w:rPr>
          <w:lang w:val="en-GB"/>
        </w:rPr>
        <w:instrText xml:space="preserve"> ADDIN ZOTERO_ITEM CSL_CITATION {"citationID":"RiIdYlhM","properties":{"formattedCitation":"(Vanreusel et al., 2016; Tilot et al., 2018)","plainCitation":"(Vanreusel et al., 2016; Tilot et al., 2018)","noteIndex":0},"citationItems":[{"id":741,"uris":["http://zotero.org/groups/512020/items/5DHCXFTK"],"uri":["http://zotero.org/groups/512020/items/5DHCXFTK"],"itemData":{"id":741,"type":"article-journal","container-title":"Scientific Reports","DOI":"10.1038/srep26808","ISSN":"2045-2322","page":"26808","source":"CrossRef","title":"Threatened by mining, polymetallic nodules are required to preserve abyssal epifauna","volume":"6","author":[{"family":"Vanreusel","given":"Ann"},{"family":"Hilario","given":"Ana"},{"family":"Ribeiro","given":"Pedro A."},{"family":"Menot","given":"Lenaick"},{"family":"Arbizu","given":"Pedro Martínez"}],"issued":{"date-parts":[["2016",6,1]]}}},{"id":623,"uris":["http://zotero.org/groups/512020/items/VMI6RP3X"],"uri":["http://zotero.org/groups/512020/items/VMI6RP3X"],"itemData":{"id":623,"type":"article-journal","abstract":"We present here the results of a comprehensive UNESCO/IOC baseline study of the megafaunal assemblages of the metallic nodule ecosystem of 5 areas within the Clarion Clipperton Fracture Zone (CCFZ) of the eastern Pacific Ocean. T</w:instrText>
      </w:r>
      <w:r w:rsidR="00ED427D" w:rsidRPr="00ED427D">
        <w:rPr>
          <w:lang w:val="nl-BE"/>
        </w:rPr>
        <w:instrText>he work was undertaken with a view to</w:instrText>
      </w:r>
      <w:r w:rsidR="00ED427D" w:rsidRPr="002345F8">
        <w:rPr>
          <w:lang w:val="nl-BE"/>
        </w:rPr>
        <w:instrText xml:space="preserve"> interpreting the structure of the epifaunal populations associated with the benthic biotopes being targeted for mining and developing an appropriate set of management tools and options. The general characteristics of the nodule ecosystem and its sensitivity to deep-sea mining are discussed in relation to water masses, ocean circulation from the surface to the seabed, the nepheloid layer and processes taking place at the sediment interface. Management tools considered include species diversity, vulnerability indexes, GIS systems, zoning, and 3D rapid environmental assessment (REA). These monitoring strategies are developed for application on one of the UNESCO/IOC baseline study sites.","container-title":"Frontiers in Marine Science","DOI":"10.3389/fmars.2018.00007","ISSN":"2296-7745","journalAbbreviation":"Front. Mar. Sci.","language":"English","source":"Frontiers","title":"The Benthic Megafaunal Assemblages of the CCZ (Eastern Pacific) and an Approach to their Management in the Face of Threatened Anthropogenic Impacts","URL":"https://www.frontiersin.org/articles/10.3389/fmars.2018.00007/full","volume":"5","author":[{"family":"Tilot","given":"Virginie"},{"family":"Ormond","given":"Rupert"},{"family":"Moreno Navas","given":"Juan"},{"family":"Catalá","given":"Teresa S."}],"accessed":{"date-parts":[["2018",6,20]]},"issued":{"date-parts":[["2018"]]}}}],"schema":"https://github.com/citation-style-language/schema/raw/master/csl-citation.json"} </w:instrText>
      </w:r>
      <w:r w:rsidR="00ED427D">
        <w:rPr>
          <w:lang w:val="en-GB"/>
        </w:rPr>
        <w:fldChar w:fldCharType="separate"/>
      </w:r>
      <w:r w:rsidR="00ED427D" w:rsidRPr="002345F8">
        <w:rPr>
          <w:rFonts w:cs="Times New Roman"/>
          <w:lang w:val="nl-BE"/>
        </w:rPr>
        <w:t>(Vanreusel et al., 2016; Tilot et al., 2018)</w:t>
      </w:r>
      <w:r w:rsidR="00ED427D">
        <w:rPr>
          <w:lang w:val="en-GB"/>
        </w:rPr>
        <w:fldChar w:fldCharType="end"/>
      </w:r>
      <w:r w:rsidRPr="002345F8">
        <w:rPr>
          <w:lang w:val="nl-BE"/>
        </w:rPr>
        <w:t xml:space="preserve">. Simon-Lledo </w:t>
      </w:r>
      <w:r w:rsidRPr="002345F8">
        <w:rPr>
          <w:i/>
          <w:lang w:val="nl-BE"/>
        </w:rPr>
        <w:t>et al</w:t>
      </w:r>
      <w:r w:rsidR="00876EBE" w:rsidRPr="002345F8">
        <w:rPr>
          <w:i/>
          <w:lang w:val="nl-BE"/>
        </w:rPr>
        <w:t>.</w:t>
      </w:r>
      <w:r w:rsidRPr="002345F8">
        <w:rPr>
          <w:lang w:val="nl-BE"/>
        </w:rPr>
        <w:t xml:space="preserve"> </w:t>
      </w:r>
      <w:r w:rsidR="00876EBE">
        <w:rPr>
          <w:lang w:val="en-GB"/>
        </w:rPr>
        <w:fldChar w:fldCharType="begin"/>
      </w:r>
      <w:r w:rsidR="00A36890">
        <w:rPr>
          <w:lang w:val="nl-BE"/>
        </w:rPr>
        <w:instrText xml:space="preserve"> ADDIN ZOTERO_ITEM CSL_CITATION {"citationID":"mzxxmwoR","properties":{"formattedCitation":"(2019b)","plainCitation":"(2019b)","noteIndex":0},"citationItems":[{"id":648,"uris":["http://zotero.org/groups/512020/items/S8WR4Q5J"],"uri":["http://zotero.org/groups/512020/items/S8WR4Q5J"],"itemData":{"id":648,"type":"article-journal","abstract":"The potential for imminent polymetallic nodule mining in the Clarion Clipperton Fracture Zone (CCZ) has attracted considerable scientific and public attention. This concern stems from both the extremely large seafloor areas that may be impacted by mining, and the very limited knowledge of the fauna and ecology of this region. The environmental factors regulating seafloor ecology are still very poorly understood. In this study, we focus on megafaunal ecology in the proposed conservation zone ‘Area of Particular Environmental Interest 6′ (study area centred 17°16′N, 122°55′W). We employ bathymetric data to objectively define three landscape types in the area (a level bottom Flat, an elevated Ridge, a depressed Trough; water depth 3950–4250 m) that are characteristic of the wider CCZ. We use direct seabed sampling to characterise the sedimentary environment in each landscape, detecting no statistically significant differences in particle size distributions or organic matter content. Additional seafloor characteristics and data on both the metazoan and xenophyophore components of the megafauna were derived by extensive photographic survey from an autonomous underwater vehicle. Image data revealed that there were statistically significant differences in seafloor cover by nodules and in the occurrence of other hard substrata habitat between landscapes. Statistically significant differences in megafauna standing stock, functional structuring, di</w:instrText>
      </w:r>
      <w:r w:rsidR="00A36890" w:rsidRPr="00A36890">
        <w:instrText xml:space="preserve">versity, and faunal composition were detected between landscapes. The Flat and Ridge areas exhibited a significantly higher standing stock and a distinct assemblage composition compared to the Trough. Geomorphological variations, presumably regulating local bottom water flows and the occurrence of nodule and xenophyophore test substrata, between study areas may be the mechanism driving these assemblage differences. We also used these data to assess the influence of sampling unit size on the estimation of ecological parameters. We discuss these results in the contexts of regional benthic ecology and the appropriate management of potential mining activities in the CCZ and elsewhere in the deep ocean.","container-title":"Progress in Oceanography","DOI":"10.1016/j.pocean.2018.11.003","ISSN":"0079-6611","journalAbbreviation":"Progress in Oceanography","page":"119-133","source":"ScienceDirect","title":"Megafaunal variation in the abyssal landscape of the Clarion Clipperton Zone","volume":"170","author":[{"family":"Simon-Lledó","given":"Erik"},{"family":"Bett","given":"Brian J."},{"family":"Huvenne","given":"Veerle A. I."},{"family":"Schoening","given":"Timm"},{"family":"Benoist","given":"Noelie M. A."},{"family":"Jeffreys","given":"Rachel M."},{"family":"Durden","given":"Jennifer M."},{"family":"Jones","given":"Daniel O. B."}],"issued":{"date-parts":[["2019",1,1]]}},"suppress-author":true}],"schema":"https://github.com/citation-style-language/schema/raw/master/csl-citation.json"} </w:instrText>
      </w:r>
      <w:r w:rsidR="00876EBE">
        <w:rPr>
          <w:lang w:val="en-GB"/>
        </w:rPr>
        <w:fldChar w:fldCharType="separate"/>
      </w:r>
      <w:r w:rsidR="00A36890" w:rsidRPr="00A36890">
        <w:rPr>
          <w:rFonts w:cs="Times New Roman"/>
        </w:rPr>
        <w:t>(2019b)</w:t>
      </w:r>
      <w:r w:rsidR="00876EBE">
        <w:rPr>
          <w:lang w:val="en-GB"/>
        </w:rPr>
        <w:fldChar w:fldCharType="end"/>
      </w:r>
      <w:r w:rsidRPr="00F82B46">
        <w:rPr>
          <w:lang w:val="en-GB"/>
        </w:rPr>
        <w:t xml:space="preserve"> mainly found cnidarians as the dominant </w:t>
      </w:r>
      <w:r w:rsidRPr="002961BE">
        <w:rPr>
          <w:lang w:val="en-GB"/>
        </w:rPr>
        <w:t>group (0.18 in</w:t>
      </w:r>
      <w:r w:rsidR="00903C8C" w:rsidRPr="002961BE">
        <w:rPr>
          <w:lang w:val="en-GB"/>
        </w:rPr>
        <w:t>d</w:t>
      </w:r>
      <w:r w:rsidRPr="002961BE">
        <w:rPr>
          <w:lang w:val="en-GB"/>
        </w:rPr>
        <w:t>/m²</w:t>
      </w:r>
      <w:r w:rsidR="00903C8C" w:rsidRPr="002961BE">
        <w:rPr>
          <w:lang w:val="en-GB"/>
        </w:rPr>
        <w:t>; 41% of the total abundance</w:t>
      </w:r>
      <w:r w:rsidRPr="002961BE">
        <w:rPr>
          <w:lang w:val="en-GB"/>
        </w:rPr>
        <w:t>) in the most north eastern APEI#6</w:t>
      </w:r>
      <w:r w:rsidR="00C51B9E" w:rsidRPr="002961BE">
        <w:rPr>
          <w:lang w:val="en-GB"/>
        </w:rPr>
        <w:t>, followed by sponges as the second most abundant group (</w:t>
      </w:r>
      <w:r w:rsidR="00903C8C" w:rsidRPr="002961BE">
        <w:rPr>
          <w:lang w:val="en-GB"/>
        </w:rPr>
        <w:t>0.08 ind/m²; 17</w:t>
      </w:r>
      <w:r w:rsidR="00C51B9E" w:rsidRPr="002961BE">
        <w:rPr>
          <w:lang w:val="en-GB"/>
        </w:rPr>
        <w:t xml:space="preserve">% of the total abundance), and </w:t>
      </w:r>
      <w:r w:rsidRPr="002961BE">
        <w:rPr>
          <w:lang w:val="en-GB"/>
        </w:rPr>
        <w:t>echinoderms</w:t>
      </w:r>
      <w:r w:rsidR="00903C8C" w:rsidRPr="002961BE">
        <w:rPr>
          <w:lang w:val="en-GB"/>
        </w:rPr>
        <w:t xml:space="preserve"> </w:t>
      </w:r>
      <w:r w:rsidRPr="002961BE">
        <w:rPr>
          <w:lang w:val="en-GB"/>
        </w:rPr>
        <w:t xml:space="preserve">and bryozoans equally ranked as </w:t>
      </w:r>
      <w:r w:rsidR="00C51B9E" w:rsidRPr="002961BE">
        <w:rPr>
          <w:lang w:val="en-GB"/>
        </w:rPr>
        <w:t xml:space="preserve">the third most abundant groups, </w:t>
      </w:r>
      <w:r w:rsidRPr="002961BE">
        <w:rPr>
          <w:lang w:val="en-GB"/>
        </w:rPr>
        <w:t xml:space="preserve">each </w:t>
      </w:r>
      <w:r w:rsidR="00C51B9E" w:rsidRPr="002961BE">
        <w:rPr>
          <w:lang w:val="en-GB"/>
        </w:rPr>
        <w:t xml:space="preserve">representing </w:t>
      </w:r>
      <w:r w:rsidR="00903C8C" w:rsidRPr="002961BE">
        <w:rPr>
          <w:lang w:val="en-GB"/>
        </w:rPr>
        <w:t>10</w:t>
      </w:r>
      <w:r w:rsidR="00C51B9E" w:rsidRPr="002961BE">
        <w:rPr>
          <w:lang w:val="en-GB"/>
        </w:rPr>
        <w:t>% of the total abundance only</w:t>
      </w:r>
      <w:r w:rsidR="00903C8C">
        <w:rPr>
          <w:lang w:val="en-GB"/>
        </w:rPr>
        <w:t xml:space="preserve"> (0.04 ind/m</w:t>
      </w:r>
      <w:r w:rsidR="00903C8C" w:rsidRPr="00AF6058">
        <w:rPr>
          <w:vertAlign w:val="superscript"/>
          <w:lang w:val="en-GB"/>
        </w:rPr>
        <w:t>2</w:t>
      </w:r>
      <w:r w:rsidR="00903C8C">
        <w:rPr>
          <w:lang w:val="en-GB"/>
        </w:rPr>
        <w:t>)</w:t>
      </w:r>
      <w:r w:rsidR="00C51B9E">
        <w:rPr>
          <w:lang w:val="en-GB"/>
        </w:rPr>
        <w:t>.</w:t>
      </w:r>
    </w:p>
    <w:p w14:paraId="1AEB3AC4" w14:textId="1A06A1C8" w:rsidR="00AE1CA2" w:rsidRPr="00F601E8" w:rsidRDefault="002961BE" w:rsidP="00804A56">
      <w:pPr>
        <w:rPr>
          <w:lang w:val="en-GB"/>
        </w:rPr>
      </w:pPr>
      <w:r>
        <w:rPr>
          <w:lang w:val="en-GB"/>
        </w:rPr>
        <w:t>The approach used here, rapid assessment of large-sized megafauna</w:t>
      </w:r>
      <w:r w:rsidR="003951F2">
        <w:rPr>
          <w:lang w:val="en-GB"/>
        </w:rPr>
        <w:t xml:space="preserve"> </w:t>
      </w:r>
      <w:r w:rsidR="003951F2">
        <w:t>(approximately &gt; 5 cm)</w:t>
      </w:r>
      <w:bookmarkStart w:id="0" w:name="_GoBack"/>
      <w:bookmarkEnd w:id="0"/>
      <w:r>
        <w:rPr>
          <w:lang w:val="en-GB"/>
        </w:rPr>
        <w:t xml:space="preserve"> during resource assessment, influences some of the results. For example, w</w:t>
      </w:r>
      <w:r w:rsidR="00F82B46" w:rsidRPr="00F82B46">
        <w:rPr>
          <w:lang w:val="en-GB"/>
        </w:rPr>
        <w:t xml:space="preserve">hile flying </w:t>
      </w:r>
      <w:r w:rsidR="00320F95">
        <w:rPr>
          <w:lang w:val="en-GB"/>
        </w:rPr>
        <w:t xml:space="preserve">the imagery platform </w:t>
      </w:r>
      <w:r w:rsidR="00F82B46" w:rsidRPr="00F82B46">
        <w:rPr>
          <w:lang w:val="en-GB"/>
        </w:rPr>
        <w:t xml:space="preserve">higher, the smaller cnidarians </w:t>
      </w:r>
      <w:r w:rsidR="008A24A5">
        <w:rPr>
          <w:lang w:val="en-GB"/>
        </w:rPr>
        <w:t>with often indistinct colours can be easily underestimated</w:t>
      </w:r>
      <w:r w:rsidR="00ED7CB8">
        <w:rPr>
          <w:lang w:val="en-GB"/>
        </w:rPr>
        <w:t>,</w:t>
      </w:r>
      <w:r>
        <w:rPr>
          <w:lang w:val="en-GB"/>
        </w:rPr>
        <w:t xml:space="preserve"> as appears to be the case </w:t>
      </w:r>
      <w:r w:rsidR="00AA388B">
        <w:rPr>
          <w:lang w:val="en-GB"/>
        </w:rPr>
        <w:t xml:space="preserve">in this study </w:t>
      </w:r>
      <w:r>
        <w:rPr>
          <w:lang w:val="en-GB"/>
        </w:rPr>
        <w:t>from comparison with other nearby areas</w:t>
      </w:r>
      <w:r w:rsidR="008A24A5">
        <w:rPr>
          <w:lang w:val="en-GB"/>
        </w:rPr>
        <w:t xml:space="preserve">. The more robust larger organisms, such as many </w:t>
      </w:r>
      <w:r w:rsidR="00F82B46" w:rsidRPr="00F82B46">
        <w:rPr>
          <w:lang w:val="en-GB"/>
        </w:rPr>
        <w:t>echinoderms</w:t>
      </w:r>
      <w:r w:rsidR="00ED7CB8">
        <w:rPr>
          <w:lang w:val="en-GB"/>
        </w:rPr>
        <w:t>,</w:t>
      </w:r>
      <w:r w:rsidR="008A24A5">
        <w:rPr>
          <w:lang w:val="en-GB"/>
        </w:rPr>
        <w:t xml:space="preserve"> are easier to observe and can be detected more consistently. Low flying altitudes are important for full estimation of epibenthic diversity</w:t>
      </w:r>
      <w:r>
        <w:rPr>
          <w:lang w:val="en-GB"/>
        </w:rPr>
        <w:t xml:space="preserve"> (usually regarded as a sensitive indicator of change; </w:t>
      </w:r>
      <w:r>
        <w:rPr>
          <w:lang w:val="en-GB"/>
        </w:rPr>
        <w:fldChar w:fldCharType="begin"/>
      </w:r>
      <w:r>
        <w:rPr>
          <w:lang w:val="en-GB"/>
        </w:rPr>
        <w:instrText xml:space="preserve"> ADDIN ZOTERO_ITEM CSL_CITATION {"citationID":"kTzXT5zI","properties":{"custom":"Clarke, 1993)","formattedCitation":"Clarke, 1993)","plainCitation":"Clarke, 1993)","noteIndex":0},"citationItems":[{"id":2003,"uris":["http://zotero.org/users/2924329/items/3IXUCB6D"],"uri":["http://zotero.org/users/2924329/items/3IXUCB6D"],"itemData":{"id":2003,"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1442-9993","issue":"1","language":"en","note":"_eprint: https://onlinelibrary.wiley.com/doi/pdf/10.1111/j.1442-9993.1993.tb00438.x","page":"117-143","source":"Wiley Online Library","title":"Non-parametric multivariate analyses of changes in community structure","volume":"18","author":[{"family":"Clarke","given":"K. R."}],"issued":{"date-parts":[["1993"]]}}}],"schema":"https://github.com/citation-style-language/schema/raw/master/csl-citation.json"} </w:instrText>
      </w:r>
      <w:r>
        <w:rPr>
          <w:lang w:val="en-GB"/>
        </w:rPr>
        <w:fldChar w:fldCharType="separate"/>
      </w:r>
      <w:r w:rsidRPr="002961BE">
        <w:rPr>
          <w:rFonts w:cs="Times New Roman"/>
        </w:rPr>
        <w:t>Clarke, 1993)</w:t>
      </w:r>
      <w:r>
        <w:rPr>
          <w:lang w:val="en-GB"/>
        </w:rPr>
        <w:fldChar w:fldCharType="end"/>
      </w:r>
      <w:r w:rsidR="008A24A5">
        <w:rPr>
          <w:lang w:val="en-GB"/>
        </w:rPr>
        <w:t>, but require greater time for data acquisition. H</w:t>
      </w:r>
      <w:r w:rsidR="00F82B46" w:rsidRPr="00F82B46">
        <w:rPr>
          <w:lang w:val="en-GB"/>
        </w:rPr>
        <w:t xml:space="preserve">igher observation distance </w:t>
      </w:r>
      <w:r w:rsidR="008A24A5">
        <w:rPr>
          <w:lang w:val="en-GB"/>
        </w:rPr>
        <w:t>more efficiently covers larger areas, which have larger numbers of individual organisms.</w:t>
      </w:r>
      <w:r w:rsidR="00F82B46" w:rsidRPr="00F82B46">
        <w:rPr>
          <w:lang w:val="en-GB"/>
        </w:rPr>
        <w:t xml:space="preserve"> </w:t>
      </w:r>
      <w:r w:rsidR="00736057">
        <w:rPr>
          <w:lang w:val="en-GB"/>
        </w:rPr>
        <w:t>The desired balance between survey efficiency and detection depends on the monitoring requirement. Taxon-specific responses to disturbance will al</w:t>
      </w:r>
      <w:r w:rsidR="00ED7CB8">
        <w:rPr>
          <w:lang w:val="en-GB"/>
        </w:rPr>
        <w:t>so influence this:</w:t>
      </w:r>
      <w:r w:rsidR="00736057">
        <w:rPr>
          <w:lang w:val="en-GB"/>
        </w:rPr>
        <w:t xml:space="preserve"> with less clear responses more taxonomic resolution may be needed for effective monitoring. Cnidarians, for example, are </w:t>
      </w:r>
      <w:r w:rsidR="00736057" w:rsidRPr="00F82B46">
        <w:rPr>
          <w:lang w:val="en-GB"/>
        </w:rPr>
        <w:t>mostly associated with nodules</w:t>
      </w:r>
      <w:r w:rsidR="00736057">
        <w:rPr>
          <w:lang w:val="en-GB"/>
        </w:rPr>
        <w:t xml:space="preserve"> and may be particularly impacted by sediment disturbance </w:t>
      </w:r>
      <w:r w:rsidR="00736057">
        <w:rPr>
          <w:lang w:val="en-GB"/>
        </w:rPr>
        <w:fldChar w:fldCharType="begin"/>
      </w:r>
      <w:r w:rsidR="00736057">
        <w:rPr>
          <w:lang w:val="en-GB"/>
        </w:rPr>
        <w:instrText xml:space="preserve"> ADDIN ZOTERO_ITEM CSL_CITATION {"citationID":"HueDt2Ms","properties":{"formattedCitation":"(Erftemeijer et al., 2012)","plainCitation":"(Erftemeijer et al., 2012)","noteIndex":0},"citationItems":[{"id":1988,"uris":["http://zotero.org/groups/512020/items/43CIW8G3"],"uri":["http://zotero.org/groups/512020/items/43CIW8G3"],"itemData":{"id":1988,"type":"article-journal","abstract":"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w:instrText>
      </w:r>
      <w:r w:rsidR="00736057">
        <w:rPr>
          <w:rFonts w:ascii="Cambria Math" w:hAnsi="Cambria Math" w:cs="Cambria Math"/>
          <w:lang w:val="en-GB"/>
        </w:rPr>
        <w:instrText>∼</w:instrText>
      </w:r>
      <w:r w:rsidR="00736057">
        <w:rPr>
          <w:lang w:val="en-GB"/>
        </w:rPr>
        <w:instrText xml:space="preserve">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ral polyp or calyx. The validity of these hypotheses was tested on the basis of 77 published studies on the effects of turbidity and sedimentation on 89 coral species. The results of this analysis reveal a significant relationship of coral sensitivity to turbidity and sedimentation with growth form, but not with calyx size. Some of the variation in sensitivities reported in the literature may have been caused by differences in the type and particle size of sediments applied in experiments. The ability of many corals (in varying degrees) to actively reject sediment through polyp inflation, mucus production, ciliary and tentacular action (at considerable energetic cost), as well as intraspecific morphological variation and the mobility of free-living mushroom corals, further contribute to the observed differences. Given the wide range of sensitivity levels among coral species and in baseline water quality conditions among reefs, meaningful criteria to limit the extent and turbidity of dredging plumes and their effects on corals will always require site-specific evaluations, taking into account the species assemblage present at the site and the natural variability of local background turbidity and sedimentation.","container-title":"Marine Pollution Bulletin","DOI":"https://doi.org/10.1016/j.marpolbul.2012.05.008","ISSN":"0025-326X","issue":"9","page":"1737 - 1765","title":"Environmental impacts of dredging and other sediment disturbances on corals: A review","volume":"64","author":[{"family":"Erftemeijer","given":"Paul L. A."},{"family":"Riegl","given":"Bernhard"},{"family":"Hoeksema","given":"Bert W."},{"family":"Todd","given":"Peter A."}],"issued":{"date-parts":[["2012"]]}}}],"schema":"https://github.com/citation-style-language/schema/raw/master/csl-citation.json"} </w:instrText>
      </w:r>
      <w:r w:rsidR="00736057">
        <w:rPr>
          <w:lang w:val="en-GB"/>
        </w:rPr>
        <w:fldChar w:fldCharType="separate"/>
      </w:r>
      <w:r w:rsidR="00736057" w:rsidRPr="00736057">
        <w:rPr>
          <w:rFonts w:cs="Times New Roman"/>
        </w:rPr>
        <w:t>(Erftemeijer et al., 2012)</w:t>
      </w:r>
      <w:r w:rsidR="00736057">
        <w:rPr>
          <w:lang w:val="en-GB"/>
        </w:rPr>
        <w:fldChar w:fldCharType="end"/>
      </w:r>
      <w:r w:rsidR="00736057">
        <w:rPr>
          <w:lang w:val="en-GB"/>
        </w:rPr>
        <w:t xml:space="preserve"> and so may be an effective disturbance indicator. However, they are more difficult to detect and appear underestimated in higher-altitude studies such as </w:t>
      </w:r>
      <w:r w:rsidR="00613DED">
        <w:rPr>
          <w:lang w:val="en-GB"/>
        </w:rPr>
        <w:t>in the current study</w:t>
      </w:r>
      <w:r w:rsidR="00736057">
        <w:rPr>
          <w:lang w:val="en-GB"/>
        </w:rPr>
        <w:t xml:space="preserve">. </w:t>
      </w:r>
      <w:r w:rsidR="00515878">
        <w:rPr>
          <w:lang w:val="en-GB"/>
        </w:rPr>
        <w:t xml:space="preserve">Echinoderms </w:t>
      </w:r>
      <w:r w:rsidR="00F82B46" w:rsidRPr="00F82B46">
        <w:rPr>
          <w:lang w:val="en-GB"/>
        </w:rPr>
        <w:t xml:space="preserve">may seem </w:t>
      </w:r>
      <w:r w:rsidR="00515878">
        <w:rPr>
          <w:lang w:val="en-GB"/>
        </w:rPr>
        <w:t>l</w:t>
      </w:r>
      <w:r w:rsidR="00515878" w:rsidRPr="00F82B46">
        <w:rPr>
          <w:lang w:val="en-GB"/>
        </w:rPr>
        <w:t>ess sensitive</w:t>
      </w:r>
      <w:r w:rsidR="00F82B46" w:rsidRPr="00F82B46">
        <w:rPr>
          <w:lang w:val="en-GB"/>
        </w:rPr>
        <w:t xml:space="preserve"> </w:t>
      </w:r>
      <w:r w:rsidR="00515878">
        <w:rPr>
          <w:lang w:val="en-GB"/>
        </w:rPr>
        <w:t xml:space="preserve">to </w:t>
      </w:r>
      <w:r w:rsidR="00515878" w:rsidRPr="00F82B46">
        <w:rPr>
          <w:lang w:val="en-GB"/>
        </w:rPr>
        <w:t xml:space="preserve">sediment resuspension </w:t>
      </w:r>
      <w:r w:rsidR="00515878">
        <w:rPr>
          <w:lang w:val="en-GB"/>
        </w:rPr>
        <w:t xml:space="preserve">since they are </w:t>
      </w:r>
      <w:r w:rsidR="00F82B46" w:rsidRPr="00F82B46">
        <w:rPr>
          <w:lang w:val="en-GB"/>
        </w:rPr>
        <w:t>detritivores, more opportunistic in their population dynamics and less e</w:t>
      </w:r>
      <w:r w:rsidR="00E645D9">
        <w:rPr>
          <w:lang w:val="en-GB"/>
        </w:rPr>
        <w:t xml:space="preserve">xclusive for nodule rich areas. They are also </w:t>
      </w:r>
      <w:r w:rsidR="00ED7CB8">
        <w:rPr>
          <w:lang w:val="en-GB"/>
        </w:rPr>
        <w:t xml:space="preserve">amongst the most </w:t>
      </w:r>
      <w:r w:rsidR="00E645D9">
        <w:rPr>
          <w:lang w:val="en-GB"/>
        </w:rPr>
        <w:t xml:space="preserve">mobile invertebrate megafauna and are able to recover their densities relatively quickly (tens of years) in disturbed areas </w:t>
      </w:r>
      <w:r w:rsidR="00E645D9">
        <w:rPr>
          <w:lang w:val="en-GB"/>
        </w:rPr>
        <w:fldChar w:fldCharType="begin"/>
      </w:r>
      <w:r w:rsidR="00E645D9">
        <w:rPr>
          <w:lang w:val="en-GB"/>
        </w:rPr>
        <w:instrText xml:space="preserve"> ADDIN ZOTERO_ITEM CSL_CITATION {"citationID":"cjivcIP9","properties":{"formattedCitation":"(Stratmann et al., 2018b; Simon-Lled\\uc0\\u243{} et al., 2019a)","plainCitation":"(Stratmann et al., 2018b; Simon-Lledó et al., 2019a)","noteIndex":0},"citationItems":[{"id":1997,"uris":["http://zotero.org/users/2924329/items/MWRY8YWG"],"uri":["http://zotero.org/users/2924329/items/MWRY8YWG"],"itemData":{"id":1997,"type":"article-journal","abstract":"Mining polymetallic nodules on abyssal plains will have adverse impacts on deep-sea ecosystems, but it is largely unknown whether the impacted ecosystem will recover, and if so at what rate. In 1989 the “DISturbance and reCOLonization” (DISCOL) experiment was conducted in the Peru Basin where the seafloor was disturbed with a plough harrow construction to explore the effect of small-scale sediment disturbance from deep-sea mining. Densities of Holothuroidea in the region were last investigated 7 yr post-disturbance, before 19 yr later, the DISCOL site was re-visited in 2015. An “ocean floor observatory system” was used to photograph the seabed across ploughed and unploughed seafloor and at reference sites. The images were analyzed to determine the Holothuroidea population density and community composition, which were combined with in situ respiration measurements of individual Holothuroidea to generate a respiration budget of the study area. For the first time since the experimental disturbance, similar Holothuroidea densities were observed at the DISCOL site and at reference sites. The Holothuroidea assemblage was dominated by Amperima sp., Mesothuria sp., and Benthodytes typica, together contributing 46% to the Holothuroidea population density. Biomass and respiration were similar among sites, with a Holothuroidea community respiration of 5.84 10−4 ± 8.74 10−5 mmol C m−2 d−1 at reference sites. Although these results indicate recovery of Holothuroidea, extrapolations regarding recovery from deep-sea mining activities must be made with caution: results presented here are based on a relatively small-scale disturbance experiment as compared to industrial-scale nodule mining, and also only represent one taxonomic class of the megafauna.","container-title":"Limnology and Oceanography","DOI":"10.1002/lno.10929","ISSN":"1939-5590","issue":"5","language":"en","note":"_eprint: https://aslopubs.onlinelibrary.wiley.com/doi/pdf/10.1002/lno.10929","page":"2140-2153","source":"Wiley Online Library","title":"Recovery of Holothuroidea population density, community composition, and respiration activity after a deep-sea disturbance experiment","volume":"63","author":[{"family":"Stratmann","given":"Tanja"},{"family":"Voorsmit","given":"Ilja"},{"family":"Gebruk","given":"Andrey"},{"family":"Brown","given":"Alastair"},{"family":"Purser","given":"Autun"},{"family":"Marcon","given":"Yann"},{"family":"Sweetman","given":"Andrew K."},{"family":"Jones","given":"Daniel O. B."},{"family":"Oevelen","given":"Dick","dropping-particle":"van"}],"issued":{"date-parts":[["2018"]]}},"label":"page"},{"id":1942,"uris":["http://zotero.org/users/2924329/items/FVSVS6L8"],"uri":["http://zotero.org/users/2924329/items/FVSVS6L8"],"itemData":{"id":1942,"type":"article-journal","abstract":"The potential for imminent abyssal polymetallic nodule exploitation has raised considerable scientific attention. The interface between the targeted nodule resource and sediment in this unusual mosaic habitat promotes the development of some of the most biologically diverse communities in the abyss. However, the ecology of these remote ecosystems is still poorly understood, so it is unclear to what extent and timescale these ecosystems will be affected by, and could recover from, mining disturbance. Using data inferred from seafloor photo-mosaics, we show that the effects of simulated mining impacts, induced during the “DISturbance and reCOLonization experiment” (DISCOL) conducted in 1989, were still evident in the megabenthos of the Peru Basin after 26 years. Suspension-feeder presence remained significantly reduced in disturbed areas, while deposit-feeders showed no diminished presence in disturbed areas, for the first time since the experiment began. Nevertheless, we found significantly lower heterogeneity diversity in disturbed areas and markedly distinct faunal compositions along different disturbance levels. If the results of this experiment at DISCOL can be extrapolated to the Clarion-Clipperton Zone, the impacts of polymetallic nodule mining there may be greater than expected, and could potentially lead to an irreversible loss of some ecosystem functions, especially in directly disturbed areas.","container-title":"Scientific Reports","DOI":"10.1038/s41598-019-44492-w","ISSN":"2045-2322","issue":"1","journalAbbreviation":"Sci Rep","language":"en","note":"number: 1\npublisher: Nature Publishing Group","page":"1-13","source":"www.nature.com","title":"Biological effects 26 years after simulated deep-sea mining","volume":"9","author":[{"family":"Simon-Lledó","given":"Erik"},{"family":"Bett","given":"Brian J."},{"family":"Huvenne","given":"Veerle A. I."},{"family":"Köser","given":"Kevin"},{"family":"Schoening","given":"Timm"},{"family":"Greinert","given":"Jens"},{"family":"Jones","given":"Daniel O. B."}],"issued":{"date-parts":[["2019",5,29]]}},"label":"page"}],"schema":"https://github.com/citation-style-language/schema/raw/master/csl-citation.json"} </w:instrText>
      </w:r>
      <w:r w:rsidR="00E645D9">
        <w:rPr>
          <w:lang w:val="en-GB"/>
        </w:rPr>
        <w:fldChar w:fldCharType="separate"/>
      </w:r>
      <w:r w:rsidR="00E645D9" w:rsidRPr="00E645D9">
        <w:rPr>
          <w:rFonts w:cs="Times New Roman"/>
          <w:szCs w:val="24"/>
        </w:rPr>
        <w:t>(Stratmann et al., 2018b; Simon-Lledó et al., 2019a)</w:t>
      </w:r>
      <w:r w:rsidR="00E645D9">
        <w:rPr>
          <w:lang w:val="en-GB"/>
        </w:rPr>
        <w:fldChar w:fldCharType="end"/>
      </w:r>
      <w:r w:rsidR="00E645D9">
        <w:rPr>
          <w:lang w:val="en-GB"/>
        </w:rPr>
        <w:t>.</w:t>
      </w:r>
      <w:r w:rsidR="006638A8">
        <w:rPr>
          <w:lang w:val="en-GB"/>
        </w:rPr>
        <w:t xml:space="preserve"> </w:t>
      </w:r>
      <w:r w:rsidR="006638A8" w:rsidRPr="006638A8">
        <w:rPr>
          <w:lang w:val="en-GB"/>
        </w:rPr>
        <w:t xml:space="preserve">An approach analysing a number of </w:t>
      </w:r>
      <w:r w:rsidR="00526E6D">
        <w:rPr>
          <w:lang w:val="en-GB"/>
        </w:rPr>
        <w:t xml:space="preserve">different taxa that display </w:t>
      </w:r>
      <w:r w:rsidR="00526E6D" w:rsidRPr="00526E6D">
        <w:rPr>
          <w:lang w:val="en-GB"/>
        </w:rPr>
        <w:t>different functional traits and/or life history strategies</w:t>
      </w:r>
      <w:r w:rsidR="006638A8" w:rsidRPr="00526E6D">
        <w:rPr>
          <w:lang w:val="en-GB"/>
        </w:rPr>
        <w:t xml:space="preserve"> </w:t>
      </w:r>
      <w:r w:rsidR="006638A8" w:rsidRPr="006638A8">
        <w:rPr>
          <w:lang w:val="en-GB"/>
        </w:rPr>
        <w:t>might be the way to go to assess the extent of the response to recent major disturbance events.</w:t>
      </w:r>
      <w:r w:rsidR="009D671C">
        <w:rPr>
          <w:lang w:val="en-GB"/>
        </w:rPr>
        <w:t xml:space="preserve"> </w:t>
      </w:r>
    </w:p>
    <w:p w14:paraId="68BAD6DE" w14:textId="2CD8A9A5" w:rsidR="00AE1CA2" w:rsidRDefault="00AE1CA2" w:rsidP="006601C6">
      <w:pPr>
        <w:pStyle w:val="Kop1"/>
      </w:pPr>
      <w:r>
        <w:t>Conclusion</w:t>
      </w:r>
    </w:p>
    <w:p w14:paraId="4E159E4B" w14:textId="1EDE297D" w:rsidR="00D32681" w:rsidRPr="00FD3202" w:rsidRDefault="00CA7951" w:rsidP="00AE1CA2">
      <w:r w:rsidRPr="00FD3202">
        <w:lastRenderedPageBreak/>
        <w:t xml:space="preserve">This study </w:t>
      </w:r>
      <w:r>
        <w:t xml:space="preserve">presents the first </w:t>
      </w:r>
      <w:r w:rsidR="003A1ED8">
        <w:t xml:space="preserve">rapid </w:t>
      </w:r>
      <w:r>
        <w:t>quantitative assessment of</w:t>
      </w:r>
      <w:r w:rsidRPr="00FD3202">
        <w:t xml:space="preserve"> the megabenthic community in the </w:t>
      </w:r>
      <w:r w:rsidR="003C6586">
        <w:t xml:space="preserve">nodule-rich </w:t>
      </w:r>
      <w:r w:rsidRPr="00FD3202">
        <w:t xml:space="preserve">GSR </w:t>
      </w:r>
      <w:r w:rsidR="00B73220">
        <w:rPr>
          <w:lang w:val="en-GB"/>
        </w:rPr>
        <w:t>contract</w:t>
      </w:r>
      <w:r w:rsidRPr="00FD3202">
        <w:t xml:space="preserve"> area within the CCZ</w:t>
      </w:r>
      <w:r>
        <w:t>.</w:t>
      </w:r>
      <w:r w:rsidR="00DF5470">
        <w:t xml:space="preserve"> </w:t>
      </w:r>
      <w:r w:rsidR="00362A13">
        <w:t>B</w:t>
      </w:r>
      <w:r w:rsidR="00362A13">
        <w:rPr>
          <w:lang w:val="en-GB"/>
        </w:rPr>
        <w:t>ased on seafloor image analysis below 8 m,</w:t>
      </w:r>
      <w:r w:rsidR="00362A13">
        <w:t xml:space="preserve"> t</w:t>
      </w:r>
      <w:r w:rsidR="00F64D64">
        <w:t>he</w:t>
      </w:r>
      <w:r w:rsidR="00F64D64">
        <w:rPr>
          <w:lang w:val="en-GB"/>
        </w:rPr>
        <w:t xml:space="preserve"> megabenthic community </w:t>
      </w:r>
      <w:r w:rsidR="00362A13">
        <w:rPr>
          <w:lang w:val="en-GB"/>
        </w:rPr>
        <w:t>was observed to be</w:t>
      </w:r>
      <w:r w:rsidR="00B938CF">
        <w:rPr>
          <w:lang w:val="en-GB"/>
        </w:rPr>
        <w:t xml:space="preserve"> moderately</w:t>
      </w:r>
      <w:r w:rsidR="00F64D64">
        <w:rPr>
          <w:lang w:val="en-GB"/>
        </w:rPr>
        <w:t xml:space="preserve"> different </w:t>
      </w:r>
      <w:r w:rsidR="008416DC">
        <w:rPr>
          <w:lang w:val="en-GB"/>
        </w:rPr>
        <w:t xml:space="preserve">between </w:t>
      </w:r>
      <w:r w:rsidR="00F64D64">
        <w:rPr>
          <w:lang w:val="en-GB"/>
        </w:rPr>
        <w:t>sites</w:t>
      </w:r>
      <w:r w:rsidR="00362A13">
        <w:rPr>
          <w:lang w:val="en-GB"/>
        </w:rPr>
        <w:t xml:space="preserve"> in the study area,</w:t>
      </w:r>
      <w:r w:rsidR="00B938CF">
        <w:rPr>
          <w:lang w:val="en-GB"/>
        </w:rPr>
        <w:t xml:space="preserve"> while</w:t>
      </w:r>
      <w:r w:rsidR="00362A13">
        <w:rPr>
          <w:lang w:val="en-GB"/>
        </w:rPr>
        <w:t xml:space="preserve"> a</w:t>
      </w:r>
      <w:r w:rsidR="00DF5470">
        <w:rPr>
          <w:lang w:val="en-GB"/>
        </w:rPr>
        <w:t xml:space="preserve"> positive relationship between nodule coverage and megafauna abundance was observed.</w:t>
      </w:r>
      <w:r w:rsidR="00F64D64">
        <w:rPr>
          <w:lang w:val="en-GB"/>
        </w:rPr>
        <w:t xml:space="preserve"> </w:t>
      </w:r>
      <w:r w:rsidR="00DC2061">
        <w:rPr>
          <w:lang w:val="en-GB"/>
        </w:rPr>
        <w:t>This finding shows</w:t>
      </w:r>
      <w:r w:rsidR="00DF5470">
        <w:rPr>
          <w:lang w:val="en-GB"/>
        </w:rPr>
        <w:t xml:space="preserve"> the role of nodule coverage in structuring the megabenthic community.</w:t>
      </w:r>
      <w:r w:rsidR="00362A13">
        <w:rPr>
          <w:lang w:val="en-GB"/>
        </w:rPr>
        <w:t xml:space="preserve"> Almost 70% of the megabenthic community </w:t>
      </w:r>
      <w:r w:rsidR="003C6586">
        <w:rPr>
          <w:lang w:val="en-GB"/>
        </w:rPr>
        <w:t xml:space="preserve">in nodule-rich areas </w:t>
      </w:r>
      <w:r w:rsidR="00362A13">
        <w:rPr>
          <w:lang w:val="en-GB"/>
        </w:rPr>
        <w:t>was dominated by Echinoderms</w:t>
      </w:r>
      <w:r w:rsidR="0044625A">
        <w:rPr>
          <w:lang w:val="en-GB"/>
        </w:rPr>
        <w:t xml:space="preserve">. A taxon that </w:t>
      </w:r>
      <w:r w:rsidR="003C6586">
        <w:t>may respond quickly to the changing environments in the abyss.</w:t>
      </w:r>
      <w:r w:rsidR="0044625A">
        <w:t xml:space="preserve"> A crucial factor in the monitoring of the seafloor by AUV image analysis is t</w:t>
      </w:r>
      <w:r w:rsidRPr="00FD3202">
        <w:rPr>
          <w:lang w:val="en-GB"/>
        </w:rPr>
        <w:t xml:space="preserve">he </w:t>
      </w:r>
      <w:r w:rsidR="00721DAF">
        <w:rPr>
          <w:lang w:val="en-GB"/>
        </w:rPr>
        <w:t>altitude</w:t>
      </w:r>
      <w:r>
        <w:t xml:space="preserve"> at </w:t>
      </w:r>
      <w:r w:rsidR="00721DAF">
        <w:t>which</w:t>
      </w:r>
      <w:r>
        <w:t xml:space="preserve"> the images were </w:t>
      </w:r>
      <w:r w:rsidR="0044625A">
        <w:t>taken. We showed that the altitude</w:t>
      </w:r>
      <w:r>
        <w:t xml:space="preserve"> </w:t>
      </w:r>
      <w:r w:rsidR="00721DAF">
        <w:t>largely affect</w:t>
      </w:r>
      <w:r w:rsidR="003C6586">
        <w:t>ed</w:t>
      </w:r>
      <w:r>
        <w:t xml:space="preserve"> </w:t>
      </w:r>
      <w:r w:rsidR="00CC0105">
        <w:rPr>
          <w:lang w:val="en-GB"/>
        </w:rPr>
        <w:t xml:space="preserve">the megafauna density </w:t>
      </w:r>
      <w:r w:rsidR="00721DAF">
        <w:rPr>
          <w:lang w:val="en-GB"/>
        </w:rPr>
        <w:t xml:space="preserve">and community composition. </w:t>
      </w:r>
      <w:r w:rsidR="0003326E" w:rsidRPr="00CC0105">
        <w:rPr>
          <w:lang w:val="en-GB"/>
        </w:rPr>
        <w:t>In order to estimate the epibenthic diversity to the fullest</w:t>
      </w:r>
      <w:r w:rsidR="00ED7CB8">
        <w:rPr>
          <w:lang w:val="en-GB"/>
        </w:rPr>
        <w:t xml:space="preserve"> (which may be required for more sensitive impact assessment)</w:t>
      </w:r>
      <w:r w:rsidR="0003326E" w:rsidRPr="00CC0105">
        <w:rPr>
          <w:lang w:val="en-GB"/>
        </w:rPr>
        <w:t>, the optimal altitude has to be set at the minimum possible distance from the bottom to allow the highest detail of identification for the larger organisms and the possibility to record also smaller and less obvious groups.</w:t>
      </w:r>
      <w:r w:rsidR="0003326E" w:rsidRPr="0003326E">
        <w:rPr>
          <w:lang w:val="en-GB"/>
        </w:rPr>
        <w:t xml:space="preserve"> However, higher observation distance may save time by covering larger areas</w:t>
      </w:r>
      <w:r w:rsidR="0003326E">
        <w:rPr>
          <w:lang w:val="en-GB"/>
        </w:rPr>
        <w:t>.</w:t>
      </w:r>
      <w:r w:rsidR="0003326E" w:rsidRPr="0003326E">
        <w:rPr>
          <w:lang w:val="en-GB"/>
        </w:rPr>
        <w:t xml:space="preserve"> </w:t>
      </w:r>
      <w:r w:rsidR="0003326E">
        <w:rPr>
          <w:lang w:val="en-GB"/>
        </w:rPr>
        <w:t>T</w:t>
      </w:r>
      <w:r w:rsidR="0003326E" w:rsidRPr="0003326E">
        <w:rPr>
          <w:lang w:val="en-GB"/>
        </w:rPr>
        <w:t>herefore</w:t>
      </w:r>
      <w:r w:rsidR="0003326E">
        <w:rPr>
          <w:lang w:val="en-GB"/>
        </w:rPr>
        <w:t>,</w:t>
      </w:r>
      <w:r w:rsidR="0003326E" w:rsidRPr="0003326E">
        <w:rPr>
          <w:lang w:val="en-GB"/>
        </w:rPr>
        <w:t xml:space="preserve"> the final methodology </w:t>
      </w:r>
      <w:r w:rsidR="0003326E">
        <w:rPr>
          <w:lang w:val="en-GB"/>
        </w:rPr>
        <w:t xml:space="preserve">selected </w:t>
      </w:r>
      <w:r w:rsidR="0003326E" w:rsidRPr="0003326E">
        <w:rPr>
          <w:lang w:val="en-GB"/>
        </w:rPr>
        <w:t xml:space="preserve">should </w:t>
      </w:r>
      <w:r w:rsidR="0003326E">
        <w:rPr>
          <w:lang w:val="en-GB"/>
        </w:rPr>
        <w:t>take</w:t>
      </w:r>
      <w:r w:rsidR="0003326E" w:rsidRPr="0003326E">
        <w:rPr>
          <w:lang w:val="en-GB"/>
        </w:rPr>
        <w:t xml:space="preserve"> all these aspects in consideration, </w:t>
      </w:r>
      <w:r w:rsidR="00CB3DE6">
        <w:rPr>
          <w:lang w:val="en-GB"/>
        </w:rPr>
        <w:t xml:space="preserve">and </w:t>
      </w:r>
      <w:r w:rsidR="00CB3DE6" w:rsidRPr="0003326E">
        <w:rPr>
          <w:lang w:val="en-GB"/>
        </w:rPr>
        <w:t>for</w:t>
      </w:r>
      <w:r w:rsidR="00CB3DE6">
        <w:rPr>
          <w:lang w:val="en-GB"/>
        </w:rPr>
        <w:t xml:space="preserve"> long-term monitoring, we advise </w:t>
      </w:r>
      <w:r w:rsidR="0003326E" w:rsidRPr="0003326E">
        <w:rPr>
          <w:lang w:val="en-GB"/>
        </w:rPr>
        <w:t xml:space="preserve">to </w:t>
      </w:r>
      <w:r w:rsidR="00CB3DE6">
        <w:rPr>
          <w:lang w:val="en-GB"/>
        </w:rPr>
        <w:t xml:space="preserve">be </w:t>
      </w:r>
      <w:r w:rsidR="0003326E" w:rsidRPr="0003326E">
        <w:rPr>
          <w:lang w:val="en-GB"/>
        </w:rPr>
        <w:t>consistent with the chosen methodology.</w:t>
      </w:r>
    </w:p>
    <w:p w14:paraId="2E668EEB" w14:textId="77777777" w:rsidR="00BD0D9B" w:rsidRPr="00FD3202" w:rsidRDefault="00BD0D9B" w:rsidP="006601C6">
      <w:pPr>
        <w:pStyle w:val="Kop1"/>
      </w:pPr>
      <w:r w:rsidRPr="00FD3202">
        <w:t>Acknowledgements</w:t>
      </w:r>
    </w:p>
    <w:p w14:paraId="35867320" w14:textId="2163891B" w:rsidR="00A77C90" w:rsidRPr="00FD3202" w:rsidRDefault="00C42E6A" w:rsidP="00C42E6A">
      <w:r w:rsidRPr="00C42E6A">
        <w:rPr>
          <w:lang w:val="en-GB"/>
        </w:rPr>
        <w:t xml:space="preserve">The authors would like to thank the Remus 6000 AUV technical team of Woodshole Oceanographic Institution (Greg Packard, Mark Dennet, Eric Hayden, Fred Jaffre) and OFG (Alison Proctor) for operating the AUV and </w:t>
      </w:r>
      <w:r w:rsidR="00F601E8" w:rsidRPr="00C42E6A">
        <w:rPr>
          <w:lang w:val="en-GB"/>
        </w:rPr>
        <w:t>colour</w:t>
      </w:r>
      <w:r w:rsidRPr="00C42E6A">
        <w:rPr>
          <w:lang w:val="en-GB"/>
        </w:rPr>
        <w:t>-correcting the pictures.</w:t>
      </w:r>
      <w:r>
        <w:rPr>
          <w:lang w:val="en-GB"/>
        </w:rPr>
        <w:t xml:space="preserve"> Moreover,</w:t>
      </w:r>
      <w:r w:rsidR="00D32681" w:rsidRPr="00FD3202">
        <w:rPr>
          <w:lang w:val="en-GB"/>
        </w:rPr>
        <w:t xml:space="preserve"> </w:t>
      </w:r>
      <w:r w:rsidR="00F74433" w:rsidRPr="00FD3202">
        <w:rPr>
          <w:lang w:val="en-GB"/>
        </w:rPr>
        <w:t xml:space="preserve">the captain and the crew of the </w:t>
      </w:r>
      <w:r w:rsidR="00F74433" w:rsidRPr="009251EF">
        <w:rPr>
          <w:i/>
          <w:lang w:val="en-GB"/>
        </w:rPr>
        <w:t>RV</w:t>
      </w:r>
      <w:r w:rsidR="00F74433" w:rsidRPr="00FD3202">
        <w:rPr>
          <w:lang w:val="en-GB"/>
        </w:rPr>
        <w:t xml:space="preserve"> ‘Mt. Mitchell’, </w:t>
      </w:r>
      <w:r w:rsidR="0064159E" w:rsidRPr="00FD3202">
        <w:rPr>
          <w:lang w:val="en-GB"/>
        </w:rPr>
        <w:t xml:space="preserve">François Charlet (GSR), Tom De Wachter (GSR), Alison Proctor (OFG), Phil and Tony Wass (OFG), and Nick Eloot (G-TEC) </w:t>
      </w:r>
      <w:r>
        <w:rPr>
          <w:lang w:val="en-GB"/>
        </w:rPr>
        <w:t xml:space="preserve">are acknowledged </w:t>
      </w:r>
      <w:r w:rsidR="00F74433" w:rsidRPr="00FD3202">
        <w:rPr>
          <w:lang w:val="en-GB"/>
        </w:rPr>
        <w:t xml:space="preserve">for their help </w:t>
      </w:r>
      <w:r>
        <w:rPr>
          <w:lang w:val="en-GB"/>
        </w:rPr>
        <w:t>during the GSRNOD15A expedition</w:t>
      </w:r>
      <w:r w:rsidR="00F74433" w:rsidRPr="00FD3202">
        <w:rPr>
          <w:lang w:val="en-GB"/>
        </w:rPr>
        <w:t>.</w:t>
      </w:r>
      <w:r w:rsidR="0064159E" w:rsidRPr="00FD3202">
        <w:rPr>
          <w:lang w:val="en-GB"/>
        </w:rPr>
        <w:t xml:space="preserve"> </w:t>
      </w:r>
      <w:r w:rsidR="001B4A46">
        <w:rPr>
          <w:lang w:val="en-GB"/>
        </w:rPr>
        <w:t xml:space="preserve">We thank </w:t>
      </w:r>
      <w:r w:rsidR="00BE3B02" w:rsidRPr="001B4A46">
        <w:rPr>
          <w:lang w:val="en-GB"/>
        </w:rPr>
        <w:t xml:space="preserve">Karen Soenen </w:t>
      </w:r>
      <w:r w:rsidR="004349D7" w:rsidRPr="001B4A46">
        <w:rPr>
          <w:lang w:val="en-GB"/>
        </w:rPr>
        <w:t xml:space="preserve">(G-TEC) </w:t>
      </w:r>
      <w:r w:rsidR="00BE3B02" w:rsidRPr="001B4A46">
        <w:rPr>
          <w:lang w:val="en-GB"/>
        </w:rPr>
        <w:t>for</w:t>
      </w:r>
      <w:r w:rsidR="00440BA0" w:rsidRPr="001B4A46">
        <w:rPr>
          <w:lang w:val="en-GB"/>
        </w:rPr>
        <w:t xml:space="preserve"> providing bathymetry data</w:t>
      </w:r>
      <w:r w:rsidR="001B4A46">
        <w:rPr>
          <w:lang w:val="en-GB"/>
        </w:rPr>
        <w:t xml:space="preserve"> and </w:t>
      </w:r>
      <w:r w:rsidR="0079518C" w:rsidRPr="001B4A46">
        <w:rPr>
          <w:lang w:val="en-GB"/>
        </w:rPr>
        <w:t>Timm Schoening</w:t>
      </w:r>
      <w:r w:rsidR="004349D7" w:rsidRPr="00FD3202">
        <w:rPr>
          <w:lang w:val="en-GB"/>
        </w:rPr>
        <w:t xml:space="preserve"> (GEOMAR)</w:t>
      </w:r>
      <w:r w:rsidR="00440BA0">
        <w:rPr>
          <w:lang w:val="en-GB"/>
        </w:rPr>
        <w:t xml:space="preserve"> for assist</w:t>
      </w:r>
      <w:r w:rsidR="001B4A46">
        <w:rPr>
          <w:lang w:val="en-GB"/>
        </w:rPr>
        <w:t>ing</w:t>
      </w:r>
      <w:r w:rsidR="00440BA0">
        <w:rPr>
          <w:lang w:val="en-GB"/>
        </w:rPr>
        <w:t xml:space="preserve"> with the </w:t>
      </w:r>
      <w:r w:rsidR="001B4A46" w:rsidRPr="00FD3202">
        <w:rPr>
          <w:lang w:val="en-GB"/>
        </w:rPr>
        <w:t>BIIGLE 2.0</w:t>
      </w:r>
      <w:r w:rsidR="00440BA0">
        <w:rPr>
          <w:lang w:val="en-GB"/>
        </w:rPr>
        <w:t xml:space="preserve"> software</w:t>
      </w:r>
      <w:r w:rsidR="001B4A46">
        <w:rPr>
          <w:lang w:val="en-GB"/>
        </w:rPr>
        <w:t xml:space="preserve"> tool</w:t>
      </w:r>
      <w:r w:rsidR="00440BA0">
        <w:rPr>
          <w:lang w:val="en-GB"/>
        </w:rPr>
        <w:t xml:space="preserve"> and </w:t>
      </w:r>
      <w:r w:rsidR="001B4A46">
        <w:rPr>
          <w:lang w:val="en-GB"/>
        </w:rPr>
        <w:t>arranging</w:t>
      </w:r>
      <w:r w:rsidR="00440BA0">
        <w:rPr>
          <w:lang w:val="en-GB"/>
        </w:rPr>
        <w:t xml:space="preserve"> </w:t>
      </w:r>
      <w:r w:rsidR="004520B6">
        <w:rPr>
          <w:lang w:val="en-GB"/>
        </w:rPr>
        <w:t xml:space="preserve">storage space </w:t>
      </w:r>
      <w:r w:rsidR="004520B6" w:rsidRPr="00FD3202">
        <w:rPr>
          <w:lang w:val="en-GB"/>
        </w:rPr>
        <w:t xml:space="preserve">on </w:t>
      </w:r>
      <w:r w:rsidR="004520B6">
        <w:rPr>
          <w:lang w:val="en-GB"/>
        </w:rPr>
        <w:t xml:space="preserve">the Geomar server. </w:t>
      </w:r>
      <w:r w:rsidR="0064159E" w:rsidRPr="00FD3202">
        <w:rPr>
          <w:lang w:val="en-GB"/>
        </w:rPr>
        <w:t xml:space="preserve">The environmental baseline survey in the GSR </w:t>
      </w:r>
      <w:r w:rsidR="00B73220">
        <w:rPr>
          <w:lang w:val="en-GB"/>
        </w:rPr>
        <w:t>contract</w:t>
      </w:r>
      <w:r w:rsidR="0064159E" w:rsidRPr="00FD3202">
        <w:rPr>
          <w:lang w:val="en-GB"/>
        </w:rPr>
        <w:t xml:space="preserve"> area is supported by a service </w:t>
      </w:r>
      <w:r w:rsidR="000656A8">
        <w:rPr>
          <w:lang w:val="en-GB"/>
        </w:rPr>
        <w:t xml:space="preserve">agreement </w:t>
      </w:r>
      <w:r w:rsidR="0064159E" w:rsidRPr="00FD3202">
        <w:rPr>
          <w:lang w:val="en-GB"/>
        </w:rPr>
        <w:t>between Global Sea Mineral Reso</w:t>
      </w:r>
      <w:r w:rsidR="00CC3F60" w:rsidRPr="00FD3202">
        <w:rPr>
          <w:lang w:val="en-GB"/>
        </w:rPr>
        <w:t>urces N.V. and Ghent University.</w:t>
      </w:r>
      <w:r w:rsidR="00A77C90" w:rsidRPr="00FD3202">
        <w:br w:type="page"/>
      </w:r>
    </w:p>
    <w:p w14:paraId="01FB6D4B" w14:textId="77777777" w:rsidR="00F15790" w:rsidRPr="00FD3202" w:rsidRDefault="00665DF1" w:rsidP="006601C6">
      <w:pPr>
        <w:pStyle w:val="Kop1"/>
      </w:pPr>
      <w:r w:rsidRPr="00FD3202">
        <w:lastRenderedPageBreak/>
        <w:t>References</w:t>
      </w:r>
    </w:p>
    <w:p w14:paraId="03CD2D77" w14:textId="77777777" w:rsidR="00EA47C0" w:rsidRDefault="0074422D" w:rsidP="00EA47C0">
      <w:pPr>
        <w:pStyle w:val="Bibliography"/>
      </w:pPr>
      <w:r w:rsidRPr="00FD3202">
        <w:rPr>
          <w:lang w:val="en-GB"/>
        </w:rPr>
        <w:fldChar w:fldCharType="begin"/>
      </w:r>
      <w:r w:rsidR="00D15CD2" w:rsidRPr="006601C6">
        <w:rPr>
          <w:lang w:val="nl-BE"/>
        </w:rPr>
        <w:instrText xml:space="preserve"> ADDIN ZOTERO_BIBL {"uncited":[],"omitted":[],"custom":[]} CSL_BIBLIOGRAPHY </w:instrText>
      </w:r>
      <w:r w:rsidRPr="00FD3202">
        <w:rPr>
          <w:lang w:val="en-GB"/>
        </w:rPr>
        <w:fldChar w:fldCharType="separate"/>
      </w:r>
      <w:r w:rsidR="00EA47C0" w:rsidRPr="00EA47C0">
        <w:rPr>
          <w:lang w:val="nl-BE"/>
        </w:rPr>
        <w:t xml:space="preserve">Amon, D. J., Ziegler, A. F., Dahlgren, T. G., Glover, A. G., Goineau, A., Gooday, A. J., et al. </w:t>
      </w:r>
      <w:r w:rsidR="00EA47C0">
        <w:t xml:space="preserve">(2016). Insights into the abundance and diversity of abyssal megafauna in a polymetallic-nodule region in the eastern Clarion-Clipperton Zone. </w:t>
      </w:r>
      <w:r w:rsidR="00EA47C0">
        <w:rPr>
          <w:i/>
          <w:iCs/>
        </w:rPr>
        <w:t>Sci. Rep.</w:t>
      </w:r>
      <w:r w:rsidR="00EA47C0">
        <w:t xml:space="preserve"> 6, 30492. doi:10.1038/srep30492.</w:t>
      </w:r>
    </w:p>
    <w:p w14:paraId="7155E3A7" w14:textId="77777777" w:rsidR="00EA47C0" w:rsidRDefault="00EA47C0" w:rsidP="00EA47C0">
      <w:pPr>
        <w:pStyle w:val="Bibliography"/>
      </w:pPr>
      <w:r>
        <w:t xml:space="preserve">Anderson, M. J., Gorley, R. N., and Clarke, K. R. (2008). </w:t>
      </w:r>
      <w:r>
        <w:rPr>
          <w:i/>
          <w:iCs/>
        </w:rPr>
        <w:t>PERMANOVA+ for PRIMER: guide for software and statistical methods</w:t>
      </w:r>
      <w:r>
        <w:t>. Plymouth: Primer-E Ltd Available at: file:///D:/Elpape/My Documents/Ellen.Data/PDF/permanova+_for_primer_2008-3210213892/permanova+_for_primer_2008.pdf.</w:t>
      </w:r>
    </w:p>
    <w:p w14:paraId="070B6B11" w14:textId="77777777" w:rsidR="00EA47C0" w:rsidRDefault="00EA47C0" w:rsidP="00EA47C0">
      <w:pPr>
        <w:pStyle w:val="Bibliography"/>
      </w:pPr>
      <w:r>
        <w:t xml:space="preserve">Billett, D. S. M., Bett, B. J., Reid, W. D. K., Boorman, B., and Priede, I. G. (2010). Long-term change in the abyssal NE Atlantic: The ‘Amperima Event’ revisited. </w:t>
      </w:r>
      <w:r>
        <w:rPr>
          <w:i/>
          <w:iCs/>
        </w:rPr>
        <w:t>Deep Sea Res. Part II Top. Stud. Oceanogr.</w:t>
      </w:r>
      <w:r>
        <w:t xml:space="preserve"> 57, 1406–1417. doi:10.1016/j.dsr2.2009.02.001.</w:t>
      </w:r>
    </w:p>
    <w:p w14:paraId="5C172625" w14:textId="77777777" w:rsidR="00EA47C0" w:rsidRDefault="00EA47C0" w:rsidP="00EA47C0">
      <w:pPr>
        <w:pStyle w:val="Bibliography"/>
      </w:pPr>
      <w:r>
        <w:t xml:space="preserve">Clarke, K., and Gorley, R. (2006). </w:t>
      </w:r>
      <w:r>
        <w:rPr>
          <w:i/>
          <w:iCs/>
        </w:rPr>
        <w:t>PRIMER v6: User Manual/tutorial</w:t>
      </w:r>
      <w:r>
        <w:t>. Plymouth: Primer-E Ltd Available at: file:///D:/Elpape/My Documents/Ellen.Data/PDF/Primer_v6_manual_2-0211588865/Primer_v6_manual_2.pdf.</w:t>
      </w:r>
    </w:p>
    <w:p w14:paraId="7F1F3167" w14:textId="77777777" w:rsidR="00EA47C0" w:rsidRDefault="00EA47C0" w:rsidP="00EA47C0">
      <w:pPr>
        <w:pStyle w:val="Bibliography"/>
      </w:pPr>
      <w:r>
        <w:t xml:space="preserve">Clarke, K. R. (1993). Non-parametric multivariate analyses of changes in community structure. </w:t>
      </w:r>
      <w:r>
        <w:rPr>
          <w:i/>
          <w:iCs/>
        </w:rPr>
        <w:t>Aust. J. Ecol.</w:t>
      </w:r>
      <w:r>
        <w:t xml:space="preserve"> 18, 117–143. doi:10.1111/j.1442-9993.1993.tb00438.x.</w:t>
      </w:r>
    </w:p>
    <w:p w14:paraId="6AB7460F" w14:textId="77777777" w:rsidR="00EA47C0" w:rsidRDefault="00EA47C0" w:rsidP="00EA47C0">
      <w:pPr>
        <w:pStyle w:val="Bibliography"/>
      </w:pPr>
      <w:r>
        <w:t xml:space="preserve">Cuvelier, D., Ribeiro, P. A., Ramalho, S. P., Kersken, D., Martinez Arbizu, P., and Colaço, A. (2020). Are seamounts refuge areas for fauna from polymetallic nodule fields? </w:t>
      </w:r>
      <w:r>
        <w:rPr>
          <w:i/>
          <w:iCs/>
        </w:rPr>
        <w:t>Biogeosciences</w:t>
      </w:r>
      <w:r>
        <w:t xml:space="preserve"> 17, 2657–2680. doi:https://doi.org/10.5194/bg-17-2657-2020.</w:t>
      </w:r>
    </w:p>
    <w:p w14:paraId="1407A137" w14:textId="77777777" w:rsidR="00EA47C0" w:rsidRDefault="00EA47C0" w:rsidP="00EA47C0">
      <w:pPr>
        <w:pStyle w:val="Bibliography"/>
      </w:pPr>
      <w:r>
        <w:t xml:space="preserve">De Smet, B., Pape, E., Riehl, T., Bonifácio, P., Colson, L., and Vanreusel, A. (2017). The Community Structure of Deep-Sea Macrofauna Associated with Polymetallic Nodules in the Eastern Part of the Clarion-Clipperton Fracture Zone. </w:t>
      </w:r>
      <w:r>
        <w:rPr>
          <w:i/>
          <w:iCs/>
        </w:rPr>
        <w:t>Front. Mar. Sci.</w:t>
      </w:r>
      <w:r>
        <w:t xml:space="preserve"> 4. doi:10.3389/fmars.2017.00103.</w:t>
      </w:r>
    </w:p>
    <w:p w14:paraId="03C086D0" w14:textId="77777777" w:rsidR="00EA47C0" w:rsidRPr="00EA47C0" w:rsidRDefault="00EA47C0" w:rsidP="00EA47C0">
      <w:pPr>
        <w:pStyle w:val="Bibliography"/>
        <w:rPr>
          <w:lang w:val="nl-BE"/>
        </w:rPr>
      </w:pPr>
      <w:r>
        <w:t xml:space="preserve">Durden, J., Bett, B., Schoening, T., Morris, K., Nattkemper, T., and Ruhl, H. (2016a). Comparison of image annotation data generated by multiple investigators for benthic ecology. </w:t>
      </w:r>
      <w:r w:rsidRPr="00EA47C0">
        <w:rPr>
          <w:i/>
          <w:iCs/>
          <w:lang w:val="nl-BE"/>
        </w:rPr>
        <w:t>Mar. Ecol. Prog. Ser.</w:t>
      </w:r>
      <w:r w:rsidRPr="00EA47C0">
        <w:rPr>
          <w:lang w:val="nl-BE"/>
        </w:rPr>
        <w:t xml:space="preserve"> 552, 61–70. doi:10.3354/meps11775.</w:t>
      </w:r>
    </w:p>
    <w:p w14:paraId="0C008626" w14:textId="77777777" w:rsidR="00EA47C0" w:rsidRDefault="00EA47C0" w:rsidP="00EA47C0">
      <w:pPr>
        <w:pStyle w:val="Bibliography"/>
      </w:pPr>
      <w:r w:rsidRPr="00EA47C0">
        <w:rPr>
          <w:lang w:val="nl-BE"/>
        </w:rPr>
        <w:t xml:space="preserve">Durden, J. M., Murphy, K., Jaeckel, A., Van Dover, C. L., Christiansen, S., Gjerde, K., et al. </w:t>
      </w:r>
      <w:r>
        <w:t xml:space="preserve">(2017). A procedural framework for robust environmental management of deep-sea mining projects using a conceptual model. </w:t>
      </w:r>
      <w:r>
        <w:rPr>
          <w:i/>
          <w:iCs/>
        </w:rPr>
        <w:t>Mar. Policy</w:t>
      </w:r>
      <w:r>
        <w:t xml:space="preserve"> 84, 193–201. doi:10.1016/j.marpol.2017.07.002.</w:t>
      </w:r>
    </w:p>
    <w:p w14:paraId="0B271635" w14:textId="77777777" w:rsidR="00EA47C0" w:rsidRDefault="00EA47C0" w:rsidP="00EA47C0">
      <w:pPr>
        <w:pStyle w:val="Bibliography"/>
      </w:pPr>
      <w:r>
        <w:t xml:space="preserve">Durden, J. M., Schoening, T., Althaus, F., Friedman, A., Garcia, R., Glover, A. G., et al. (2016b). Perspectives in Visual Imaging for Marine Biology and Ecology: From Acquisition to Understanding. </w:t>
      </w:r>
      <w:r>
        <w:rPr>
          <w:i/>
          <w:iCs/>
        </w:rPr>
        <w:t>Oceanogr. Mar. Biol.</w:t>
      </w:r>
      <w:r>
        <w:t xml:space="preserve"> 54, 1–72. doi:10.1201/9781315368597-6.</w:t>
      </w:r>
    </w:p>
    <w:p w14:paraId="758B9DC8" w14:textId="77777777" w:rsidR="00EA47C0" w:rsidRDefault="00EA47C0" w:rsidP="00EA47C0">
      <w:pPr>
        <w:pStyle w:val="Bibliography"/>
      </w:pPr>
      <w:r>
        <w:t xml:space="preserve">Erftemeijer, P. L. A., Riegl, B., Hoeksema, B. W., and Todd, P. A. (2012). Environmental impacts of dredging and other sediment disturbances on corals: A review. </w:t>
      </w:r>
      <w:r>
        <w:rPr>
          <w:i/>
          <w:iCs/>
        </w:rPr>
        <w:t>Mar. Pollut. Bull.</w:t>
      </w:r>
      <w:r>
        <w:t xml:space="preserve"> 64, 1737–1765. doi:https://doi.org/10.1016/j.marpolbul.2012.05.008.</w:t>
      </w:r>
    </w:p>
    <w:p w14:paraId="0830FA25" w14:textId="77777777" w:rsidR="00EA47C0" w:rsidRDefault="00EA47C0" w:rsidP="00EA47C0">
      <w:pPr>
        <w:pStyle w:val="Bibliography"/>
      </w:pPr>
      <w:r>
        <w:t xml:space="preserve">Fukushima, T., Shirayama, Y., and Kuboki, E. (2000). The characteristics of deep-sea epifaunal megabenthos community two years after an artificial rapid deposition event. </w:t>
      </w:r>
      <w:r>
        <w:rPr>
          <w:i/>
          <w:iCs/>
        </w:rPr>
        <w:t>Publ. Seto Mar. Biol. Lab.</w:t>
      </w:r>
      <w:r>
        <w:t xml:space="preserve"> 39, 17–27.</w:t>
      </w:r>
    </w:p>
    <w:p w14:paraId="59F913EA" w14:textId="77777777" w:rsidR="00EA47C0" w:rsidRPr="00EA47C0" w:rsidRDefault="00EA47C0" w:rsidP="00EA47C0">
      <w:pPr>
        <w:pStyle w:val="Bibliography"/>
        <w:rPr>
          <w:lang w:val="nl-BE"/>
        </w:rPr>
      </w:pPr>
      <w:r>
        <w:t xml:space="preserve">Glover, A., Dahlgren, T. G., Wiklund, H., and Smith, C. R. (2015). An end-to-end DNA taxonomy methodology for biodiversity survey in the central Pacific abyssal plain. </w:t>
      </w:r>
      <w:r w:rsidRPr="00EA47C0">
        <w:rPr>
          <w:i/>
          <w:iCs/>
          <w:lang w:val="nl-BE"/>
        </w:rPr>
        <w:t>J. Mar. Sci. Eng.</w:t>
      </w:r>
      <w:r w:rsidRPr="00EA47C0">
        <w:rPr>
          <w:lang w:val="nl-BE"/>
        </w:rPr>
        <w:t xml:space="preserve"> 4, 1–34. doi:10.3390/jmse4010002.</w:t>
      </w:r>
    </w:p>
    <w:p w14:paraId="437DD3DF" w14:textId="77777777" w:rsidR="00EA47C0" w:rsidRDefault="00EA47C0" w:rsidP="00EA47C0">
      <w:pPr>
        <w:pStyle w:val="Bibliography"/>
      </w:pPr>
      <w:r w:rsidRPr="00EA47C0">
        <w:rPr>
          <w:lang w:val="nl-BE"/>
        </w:rPr>
        <w:lastRenderedPageBreak/>
        <w:t xml:space="preserve">Gollner, S., Kaiser, S., Menzel, L., Jones, D. O. B., Brown, A., Mestre, N. C., et al. </w:t>
      </w:r>
      <w:r>
        <w:t xml:space="preserve">(2017). Resilience of benthic deep-sea fauna to mining activities. </w:t>
      </w:r>
      <w:r>
        <w:rPr>
          <w:i/>
          <w:iCs/>
        </w:rPr>
        <w:t>Mar. Environ. Res.</w:t>
      </w:r>
      <w:r>
        <w:t xml:space="preserve"> doi:10.1016/j.marenvres.2017.04.010.</w:t>
      </w:r>
    </w:p>
    <w:p w14:paraId="4D35E003" w14:textId="77777777" w:rsidR="00EA47C0" w:rsidRDefault="00EA47C0" w:rsidP="00EA47C0">
      <w:pPr>
        <w:pStyle w:val="Bibliography"/>
      </w:pPr>
      <w:r>
        <w:t xml:space="preserve">Hein, J. R., Mizell, K., Koschinsky, A., and Conrad, T. A. (2013). Deep-ocean mineral deposits as a source of critical metals for high- and green-technology applications: Comparison with land-based resources. </w:t>
      </w:r>
      <w:r>
        <w:rPr>
          <w:i/>
          <w:iCs/>
        </w:rPr>
        <w:t>Ore Geol. Rev.</w:t>
      </w:r>
      <w:r>
        <w:t xml:space="preserve"> 51, 1–14. doi:10.1016/j.oregeorev.2012.12.001.</w:t>
      </w:r>
    </w:p>
    <w:p w14:paraId="26DFB04D" w14:textId="77777777" w:rsidR="00EA47C0" w:rsidRDefault="00EA47C0" w:rsidP="00EA47C0">
      <w:pPr>
        <w:pStyle w:val="Bibliography"/>
      </w:pPr>
      <w:r>
        <w:t xml:space="preserve">Howell, K. L., Bullimore, R. D., and Foster, N. L. (2014). Quality assurance in the identification of deep-sea taxa from video and image analysis: response to Henry and Roberts. </w:t>
      </w:r>
      <w:r>
        <w:rPr>
          <w:i/>
          <w:iCs/>
        </w:rPr>
        <w:t>ICES J. Mar. Sci.</w:t>
      </w:r>
      <w:r>
        <w:t xml:space="preserve"> 71, 899–906. doi:10.1093/icesjms/fsu052.</w:t>
      </w:r>
    </w:p>
    <w:p w14:paraId="6E7B5250" w14:textId="77777777" w:rsidR="00EA47C0" w:rsidRDefault="00EA47C0" w:rsidP="00EA47C0">
      <w:pPr>
        <w:pStyle w:val="Bibliography"/>
      </w:pPr>
      <w:r>
        <w:t xml:space="preserve">Hughes, J. A., and Gooday, A. J. (2004). The influence of dead Syringammina fragilissima (Xenophyophorea) tests on the distribution of benthic foraminifera in the Darwin Mounds region (NE Atlantic). </w:t>
      </w:r>
      <w:r>
        <w:rPr>
          <w:i/>
          <w:iCs/>
        </w:rPr>
        <w:t>Deep-Sea Res. I</w:t>
      </w:r>
      <w:r>
        <w:t xml:space="preserve"> 51, 1741–1758.</w:t>
      </w:r>
    </w:p>
    <w:p w14:paraId="0C11A6D3" w14:textId="77777777" w:rsidR="00EA47C0" w:rsidRDefault="00EA47C0" w:rsidP="00EA47C0">
      <w:pPr>
        <w:pStyle w:val="Bibliography"/>
      </w:pPr>
      <w:r>
        <w:t>International Seabed Authority (2019). ISBA/25/LTC/8 Recommendations for the guidance of contractors for the assessment of the possible environmental impacts arising from exploration for marine minerals in the Area.</w:t>
      </w:r>
    </w:p>
    <w:p w14:paraId="1C39A587" w14:textId="77777777" w:rsidR="00EA47C0" w:rsidRDefault="00EA47C0" w:rsidP="00EA47C0">
      <w:pPr>
        <w:pStyle w:val="Bibliography"/>
      </w:pPr>
      <w:r>
        <w:t>Jones, D. O. B., Bett, B. J., Wynn, R. B., and Masson, D. G. (2009). The use of towed camera platforms in deep-water science. doi:info:doi/10.3723/ut.28.041.</w:t>
      </w:r>
    </w:p>
    <w:p w14:paraId="6A8FDA59" w14:textId="77777777" w:rsidR="00EA47C0" w:rsidRDefault="00EA47C0" w:rsidP="00EA47C0">
      <w:pPr>
        <w:pStyle w:val="Bibliography"/>
      </w:pPr>
      <w:r w:rsidRPr="00EA47C0">
        <w:rPr>
          <w:lang w:val="nl-BE"/>
        </w:rPr>
        <w:t xml:space="preserve">Jones, D. O. B., Kaiser, S., Sweetman, A. K., Smith, C. R., Menot, L., Vink, A., et al. </w:t>
      </w:r>
      <w:r>
        <w:t xml:space="preserve">(2017). Biological responses to disturbance from simulated deep-sea polymetallic nodule mining. </w:t>
      </w:r>
      <w:r>
        <w:rPr>
          <w:i/>
          <w:iCs/>
        </w:rPr>
        <w:t>PLOS ONE</w:t>
      </w:r>
      <w:r>
        <w:t xml:space="preserve"> 12, e0171750. doi:10.1371/journal.pone.0171750.</w:t>
      </w:r>
    </w:p>
    <w:p w14:paraId="2BB86BEA" w14:textId="77777777" w:rsidR="00EA47C0" w:rsidRDefault="00EA47C0" w:rsidP="00EA47C0">
      <w:pPr>
        <w:pStyle w:val="Bibliography"/>
      </w:pPr>
      <w:r>
        <w:t xml:space="preserve">Langenkämper, D., Zurowietz, M., Schoening, T., and Nattkemper, T. W. (2017). BIIGLE 2.0 - Browsing and Annotating Large Marine Image Collections. </w:t>
      </w:r>
      <w:r>
        <w:rPr>
          <w:i/>
          <w:iCs/>
        </w:rPr>
        <w:t>Front. Mar. Sci.</w:t>
      </w:r>
      <w:r>
        <w:t xml:space="preserve"> 4. doi:10.3389/fmars.2017.00083.</w:t>
      </w:r>
    </w:p>
    <w:p w14:paraId="5D10B2D8" w14:textId="77777777" w:rsidR="00EA47C0" w:rsidRDefault="00EA47C0" w:rsidP="00EA47C0">
      <w:pPr>
        <w:pStyle w:val="Bibliography"/>
      </w:pPr>
      <w:r>
        <w:t xml:space="preserve">Lutz, M. J., Caldeira, K., Dunbar, R. B., and Behrenfeld, M. J. (2007). Seasonal rhythms of net primary production and particulate organic carbon flux to depth describe the efficiency of biological pump in the global ocean. </w:t>
      </w:r>
      <w:r>
        <w:rPr>
          <w:i/>
          <w:iCs/>
        </w:rPr>
        <w:t>J. Geophys. Res. Oceans</w:t>
      </w:r>
      <w:r>
        <w:t xml:space="preserve"> 112, C10011. doi:10.1029/2006JC003706.</w:t>
      </w:r>
    </w:p>
    <w:p w14:paraId="64A9E334" w14:textId="77777777" w:rsidR="00EA47C0" w:rsidRDefault="00EA47C0" w:rsidP="00EA47C0">
      <w:pPr>
        <w:pStyle w:val="Bibliography"/>
      </w:pPr>
      <w:r>
        <w:t xml:space="preserve">Mewes, K., Mogollón, J. M., Picard, A., Rühlemann, C., Kuhn, T., Nöthen, K., et al. (2014). Impact of depositional and biogeochemical processes on small scale variations in nodule abundance in the Clarion‐Clipperton Fracture Zone. </w:t>
      </w:r>
      <w:r>
        <w:rPr>
          <w:i/>
          <w:iCs/>
        </w:rPr>
        <w:t>Deep Sea Res. Part Oceanogr. Res. Pap.</w:t>
      </w:r>
      <w:r>
        <w:t xml:space="preserve"> 91, 125–141. doi:10.1016/j.dsr.2014.06.001.</w:t>
      </w:r>
    </w:p>
    <w:p w14:paraId="647E40D1" w14:textId="77777777" w:rsidR="00EA47C0" w:rsidRDefault="00EA47C0" w:rsidP="00EA47C0">
      <w:pPr>
        <w:pStyle w:val="Bibliography"/>
      </w:pPr>
      <w:r>
        <w:t xml:space="preserve">Morgan, C. L., Nichols, J. A., Selk, B. W., Toth, J. R., and Wallin, C. (1993). Preliminary analysis of exploration data from Pacific deposits of manganese nodules. </w:t>
      </w:r>
      <w:r>
        <w:rPr>
          <w:i/>
          <w:iCs/>
        </w:rPr>
        <w:t>Mar. Georesources Geotechnol.</w:t>
      </w:r>
      <w:r>
        <w:t xml:space="preserve"> 11, 1–25. doi:10.1080/10641199309379903.</w:t>
      </w:r>
    </w:p>
    <w:p w14:paraId="5A898696" w14:textId="77777777" w:rsidR="00EA47C0" w:rsidRDefault="00EA47C0" w:rsidP="00EA47C0">
      <w:pPr>
        <w:pStyle w:val="Bibliography"/>
      </w:pPr>
      <w:r>
        <w:t xml:space="preserve">Morris, K. J., Bett, B. J., Durden, J. M., Huvenne, V. A. I., Milligan, R., Jones, D. O. B., et al. (2014). A new method for ecological surveying of the abyss using autonomous underwater vehicle photography. </w:t>
      </w:r>
      <w:r>
        <w:rPr>
          <w:i/>
          <w:iCs/>
        </w:rPr>
        <w:t>Limnol. Oceanogr. Methods</w:t>
      </w:r>
      <w:r>
        <w:t xml:space="preserve"> 12, 795–809. doi:10.4319/lom.2014.12.795.</w:t>
      </w:r>
    </w:p>
    <w:p w14:paraId="68FD2193" w14:textId="77777777" w:rsidR="00EA47C0" w:rsidRDefault="00EA47C0" w:rsidP="00EA47C0">
      <w:pPr>
        <w:pStyle w:val="Bibliography"/>
      </w:pPr>
      <w:r>
        <w:t>Nautilus Minerals (2016). NI 43-101 Technical Report TOML Clarion Clipperton Zone Project, Pacific Ocean.</w:t>
      </w:r>
    </w:p>
    <w:p w14:paraId="51FDF29F" w14:textId="77777777" w:rsidR="00EA47C0" w:rsidRDefault="00EA47C0" w:rsidP="00EA47C0">
      <w:pPr>
        <w:pStyle w:val="Bibliography"/>
      </w:pPr>
      <w:r>
        <w:t xml:space="preserve">Oebius, H. U., Becker, H. J., Rolinski, S., and Jankowski, J. A. (2001). Parametrization and evaluation of marine environmental impacts produced by deep-sea manganese nodule mining. </w:t>
      </w:r>
      <w:r>
        <w:rPr>
          <w:i/>
          <w:iCs/>
        </w:rPr>
        <w:t>Deep Sea Res. Part II Top. Stud. Oceanogr.</w:t>
      </w:r>
      <w:r>
        <w:t xml:space="preserve"> 48, 3453–3467. doi:10.1016/S0967-0645(01)00052-2.</w:t>
      </w:r>
    </w:p>
    <w:p w14:paraId="16519F06" w14:textId="77777777" w:rsidR="00EA47C0" w:rsidRDefault="00EA47C0" w:rsidP="00EA47C0">
      <w:pPr>
        <w:pStyle w:val="Bibliography"/>
      </w:pPr>
      <w:r>
        <w:lastRenderedPageBreak/>
        <w:t xml:space="preserve">Pape, E., Bezerra, T. N., Hauquier, F., and Vanreusel, A. (2017). Limited Spatial and Temporal Variability in Meiofauna and Nematode Communities at Distant but Environmentally Similar Sites in an Area of Interest for Deep-Sea Mining. </w:t>
      </w:r>
      <w:r>
        <w:rPr>
          <w:i/>
          <w:iCs/>
        </w:rPr>
        <w:t>Front. Mar. Sci.</w:t>
      </w:r>
      <w:r>
        <w:t xml:space="preserve"> 4. doi:10.3389/fmars.2017.00205.</w:t>
      </w:r>
    </w:p>
    <w:p w14:paraId="544E53D0" w14:textId="77777777" w:rsidR="00EA47C0" w:rsidRDefault="00EA47C0" w:rsidP="00EA47C0">
      <w:pPr>
        <w:pStyle w:val="Bibliography"/>
      </w:pPr>
      <w:r>
        <w:t xml:space="preserve">Petersen, S., Krätschell, A., Augustin, N., Jamieson, J., Hein, J. R., and Hannington, M. D. (2016). News from the seabed – Geological characteristics and resource potential of deep-sea mineral resources. </w:t>
      </w:r>
      <w:r>
        <w:rPr>
          <w:i/>
          <w:iCs/>
        </w:rPr>
        <w:t>Mar. Policy</w:t>
      </w:r>
      <w:r>
        <w:t xml:space="preserve"> 70, 175–187. doi:10.1016/j.marpol.2016.03.012.</w:t>
      </w:r>
    </w:p>
    <w:p w14:paraId="5BF239F6" w14:textId="77777777" w:rsidR="00EA47C0" w:rsidRDefault="00EA47C0" w:rsidP="00EA47C0">
      <w:pPr>
        <w:pStyle w:val="Bibliography"/>
      </w:pPr>
      <w:r>
        <w:t xml:space="preserve">Peukert, A., Schoening, T., Alevizos, E., Köser, K., Kwasnitschka, T., and Greinert, J. (2018). Understanding Mn-nodule distribution and evaluation of related deep-sea mining impacts using AUV-based hydroacoustic and optical data. </w:t>
      </w:r>
      <w:r>
        <w:rPr>
          <w:i/>
          <w:iCs/>
        </w:rPr>
        <w:t>Biogeosciences</w:t>
      </w:r>
      <w:r>
        <w:t xml:space="preserve"> 15, 2525–2549. doi:10.5194/bg-15-2525-2018.</w:t>
      </w:r>
    </w:p>
    <w:p w14:paraId="76A685AE" w14:textId="77777777" w:rsidR="00EA47C0" w:rsidRDefault="00EA47C0" w:rsidP="00EA47C0">
      <w:pPr>
        <w:pStyle w:val="Bibliography"/>
      </w:pPr>
      <w:r>
        <w:t xml:space="preserve">R Development Core Team (2015). </w:t>
      </w:r>
      <w:r>
        <w:rPr>
          <w:i/>
          <w:iCs/>
        </w:rPr>
        <w:t>R: A language and environment for statistical computing. R Foundation for Statistical Computing, Vienna, Austria. URL http://www.R-project.org/.</w:t>
      </w:r>
    </w:p>
    <w:p w14:paraId="6D6352F4" w14:textId="77777777" w:rsidR="00EA47C0" w:rsidRDefault="00EA47C0" w:rsidP="00EA47C0">
      <w:pPr>
        <w:pStyle w:val="Bibliography"/>
      </w:pPr>
      <w:r>
        <w:t xml:space="preserve">Radziejewska, T., and Stoyanova, V. (2000). Abyssal epibenthic megafauna of the Clarion-Clipperton area (NE Pacific): changes in time and space versus anthropogenic environmental disturbance. </w:t>
      </w:r>
      <w:r>
        <w:rPr>
          <w:i/>
          <w:iCs/>
        </w:rPr>
        <w:t>Oceanol. Stud.</w:t>
      </w:r>
      <w:r>
        <w:t xml:space="preserve"> 29, 83–101.</w:t>
      </w:r>
    </w:p>
    <w:p w14:paraId="16724677" w14:textId="77777777" w:rsidR="00EA47C0" w:rsidRDefault="00EA47C0" w:rsidP="00EA47C0">
      <w:pPr>
        <w:pStyle w:val="Bibliography"/>
      </w:pPr>
      <w:r>
        <w:t xml:space="preserve">Ruhl, H. A. (2007). Abundance and Size Distribution Dynamics of Abyssal Epibenthic Megafauna in the Northeast Pacific. </w:t>
      </w:r>
      <w:r>
        <w:rPr>
          <w:i/>
          <w:iCs/>
        </w:rPr>
        <w:t>Ecology</w:t>
      </w:r>
      <w:r>
        <w:t xml:space="preserve"> 88, 1250–1262. doi:10.1890/06-0890.</w:t>
      </w:r>
    </w:p>
    <w:p w14:paraId="39060565" w14:textId="77777777" w:rsidR="00EA47C0" w:rsidRDefault="00EA47C0" w:rsidP="00EA47C0">
      <w:pPr>
        <w:pStyle w:val="Bibliography"/>
      </w:pPr>
      <w:r>
        <w:t xml:space="preserve">Ruhl, H. A., and Smith, K. L. (2004). Shifts in Deep-Sea Community Structure Linked to Climate and Food Supply. </w:t>
      </w:r>
      <w:r>
        <w:rPr>
          <w:i/>
          <w:iCs/>
        </w:rPr>
        <w:t>Science</w:t>
      </w:r>
      <w:r>
        <w:t xml:space="preserve"> 305, 513–515. doi:10.1126/science.1099759.</w:t>
      </w:r>
    </w:p>
    <w:p w14:paraId="3709B614" w14:textId="77777777" w:rsidR="00EA47C0" w:rsidRDefault="00EA47C0" w:rsidP="00EA47C0">
      <w:pPr>
        <w:pStyle w:val="Bibliography"/>
      </w:pPr>
      <w:r>
        <w:t xml:space="preserve">Schoening, T., Bergmann, M., Ontrup, J., Taylor, J., Dannheim, J., Gutt, J., et al. (2012). Semi-Automated Image Analysis for the Assessment of Megafaunal Densities at the Arctic Deep-Sea Observatory HAUSGARTEN. </w:t>
      </w:r>
      <w:r>
        <w:rPr>
          <w:i/>
          <w:iCs/>
        </w:rPr>
        <w:t>PLoS ONE</w:t>
      </w:r>
      <w:r>
        <w:t xml:space="preserve"> 7. doi:10.1371/journal.pone.0038179.</w:t>
      </w:r>
    </w:p>
    <w:p w14:paraId="0A9AF490" w14:textId="77777777" w:rsidR="00EA47C0" w:rsidRDefault="00EA47C0" w:rsidP="00EA47C0">
      <w:pPr>
        <w:pStyle w:val="Bibliography"/>
      </w:pPr>
      <w:r>
        <w:t xml:space="preserve">Schoening, T., Osterloff, J., and Nattkemper, T. W. (2016). RecoMIA—Recommendations for Marine Image Annotation: Lessons Learned and Future Directions. </w:t>
      </w:r>
      <w:r>
        <w:rPr>
          <w:i/>
          <w:iCs/>
        </w:rPr>
        <w:t>Front. Mar. Sci.</w:t>
      </w:r>
      <w:r>
        <w:t xml:space="preserve"> 3. doi:10.3389/fmars.2016.00059.</w:t>
      </w:r>
    </w:p>
    <w:p w14:paraId="75A4DCE0" w14:textId="77777777" w:rsidR="00EA47C0" w:rsidRPr="00EA47C0" w:rsidRDefault="00EA47C0" w:rsidP="00EA47C0">
      <w:pPr>
        <w:pStyle w:val="Bibliography"/>
        <w:rPr>
          <w:lang w:val="nl-BE"/>
        </w:rPr>
      </w:pPr>
      <w:r>
        <w:t xml:space="preserve">Schoening, T., Purser, A., Langenkämper, D., Suck, I., Taylor, J., Cuvelier, D., et al. (2020). Megafauna community assessment of polymetallic-nodule fields with cameras: platform and methodology comparison. </w:t>
      </w:r>
      <w:r w:rsidRPr="00EA47C0">
        <w:rPr>
          <w:i/>
          <w:iCs/>
          <w:lang w:val="nl-BE"/>
        </w:rPr>
        <w:t>Biogeosciences</w:t>
      </w:r>
      <w:r w:rsidRPr="00EA47C0">
        <w:rPr>
          <w:lang w:val="nl-BE"/>
        </w:rPr>
        <w:t xml:space="preserve"> 17, 3115–3133. doi:https://doi.org/10.5194/bg-17-3115-2020.</w:t>
      </w:r>
    </w:p>
    <w:p w14:paraId="50BA6FCA" w14:textId="77777777" w:rsidR="00EA47C0" w:rsidRDefault="00EA47C0" w:rsidP="00EA47C0">
      <w:pPr>
        <w:pStyle w:val="Bibliography"/>
      </w:pPr>
      <w:r w:rsidRPr="00EA47C0">
        <w:rPr>
          <w:lang w:val="nl-BE"/>
        </w:rPr>
        <w:t xml:space="preserve">Simon-Lledó, E., Bett, B. J., Huvenne, V. A. I., Köser, K., Schoening, T., Greinert, J., et al. </w:t>
      </w:r>
      <w:r>
        <w:t xml:space="preserve">(2019a). Biological effects 26 years after simulated deep-sea mining. </w:t>
      </w:r>
      <w:r>
        <w:rPr>
          <w:i/>
          <w:iCs/>
        </w:rPr>
        <w:t>Sci. Rep.</w:t>
      </w:r>
      <w:r>
        <w:t xml:space="preserve"> 9, 1–13. doi:10.1038/s41598-019-44492-w.</w:t>
      </w:r>
    </w:p>
    <w:p w14:paraId="1B5F8050" w14:textId="77777777" w:rsidR="00EA47C0" w:rsidRDefault="00EA47C0" w:rsidP="00EA47C0">
      <w:pPr>
        <w:pStyle w:val="Bibliography"/>
      </w:pPr>
      <w:r>
        <w:t xml:space="preserve">Simon-Lledó, E., Bett, B. J., Huvenne, V. A. I., Schoening, T., Benoist, N. M. A., Jeffreys, R. M., et al. (2019b). Megafaunal variation in the abyssal landscape of the Clarion Clipperton Zone. </w:t>
      </w:r>
      <w:r>
        <w:rPr>
          <w:i/>
          <w:iCs/>
        </w:rPr>
        <w:t>Prog. Oceanogr.</w:t>
      </w:r>
      <w:r>
        <w:t xml:space="preserve"> 170, 119–133. doi:10.1016/j.pocean.2018.11.003.</w:t>
      </w:r>
    </w:p>
    <w:p w14:paraId="39CA2E11" w14:textId="77777777" w:rsidR="00EA47C0" w:rsidRDefault="00EA47C0" w:rsidP="00EA47C0">
      <w:pPr>
        <w:pStyle w:val="Bibliography"/>
      </w:pPr>
      <w:r>
        <w:t xml:space="preserve">Simon‐Lledó, E., Bett, B. J., Huvenne, V. A. I., Schoening, T., Benoist, N. M. A., and Jones, D. O. B. (2019). Ecology of a polymetallic nodule occurrence gradient: Implications for deep-sea mining. </w:t>
      </w:r>
      <w:r>
        <w:rPr>
          <w:i/>
          <w:iCs/>
        </w:rPr>
        <w:t>Limnol. Oceanogr.</w:t>
      </w:r>
      <w:r>
        <w:t xml:space="preserve"> 64. doi:10.1002/lno.11157.</w:t>
      </w:r>
    </w:p>
    <w:p w14:paraId="1C561413" w14:textId="77777777" w:rsidR="00EA47C0" w:rsidRDefault="00EA47C0" w:rsidP="00EA47C0">
      <w:pPr>
        <w:pStyle w:val="Bibliography"/>
      </w:pPr>
      <w:r>
        <w:t xml:space="preserve">Simon-Lledó, E., Pomee, C., Ahokava, A., Drazen, J. C., Leitner, A. B., Flynn, A., et al. (2020). Multi-scale variations in invertebrate and fish megafauna in the mid-eastern Clarion Clipperton Zone. </w:t>
      </w:r>
      <w:r>
        <w:rPr>
          <w:i/>
          <w:iCs/>
        </w:rPr>
        <w:t>Prog. Oceanogr.</w:t>
      </w:r>
      <w:r>
        <w:t xml:space="preserve"> 187, 102405. doi:10.1016/j.pocean.2020.102405.</w:t>
      </w:r>
    </w:p>
    <w:p w14:paraId="2D4CE4D6" w14:textId="77777777" w:rsidR="00EA47C0" w:rsidRDefault="00EA47C0" w:rsidP="00EA47C0">
      <w:pPr>
        <w:pStyle w:val="Bibliography"/>
      </w:pPr>
      <w:r>
        <w:lastRenderedPageBreak/>
        <w:t xml:space="preserve">Simon-Lledó, E., Thompson, S., Yool, A., Flynn, A., Pomee, C., Parianos, J., et al. (2019c). Preliminary Observations of the Abyssal Megafauna of Kiribati. </w:t>
      </w:r>
      <w:r>
        <w:rPr>
          <w:i/>
          <w:iCs/>
        </w:rPr>
        <w:t>Front. Mar. Sci.</w:t>
      </w:r>
      <w:r>
        <w:t xml:space="preserve"> 6. doi:10.3389/fmars.2019.00605.</w:t>
      </w:r>
    </w:p>
    <w:p w14:paraId="79F3A79A" w14:textId="77777777" w:rsidR="00EA47C0" w:rsidRPr="00EA47C0" w:rsidRDefault="00EA47C0" w:rsidP="00EA47C0">
      <w:pPr>
        <w:pStyle w:val="Bibliography"/>
        <w:rPr>
          <w:lang w:val="nl-BE"/>
        </w:rPr>
      </w:pPr>
      <w:r>
        <w:t xml:space="preserve">Smith, C. R., De Leo, F. C., Bernardino, A. F., Sweetman, A. K., and Arbizu, P. M. (2008). Abyssal food limitation, ecosystem structure and climate change. </w:t>
      </w:r>
      <w:r>
        <w:rPr>
          <w:i/>
          <w:iCs/>
        </w:rPr>
        <w:t xml:space="preserve">Trends Ecol. </w:t>
      </w:r>
      <w:r w:rsidRPr="00EA47C0">
        <w:rPr>
          <w:i/>
          <w:iCs/>
          <w:lang w:val="nl-BE"/>
        </w:rPr>
        <w:t>Evol.</w:t>
      </w:r>
      <w:r w:rsidRPr="00EA47C0">
        <w:rPr>
          <w:lang w:val="nl-BE"/>
        </w:rPr>
        <w:t xml:space="preserve"> 23, 518–528. doi:10.1016/j.tree.2008.05.002.</w:t>
      </w:r>
    </w:p>
    <w:p w14:paraId="1371B230" w14:textId="77777777" w:rsidR="00EA47C0" w:rsidRDefault="00EA47C0" w:rsidP="00EA47C0">
      <w:pPr>
        <w:pStyle w:val="Bibliography"/>
      </w:pPr>
      <w:r w:rsidRPr="00EA47C0">
        <w:rPr>
          <w:lang w:val="nl-BE"/>
        </w:rPr>
        <w:t xml:space="preserve">Stratmann, T., Mevenkamp, L., Sweetman, A. K., Vanreusel, A., and van Oevelen, D. (2018a). </w:t>
      </w:r>
      <w:r>
        <w:t xml:space="preserve">Has Phytodetritus Processing by an Abyssal Soft-Sediment Community Recovered 26 Years after an Experimental Disturbance? </w:t>
      </w:r>
      <w:r>
        <w:rPr>
          <w:i/>
          <w:iCs/>
        </w:rPr>
        <w:t>Front. Mar. Sci.</w:t>
      </w:r>
      <w:r>
        <w:t xml:space="preserve"> 5. doi:10.3389/fmars.2018.00059.</w:t>
      </w:r>
    </w:p>
    <w:p w14:paraId="0BCD9D01" w14:textId="77777777" w:rsidR="00EA47C0" w:rsidRDefault="00EA47C0" w:rsidP="00EA47C0">
      <w:pPr>
        <w:pStyle w:val="Bibliography"/>
      </w:pPr>
      <w:r>
        <w:t xml:space="preserve">Stratmann, T., Voorsmit, I., Gebruk, A., Brown, A., Purser, A., Marcon, Y., et al. (2018b). Recovery of Holothuroidea population density, community composition, and respiration activity after a deep-sea disturbance experiment. </w:t>
      </w:r>
      <w:r>
        <w:rPr>
          <w:i/>
          <w:iCs/>
        </w:rPr>
        <w:t>Limnol. Oceanogr.</w:t>
      </w:r>
      <w:r>
        <w:t xml:space="preserve"> 63, 2140–2153. doi:10.1002/lno.10929.</w:t>
      </w:r>
    </w:p>
    <w:p w14:paraId="6A0CE05D" w14:textId="77777777" w:rsidR="00EA47C0" w:rsidRDefault="00EA47C0" w:rsidP="00EA47C0">
      <w:pPr>
        <w:pStyle w:val="Bibliography"/>
      </w:pPr>
      <w:r>
        <w:t>Tilot, V. (2006). Biodiversity and distribution of the megafauna. Vol. 1: the polymetallic nodule ecosystem of the Eastern Equatorial Pacific Ocean. Paris: UNESCO.</w:t>
      </w:r>
    </w:p>
    <w:p w14:paraId="0B08480C" w14:textId="77777777" w:rsidR="00EA47C0" w:rsidRDefault="00EA47C0" w:rsidP="00EA47C0">
      <w:pPr>
        <w:pStyle w:val="Bibliography"/>
      </w:pPr>
      <w:r>
        <w:t xml:space="preserve">Tilot, V., Ormond, R., Moreno Navas, J., and Catalá, T. S. (2018). The Benthic Megafaunal Assemblages of the CCZ (Eastern Pacific) and an Approach to their Management in the Face of Threatened Anthropogenic Impacts. </w:t>
      </w:r>
      <w:r>
        <w:rPr>
          <w:i/>
          <w:iCs/>
        </w:rPr>
        <w:t>Front. Mar. Sci.</w:t>
      </w:r>
      <w:r>
        <w:t xml:space="preserve"> 5. doi:10.3389/fmars.2018.00007.</w:t>
      </w:r>
    </w:p>
    <w:p w14:paraId="57C0BC4A" w14:textId="77777777" w:rsidR="00EA47C0" w:rsidRDefault="00EA47C0" w:rsidP="00EA47C0">
      <w:pPr>
        <w:pStyle w:val="Bibliography"/>
      </w:pPr>
      <w:r>
        <w:t xml:space="preserve">Tkatchenko, and Radziejewska, T. (1998). Recovery and recolonization process in the area disturbed by a polymetallic nodule collector simulator. in </w:t>
      </w:r>
      <w:r>
        <w:rPr>
          <w:i/>
          <w:iCs/>
        </w:rPr>
        <w:t>Proceedings of the eight international offshore and polar engineering conference</w:t>
      </w:r>
      <w:r>
        <w:t xml:space="preserve"> (Montreal, Canada).</w:t>
      </w:r>
    </w:p>
    <w:p w14:paraId="18044B1C" w14:textId="77777777" w:rsidR="00EA47C0" w:rsidRDefault="00EA47C0" w:rsidP="00EA47C0">
      <w:pPr>
        <w:pStyle w:val="Bibliography"/>
      </w:pPr>
      <w:r>
        <w:t xml:space="preserve">Vanreusel, A., Fonseca, G., Danovaro, R., da Silva, M. C., Esteves, A. M., Ferrero, T., et al. (2010). The contribution of deep-sea macrohabitat heterogeneity to global nematode diversity. </w:t>
      </w:r>
      <w:r>
        <w:rPr>
          <w:i/>
          <w:iCs/>
        </w:rPr>
        <w:t>Mar. Ecol.- Evol. Perspect.</w:t>
      </w:r>
      <w:r>
        <w:t xml:space="preserve"> 31, 6–20. doi:10.1111/j.1439-0485.2009.00352.x.</w:t>
      </w:r>
    </w:p>
    <w:p w14:paraId="77C23E0C" w14:textId="77777777" w:rsidR="00EA47C0" w:rsidRPr="00EA47C0" w:rsidRDefault="00EA47C0" w:rsidP="00EA47C0">
      <w:pPr>
        <w:pStyle w:val="Bibliography"/>
        <w:rPr>
          <w:lang w:val="nl-BE"/>
        </w:rPr>
      </w:pPr>
      <w:r>
        <w:t xml:space="preserve">Vanreusel, A., Hilario, A., Ribeiro, P. A., Menot, L., and Arbizu, P. M. (2016). Threatened by mining, polymetallic nodules are required to preserve abyssal epifauna. </w:t>
      </w:r>
      <w:r w:rsidRPr="00EA47C0">
        <w:rPr>
          <w:i/>
          <w:iCs/>
          <w:lang w:val="nl-BE"/>
        </w:rPr>
        <w:t>Sci. Rep.</w:t>
      </w:r>
      <w:r w:rsidRPr="00EA47C0">
        <w:rPr>
          <w:lang w:val="nl-BE"/>
        </w:rPr>
        <w:t xml:space="preserve"> 6, 26808. doi:10.1038/srep26808.</w:t>
      </w:r>
    </w:p>
    <w:p w14:paraId="71D33A22" w14:textId="77777777" w:rsidR="00EA47C0" w:rsidRDefault="00EA47C0" w:rsidP="00EA47C0">
      <w:pPr>
        <w:pStyle w:val="Bibliography"/>
      </w:pPr>
      <w:r w:rsidRPr="00EA47C0">
        <w:rPr>
          <w:lang w:val="nl-BE"/>
        </w:rPr>
        <w:t xml:space="preserve">Volz, J. B., Mogollón, J. M., Geibert, W., Arbizu, P. M., Koschinsky, A., and Kasten, S. (2018). </w:t>
      </w:r>
      <w:r>
        <w:t xml:space="preserve">Natural spatial variability of depositional conditions, biogeochemical processes and element fluxes in sediments of the eastern Clarion-Clipperton Zone, Pacific Ocean. </w:t>
      </w:r>
      <w:r>
        <w:rPr>
          <w:i/>
          <w:iCs/>
        </w:rPr>
        <w:t>Deep Sea Res. Part Oceanogr. Res. Pap.</w:t>
      </w:r>
      <w:r>
        <w:t xml:space="preserve"> 140, 159–172. doi:10.1016/j.dsr.2018.08.006.</w:t>
      </w:r>
    </w:p>
    <w:p w14:paraId="4F6A1A38" w14:textId="77777777" w:rsidR="00EA47C0" w:rsidRDefault="00EA47C0" w:rsidP="00EA47C0">
      <w:pPr>
        <w:pStyle w:val="Bibliography"/>
      </w:pPr>
      <w:r>
        <w:t xml:space="preserve">Wedding, L. M., Friedlander, A. M., Kittinger, J. N., Watling, L., Gaines, S. D., Bennett, M., et al. (2013). From principles to practice: a spatial approach to systematic conservation planning in the deep sea. </w:t>
      </w:r>
      <w:r>
        <w:rPr>
          <w:i/>
          <w:iCs/>
        </w:rPr>
        <w:t>Proc. R. Soc. B Biol. Sci.</w:t>
      </w:r>
      <w:r>
        <w:t xml:space="preserve"> 280, 20131684. doi:10.1098/rspb.2013.1684.</w:t>
      </w:r>
    </w:p>
    <w:p w14:paraId="152DC818" w14:textId="347CB787" w:rsidR="000E466F" w:rsidRPr="00CF3316" w:rsidRDefault="0074422D" w:rsidP="00CF3316">
      <w:pPr>
        <w:pStyle w:val="Bibliography"/>
        <w:rPr>
          <w:lang w:val="en-GB"/>
        </w:rPr>
        <w:sectPr w:rsidR="000E466F" w:rsidRPr="00CF3316" w:rsidSect="00DF4A4D">
          <w:pgSz w:w="11906" w:h="16838"/>
          <w:pgMar w:top="1417" w:right="1417" w:bottom="1417" w:left="1417" w:header="708" w:footer="708" w:gutter="0"/>
          <w:lnNumType w:countBy="1" w:restart="continuous"/>
          <w:cols w:space="708"/>
          <w:docGrid w:linePitch="360"/>
        </w:sectPr>
      </w:pPr>
      <w:r w:rsidRPr="00FD3202">
        <w:rPr>
          <w:lang w:val="en-GB"/>
        </w:rPr>
        <w:fldChar w:fldCharType="end"/>
      </w:r>
      <w:r w:rsidR="00F15790" w:rsidRPr="00FD3202">
        <w:rPr>
          <w:rFonts w:cs="Times New Roman"/>
          <w:lang w:val="en-GB"/>
        </w:rPr>
        <w:fldChar w:fldCharType="begin"/>
      </w:r>
      <w:r w:rsidR="00F15790" w:rsidRPr="00FD3202">
        <w:rPr>
          <w:rFonts w:cs="Times New Roman"/>
          <w:lang w:val="en-GB"/>
        </w:rPr>
        <w:instrText xml:space="preserve"> ADDIN EN.REFLIST </w:instrText>
      </w:r>
      <w:r w:rsidR="00F15790" w:rsidRPr="00FD3202">
        <w:rPr>
          <w:rFonts w:cs="Times New Roman"/>
          <w:lang w:val="en-GB"/>
        </w:rPr>
        <w:fldChar w:fldCharType="end"/>
      </w:r>
      <w:r w:rsidR="00F93E73" w:rsidRPr="00FD3202">
        <w:rPr>
          <w:lang w:val="en-GB"/>
        </w:rPr>
        <w:br w:type="page"/>
      </w:r>
    </w:p>
    <w:p w14:paraId="6C673A84" w14:textId="79BB4B9F" w:rsidR="00AE18ED" w:rsidRPr="00FD3202" w:rsidRDefault="00AE18ED" w:rsidP="006601C6">
      <w:pPr>
        <w:pStyle w:val="Kop1"/>
      </w:pPr>
      <w:r w:rsidRPr="00FD3202">
        <w:lastRenderedPageBreak/>
        <w:t>Supplementary Material</w:t>
      </w:r>
    </w:p>
    <w:p w14:paraId="13B14313" w14:textId="0C99648C" w:rsidR="00813769" w:rsidRDefault="00813769" w:rsidP="00170AD7">
      <w:pPr>
        <w:spacing w:after="160" w:line="259" w:lineRule="auto"/>
        <w:rPr>
          <w:rFonts w:cs="Times New Roman"/>
          <w:lang w:val="en-GB"/>
        </w:rPr>
      </w:pPr>
      <w:r>
        <w:rPr>
          <w:rFonts w:cs="Times New Roman"/>
          <w:lang w:val="en-GB"/>
        </w:rPr>
        <w:t>Supplementary material 1</w:t>
      </w:r>
      <w:r w:rsidRPr="00FD3202">
        <w:rPr>
          <w:rFonts w:cs="Times New Roman"/>
          <w:lang w:val="en-GB"/>
        </w:rPr>
        <w:t xml:space="preserve">. </w:t>
      </w:r>
      <w:r>
        <w:rPr>
          <w:rFonts w:cs="Times New Roman"/>
          <w:lang w:val="en-GB"/>
        </w:rPr>
        <w:t xml:space="preserve">An example of </w:t>
      </w:r>
      <w:r w:rsidR="00FE2B8D">
        <w:rPr>
          <w:rFonts w:cs="Times New Roman"/>
          <w:lang w:val="en-GB"/>
        </w:rPr>
        <w:t xml:space="preserve">(left) </w:t>
      </w:r>
      <w:r>
        <w:rPr>
          <w:rFonts w:cs="Times New Roman"/>
          <w:lang w:val="en-GB"/>
        </w:rPr>
        <w:t>an AUV picture taken below 8m altitude (</w:t>
      </w:r>
      <w:r w:rsidR="00AD599F">
        <w:rPr>
          <w:rFonts w:cs="Times New Roman"/>
          <w:lang w:val="en-GB"/>
        </w:rPr>
        <w:t xml:space="preserve">AUV005; B6S02; </w:t>
      </w:r>
      <w:r w:rsidR="00FE2B8D">
        <w:rPr>
          <w:rFonts w:cs="Times New Roman"/>
          <w:lang w:val="en-GB"/>
        </w:rPr>
        <w:t>4.99m</w:t>
      </w:r>
      <w:r>
        <w:rPr>
          <w:rFonts w:cs="Times New Roman"/>
          <w:lang w:val="en-GB"/>
        </w:rPr>
        <w:t xml:space="preserve">) and </w:t>
      </w:r>
      <w:r w:rsidR="00FE2B8D">
        <w:rPr>
          <w:rFonts w:cs="Times New Roman"/>
          <w:lang w:val="en-GB"/>
        </w:rPr>
        <w:t xml:space="preserve">(right) </w:t>
      </w:r>
      <w:r>
        <w:rPr>
          <w:rFonts w:cs="Times New Roman"/>
          <w:lang w:val="en-GB"/>
        </w:rPr>
        <w:t>an AUV picture taken above 8m altitude</w:t>
      </w:r>
      <w:r w:rsidR="00AD599F">
        <w:rPr>
          <w:rFonts w:cs="Times New Roman"/>
          <w:lang w:val="en-GB"/>
        </w:rPr>
        <w:t xml:space="preserve"> (AUV0</w:t>
      </w:r>
      <w:r w:rsidR="00FE2B8D">
        <w:rPr>
          <w:rFonts w:cs="Times New Roman"/>
          <w:lang w:val="en-GB"/>
        </w:rPr>
        <w:t>05; B6S02</w:t>
      </w:r>
      <w:r w:rsidR="00AD599F">
        <w:rPr>
          <w:rFonts w:cs="Times New Roman"/>
          <w:lang w:val="en-GB"/>
        </w:rPr>
        <w:t xml:space="preserve">; </w:t>
      </w:r>
      <w:r w:rsidR="00FE2B8D">
        <w:rPr>
          <w:rFonts w:cs="Times New Roman"/>
          <w:lang w:val="en-GB"/>
        </w:rPr>
        <w:t>9.98m</w:t>
      </w:r>
      <w:r w:rsidR="00AD599F">
        <w:rPr>
          <w:rFonts w:cs="Times New Roman"/>
          <w:lang w:val="en-GB"/>
        </w:rPr>
        <w:t>)</w:t>
      </w:r>
      <w:r>
        <w:rPr>
          <w:rFonts w:cs="Times New Roman"/>
          <w:lang w:val="en-GB"/>
        </w:rPr>
        <w:t xml:space="preserve">. </w:t>
      </w:r>
      <w:r w:rsidR="00AD599F">
        <w:rPr>
          <w:rFonts w:cs="Times New Roman"/>
          <w:lang w:val="en-GB"/>
        </w:rPr>
        <w:t xml:space="preserve">Blue marks are annotations made by observer 1; yellow marks are annotations made by observer 2. </w:t>
      </w:r>
      <w:r>
        <w:rPr>
          <w:rFonts w:cs="Times New Roman"/>
          <w:lang w:val="en-GB"/>
        </w:rPr>
        <w:t xml:space="preserve">Scale bar = </w:t>
      </w:r>
      <w:r w:rsidR="00AD599F">
        <w:rPr>
          <w:rFonts w:cs="Times New Roman"/>
          <w:lang w:val="en-GB"/>
        </w:rPr>
        <w:t>0.5m.</w:t>
      </w:r>
    </w:p>
    <w:p w14:paraId="127029B9" w14:textId="7AE61BB8" w:rsidR="00813769" w:rsidRDefault="00813769">
      <w:pPr>
        <w:spacing w:after="160" w:line="259" w:lineRule="auto"/>
        <w:jc w:val="left"/>
        <w:rPr>
          <w:rFonts w:cs="Times New Roman"/>
          <w:lang w:val="en-GB"/>
        </w:rPr>
      </w:pPr>
      <w:r>
        <w:rPr>
          <w:rFonts w:cs="Times New Roman"/>
          <w:noProof/>
        </w:rPr>
        <w:drawing>
          <wp:inline distT="0" distB="0" distL="0" distR="0" wp14:anchorId="4A374644" wp14:editId="4FD0E3D3">
            <wp:extent cx="4155360" cy="27144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nvas.png"/>
                    <pic:cNvPicPr/>
                  </pic:nvPicPr>
                  <pic:blipFill>
                    <a:blip r:embed="rId23">
                      <a:extLst>
                        <a:ext uri="{28A0092B-C50C-407E-A947-70E740481C1C}">
                          <a14:useLocalDpi xmlns:a14="http://schemas.microsoft.com/office/drawing/2010/main" val="0"/>
                        </a:ext>
                      </a:extLst>
                    </a:blip>
                    <a:stretch>
                      <a:fillRect/>
                    </a:stretch>
                  </pic:blipFill>
                  <pic:spPr>
                    <a:xfrm>
                      <a:off x="0" y="0"/>
                      <a:ext cx="4155360" cy="2714473"/>
                    </a:xfrm>
                    <a:prstGeom prst="rect">
                      <a:avLst/>
                    </a:prstGeom>
                  </pic:spPr>
                </pic:pic>
              </a:graphicData>
            </a:graphic>
          </wp:inline>
        </w:drawing>
      </w:r>
      <w:r w:rsidR="00AD599F">
        <w:rPr>
          <w:rFonts w:cs="Times New Roman"/>
          <w:noProof/>
        </w:rPr>
        <w:drawing>
          <wp:inline distT="0" distB="0" distL="0" distR="0" wp14:anchorId="68C24E1D" wp14:editId="1B079D24">
            <wp:extent cx="4123039" cy="2713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material_1B.jpg"/>
                    <pic:cNvPicPr/>
                  </pic:nvPicPr>
                  <pic:blipFill>
                    <a:blip r:embed="rId24">
                      <a:extLst>
                        <a:ext uri="{28A0092B-C50C-407E-A947-70E740481C1C}">
                          <a14:useLocalDpi xmlns:a14="http://schemas.microsoft.com/office/drawing/2010/main" val="0"/>
                        </a:ext>
                      </a:extLst>
                    </a:blip>
                    <a:stretch>
                      <a:fillRect/>
                    </a:stretch>
                  </pic:blipFill>
                  <pic:spPr>
                    <a:xfrm>
                      <a:off x="0" y="0"/>
                      <a:ext cx="4134055" cy="2721241"/>
                    </a:xfrm>
                    <a:prstGeom prst="rect">
                      <a:avLst/>
                    </a:prstGeom>
                  </pic:spPr>
                </pic:pic>
              </a:graphicData>
            </a:graphic>
          </wp:inline>
        </w:drawing>
      </w:r>
      <w:r>
        <w:rPr>
          <w:rFonts w:cs="Times New Roman"/>
          <w:lang w:val="en-GB"/>
        </w:rPr>
        <w:br w:type="page"/>
      </w:r>
    </w:p>
    <w:p w14:paraId="1AA01941" w14:textId="4B443348" w:rsidR="00930F83" w:rsidRDefault="00813769" w:rsidP="00170AD7">
      <w:pPr>
        <w:spacing w:after="160" w:line="259" w:lineRule="auto"/>
        <w:rPr>
          <w:rFonts w:cs="Times New Roman"/>
          <w:lang w:val="en-GB"/>
        </w:rPr>
      </w:pPr>
      <w:r>
        <w:rPr>
          <w:rFonts w:cs="Times New Roman"/>
          <w:lang w:val="en-GB"/>
        </w:rPr>
        <w:lastRenderedPageBreak/>
        <w:t>Supplementary material 2</w:t>
      </w:r>
      <w:r w:rsidR="00930F83" w:rsidRPr="00FD3202">
        <w:rPr>
          <w:rFonts w:cs="Times New Roman"/>
          <w:lang w:val="en-GB"/>
        </w:rPr>
        <w:t xml:space="preserve">. </w:t>
      </w:r>
      <w:r w:rsidR="00930F83">
        <w:rPr>
          <w:rFonts w:cs="Times New Roman"/>
          <w:lang w:val="en-GB"/>
        </w:rPr>
        <w:t>The surface area (in m</w:t>
      </w:r>
      <w:r w:rsidR="00930F83" w:rsidRPr="00930F83">
        <w:rPr>
          <w:rFonts w:cs="Times New Roman"/>
          <w:vertAlign w:val="superscript"/>
          <w:lang w:val="en-GB"/>
        </w:rPr>
        <w:t>2</w:t>
      </w:r>
      <w:r w:rsidR="00930F83">
        <w:rPr>
          <w:rFonts w:cs="Times New Roman"/>
          <w:lang w:val="en-GB"/>
        </w:rPr>
        <w:t>) covered by each of the 20 sets of 50 randomly selected images, for the different combinations of site and altitude.</w:t>
      </w:r>
    </w:p>
    <w:tbl>
      <w:tblPr>
        <w:tblW w:w="7951" w:type="dxa"/>
        <w:tblLook w:val="04A0" w:firstRow="1" w:lastRow="0" w:firstColumn="1" w:lastColumn="0" w:noHBand="0" w:noVBand="1"/>
      </w:tblPr>
      <w:tblGrid>
        <w:gridCol w:w="960"/>
        <w:gridCol w:w="1783"/>
        <w:gridCol w:w="1360"/>
        <w:gridCol w:w="1088"/>
        <w:gridCol w:w="2760"/>
      </w:tblGrid>
      <w:tr w:rsidR="00930F83" w:rsidRPr="00930F83" w14:paraId="40CD8120" w14:textId="77777777" w:rsidTr="00930F83">
        <w:trPr>
          <w:trHeight w:val="324"/>
        </w:trPr>
        <w:tc>
          <w:tcPr>
            <w:tcW w:w="960" w:type="dxa"/>
            <w:tcBorders>
              <w:top w:val="single" w:sz="4" w:space="0" w:color="auto"/>
              <w:left w:val="nil"/>
              <w:bottom w:val="single" w:sz="4" w:space="0" w:color="auto"/>
              <w:right w:val="nil"/>
            </w:tcBorders>
            <w:shd w:val="clear" w:color="000000" w:fill="F2F2F2"/>
            <w:vAlign w:val="bottom"/>
            <w:hideMark/>
          </w:tcPr>
          <w:p w14:paraId="5D4CB8A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Site</w:t>
            </w:r>
          </w:p>
        </w:tc>
        <w:tc>
          <w:tcPr>
            <w:tcW w:w="1783" w:type="dxa"/>
            <w:tcBorders>
              <w:top w:val="single" w:sz="4" w:space="0" w:color="auto"/>
              <w:left w:val="nil"/>
              <w:bottom w:val="single" w:sz="4" w:space="0" w:color="auto"/>
              <w:right w:val="nil"/>
            </w:tcBorders>
            <w:shd w:val="clear" w:color="000000" w:fill="F2F2F2"/>
            <w:vAlign w:val="bottom"/>
            <w:hideMark/>
          </w:tcPr>
          <w:p w14:paraId="6354D0E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 Dive</w:t>
            </w:r>
          </w:p>
        </w:tc>
        <w:tc>
          <w:tcPr>
            <w:tcW w:w="1360" w:type="dxa"/>
            <w:tcBorders>
              <w:top w:val="single" w:sz="4" w:space="0" w:color="auto"/>
              <w:left w:val="nil"/>
              <w:bottom w:val="single" w:sz="4" w:space="0" w:color="auto"/>
              <w:right w:val="nil"/>
            </w:tcBorders>
            <w:shd w:val="clear" w:color="000000" w:fill="F2F2F2"/>
            <w:vAlign w:val="bottom"/>
            <w:hideMark/>
          </w:tcPr>
          <w:p w14:paraId="47E03ABD"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ltitude</w:t>
            </w:r>
          </w:p>
        </w:tc>
        <w:tc>
          <w:tcPr>
            <w:tcW w:w="1088" w:type="dxa"/>
            <w:tcBorders>
              <w:top w:val="single" w:sz="4" w:space="0" w:color="auto"/>
              <w:left w:val="nil"/>
              <w:bottom w:val="single" w:sz="4" w:space="0" w:color="auto"/>
              <w:right w:val="nil"/>
            </w:tcBorders>
            <w:shd w:val="clear" w:color="000000" w:fill="F2F2F2"/>
            <w:vAlign w:val="bottom"/>
            <w:hideMark/>
          </w:tcPr>
          <w:p w14:paraId="003A3D4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Image set</w:t>
            </w:r>
          </w:p>
        </w:tc>
        <w:tc>
          <w:tcPr>
            <w:tcW w:w="2760" w:type="dxa"/>
            <w:tcBorders>
              <w:top w:val="single" w:sz="4" w:space="0" w:color="auto"/>
              <w:left w:val="nil"/>
              <w:bottom w:val="single" w:sz="4" w:space="0" w:color="auto"/>
              <w:right w:val="nil"/>
            </w:tcBorders>
            <w:shd w:val="clear" w:color="000000" w:fill="F2F2F2"/>
            <w:vAlign w:val="bottom"/>
            <w:hideMark/>
          </w:tcPr>
          <w:p w14:paraId="554E883D"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Total surface area covered (m</w:t>
            </w:r>
            <w:r w:rsidRPr="00930F83">
              <w:rPr>
                <w:rFonts w:eastAsia="Times New Roman" w:cs="Times New Roman"/>
                <w:color w:val="000000"/>
                <w:kern w:val="0"/>
                <w:sz w:val="20"/>
                <w:szCs w:val="20"/>
                <w:vertAlign w:val="superscript"/>
                <w14:ligatures w14:val="none"/>
              </w:rPr>
              <w:t>2</w:t>
            </w:r>
            <w:r w:rsidRPr="00930F83">
              <w:rPr>
                <w:rFonts w:eastAsia="Times New Roman" w:cs="Times New Roman"/>
                <w:color w:val="000000"/>
                <w:kern w:val="0"/>
                <w:sz w:val="20"/>
                <w:szCs w:val="20"/>
                <w14:ligatures w14:val="none"/>
              </w:rPr>
              <w:t>)</w:t>
            </w:r>
          </w:p>
        </w:tc>
      </w:tr>
      <w:tr w:rsidR="00930F83" w:rsidRPr="00930F83" w14:paraId="38CBFB33" w14:textId="77777777" w:rsidTr="00930F83">
        <w:trPr>
          <w:trHeight w:val="288"/>
        </w:trPr>
        <w:tc>
          <w:tcPr>
            <w:tcW w:w="960" w:type="dxa"/>
            <w:tcBorders>
              <w:top w:val="nil"/>
              <w:left w:val="nil"/>
              <w:bottom w:val="nil"/>
              <w:right w:val="nil"/>
            </w:tcBorders>
            <w:shd w:val="clear" w:color="000000" w:fill="FFFFFF"/>
            <w:noWrap/>
            <w:vAlign w:val="bottom"/>
            <w:hideMark/>
          </w:tcPr>
          <w:p w14:paraId="26DF7F3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nil"/>
              <w:right w:val="nil"/>
            </w:tcBorders>
            <w:shd w:val="clear" w:color="000000" w:fill="FFFFFF"/>
            <w:noWrap/>
            <w:vAlign w:val="bottom"/>
            <w:hideMark/>
          </w:tcPr>
          <w:p w14:paraId="67214676"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nil"/>
              <w:right w:val="nil"/>
            </w:tcBorders>
            <w:shd w:val="clear" w:color="000000" w:fill="FFFFFF"/>
            <w:noWrap/>
            <w:vAlign w:val="bottom"/>
            <w:hideMark/>
          </w:tcPr>
          <w:p w14:paraId="02990E03"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nil"/>
              <w:right w:val="nil"/>
            </w:tcBorders>
            <w:shd w:val="clear" w:color="000000" w:fill="FFFFFF"/>
            <w:noWrap/>
            <w:vAlign w:val="bottom"/>
            <w:hideMark/>
          </w:tcPr>
          <w:p w14:paraId="44BB4735"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w:t>
            </w:r>
          </w:p>
        </w:tc>
        <w:tc>
          <w:tcPr>
            <w:tcW w:w="2760" w:type="dxa"/>
            <w:tcBorders>
              <w:top w:val="nil"/>
              <w:left w:val="nil"/>
              <w:bottom w:val="nil"/>
              <w:right w:val="nil"/>
            </w:tcBorders>
            <w:shd w:val="clear" w:color="000000" w:fill="FFFFFF"/>
            <w:noWrap/>
            <w:vAlign w:val="bottom"/>
            <w:hideMark/>
          </w:tcPr>
          <w:p w14:paraId="5FA785FC"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16.93</w:t>
            </w:r>
          </w:p>
        </w:tc>
      </w:tr>
      <w:tr w:rsidR="00930F83" w:rsidRPr="00930F83" w14:paraId="4BFF8437" w14:textId="77777777" w:rsidTr="00930F83">
        <w:trPr>
          <w:trHeight w:val="288"/>
        </w:trPr>
        <w:tc>
          <w:tcPr>
            <w:tcW w:w="960" w:type="dxa"/>
            <w:tcBorders>
              <w:top w:val="nil"/>
              <w:left w:val="nil"/>
              <w:bottom w:val="nil"/>
              <w:right w:val="nil"/>
            </w:tcBorders>
            <w:shd w:val="clear" w:color="000000" w:fill="FFFFFF"/>
            <w:noWrap/>
            <w:vAlign w:val="bottom"/>
            <w:hideMark/>
          </w:tcPr>
          <w:p w14:paraId="0470A78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nil"/>
              <w:right w:val="nil"/>
            </w:tcBorders>
            <w:shd w:val="clear" w:color="000000" w:fill="FFFFFF"/>
            <w:noWrap/>
            <w:vAlign w:val="bottom"/>
            <w:hideMark/>
          </w:tcPr>
          <w:p w14:paraId="70D78AE8"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nil"/>
              <w:right w:val="nil"/>
            </w:tcBorders>
            <w:shd w:val="clear" w:color="000000" w:fill="FFFFFF"/>
            <w:noWrap/>
            <w:vAlign w:val="bottom"/>
            <w:hideMark/>
          </w:tcPr>
          <w:p w14:paraId="17F8CE36"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nil"/>
              <w:right w:val="nil"/>
            </w:tcBorders>
            <w:shd w:val="clear" w:color="000000" w:fill="FFFFFF"/>
            <w:noWrap/>
            <w:vAlign w:val="bottom"/>
            <w:hideMark/>
          </w:tcPr>
          <w:p w14:paraId="3F0B9EB2"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2</w:t>
            </w:r>
          </w:p>
        </w:tc>
        <w:tc>
          <w:tcPr>
            <w:tcW w:w="2760" w:type="dxa"/>
            <w:tcBorders>
              <w:top w:val="nil"/>
              <w:left w:val="nil"/>
              <w:bottom w:val="nil"/>
              <w:right w:val="nil"/>
            </w:tcBorders>
            <w:shd w:val="clear" w:color="000000" w:fill="FFFFFF"/>
            <w:noWrap/>
            <w:vAlign w:val="bottom"/>
            <w:hideMark/>
          </w:tcPr>
          <w:p w14:paraId="3BD3EB88"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08.83</w:t>
            </w:r>
          </w:p>
        </w:tc>
      </w:tr>
      <w:tr w:rsidR="00930F83" w:rsidRPr="00930F83" w14:paraId="42029AFD" w14:textId="77777777" w:rsidTr="00930F83">
        <w:trPr>
          <w:trHeight w:val="288"/>
        </w:trPr>
        <w:tc>
          <w:tcPr>
            <w:tcW w:w="960" w:type="dxa"/>
            <w:tcBorders>
              <w:top w:val="nil"/>
              <w:left w:val="nil"/>
              <w:bottom w:val="nil"/>
              <w:right w:val="nil"/>
            </w:tcBorders>
            <w:shd w:val="clear" w:color="000000" w:fill="FFFFFF"/>
            <w:noWrap/>
            <w:vAlign w:val="bottom"/>
            <w:hideMark/>
          </w:tcPr>
          <w:p w14:paraId="24801A95"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nil"/>
              <w:right w:val="nil"/>
            </w:tcBorders>
            <w:shd w:val="clear" w:color="000000" w:fill="FFFFFF"/>
            <w:noWrap/>
            <w:vAlign w:val="bottom"/>
            <w:hideMark/>
          </w:tcPr>
          <w:p w14:paraId="61888F7B"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nil"/>
              <w:right w:val="nil"/>
            </w:tcBorders>
            <w:shd w:val="clear" w:color="000000" w:fill="FFFFFF"/>
            <w:noWrap/>
            <w:vAlign w:val="bottom"/>
            <w:hideMark/>
          </w:tcPr>
          <w:p w14:paraId="4EF55B3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nil"/>
              <w:right w:val="nil"/>
            </w:tcBorders>
            <w:shd w:val="clear" w:color="000000" w:fill="FFFFFF"/>
            <w:noWrap/>
            <w:vAlign w:val="bottom"/>
            <w:hideMark/>
          </w:tcPr>
          <w:p w14:paraId="35B93EA6"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3</w:t>
            </w:r>
          </w:p>
        </w:tc>
        <w:tc>
          <w:tcPr>
            <w:tcW w:w="2760" w:type="dxa"/>
            <w:tcBorders>
              <w:top w:val="nil"/>
              <w:left w:val="nil"/>
              <w:bottom w:val="nil"/>
              <w:right w:val="nil"/>
            </w:tcBorders>
            <w:shd w:val="clear" w:color="000000" w:fill="FFFFFF"/>
            <w:noWrap/>
            <w:vAlign w:val="bottom"/>
            <w:hideMark/>
          </w:tcPr>
          <w:p w14:paraId="1EA52ED6"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16.58</w:t>
            </w:r>
          </w:p>
        </w:tc>
      </w:tr>
      <w:tr w:rsidR="00930F83" w:rsidRPr="00930F83" w14:paraId="23F12269" w14:textId="77777777" w:rsidTr="00930F83">
        <w:trPr>
          <w:trHeight w:val="288"/>
        </w:trPr>
        <w:tc>
          <w:tcPr>
            <w:tcW w:w="960" w:type="dxa"/>
            <w:tcBorders>
              <w:top w:val="nil"/>
              <w:left w:val="nil"/>
              <w:bottom w:val="nil"/>
              <w:right w:val="nil"/>
            </w:tcBorders>
            <w:shd w:val="clear" w:color="000000" w:fill="FFFFFF"/>
            <w:noWrap/>
            <w:vAlign w:val="bottom"/>
            <w:hideMark/>
          </w:tcPr>
          <w:p w14:paraId="7900AE2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nil"/>
              <w:right w:val="nil"/>
            </w:tcBorders>
            <w:shd w:val="clear" w:color="000000" w:fill="FFFFFF"/>
            <w:noWrap/>
            <w:vAlign w:val="bottom"/>
            <w:hideMark/>
          </w:tcPr>
          <w:p w14:paraId="2A27057C"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nil"/>
              <w:right w:val="nil"/>
            </w:tcBorders>
            <w:shd w:val="clear" w:color="000000" w:fill="FFFFFF"/>
            <w:noWrap/>
            <w:vAlign w:val="bottom"/>
            <w:hideMark/>
          </w:tcPr>
          <w:p w14:paraId="360A39B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nil"/>
              <w:right w:val="nil"/>
            </w:tcBorders>
            <w:shd w:val="clear" w:color="000000" w:fill="FFFFFF"/>
            <w:noWrap/>
            <w:vAlign w:val="bottom"/>
            <w:hideMark/>
          </w:tcPr>
          <w:p w14:paraId="415603B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w:t>
            </w:r>
          </w:p>
        </w:tc>
        <w:tc>
          <w:tcPr>
            <w:tcW w:w="2760" w:type="dxa"/>
            <w:tcBorders>
              <w:top w:val="nil"/>
              <w:left w:val="nil"/>
              <w:bottom w:val="nil"/>
              <w:right w:val="nil"/>
            </w:tcBorders>
            <w:shd w:val="clear" w:color="000000" w:fill="FFFFFF"/>
            <w:noWrap/>
            <w:vAlign w:val="bottom"/>
            <w:hideMark/>
          </w:tcPr>
          <w:p w14:paraId="1BDA6213"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14.94</w:t>
            </w:r>
          </w:p>
        </w:tc>
      </w:tr>
      <w:tr w:rsidR="00930F83" w:rsidRPr="00930F83" w14:paraId="5EAD8F46" w14:textId="77777777" w:rsidTr="00930F83">
        <w:trPr>
          <w:trHeight w:val="288"/>
        </w:trPr>
        <w:tc>
          <w:tcPr>
            <w:tcW w:w="960" w:type="dxa"/>
            <w:tcBorders>
              <w:top w:val="nil"/>
              <w:left w:val="nil"/>
              <w:bottom w:val="single" w:sz="4" w:space="0" w:color="auto"/>
              <w:right w:val="nil"/>
            </w:tcBorders>
            <w:shd w:val="clear" w:color="000000" w:fill="FFFFFF"/>
            <w:noWrap/>
            <w:vAlign w:val="bottom"/>
            <w:hideMark/>
          </w:tcPr>
          <w:p w14:paraId="74C1CFC3"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single" w:sz="4" w:space="0" w:color="auto"/>
              <w:right w:val="nil"/>
            </w:tcBorders>
            <w:shd w:val="clear" w:color="000000" w:fill="FFFFFF"/>
            <w:noWrap/>
            <w:vAlign w:val="bottom"/>
            <w:hideMark/>
          </w:tcPr>
          <w:p w14:paraId="4A4C5FD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single" w:sz="4" w:space="0" w:color="auto"/>
              <w:right w:val="nil"/>
            </w:tcBorders>
            <w:shd w:val="clear" w:color="000000" w:fill="FFFFFF"/>
            <w:noWrap/>
            <w:vAlign w:val="bottom"/>
            <w:hideMark/>
          </w:tcPr>
          <w:p w14:paraId="6F0528B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single" w:sz="4" w:space="0" w:color="auto"/>
              <w:right w:val="nil"/>
            </w:tcBorders>
            <w:shd w:val="clear" w:color="000000" w:fill="FFFFFF"/>
            <w:noWrap/>
            <w:vAlign w:val="bottom"/>
            <w:hideMark/>
          </w:tcPr>
          <w:p w14:paraId="33F91455"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5</w:t>
            </w:r>
          </w:p>
        </w:tc>
        <w:tc>
          <w:tcPr>
            <w:tcW w:w="2760" w:type="dxa"/>
            <w:tcBorders>
              <w:top w:val="nil"/>
              <w:left w:val="nil"/>
              <w:bottom w:val="single" w:sz="4" w:space="0" w:color="auto"/>
              <w:right w:val="nil"/>
            </w:tcBorders>
            <w:shd w:val="clear" w:color="000000" w:fill="FFFFFF"/>
            <w:noWrap/>
            <w:vAlign w:val="bottom"/>
            <w:hideMark/>
          </w:tcPr>
          <w:p w14:paraId="758DDEE9"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19.55</w:t>
            </w:r>
          </w:p>
        </w:tc>
      </w:tr>
      <w:tr w:rsidR="00930F83" w:rsidRPr="00930F83" w14:paraId="154C4002" w14:textId="77777777" w:rsidTr="00930F83">
        <w:trPr>
          <w:trHeight w:val="288"/>
        </w:trPr>
        <w:tc>
          <w:tcPr>
            <w:tcW w:w="960" w:type="dxa"/>
            <w:tcBorders>
              <w:top w:val="nil"/>
              <w:left w:val="nil"/>
              <w:bottom w:val="nil"/>
              <w:right w:val="nil"/>
            </w:tcBorders>
            <w:shd w:val="clear" w:color="000000" w:fill="FFFFFF"/>
            <w:noWrap/>
            <w:vAlign w:val="bottom"/>
            <w:hideMark/>
          </w:tcPr>
          <w:p w14:paraId="435E495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nil"/>
              <w:right w:val="nil"/>
            </w:tcBorders>
            <w:shd w:val="clear" w:color="000000" w:fill="FFFFFF"/>
            <w:noWrap/>
            <w:vAlign w:val="bottom"/>
            <w:hideMark/>
          </w:tcPr>
          <w:p w14:paraId="13318C4B"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nil"/>
              <w:right w:val="nil"/>
            </w:tcBorders>
            <w:shd w:val="clear" w:color="000000" w:fill="FFFFFF"/>
            <w:noWrap/>
            <w:vAlign w:val="bottom"/>
            <w:hideMark/>
          </w:tcPr>
          <w:p w14:paraId="6EDFD75C"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nil"/>
              <w:right w:val="nil"/>
            </w:tcBorders>
            <w:shd w:val="clear" w:color="000000" w:fill="FFFFFF"/>
            <w:noWrap/>
            <w:vAlign w:val="bottom"/>
            <w:hideMark/>
          </w:tcPr>
          <w:p w14:paraId="1C55D48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w:t>
            </w:r>
          </w:p>
        </w:tc>
        <w:tc>
          <w:tcPr>
            <w:tcW w:w="2760" w:type="dxa"/>
            <w:tcBorders>
              <w:top w:val="nil"/>
              <w:left w:val="nil"/>
              <w:bottom w:val="nil"/>
              <w:right w:val="nil"/>
            </w:tcBorders>
            <w:shd w:val="clear" w:color="000000" w:fill="FFFFFF"/>
            <w:noWrap/>
            <w:vAlign w:val="bottom"/>
            <w:hideMark/>
          </w:tcPr>
          <w:p w14:paraId="23C69B9B"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638.68</w:t>
            </w:r>
          </w:p>
        </w:tc>
      </w:tr>
      <w:tr w:rsidR="00930F83" w:rsidRPr="00930F83" w14:paraId="1E918E85" w14:textId="77777777" w:rsidTr="00930F83">
        <w:trPr>
          <w:trHeight w:val="288"/>
        </w:trPr>
        <w:tc>
          <w:tcPr>
            <w:tcW w:w="960" w:type="dxa"/>
            <w:tcBorders>
              <w:top w:val="nil"/>
              <w:left w:val="nil"/>
              <w:bottom w:val="nil"/>
              <w:right w:val="nil"/>
            </w:tcBorders>
            <w:shd w:val="clear" w:color="000000" w:fill="FFFFFF"/>
            <w:noWrap/>
            <w:vAlign w:val="bottom"/>
            <w:hideMark/>
          </w:tcPr>
          <w:p w14:paraId="29405722"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nil"/>
              <w:right w:val="nil"/>
            </w:tcBorders>
            <w:shd w:val="clear" w:color="000000" w:fill="FFFFFF"/>
            <w:noWrap/>
            <w:vAlign w:val="bottom"/>
            <w:hideMark/>
          </w:tcPr>
          <w:p w14:paraId="245B74F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nil"/>
              <w:right w:val="nil"/>
            </w:tcBorders>
            <w:shd w:val="clear" w:color="000000" w:fill="FFFFFF"/>
            <w:noWrap/>
            <w:vAlign w:val="bottom"/>
            <w:hideMark/>
          </w:tcPr>
          <w:p w14:paraId="63A3EC3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nil"/>
              <w:right w:val="nil"/>
            </w:tcBorders>
            <w:shd w:val="clear" w:color="000000" w:fill="FFFFFF"/>
            <w:noWrap/>
            <w:vAlign w:val="bottom"/>
            <w:hideMark/>
          </w:tcPr>
          <w:p w14:paraId="22AAFAAA"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2</w:t>
            </w:r>
          </w:p>
        </w:tc>
        <w:tc>
          <w:tcPr>
            <w:tcW w:w="2760" w:type="dxa"/>
            <w:tcBorders>
              <w:top w:val="nil"/>
              <w:left w:val="nil"/>
              <w:bottom w:val="nil"/>
              <w:right w:val="nil"/>
            </w:tcBorders>
            <w:shd w:val="clear" w:color="000000" w:fill="FFFFFF"/>
            <w:noWrap/>
            <w:vAlign w:val="bottom"/>
            <w:hideMark/>
          </w:tcPr>
          <w:p w14:paraId="145F1411"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597.65</w:t>
            </w:r>
          </w:p>
        </w:tc>
      </w:tr>
      <w:tr w:rsidR="00930F83" w:rsidRPr="00930F83" w14:paraId="138469F4" w14:textId="77777777" w:rsidTr="00930F83">
        <w:trPr>
          <w:trHeight w:val="288"/>
        </w:trPr>
        <w:tc>
          <w:tcPr>
            <w:tcW w:w="960" w:type="dxa"/>
            <w:tcBorders>
              <w:top w:val="nil"/>
              <w:left w:val="nil"/>
              <w:bottom w:val="nil"/>
              <w:right w:val="nil"/>
            </w:tcBorders>
            <w:shd w:val="clear" w:color="000000" w:fill="FFFFFF"/>
            <w:noWrap/>
            <w:vAlign w:val="bottom"/>
            <w:hideMark/>
          </w:tcPr>
          <w:p w14:paraId="51153C96"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nil"/>
              <w:right w:val="nil"/>
            </w:tcBorders>
            <w:shd w:val="clear" w:color="000000" w:fill="FFFFFF"/>
            <w:noWrap/>
            <w:vAlign w:val="bottom"/>
            <w:hideMark/>
          </w:tcPr>
          <w:p w14:paraId="36C2302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nil"/>
              <w:right w:val="nil"/>
            </w:tcBorders>
            <w:shd w:val="clear" w:color="000000" w:fill="FFFFFF"/>
            <w:noWrap/>
            <w:vAlign w:val="bottom"/>
            <w:hideMark/>
          </w:tcPr>
          <w:p w14:paraId="52BDB343"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nil"/>
              <w:right w:val="nil"/>
            </w:tcBorders>
            <w:shd w:val="clear" w:color="000000" w:fill="FFFFFF"/>
            <w:noWrap/>
            <w:vAlign w:val="bottom"/>
            <w:hideMark/>
          </w:tcPr>
          <w:p w14:paraId="5292F78B"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3</w:t>
            </w:r>
          </w:p>
        </w:tc>
        <w:tc>
          <w:tcPr>
            <w:tcW w:w="2760" w:type="dxa"/>
            <w:tcBorders>
              <w:top w:val="nil"/>
              <w:left w:val="nil"/>
              <w:bottom w:val="nil"/>
              <w:right w:val="nil"/>
            </w:tcBorders>
            <w:shd w:val="clear" w:color="000000" w:fill="FFFFFF"/>
            <w:noWrap/>
            <w:vAlign w:val="bottom"/>
            <w:hideMark/>
          </w:tcPr>
          <w:p w14:paraId="6B2F600B"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619.35</w:t>
            </w:r>
          </w:p>
        </w:tc>
      </w:tr>
      <w:tr w:rsidR="00930F83" w:rsidRPr="00930F83" w14:paraId="6C8A1ECE" w14:textId="77777777" w:rsidTr="00930F83">
        <w:trPr>
          <w:trHeight w:val="288"/>
        </w:trPr>
        <w:tc>
          <w:tcPr>
            <w:tcW w:w="960" w:type="dxa"/>
            <w:tcBorders>
              <w:top w:val="nil"/>
              <w:left w:val="nil"/>
              <w:bottom w:val="nil"/>
              <w:right w:val="nil"/>
            </w:tcBorders>
            <w:shd w:val="clear" w:color="000000" w:fill="FFFFFF"/>
            <w:noWrap/>
            <w:vAlign w:val="bottom"/>
            <w:hideMark/>
          </w:tcPr>
          <w:p w14:paraId="59E1751B"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nil"/>
              <w:right w:val="nil"/>
            </w:tcBorders>
            <w:shd w:val="clear" w:color="000000" w:fill="FFFFFF"/>
            <w:noWrap/>
            <w:vAlign w:val="bottom"/>
            <w:hideMark/>
          </w:tcPr>
          <w:p w14:paraId="395660E1"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nil"/>
              <w:right w:val="nil"/>
            </w:tcBorders>
            <w:shd w:val="clear" w:color="000000" w:fill="FFFFFF"/>
            <w:noWrap/>
            <w:vAlign w:val="bottom"/>
            <w:hideMark/>
          </w:tcPr>
          <w:p w14:paraId="41CF69E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nil"/>
              <w:right w:val="nil"/>
            </w:tcBorders>
            <w:shd w:val="clear" w:color="000000" w:fill="FFFFFF"/>
            <w:noWrap/>
            <w:vAlign w:val="bottom"/>
            <w:hideMark/>
          </w:tcPr>
          <w:p w14:paraId="4D1FD9A1"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w:t>
            </w:r>
          </w:p>
        </w:tc>
        <w:tc>
          <w:tcPr>
            <w:tcW w:w="2760" w:type="dxa"/>
            <w:tcBorders>
              <w:top w:val="nil"/>
              <w:left w:val="nil"/>
              <w:bottom w:val="nil"/>
              <w:right w:val="nil"/>
            </w:tcBorders>
            <w:shd w:val="clear" w:color="000000" w:fill="FFFFFF"/>
            <w:noWrap/>
            <w:vAlign w:val="bottom"/>
            <w:hideMark/>
          </w:tcPr>
          <w:p w14:paraId="59ECCD3A"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623.78</w:t>
            </w:r>
          </w:p>
        </w:tc>
      </w:tr>
      <w:tr w:rsidR="00930F83" w:rsidRPr="00930F83" w14:paraId="3D4208D2" w14:textId="77777777" w:rsidTr="00930F83">
        <w:trPr>
          <w:trHeight w:val="288"/>
        </w:trPr>
        <w:tc>
          <w:tcPr>
            <w:tcW w:w="960" w:type="dxa"/>
            <w:tcBorders>
              <w:top w:val="nil"/>
              <w:left w:val="nil"/>
              <w:bottom w:val="single" w:sz="4" w:space="0" w:color="auto"/>
              <w:right w:val="nil"/>
            </w:tcBorders>
            <w:shd w:val="clear" w:color="000000" w:fill="FFFFFF"/>
            <w:noWrap/>
            <w:vAlign w:val="bottom"/>
            <w:hideMark/>
          </w:tcPr>
          <w:p w14:paraId="09CCC4E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6S02</w:t>
            </w:r>
          </w:p>
        </w:tc>
        <w:tc>
          <w:tcPr>
            <w:tcW w:w="1783" w:type="dxa"/>
            <w:tcBorders>
              <w:top w:val="nil"/>
              <w:left w:val="nil"/>
              <w:bottom w:val="single" w:sz="4" w:space="0" w:color="auto"/>
              <w:right w:val="nil"/>
            </w:tcBorders>
            <w:shd w:val="clear" w:color="000000" w:fill="FFFFFF"/>
            <w:noWrap/>
            <w:vAlign w:val="bottom"/>
            <w:hideMark/>
          </w:tcPr>
          <w:p w14:paraId="0FAA22A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05</w:t>
            </w:r>
          </w:p>
        </w:tc>
        <w:tc>
          <w:tcPr>
            <w:tcW w:w="1360" w:type="dxa"/>
            <w:tcBorders>
              <w:top w:val="nil"/>
              <w:left w:val="nil"/>
              <w:bottom w:val="single" w:sz="4" w:space="0" w:color="auto"/>
              <w:right w:val="nil"/>
            </w:tcBorders>
            <w:shd w:val="clear" w:color="000000" w:fill="FFFFFF"/>
            <w:noWrap/>
            <w:vAlign w:val="bottom"/>
            <w:hideMark/>
          </w:tcPr>
          <w:p w14:paraId="0CFFAFD1"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single" w:sz="4" w:space="0" w:color="auto"/>
              <w:right w:val="nil"/>
            </w:tcBorders>
            <w:shd w:val="clear" w:color="000000" w:fill="FFFFFF"/>
            <w:noWrap/>
            <w:vAlign w:val="bottom"/>
            <w:hideMark/>
          </w:tcPr>
          <w:p w14:paraId="4808AE48"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5</w:t>
            </w:r>
          </w:p>
        </w:tc>
        <w:tc>
          <w:tcPr>
            <w:tcW w:w="2760" w:type="dxa"/>
            <w:tcBorders>
              <w:top w:val="nil"/>
              <w:left w:val="nil"/>
              <w:bottom w:val="single" w:sz="4" w:space="0" w:color="auto"/>
              <w:right w:val="nil"/>
            </w:tcBorders>
            <w:shd w:val="clear" w:color="000000" w:fill="FFFFFF"/>
            <w:noWrap/>
            <w:vAlign w:val="bottom"/>
            <w:hideMark/>
          </w:tcPr>
          <w:p w14:paraId="1012D35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587.83</w:t>
            </w:r>
          </w:p>
        </w:tc>
      </w:tr>
      <w:tr w:rsidR="00930F83" w:rsidRPr="00930F83" w14:paraId="3ACEA22B" w14:textId="77777777" w:rsidTr="00930F83">
        <w:trPr>
          <w:trHeight w:val="288"/>
        </w:trPr>
        <w:tc>
          <w:tcPr>
            <w:tcW w:w="960" w:type="dxa"/>
            <w:tcBorders>
              <w:top w:val="nil"/>
              <w:left w:val="nil"/>
              <w:bottom w:val="nil"/>
              <w:right w:val="nil"/>
            </w:tcBorders>
            <w:shd w:val="clear" w:color="000000" w:fill="FFFFFF"/>
            <w:noWrap/>
            <w:vAlign w:val="bottom"/>
            <w:hideMark/>
          </w:tcPr>
          <w:p w14:paraId="295928D2"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nil"/>
              <w:right w:val="nil"/>
            </w:tcBorders>
            <w:shd w:val="clear" w:color="000000" w:fill="FFFFFF"/>
            <w:noWrap/>
            <w:vAlign w:val="bottom"/>
            <w:hideMark/>
          </w:tcPr>
          <w:p w14:paraId="5C7FD388"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nil"/>
              <w:right w:val="nil"/>
            </w:tcBorders>
            <w:shd w:val="clear" w:color="000000" w:fill="FFFFFF"/>
            <w:noWrap/>
            <w:vAlign w:val="bottom"/>
            <w:hideMark/>
          </w:tcPr>
          <w:p w14:paraId="2EE3010B"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nil"/>
              <w:right w:val="nil"/>
            </w:tcBorders>
            <w:shd w:val="clear" w:color="000000" w:fill="FFFFFF"/>
            <w:noWrap/>
            <w:vAlign w:val="bottom"/>
            <w:hideMark/>
          </w:tcPr>
          <w:p w14:paraId="55ABC768"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w:t>
            </w:r>
          </w:p>
        </w:tc>
        <w:tc>
          <w:tcPr>
            <w:tcW w:w="2760" w:type="dxa"/>
            <w:tcBorders>
              <w:top w:val="nil"/>
              <w:left w:val="nil"/>
              <w:bottom w:val="nil"/>
              <w:right w:val="nil"/>
            </w:tcBorders>
            <w:shd w:val="clear" w:color="000000" w:fill="FFFFFF"/>
            <w:noWrap/>
            <w:vAlign w:val="bottom"/>
            <w:hideMark/>
          </w:tcPr>
          <w:p w14:paraId="3A0DB46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740.83</w:t>
            </w:r>
          </w:p>
        </w:tc>
      </w:tr>
      <w:tr w:rsidR="00930F83" w:rsidRPr="00930F83" w14:paraId="4A155CC7" w14:textId="77777777" w:rsidTr="00930F83">
        <w:trPr>
          <w:trHeight w:val="288"/>
        </w:trPr>
        <w:tc>
          <w:tcPr>
            <w:tcW w:w="960" w:type="dxa"/>
            <w:tcBorders>
              <w:top w:val="nil"/>
              <w:left w:val="nil"/>
              <w:bottom w:val="nil"/>
              <w:right w:val="nil"/>
            </w:tcBorders>
            <w:shd w:val="clear" w:color="000000" w:fill="FFFFFF"/>
            <w:noWrap/>
            <w:vAlign w:val="bottom"/>
            <w:hideMark/>
          </w:tcPr>
          <w:p w14:paraId="243021CA"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nil"/>
              <w:right w:val="nil"/>
            </w:tcBorders>
            <w:shd w:val="clear" w:color="000000" w:fill="FFFFFF"/>
            <w:noWrap/>
            <w:vAlign w:val="bottom"/>
            <w:hideMark/>
          </w:tcPr>
          <w:p w14:paraId="658D17E0"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nil"/>
              <w:right w:val="nil"/>
            </w:tcBorders>
            <w:shd w:val="clear" w:color="000000" w:fill="FFFFFF"/>
            <w:noWrap/>
            <w:vAlign w:val="bottom"/>
            <w:hideMark/>
          </w:tcPr>
          <w:p w14:paraId="70D9CFE1"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nil"/>
              <w:right w:val="nil"/>
            </w:tcBorders>
            <w:shd w:val="clear" w:color="000000" w:fill="FFFFFF"/>
            <w:noWrap/>
            <w:vAlign w:val="bottom"/>
            <w:hideMark/>
          </w:tcPr>
          <w:p w14:paraId="6F08CCF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2</w:t>
            </w:r>
          </w:p>
        </w:tc>
        <w:tc>
          <w:tcPr>
            <w:tcW w:w="2760" w:type="dxa"/>
            <w:tcBorders>
              <w:top w:val="nil"/>
              <w:left w:val="nil"/>
              <w:bottom w:val="nil"/>
              <w:right w:val="nil"/>
            </w:tcBorders>
            <w:shd w:val="clear" w:color="000000" w:fill="FFFFFF"/>
            <w:noWrap/>
            <w:vAlign w:val="bottom"/>
            <w:hideMark/>
          </w:tcPr>
          <w:p w14:paraId="3FAC250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732.78</w:t>
            </w:r>
          </w:p>
        </w:tc>
      </w:tr>
      <w:tr w:rsidR="00930F83" w:rsidRPr="00930F83" w14:paraId="5AA84993" w14:textId="77777777" w:rsidTr="00930F83">
        <w:trPr>
          <w:trHeight w:val="288"/>
        </w:trPr>
        <w:tc>
          <w:tcPr>
            <w:tcW w:w="960" w:type="dxa"/>
            <w:tcBorders>
              <w:top w:val="nil"/>
              <w:left w:val="nil"/>
              <w:bottom w:val="nil"/>
              <w:right w:val="nil"/>
            </w:tcBorders>
            <w:shd w:val="clear" w:color="000000" w:fill="FFFFFF"/>
            <w:noWrap/>
            <w:vAlign w:val="bottom"/>
            <w:hideMark/>
          </w:tcPr>
          <w:p w14:paraId="309512F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nil"/>
              <w:right w:val="nil"/>
            </w:tcBorders>
            <w:shd w:val="clear" w:color="000000" w:fill="FFFFFF"/>
            <w:noWrap/>
            <w:vAlign w:val="bottom"/>
            <w:hideMark/>
          </w:tcPr>
          <w:p w14:paraId="62054AF2"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nil"/>
              <w:right w:val="nil"/>
            </w:tcBorders>
            <w:shd w:val="clear" w:color="000000" w:fill="FFFFFF"/>
            <w:noWrap/>
            <w:vAlign w:val="bottom"/>
            <w:hideMark/>
          </w:tcPr>
          <w:p w14:paraId="00190F1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nil"/>
              <w:right w:val="nil"/>
            </w:tcBorders>
            <w:shd w:val="clear" w:color="000000" w:fill="FFFFFF"/>
            <w:noWrap/>
            <w:vAlign w:val="bottom"/>
            <w:hideMark/>
          </w:tcPr>
          <w:p w14:paraId="5C65A646"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3</w:t>
            </w:r>
          </w:p>
        </w:tc>
        <w:tc>
          <w:tcPr>
            <w:tcW w:w="2760" w:type="dxa"/>
            <w:tcBorders>
              <w:top w:val="nil"/>
              <w:left w:val="nil"/>
              <w:bottom w:val="nil"/>
              <w:right w:val="nil"/>
            </w:tcBorders>
            <w:shd w:val="clear" w:color="000000" w:fill="FFFFFF"/>
            <w:noWrap/>
            <w:vAlign w:val="bottom"/>
            <w:hideMark/>
          </w:tcPr>
          <w:p w14:paraId="42A8A3F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740.45</w:t>
            </w:r>
          </w:p>
        </w:tc>
      </w:tr>
      <w:tr w:rsidR="00930F83" w:rsidRPr="00930F83" w14:paraId="10FC277D" w14:textId="77777777" w:rsidTr="00930F83">
        <w:trPr>
          <w:trHeight w:val="288"/>
        </w:trPr>
        <w:tc>
          <w:tcPr>
            <w:tcW w:w="960" w:type="dxa"/>
            <w:tcBorders>
              <w:top w:val="nil"/>
              <w:left w:val="nil"/>
              <w:bottom w:val="nil"/>
              <w:right w:val="nil"/>
            </w:tcBorders>
            <w:shd w:val="clear" w:color="000000" w:fill="FFFFFF"/>
            <w:noWrap/>
            <w:vAlign w:val="bottom"/>
            <w:hideMark/>
          </w:tcPr>
          <w:p w14:paraId="051B6160"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nil"/>
              <w:right w:val="nil"/>
            </w:tcBorders>
            <w:shd w:val="clear" w:color="000000" w:fill="FFFFFF"/>
            <w:noWrap/>
            <w:vAlign w:val="bottom"/>
            <w:hideMark/>
          </w:tcPr>
          <w:p w14:paraId="0673529B"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nil"/>
              <w:right w:val="nil"/>
            </w:tcBorders>
            <w:shd w:val="clear" w:color="000000" w:fill="FFFFFF"/>
            <w:noWrap/>
            <w:vAlign w:val="bottom"/>
            <w:hideMark/>
          </w:tcPr>
          <w:p w14:paraId="1134B6AA"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nil"/>
              <w:right w:val="nil"/>
            </w:tcBorders>
            <w:shd w:val="clear" w:color="000000" w:fill="FFFFFF"/>
            <w:noWrap/>
            <w:vAlign w:val="bottom"/>
            <w:hideMark/>
          </w:tcPr>
          <w:p w14:paraId="2E504DA2"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w:t>
            </w:r>
          </w:p>
        </w:tc>
        <w:tc>
          <w:tcPr>
            <w:tcW w:w="2760" w:type="dxa"/>
            <w:tcBorders>
              <w:top w:val="nil"/>
              <w:left w:val="nil"/>
              <w:bottom w:val="nil"/>
              <w:right w:val="nil"/>
            </w:tcBorders>
            <w:shd w:val="clear" w:color="000000" w:fill="FFFFFF"/>
            <w:noWrap/>
            <w:vAlign w:val="bottom"/>
            <w:hideMark/>
          </w:tcPr>
          <w:p w14:paraId="59BF0A5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756.45</w:t>
            </w:r>
          </w:p>
        </w:tc>
      </w:tr>
      <w:tr w:rsidR="00930F83" w:rsidRPr="00930F83" w14:paraId="457D6EB0" w14:textId="77777777" w:rsidTr="00930F83">
        <w:trPr>
          <w:trHeight w:val="288"/>
        </w:trPr>
        <w:tc>
          <w:tcPr>
            <w:tcW w:w="960" w:type="dxa"/>
            <w:tcBorders>
              <w:top w:val="nil"/>
              <w:left w:val="nil"/>
              <w:bottom w:val="single" w:sz="4" w:space="0" w:color="auto"/>
              <w:right w:val="nil"/>
            </w:tcBorders>
            <w:shd w:val="clear" w:color="000000" w:fill="FFFFFF"/>
            <w:noWrap/>
            <w:vAlign w:val="bottom"/>
            <w:hideMark/>
          </w:tcPr>
          <w:p w14:paraId="34839A43"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single" w:sz="4" w:space="0" w:color="auto"/>
              <w:right w:val="nil"/>
            </w:tcBorders>
            <w:shd w:val="clear" w:color="000000" w:fill="FFFFFF"/>
            <w:noWrap/>
            <w:vAlign w:val="bottom"/>
            <w:hideMark/>
          </w:tcPr>
          <w:p w14:paraId="37C1CA7E"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single" w:sz="4" w:space="0" w:color="auto"/>
              <w:right w:val="nil"/>
            </w:tcBorders>
            <w:shd w:val="clear" w:color="000000" w:fill="FFFFFF"/>
            <w:noWrap/>
            <w:vAlign w:val="bottom"/>
            <w:hideMark/>
          </w:tcPr>
          <w:p w14:paraId="2082088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lt;8m</w:t>
            </w:r>
          </w:p>
        </w:tc>
        <w:tc>
          <w:tcPr>
            <w:tcW w:w="1088" w:type="dxa"/>
            <w:tcBorders>
              <w:top w:val="nil"/>
              <w:left w:val="nil"/>
              <w:bottom w:val="single" w:sz="4" w:space="0" w:color="auto"/>
              <w:right w:val="nil"/>
            </w:tcBorders>
            <w:shd w:val="clear" w:color="000000" w:fill="FFFFFF"/>
            <w:noWrap/>
            <w:vAlign w:val="bottom"/>
            <w:hideMark/>
          </w:tcPr>
          <w:p w14:paraId="378F260C"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5</w:t>
            </w:r>
          </w:p>
        </w:tc>
        <w:tc>
          <w:tcPr>
            <w:tcW w:w="2760" w:type="dxa"/>
            <w:tcBorders>
              <w:top w:val="nil"/>
              <w:left w:val="nil"/>
              <w:bottom w:val="single" w:sz="4" w:space="0" w:color="auto"/>
              <w:right w:val="nil"/>
            </w:tcBorders>
            <w:shd w:val="clear" w:color="000000" w:fill="FFFFFF"/>
            <w:noWrap/>
            <w:vAlign w:val="bottom"/>
            <w:hideMark/>
          </w:tcPr>
          <w:p w14:paraId="09B37AD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781.77</w:t>
            </w:r>
          </w:p>
        </w:tc>
      </w:tr>
      <w:tr w:rsidR="00930F83" w:rsidRPr="00930F83" w14:paraId="66C3E0F2" w14:textId="77777777" w:rsidTr="00930F83">
        <w:trPr>
          <w:trHeight w:val="288"/>
        </w:trPr>
        <w:tc>
          <w:tcPr>
            <w:tcW w:w="960" w:type="dxa"/>
            <w:tcBorders>
              <w:top w:val="nil"/>
              <w:left w:val="nil"/>
              <w:bottom w:val="nil"/>
              <w:right w:val="nil"/>
            </w:tcBorders>
            <w:shd w:val="clear" w:color="000000" w:fill="FFFFFF"/>
            <w:noWrap/>
            <w:vAlign w:val="bottom"/>
            <w:hideMark/>
          </w:tcPr>
          <w:p w14:paraId="780C402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nil"/>
              <w:right w:val="nil"/>
            </w:tcBorders>
            <w:shd w:val="clear" w:color="000000" w:fill="FFFFFF"/>
            <w:noWrap/>
            <w:vAlign w:val="bottom"/>
            <w:hideMark/>
          </w:tcPr>
          <w:p w14:paraId="09073AA5"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nil"/>
              <w:right w:val="nil"/>
            </w:tcBorders>
            <w:shd w:val="clear" w:color="000000" w:fill="FFFFFF"/>
            <w:noWrap/>
            <w:vAlign w:val="bottom"/>
            <w:hideMark/>
          </w:tcPr>
          <w:p w14:paraId="7561913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nil"/>
              <w:right w:val="nil"/>
            </w:tcBorders>
            <w:shd w:val="clear" w:color="000000" w:fill="FFFFFF"/>
            <w:noWrap/>
            <w:vAlign w:val="bottom"/>
            <w:hideMark/>
          </w:tcPr>
          <w:p w14:paraId="3B0E1EC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w:t>
            </w:r>
          </w:p>
        </w:tc>
        <w:tc>
          <w:tcPr>
            <w:tcW w:w="2760" w:type="dxa"/>
            <w:tcBorders>
              <w:top w:val="nil"/>
              <w:left w:val="nil"/>
              <w:bottom w:val="nil"/>
              <w:right w:val="nil"/>
            </w:tcBorders>
            <w:shd w:val="clear" w:color="000000" w:fill="FFFFFF"/>
            <w:noWrap/>
            <w:vAlign w:val="bottom"/>
            <w:hideMark/>
          </w:tcPr>
          <w:p w14:paraId="27BF08DD"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644.87</w:t>
            </w:r>
          </w:p>
        </w:tc>
      </w:tr>
      <w:tr w:rsidR="00930F83" w:rsidRPr="00930F83" w14:paraId="15922D13" w14:textId="77777777" w:rsidTr="00930F83">
        <w:trPr>
          <w:trHeight w:val="288"/>
        </w:trPr>
        <w:tc>
          <w:tcPr>
            <w:tcW w:w="960" w:type="dxa"/>
            <w:tcBorders>
              <w:top w:val="nil"/>
              <w:left w:val="nil"/>
              <w:bottom w:val="nil"/>
              <w:right w:val="nil"/>
            </w:tcBorders>
            <w:shd w:val="clear" w:color="000000" w:fill="FFFFFF"/>
            <w:noWrap/>
            <w:vAlign w:val="bottom"/>
            <w:hideMark/>
          </w:tcPr>
          <w:p w14:paraId="03999BE1"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nil"/>
              <w:right w:val="nil"/>
            </w:tcBorders>
            <w:shd w:val="clear" w:color="000000" w:fill="FFFFFF"/>
            <w:noWrap/>
            <w:vAlign w:val="bottom"/>
            <w:hideMark/>
          </w:tcPr>
          <w:p w14:paraId="36FDB2CC"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nil"/>
              <w:right w:val="nil"/>
            </w:tcBorders>
            <w:shd w:val="clear" w:color="000000" w:fill="FFFFFF"/>
            <w:noWrap/>
            <w:vAlign w:val="bottom"/>
            <w:hideMark/>
          </w:tcPr>
          <w:p w14:paraId="3DC10E75"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nil"/>
              <w:right w:val="nil"/>
            </w:tcBorders>
            <w:shd w:val="clear" w:color="000000" w:fill="FFFFFF"/>
            <w:noWrap/>
            <w:vAlign w:val="bottom"/>
            <w:hideMark/>
          </w:tcPr>
          <w:p w14:paraId="325469E2"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2</w:t>
            </w:r>
          </w:p>
        </w:tc>
        <w:tc>
          <w:tcPr>
            <w:tcW w:w="2760" w:type="dxa"/>
            <w:tcBorders>
              <w:top w:val="nil"/>
              <w:left w:val="nil"/>
              <w:bottom w:val="nil"/>
              <w:right w:val="nil"/>
            </w:tcBorders>
            <w:shd w:val="clear" w:color="000000" w:fill="FFFFFF"/>
            <w:noWrap/>
            <w:vAlign w:val="bottom"/>
            <w:hideMark/>
          </w:tcPr>
          <w:p w14:paraId="6B6ED299"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604.96</w:t>
            </w:r>
          </w:p>
        </w:tc>
      </w:tr>
      <w:tr w:rsidR="00930F83" w:rsidRPr="00930F83" w14:paraId="7B4374C9" w14:textId="77777777" w:rsidTr="00930F83">
        <w:trPr>
          <w:trHeight w:val="288"/>
        </w:trPr>
        <w:tc>
          <w:tcPr>
            <w:tcW w:w="960" w:type="dxa"/>
            <w:tcBorders>
              <w:top w:val="nil"/>
              <w:left w:val="nil"/>
              <w:bottom w:val="nil"/>
              <w:right w:val="nil"/>
            </w:tcBorders>
            <w:shd w:val="clear" w:color="000000" w:fill="FFFFFF"/>
            <w:noWrap/>
            <w:vAlign w:val="bottom"/>
            <w:hideMark/>
          </w:tcPr>
          <w:p w14:paraId="23D7DE30"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nil"/>
              <w:right w:val="nil"/>
            </w:tcBorders>
            <w:shd w:val="clear" w:color="000000" w:fill="FFFFFF"/>
            <w:noWrap/>
            <w:vAlign w:val="bottom"/>
            <w:hideMark/>
          </w:tcPr>
          <w:p w14:paraId="2B73985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nil"/>
              <w:right w:val="nil"/>
            </w:tcBorders>
            <w:shd w:val="clear" w:color="000000" w:fill="FFFFFF"/>
            <w:noWrap/>
            <w:vAlign w:val="bottom"/>
            <w:hideMark/>
          </w:tcPr>
          <w:p w14:paraId="0CA78D89"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nil"/>
              <w:right w:val="nil"/>
            </w:tcBorders>
            <w:shd w:val="clear" w:color="000000" w:fill="FFFFFF"/>
            <w:noWrap/>
            <w:vAlign w:val="bottom"/>
            <w:hideMark/>
          </w:tcPr>
          <w:p w14:paraId="12ED6B08"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3</w:t>
            </w:r>
          </w:p>
        </w:tc>
        <w:tc>
          <w:tcPr>
            <w:tcW w:w="2760" w:type="dxa"/>
            <w:tcBorders>
              <w:top w:val="nil"/>
              <w:left w:val="nil"/>
              <w:bottom w:val="nil"/>
              <w:right w:val="nil"/>
            </w:tcBorders>
            <w:shd w:val="clear" w:color="000000" w:fill="FFFFFF"/>
            <w:noWrap/>
            <w:vAlign w:val="bottom"/>
            <w:hideMark/>
          </w:tcPr>
          <w:p w14:paraId="392FD67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652.50</w:t>
            </w:r>
          </w:p>
        </w:tc>
      </w:tr>
      <w:tr w:rsidR="00930F83" w:rsidRPr="00930F83" w14:paraId="0C5E5628" w14:textId="77777777" w:rsidTr="00930F83">
        <w:trPr>
          <w:trHeight w:val="288"/>
        </w:trPr>
        <w:tc>
          <w:tcPr>
            <w:tcW w:w="960" w:type="dxa"/>
            <w:tcBorders>
              <w:top w:val="nil"/>
              <w:left w:val="nil"/>
              <w:bottom w:val="nil"/>
              <w:right w:val="nil"/>
            </w:tcBorders>
            <w:shd w:val="clear" w:color="000000" w:fill="FFFFFF"/>
            <w:noWrap/>
            <w:vAlign w:val="bottom"/>
            <w:hideMark/>
          </w:tcPr>
          <w:p w14:paraId="65E42FE3"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nil"/>
              <w:right w:val="nil"/>
            </w:tcBorders>
            <w:shd w:val="clear" w:color="000000" w:fill="FFFFFF"/>
            <w:noWrap/>
            <w:vAlign w:val="bottom"/>
            <w:hideMark/>
          </w:tcPr>
          <w:p w14:paraId="7E0E14D1"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nil"/>
              <w:right w:val="nil"/>
            </w:tcBorders>
            <w:shd w:val="clear" w:color="000000" w:fill="FFFFFF"/>
            <w:noWrap/>
            <w:vAlign w:val="bottom"/>
            <w:hideMark/>
          </w:tcPr>
          <w:p w14:paraId="7D4191B4"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nil"/>
              <w:right w:val="nil"/>
            </w:tcBorders>
            <w:shd w:val="clear" w:color="000000" w:fill="FFFFFF"/>
            <w:noWrap/>
            <w:vAlign w:val="bottom"/>
            <w:hideMark/>
          </w:tcPr>
          <w:p w14:paraId="577FA94A"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4</w:t>
            </w:r>
          </w:p>
        </w:tc>
        <w:tc>
          <w:tcPr>
            <w:tcW w:w="2760" w:type="dxa"/>
            <w:tcBorders>
              <w:top w:val="nil"/>
              <w:left w:val="nil"/>
              <w:bottom w:val="nil"/>
              <w:right w:val="nil"/>
            </w:tcBorders>
            <w:shd w:val="clear" w:color="000000" w:fill="FFFFFF"/>
            <w:noWrap/>
            <w:vAlign w:val="bottom"/>
            <w:hideMark/>
          </w:tcPr>
          <w:p w14:paraId="578E624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718.11</w:t>
            </w:r>
          </w:p>
        </w:tc>
      </w:tr>
      <w:tr w:rsidR="00930F83" w:rsidRPr="00930F83" w14:paraId="34DAC7AA" w14:textId="77777777" w:rsidTr="00930F83">
        <w:trPr>
          <w:trHeight w:val="288"/>
        </w:trPr>
        <w:tc>
          <w:tcPr>
            <w:tcW w:w="960" w:type="dxa"/>
            <w:tcBorders>
              <w:top w:val="nil"/>
              <w:left w:val="nil"/>
              <w:bottom w:val="single" w:sz="4" w:space="0" w:color="auto"/>
              <w:right w:val="nil"/>
            </w:tcBorders>
            <w:shd w:val="clear" w:color="000000" w:fill="FFFFFF"/>
            <w:noWrap/>
            <w:vAlign w:val="bottom"/>
            <w:hideMark/>
          </w:tcPr>
          <w:p w14:paraId="1A1BEDC3"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B4S03</w:t>
            </w:r>
          </w:p>
        </w:tc>
        <w:tc>
          <w:tcPr>
            <w:tcW w:w="1783" w:type="dxa"/>
            <w:tcBorders>
              <w:top w:val="nil"/>
              <w:left w:val="nil"/>
              <w:bottom w:val="single" w:sz="4" w:space="0" w:color="auto"/>
              <w:right w:val="nil"/>
            </w:tcBorders>
            <w:shd w:val="clear" w:color="000000" w:fill="FFFFFF"/>
            <w:noWrap/>
            <w:vAlign w:val="bottom"/>
            <w:hideMark/>
          </w:tcPr>
          <w:p w14:paraId="3C7D1247"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AUV011_AUV012</w:t>
            </w:r>
          </w:p>
        </w:tc>
        <w:tc>
          <w:tcPr>
            <w:tcW w:w="1360" w:type="dxa"/>
            <w:tcBorders>
              <w:top w:val="nil"/>
              <w:left w:val="nil"/>
              <w:bottom w:val="single" w:sz="4" w:space="0" w:color="auto"/>
              <w:right w:val="nil"/>
            </w:tcBorders>
            <w:shd w:val="clear" w:color="000000" w:fill="FFFFFF"/>
            <w:noWrap/>
            <w:vAlign w:val="bottom"/>
            <w:hideMark/>
          </w:tcPr>
          <w:p w14:paraId="25330FBA"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gt;8m</w:t>
            </w:r>
          </w:p>
        </w:tc>
        <w:tc>
          <w:tcPr>
            <w:tcW w:w="1088" w:type="dxa"/>
            <w:tcBorders>
              <w:top w:val="nil"/>
              <w:left w:val="nil"/>
              <w:bottom w:val="single" w:sz="4" w:space="0" w:color="auto"/>
              <w:right w:val="nil"/>
            </w:tcBorders>
            <w:shd w:val="clear" w:color="000000" w:fill="FFFFFF"/>
            <w:noWrap/>
            <w:vAlign w:val="bottom"/>
            <w:hideMark/>
          </w:tcPr>
          <w:p w14:paraId="32EF158F"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5</w:t>
            </w:r>
          </w:p>
        </w:tc>
        <w:tc>
          <w:tcPr>
            <w:tcW w:w="2760" w:type="dxa"/>
            <w:tcBorders>
              <w:top w:val="nil"/>
              <w:left w:val="nil"/>
              <w:bottom w:val="single" w:sz="4" w:space="0" w:color="auto"/>
              <w:right w:val="nil"/>
            </w:tcBorders>
            <w:shd w:val="clear" w:color="000000" w:fill="FFFFFF"/>
            <w:noWrap/>
            <w:vAlign w:val="bottom"/>
            <w:hideMark/>
          </w:tcPr>
          <w:p w14:paraId="191AD143" w14:textId="77777777" w:rsidR="00930F83" w:rsidRPr="00930F83" w:rsidRDefault="00930F83" w:rsidP="00930F83">
            <w:pPr>
              <w:spacing w:after="0" w:line="240" w:lineRule="auto"/>
              <w:jc w:val="center"/>
              <w:rPr>
                <w:rFonts w:eastAsia="Times New Roman" w:cs="Times New Roman"/>
                <w:color w:val="000000"/>
                <w:kern w:val="0"/>
                <w:sz w:val="20"/>
                <w:szCs w:val="20"/>
                <w14:ligatures w14:val="none"/>
              </w:rPr>
            </w:pPr>
            <w:r w:rsidRPr="00930F83">
              <w:rPr>
                <w:rFonts w:eastAsia="Times New Roman" w:cs="Times New Roman"/>
                <w:color w:val="000000"/>
                <w:kern w:val="0"/>
                <w:sz w:val="20"/>
                <w:szCs w:val="20"/>
                <w14:ligatures w14:val="none"/>
              </w:rPr>
              <w:t>1688.23</w:t>
            </w:r>
          </w:p>
        </w:tc>
      </w:tr>
    </w:tbl>
    <w:p w14:paraId="13C5446E" w14:textId="4FAAB404" w:rsidR="00930F83" w:rsidRDefault="00930F83">
      <w:pPr>
        <w:spacing w:after="160" w:line="259" w:lineRule="auto"/>
        <w:jc w:val="left"/>
        <w:rPr>
          <w:rFonts w:cs="Times New Roman"/>
          <w:lang w:val="en-GB"/>
        </w:rPr>
      </w:pPr>
      <w:r w:rsidRPr="00FD3202">
        <w:rPr>
          <w:rFonts w:cs="Times New Roman"/>
          <w:lang w:val="en-GB"/>
        </w:rPr>
        <w:t xml:space="preserve"> </w:t>
      </w:r>
      <w:r>
        <w:rPr>
          <w:rFonts w:cs="Times New Roman"/>
          <w:lang w:val="en-GB"/>
        </w:rPr>
        <w:br w:type="page"/>
      </w:r>
    </w:p>
    <w:p w14:paraId="120F6F03" w14:textId="77777777" w:rsidR="00930F83" w:rsidRDefault="00930F83">
      <w:pPr>
        <w:spacing w:after="160" w:line="259" w:lineRule="auto"/>
        <w:jc w:val="left"/>
        <w:rPr>
          <w:rFonts w:cs="Times New Roman"/>
          <w:lang w:val="en-GB"/>
        </w:rPr>
      </w:pPr>
    </w:p>
    <w:p w14:paraId="09D6B471" w14:textId="5FD9C5C5" w:rsidR="00B9789E" w:rsidRPr="00FD3202" w:rsidRDefault="00853F0F" w:rsidP="00170AD7">
      <w:pPr>
        <w:pStyle w:val="NoSpacing"/>
        <w:jc w:val="both"/>
        <w:rPr>
          <w:rFonts w:ascii="Times New Roman" w:hAnsi="Times New Roman" w:cs="Times New Roman"/>
          <w:lang w:val="en-GB"/>
        </w:rPr>
      </w:pPr>
      <w:r w:rsidRPr="00FD3202">
        <w:rPr>
          <w:rFonts w:ascii="Times New Roman" w:hAnsi="Times New Roman" w:cs="Times New Roman"/>
          <w:lang w:val="en-GB"/>
        </w:rPr>
        <w:t xml:space="preserve">Supplementary material </w:t>
      </w:r>
      <w:r w:rsidR="00813769">
        <w:rPr>
          <w:rFonts w:ascii="Times New Roman" w:hAnsi="Times New Roman" w:cs="Times New Roman"/>
          <w:lang w:val="en-GB"/>
        </w:rPr>
        <w:t>3</w:t>
      </w:r>
      <w:r w:rsidRPr="00FD3202">
        <w:rPr>
          <w:rFonts w:ascii="Times New Roman" w:hAnsi="Times New Roman" w:cs="Times New Roman"/>
          <w:lang w:val="en-GB"/>
        </w:rPr>
        <w:t xml:space="preserve">. Megafauna taxon </w:t>
      </w:r>
      <w:r w:rsidR="006F27F1">
        <w:rPr>
          <w:rFonts w:ascii="Times New Roman" w:hAnsi="Times New Roman" w:cs="Times New Roman"/>
          <w:lang w:val="en-GB"/>
        </w:rPr>
        <w:t>density</w:t>
      </w:r>
      <w:r w:rsidRPr="00FD3202">
        <w:rPr>
          <w:rFonts w:ascii="Times New Roman" w:hAnsi="Times New Roman" w:cs="Times New Roman"/>
          <w:lang w:val="en-GB"/>
        </w:rPr>
        <w:t xml:space="preserve"> (ind.ha</w:t>
      </w:r>
      <w:r w:rsidRPr="00FD3202">
        <w:rPr>
          <w:rFonts w:ascii="Times New Roman" w:hAnsi="Times New Roman" w:cs="Times New Roman"/>
          <w:vertAlign w:val="superscript"/>
          <w:lang w:val="en-GB"/>
        </w:rPr>
        <w:t>-1</w:t>
      </w:r>
      <w:r w:rsidRPr="00FD3202">
        <w:rPr>
          <w:rFonts w:ascii="Times New Roman" w:hAnsi="Times New Roman" w:cs="Times New Roman"/>
          <w:lang w:val="en-GB"/>
        </w:rPr>
        <w:t xml:space="preserve">) per replicate set of 50 AUV images for the four combinations of sampling site (B6S02 and B4S03) and altitude (below 8m and above 8m) in the GSR </w:t>
      </w:r>
      <w:r w:rsidR="00B73220" w:rsidRPr="00B73220">
        <w:rPr>
          <w:rFonts w:ascii="Times New Roman" w:hAnsi="Times New Roman" w:cs="Times New Roman"/>
          <w:lang w:val="en-GB"/>
        </w:rPr>
        <w:t>contract</w:t>
      </w:r>
      <w:r w:rsidRPr="00FD3202">
        <w:rPr>
          <w:rFonts w:ascii="Times New Roman" w:hAnsi="Times New Roman" w:cs="Times New Roman"/>
          <w:lang w:val="en-GB"/>
        </w:rPr>
        <w:t xml:space="preserve"> area within the Clarion-Clipperton Fractu</w:t>
      </w:r>
      <w:r w:rsidR="004A1707" w:rsidRPr="00FD3202">
        <w:rPr>
          <w:rFonts w:ascii="Times New Roman" w:hAnsi="Times New Roman" w:cs="Times New Roman"/>
          <w:lang w:val="en-GB"/>
        </w:rPr>
        <w:t>re Zone (CC</w:t>
      </w:r>
      <w:r w:rsidR="00E1298C" w:rsidRPr="00FD3202">
        <w:rPr>
          <w:rFonts w:ascii="Times New Roman" w:hAnsi="Times New Roman" w:cs="Times New Roman"/>
          <w:lang w:val="en-GB"/>
        </w:rPr>
        <w:t>Z).</w:t>
      </w:r>
      <w:r w:rsidR="001C58A8">
        <w:rPr>
          <w:rFonts w:ascii="Times New Roman" w:hAnsi="Times New Roman" w:cs="Times New Roman"/>
          <w:lang w:val="en-GB"/>
        </w:rPr>
        <w:t xml:space="preserve"> mtp = morphotype.</w:t>
      </w:r>
    </w:p>
    <w:p w14:paraId="0CD5173D" w14:textId="77777777" w:rsidR="00E1298C" w:rsidRPr="00FD3202" w:rsidRDefault="00E1298C" w:rsidP="00D50092">
      <w:pPr>
        <w:pStyle w:val="NoSpacing"/>
        <w:rPr>
          <w:lang w:val="en-GB"/>
        </w:rPr>
      </w:pPr>
    </w:p>
    <w:tbl>
      <w:tblPr>
        <w:tblW w:w="14147" w:type="dxa"/>
        <w:jc w:val="center"/>
        <w:tblCellMar>
          <w:left w:w="70" w:type="dxa"/>
          <w:right w:w="70" w:type="dxa"/>
        </w:tblCellMar>
        <w:tblLook w:val="04A0" w:firstRow="1" w:lastRow="0" w:firstColumn="1" w:lastColumn="0" w:noHBand="0" w:noVBand="1"/>
      </w:tblPr>
      <w:tblGrid>
        <w:gridCol w:w="190"/>
        <w:gridCol w:w="2379"/>
        <w:gridCol w:w="640"/>
        <w:gridCol w:w="640"/>
        <w:gridCol w:w="640"/>
        <w:gridCol w:w="640"/>
        <w:gridCol w:w="640"/>
        <w:gridCol w:w="376"/>
        <w:gridCol w:w="640"/>
        <w:gridCol w:w="540"/>
        <w:gridCol w:w="540"/>
        <w:gridCol w:w="540"/>
        <w:gridCol w:w="540"/>
        <w:gridCol w:w="376"/>
        <w:gridCol w:w="540"/>
        <w:gridCol w:w="540"/>
        <w:gridCol w:w="540"/>
        <w:gridCol w:w="540"/>
        <w:gridCol w:w="540"/>
        <w:gridCol w:w="376"/>
        <w:gridCol w:w="540"/>
        <w:gridCol w:w="540"/>
        <w:gridCol w:w="540"/>
        <w:gridCol w:w="540"/>
        <w:gridCol w:w="540"/>
      </w:tblGrid>
      <w:tr w:rsidR="00E1298C" w:rsidRPr="00FD3202" w14:paraId="77346C1E" w14:textId="77777777" w:rsidTr="00E1298C">
        <w:trPr>
          <w:trHeight w:val="300"/>
          <w:tblHeader/>
          <w:jc w:val="center"/>
        </w:trPr>
        <w:tc>
          <w:tcPr>
            <w:tcW w:w="2565" w:type="dxa"/>
            <w:gridSpan w:val="2"/>
            <w:vMerge w:val="restart"/>
            <w:tcBorders>
              <w:top w:val="single" w:sz="4" w:space="0" w:color="auto"/>
              <w:left w:val="nil"/>
              <w:bottom w:val="single" w:sz="4" w:space="0" w:color="000000"/>
              <w:right w:val="nil"/>
            </w:tcBorders>
            <w:shd w:val="clear" w:color="000000" w:fill="FFFFFF"/>
            <w:noWrap/>
            <w:vAlign w:val="bottom"/>
            <w:hideMark/>
          </w:tcPr>
          <w:p w14:paraId="65E93DE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Megafauna taxon</w:t>
            </w:r>
          </w:p>
        </w:tc>
        <w:tc>
          <w:tcPr>
            <w:tcW w:w="5910" w:type="dxa"/>
            <w:gridSpan w:val="11"/>
            <w:tcBorders>
              <w:top w:val="single" w:sz="4" w:space="0" w:color="auto"/>
              <w:left w:val="nil"/>
              <w:bottom w:val="single" w:sz="4" w:space="0" w:color="auto"/>
              <w:right w:val="nil"/>
            </w:tcBorders>
            <w:shd w:val="clear" w:color="000000" w:fill="FFFFFF"/>
            <w:noWrap/>
            <w:vAlign w:val="bottom"/>
            <w:hideMark/>
          </w:tcPr>
          <w:p w14:paraId="3FF7957D"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B6S02</w:t>
            </w:r>
          </w:p>
        </w:tc>
        <w:tc>
          <w:tcPr>
            <w:tcW w:w="351" w:type="dxa"/>
            <w:tcBorders>
              <w:top w:val="single" w:sz="4" w:space="0" w:color="auto"/>
              <w:left w:val="nil"/>
              <w:bottom w:val="nil"/>
              <w:right w:val="nil"/>
            </w:tcBorders>
            <w:shd w:val="clear" w:color="000000" w:fill="FFFFFF"/>
            <w:noWrap/>
            <w:vAlign w:val="bottom"/>
            <w:hideMark/>
          </w:tcPr>
          <w:p w14:paraId="182EB175"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5321" w:type="dxa"/>
            <w:gridSpan w:val="11"/>
            <w:tcBorders>
              <w:top w:val="single" w:sz="4" w:space="0" w:color="auto"/>
              <w:left w:val="nil"/>
              <w:bottom w:val="single" w:sz="4" w:space="0" w:color="auto"/>
              <w:right w:val="nil"/>
            </w:tcBorders>
            <w:shd w:val="clear" w:color="000000" w:fill="FFFFFF"/>
            <w:noWrap/>
            <w:vAlign w:val="bottom"/>
            <w:hideMark/>
          </w:tcPr>
          <w:p w14:paraId="525A8F33"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B4S03</w:t>
            </w:r>
          </w:p>
        </w:tc>
      </w:tr>
      <w:tr w:rsidR="00E1298C" w:rsidRPr="00FD3202" w14:paraId="0B79964D" w14:textId="77777777" w:rsidTr="00E1298C">
        <w:trPr>
          <w:trHeight w:val="300"/>
          <w:tblHeader/>
          <w:jc w:val="center"/>
        </w:trPr>
        <w:tc>
          <w:tcPr>
            <w:tcW w:w="2565" w:type="dxa"/>
            <w:gridSpan w:val="2"/>
            <w:vMerge/>
            <w:tcBorders>
              <w:top w:val="single" w:sz="4" w:space="0" w:color="auto"/>
              <w:left w:val="nil"/>
              <w:bottom w:val="single" w:sz="4" w:space="0" w:color="000000"/>
              <w:right w:val="nil"/>
            </w:tcBorders>
            <w:vAlign w:val="center"/>
            <w:hideMark/>
          </w:tcPr>
          <w:p w14:paraId="3124BDE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p>
        </w:tc>
        <w:tc>
          <w:tcPr>
            <w:tcW w:w="2931" w:type="dxa"/>
            <w:gridSpan w:val="5"/>
            <w:tcBorders>
              <w:top w:val="nil"/>
              <w:left w:val="nil"/>
              <w:bottom w:val="single" w:sz="4" w:space="0" w:color="auto"/>
              <w:right w:val="nil"/>
            </w:tcBorders>
            <w:shd w:val="clear" w:color="000000" w:fill="FFFFFF"/>
            <w:noWrap/>
            <w:vAlign w:val="bottom"/>
            <w:hideMark/>
          </w:tcPr>
          <w:p w14:paraId="69950154"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lt; 8 m</w:t>
            </w:r>
          </w:p>
        </w:tc>
        <w:tc>
          <w:tcPr>
            <w:tcW w:w="351" w:type="dxa"/>
            <w:tcBorders>
              <w:top w:val="nil"/>
              <w:left w:val="nil"/>
              <w:bottom w:val="nil"/>
              <w:right w:val="nil"/>
            </w:tcBorders>
            <w:shd w:val="clear" w:color="000000" w:fill="FFFFFF"/>
            <w:noWrap/>
            <w:vAlign w:val="bottom"/>
            <w:hideMark/>
          </w:tcPr>
          <w:p w14:paraId="1460F43F"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628" w:type="dxa"/>
            <w:gridSpan w:val="5"/>
            <w:tcBorders>
              <w:top w:val="nil"/>
              <w:left w:val="nil"/>
              <w:bottom w:val="single" w:sz="4" w:space="0" w:color="auto"/>
              <w:right w:val="nil"/>
            </w:tcBorders>
            <w:shd w:val="clear" w:color="000000" w:fill="FFFFFF"/>
            <w:noWrap/>
            <w:vAlign w:val="bottom"/>
            <w:hideMark/>
          </w:tcPr>
          <w:p w14:paraId="6686CA9C"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gt; 8 m</w:t>
            </w:r>
          </w:p>
        </w:tc>
        <w:tc>
          <w:tcPr>
            <w:tcW w:w="351" w:type="dxa"/>
            <w:tcBorders>
              <w:top w:val="nil"/>
              <w:left w:val="nil"/>
              <w:bottom w:val="nil"/>
              <w:right w:val="nil"/>
            </w:tcBorders>
            <w:shd w:val="clear" w:color="000000" w:fill="FFFFFF"/>
            <w:noWrap/>
            <w:vAlign w:val="bottom"/>
            <w:hideMark/>
          </w:tcPr>
          <w:p w14:paraId="5C17A593"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485" w:type="dxa"/>
            <w:gridSpan w:val="5"/>
            <w:tcBorders>
              <w:top w:val="nil"/>
              <w:left w:val="nil"/>
              <w:bottom w:val="single" w:sz="4" w:space="0" w:color="auto"/>
              <w:right w:val="nil"/>
            </w:tcBorders>
            <w:shd w:val="clear" w:color="000000" w:fill="FFFFFF"/>
            <w:noWrap/>
            <w:vAlign w:val="bottom"/>
            <w:hideMark/>
          </w:tcPr>
          <w:p w14:paraId="1237EF9E"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lt; 8 m</w:t>
            </w:r>
          </w:p>
        </w:tc>
        <w:tc>
          <w:tcPr>
            <w:tcW w:w="351" w:type="dxa"/>
            <w:tcBorders>
              <w:top w:val="nil"/>
              <w:left w:val="nil"/>
              <w:bottom w:val="nil"/>
              <w:right w:val="nil"/>
            </w:tcBorders>
            <w:shd w:val="clear" w:color="000000" w:fill="FFFFFF"/>
            <w:noWrap/>
            <w:vAlign w:val="bottom"/>
            <w:hideMark/>
          </w:tcPr>
          <w:p w14:paraId="06F03381"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485" w:type="dxa"/>
            <w:gridSpan w:val="5"/>
            <w:tcBorders>
              <w:top w:val="nil"/>
              <w:left w:val="nil"/>
              <w:bottom w:val="single" w:sz="4" w:space="0" w:color="auto"/>
              <w:right w:val="nil"/>
            </w:tcBorders>
            <w:shd w:val="clear" w:color="000000" w:fill="FFFFFF"/>
            <w:noWrap/>
            <w:vAlign w:val="bottom"/>
            <w:hideMark/>
          </w:tcPr>
          <w:p w14:paraId="47F48AB1" w14:textId="77777777" w:rsidR="00E1298C" w:rsidRPr="00FD3202" w:rsidRDefault="00E1298C" w:rsidP="00E1298C">
            <w:pPr>
              <w:spacing w:after="0" w:line="240" w:lineRule="auto"/>
              <w:jc w:val="center"/>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gt; 8 m</w:t>
            </w:r>
          </w:p>
        </w:tc>
      </w:tr>
      <w:tr w:rsidR="00E1298C" w:rsidRPr="00FD3202" w14:paraId="6514DB30" w14:textId="77777777" w:rsidTr="00E1298C">
        <w:trPr>
          <w:trHeight w:val="558"/>
          <w:tblHeader/>
          <w:jc w:val="center"/>
        </w:trPr>
        <w:tc>
          <w:tcPr>
            <w:tcW w:w="2565" w:type="dxa"/>
            <w:gridSpan w:val="2"/>
            <w:vMerge/>
            <w:tcBorders>
              <w:top w:val="single" w:sz="4" w:space="0" w:color="auto"/>
              <w:left w:val="nil"/>
              <w:bottom w:val="single" w:sz="4" w:space="0" w:color="000000"/>
              <w:right w:val="nil"/>
            </w:tcBorders>
            <w:vAlign w:val="center"/>
            <w:hideMark/>
          </w:tcPr>
          <w:p w14:paraId="5287ADF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p>
        </w:tc>
        <w:tc>
          <w:tcPr>
            <w:tcW w:w="587" w:type="dxa"/>
            <w:tcBorders>
              <w:top w:val="nil"/>
              <w:left w:val="nil"/>
              <w:bottom w:val="single" w:sz="4" w:space="0" w:color="auto"/>
              <w:right w:val="nil"/>
            </w:tcBorders>
            <w:shd w:val="clear" w:color="000000" w:fill="FFFFFF"/>
            <w:noWrap/>
            <w:textDirection w:val="btLr"/>
            <w:vAlign w:val="bottom"/>
            <w:hideMark/>
          </w:tcPr>
          <w:p w14:paraId="3A2993B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1</w:t>
            </w:r>
          </w:p>
        </w:tc>
        <w:tc>
          <w:tcPr>
            <w:tcW w:w="586" w:type="dxa"/>
            <w:tcBorders>
              <w:top w:val="nil"/>
              <w:left w:val="nil"/>
              <w:bottom w:val="single" w:sz="4" w:space="0" w:color="auto"/>
              <w:right w:val="nil"/>
            </w:tcBorders>
            <w:shd w:val="clear" w:color="000000" w:fill="FFFFFF"/>
            <w:noWrap/>
            <w:textDirection w:val="btLr"/>
            <w:vAlign w:val="bottom"/>
            <w:hideMark/>
          </w:tcPr>
          <w:p w14:paraId="68152CD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2</w:t>
            </w:r>
          </w:p>
        </w:tc>
        <w:tc>
          <w:tcPr>
            <w:tcW w:w="586" w:type="dxa"/>
            <w:tcBorders>
              <w:top w:val="nil"/>
              <w:left w:val="nil"/>
              <w:bottom w:val="single" w:sz="4" w:space="0" w:color="auto"/>
              <w:right w:val="nil"/>
            </w:tcBorders>
            <w:shd w:val="clear" w:color="000000" w:fill="FFFFFF"/>
            <w:noWrap/>
            <w:textDirection w:val="btLr"/>
            <w:vAlign w:val="bottom"/>
            <w:hideMark/>
          </w:tcPr>
          <w:p w14:paraId="0F66585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3</w:t>
            </w:r>
          </w:p>
        </w:tc>
        <w:tc>
          <w:tcPr>
            <w:tcW w:w="586" w:type="dxa"/>
            <w:tcBorders>
              <w:top w:val="nil"/>
              <w:left w:val="nil"/>
              <w:bottom w:val="single" w:sz="4" w:space="0" w:color="auto"/>
              <w:right w:val="nil"/>
            </w:tcBorders>
            <w:shd w:val="clear" w:color="000000" w:fill="FFFFFF"/>
            <w:noWrap/>
            <w:textDirection w:val="btLr"/>
            <w:vAlign w:val="bottom"/>
            <w:hideMark/>
          </w:tcPr>
          <w:p w14:paraId="64582E2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4</w:t>
            </w:r>
          </w:p>
        </w:tc>
        <w:tc>
          <w:tcPr>
            <w:tcW w:w="586" w:type="dxa"/>
            <w:tcBorders>
              <w:top w:val="nil"/>
              <w:left w:val="nil"/>
              <w:bottom w:val="single" w:sz="4" w:space="0" w:color="auto"/>
              <w:right w:val="nil"/>
            </w:tcBorders>
            <w:shd w:val="clear" w:color="000000" w:fill="FFFFFF"/>
            <w:noWrap/>
            <w:textDirection w:val="btLr"/>
            <w:vAlign w:val="bottom"/>
            <w:hideMark/>
          </w:tcPr>
          <w:p w14:paraId="25EFE75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5</w:t>
            </w:r>
          </w:p>
        </w:tc>
        <w:tc>
          <w:tcPr>
            <w:tcW w:w="351" w:type="dxa"/>
            <w:tcBorders>
              <w:top w:val="nil"/>
              <w:left w:val="nil"/>
              <w:bottom w:val="single" w:sz="4" w:space="0" w:color="auto"/>
              <w:right w:val="nil"/>
            </w:tcBorders>
            <w:shd w:val="clear" w:color="000000" w:fill="FFFFFF"/>
            <w:noWrap/>
            <w:textDirection w:val="btLr"/>
            <w:vAlign w:val="bottom"/>
            <w:hideMark/>
          </w:tcPr>
          <w:p w14:paraId="7F89AAA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single" w:sz="4" w:space="0" w:color="auto"/>
              <w:right w:val="nil"/>
            </w:tcBorders>
            <w:shd w:val="clear" w:color="000000" w:fill="FFFFFF"/>
            <w:noWrap/>
            <w:textDirection w:val="btLr"/>
            <w:vAlign w:val="bottom"/>
            <w:hideMark/>
          </w:tcPr>
          <w:p w14:paraId="5F6574A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1</w:t>
            </w:r>
          </w:p>
        </w:tc>
        <w:tc>
          <w:tcPr>
            <w:tcW w:w="497" w:type="dxa"/>
            <w:tcBorders>
              <w:top w:val="nil"/>
              <w:left w:val="nil"/>
              <w:bottom w:val="single" w:sz="4" w:space="0" w:color="auto"/>
              <w:right w:val="nil"/>
            </w:tcBorders>
            <w:shd w:val="clear" w:color="000000" w:fill="FFFFFF"/>
            <w:noWrap/>
            <w:textDirection w:val="btLr"/>
            <w:vAlign w:val="bottom"/>
            <w:hideMark/>
          </w:tcPr>
          <w:p w14:paraId="523A1C2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2</w:t>
            </w:r>
          </w:p>
        </w:tc>
        <w:tc>
          <w:tcPr>
            <w:tcW w:w="497" w:type="dxa"/>
            <w:tcBorders>
              <w:top w:val="nil"/>
              <w:left w:val="nil"/>
              <w:bottom w:val="single" w:sz="4" w:space="0" w:color="auto"/>
              <w:right w:val="nil"/>
            </w:tcBorders>
            <w:shd w:val="clear" w:color="000000" w:fill="FFFFFF"/>
            <w:noWrap/>
            <w:textDirection w:val="btLr"/>
            <w:vAlign w:val="bottom"/>
            <w:hideMark/>
          </w:tcPr>
          <w:p w14:paraId="1A565E4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3</w:t>
            </w:r>
          </w:p>
        </w:tc>
        <w:tc>
          <w:tcPr>
            <w:tcW w:w="497" w:type="dxa"/>
            <w:tcBorders>
              <w:top w:val="nil"/>
              <w:left w:val="nil"/>
              <w:bottom w:val="single" w:sz="4" w:space="0" w:color="auto"/>
              <w:right w:val="nil"/>
            </w:tcBorders>
            <w:shd w:val="clear" w:color="000000" w:fill="FFFFFF"/>
            <w:noWrap/>
            <w:textDirection w:val="btLr"/>
            <w:vAlign w:val="bottom"/>
            <w:hideMark/>
          </w:tcPr>
          <w:p w14:paraId="7E6AC0E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4</w:t>
            </w:r>
          </w:p>
        </w:tc>
        <w:tc>
          <w:tcPr>
            <w:tcW w:w="497" w:type="dxa"/>
            <w:tcBorders>
              <w:top w:val="nil"/>
              <w:left w:val="nil"/>
              <w:bottom w:val="single" w:sz="4" w:space="0" w:color="auto"/>
              <w:right w:val="nil"/>
            </w:tcBorders>
            <w:shd w:val="clear" w:color="000000" w:fill="FFFFFF"/>
            <w:noWrap/>
            <w:textDirection w:val="btLr"/>
            <w:vAlign w:val="bottom"/>
            <w:hideMark/>
          </w:tcPr>
          <w:p w14:paraId="607716D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5</w:t>
            </w:r>
          </w:p>
        </w:tc>
        <w:tc>
          <w:tcPr>
            <w:tcW w:w="351" w:type="dxa"/>
            <w:tcBorders>
              <w:top w:val="nil"/>
              <w:left w:val="nil"/>
              <w:bottom w:val="single" w:sz="4" w:space="0" w:color="auto"/>
              <w:right w:val="nil"/>
            </w:tcBorders>
            <w:shd w:val="clear" w:color="000000" w:fill="FFFFFF"/>
            <w:noWrap/>
            <w:textDirection w:val="btLr"/>
            <w:vAlign w:val="bottom"/>
            <w:hideMark/>
          </w:tcPr>
          <w:p w14:paraId="53B4F7E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single" w:sz="4" w:space="0" w:color="auto"/>
              <w:right w:val="nil"/>
            </w:tcBorders>
            <w:shd w:val="clear" w:color="000000" w:fill="FFFFFF"/>
            <w:noWrap/>
            <w:textDirection w:val="btLr"/>
            <w:vAlign w:val="bottom"/>
            <w:hideMark/>
          </w:tcPr>
          <w:p w14:paraId="6097F83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1</w:t>
            </w:r>
          </w:p>
        </w:tc>
        <w:tc>
          <w:tcPr>
            <w:tcW w:w="497" w:type="dxa"/>
            <w:tcBorders>
              <w:top w:val="nil"/>
              <w:left w:val="nil"/>
              <w:bottom w:val="single" w:sz="4" w:space="0" w:color="auto"/>
              <w:right w:val="nil"/>
            </w:tcBorders>
            <w:shd w:val="clear" w:color="000000" w:fill="FFFFFF"/>
            <w:noWrap/>
            <w:textDirection w:val="btLr"/>
            <w:vAlign w:val="bottom"/>
            <w:hideMark/>
          </w:tcPr>
          <w:p w14:paraId="4119596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2</w:t>
            </w:r>
          </w:p>
        </w:tc>
        <w:tc>
          <w:tcPr>
            <w:tcW w:w="497" w:type="dxa"/>
            <w:tcBorders>
              <w:top w:val="nil"/>
              <w:left w:val="nil"/>
              <w:bottom w:val="single" w:sz="4" w:space="0" w:color="auto"/>
              <w:right w:val="nil"/>
            </w:tcBorders>
            <w:shd w:val="clear" w:color="000000" w:fill="FFFFFF"/>
            <w:noWrap/>
            <w:textDirection w:val="btLr"/>
            <w:vAlign w:val="bottom"/>
            <w:hideMark/>
          </w:tcPr>
          <w:p w14:paraId="04868F1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3</w:t>
            </w:r>
          </w:p>
        </w:tc>
        <w:tc>
          <w:tcPr>
            <w:tcW w:w="497" w:type="dxa"/>
            <w:tcBorders>
              <w:top w:val="nil"/>
              <w:left w:val="nil"/>
              <w:bottom w:val="single" w:sz="4" w:space="0" w:color="auto"/>
              <w:right w:val="nil"/>
            </w:tcBorders>
            <w:shd w:val="clear" w:color="000000" w:fill="FFFFFF"/>
            <w:noWrap/>
            <w:textDirection w:val="btLr"/>
            <w:vAlign w:val="bottom"/>
            <w:hideMark/>
          </w:tcPr>
          <w:p w14:paraId="392C4FA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4</w:t>
            </w:r>
          </w:p>
        </w:tc>
        <w:tc>
          <w:tcPr>
            <w:tcW w:w="497" w:type="dxa"/>
            <w:tcBorders>
              <w:top w:val="nil"/>
              <w:left w:val="nil"/>
              <w:bottom w:val="single" w:sz="4" w:space="0" w:color="auto"/>
              <w:right w:val="nil"/>
            </w:tcBorders>
            <w:shd w:val="clear" w:color="000000" w:fill="FFFFFF"/>
            <w:noWrap/>
            <w:textDirection w:val="btLr"/>
            <w:vAlign w:val="bottom"/>
            <w:hideMark/>
          </w:tcPr>
          <w:p w14:paraId="73F9966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5</w:t>
            </w:r>
          </w:p>
        </w:tc>
        <w:tc>
          <w:tcPr>
            <w:tcW w:w="351" w:type="dxa"/>
            <w:tcBorders>
              <w:top w:val="nil"/>
              <w:left w:val="nil"/>
              <w:bottom w:val="single" w:sz="4" w:space="0" w:color="auto"/>
              <w:right w:val="nil"/>
            </w:tcBorders>
            <w:shd w:val="clear" w:color="000000" w:fill="FFFFFF"/>
            <w:noWrap/>
            <w:textDirection w:val="btLr"/>
            <w:vAlign w:val="bottom"/>
            <w:hideMark/>
          </w:tcPr>
          <w:p w14:paraId="490B151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single" w:sz="4" w:space="0" w:color="auto"/>
              <w:right w:val="nil"/>
            </w:tcBorders>
            <w:shd w:val="clear" w:color="000000" w:fill="FFFFFF"/>
            <w:noWrap/>
            <w:textDirection w:val="btLr"/>
            <w:vAlign w:val="bottom"/>
            <w:hideMark/>
          </w:tcPr>
          <w:p w14:paraId="4934744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1</w:t>
            </w:r>
          </w:p>
        </w:tc>
        <w:tc>
          <w:tcPr>
            <w:tcW w:w="497" w:type="dxa"/>
            <w:tcBorders>
              <w:top w:val="nil"/>
              <w:left w:val="nil"/>
              <w:bottom w:val="single" w:sz="4" w:space="0" w:color="auto"/>
              <w:right w:val="nil"/>
            </w:tcBorders>
            <w:shd w:val="clear" w:color="000000" w:fill="FFFFFF"/>
            <w:noWrap/>
            <w:textDirection w:val="btLr"/>
            <w:vAlign w:val="bottom"/>
            <w:hideMark/>
          </w:tcPr>
          <w:p w14:paraId="7C5CF99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2</w:t>
            </w:r>
          </w:p>
        </w:tc>
        <w:tc>
          <w:tcPr>
            <w:tcW w:w="497" w:type="dxa"/>
            <w:tcBorders>
              <w:top w:val="nil"/>
              <w:left w:val="nil"/>
              <w:bottom w:val="single" w:sz="4" w:space="0" w:color="auto"/>
              <w:right w:val="nil"/>
            </w:tcBorders>
            <w:shd w:val="clear" w:color="000000" w:fill="FFFFFF"/>
            <w:noWrap/>
            <w:textDirection w:val="btLr"/>
            <w:vAlign w:val="bottom"/>
            <w:hideMark/>
          </w:tcPr>
          <w:p w14:paraId="15DF179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3</w:t>
            </w:r>
          </w:p>
        </w:tc>
        <w:tc>
          <w:tcPr>
            <w:tcW w:w="497" w:type="dxa"/>
            <w:tcBorders>
              <w:top w:val="nil"/>
              <w:left w:val="nil"/>
              <w:bottom w:val="single" w:sz="4" w:space="0" w:color="auto"/>
              <w:right w:val="nil"/>
            </w:tcBorders>
            <w:shd w:val="clear" w:color="000000" w:fill="FFFFFF"/>
            <w:noWrap/>
            <w:textDirection w:val="btLr"/>
            <w:vAlign w:val="bottom"/>
            <w:hideMark/>
          </w:tcPr>
          <w:p w14:paraId="2A99466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4</w:t>
            </w:r>
          </w:p>
        </w:tc>
        <w:tc>
          <w:tcPr>
            <w:tcW w:w="497" w:type="dxa"/>
            <w:tcBorders>
              <w:top w:val="nil"/>
              <w:left w:val="nil"/>
              <w:bottom w:val="single" w:sz="4" w:space="0" w:color="auto"/>
              <w:right w:val="nil"/>
            </w:tcBorders>
            <w:shd w:val="clear" w:color="000000" w:fill="FFFFFF"/>
            <w:noWrap/>
            <w:textDirection w:val="btLr"/>
            <w:vAlign w:val="bottom"/>
            <w:hideMark/>
          </w:tcPr>
          <w:p w14:paraId="552E1CD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p5</w:t>
            </w:r>
          </w:p>
        </w:tc>
      </w:tr>
      <w:tr w:rsidR="00E1298C" w:rsidRPr="00FD3202" w14:paraId="280A3ACC"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6C29A909" w14:textId="121B484D"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Actiniaria</w:t>
            </w:r>
            <w:r w:rsidR="000C455D">
              <w:rPr>
                <w:rFonts w:eastAsia="Times New Roman" w:cs="Times New Roman"/>
                <w:color w:val="000000"/>
                <w:kern w:val="0"/>
                <w:sz w:val="20"/>
                <w:szCs w:val="20"/>
                <w:lang w:val="en-GB" w:eastAsia="nl-BE"/>
                <w14:ligatures w14:val="none"/>
              </w:rPr>
              <w:t xml:space="preserve"> </w:t>
            </w:r>
            <w:r w:rsidR="000C455D" w:rsidRPr="00170AD7">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1546ADF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36</w:t>
            </w:r>
          </w:p>
        </w:tc>
        <w:tc>
          <w:tcPr>
            <w:tcW w:w="586" w:type="dxa"/>
            <w:tcBorders>
              <w:top w:val="nil"/>
              <w:left w:val="nil"/>
              <w:bottom w:val="nil"/>
              <w:right w:val="nil"/>
            </w:tcBorders>
            <w:shd w:val="clear" w:color="000000" w:fill="FFFFFF"/>
            <w:noWrap/>
            <w:vAlign w:val="bottom"/>
            <w:hideMark/>
          </w:tcPr>
          <w:p w14:paraId="538D962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6</w:t>
            </w:r>
          </w:p>
        </w:tc>
        <w:tc>
          <w:tcPr>
            <w:tcW w:w="586" w:type="dxa"/>
            <w:tcBorders>
              <w:top w:val="nil"/>
              <w:left w:val="nil"/>
              <w:bottom w:val="nil"/>
              <w:right w:val="nil"/>
            </w:tcBorders>
            <w:shd w:val="clear" w:color="000000" w:fill="FFFFFF"/>
            <w:noWrap/>
            <w:vAlign w:val="bottom"/>
            <w:hideMark/>
          </w:tcPr>
          <w:p w14:paraId="79C64EC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64</w:t>
            </w:r>
          </w:p>
        </w:tc>
        <w:tc>
          <w:tcPr>
            <w:tcW w:w="586" w:type="dxa"/>
            <w:tcBorders>
              <w:top w:val="nil"/>
              <w:left w:val="nil"/>
              <w:bottom w:val="nil"/>
              <w:right w:val="nil"/>
            </w:tcBorders>
            <w:shd w:val="clear" w:color="000000" w:fill="FFFFFF"/>
            <w:noWrap/>
            <w:vAlign w:val="bottom"/>
            <w:hideMark/>
          </w:tcPr>
          <w:p w14:paraId="47C9F93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3</w:t>
            </w:r>
          </w:p>
        </w:tc>
        <w:tc>
          <w:tcPr>
            <w:tcW w:w="586" w:type="dxa"/>
            <w:tcBorders>
              <w:top w:val="nil"/>
              <w:left w:val="nil"/>
              <w:bottom w:val="nil"/>
              <w:right w:val="nil"/>
            </w:tcBorders>
            <w:shd w:val="clear" w:color="000000" w:fill="FFFFFF"/>
            <w:noWrap/>
            <w:vAlign w:val="bottom"/>
            <w:hideMark/>
          </w:tcPr>
          <w:p w14:paraId="2A6BB99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81</w:t>
            </w:r>
          </w:p>
        </w:tc>
        <w:tc>
          <w:tcPr>
            <w:tcW w:w="351" w:type="dxa"/>
            <w:tcBorders>
              <w:top w:val="nil"/>
              <w:left w:val="nil"/>
              <w:bottom w:val="nil"/>
              <w:right w:val="nil"/>
            </w:tcBorders>
            <w:shd w:val="clear" w:color="000000" w:fill="FFFFFF"/>
            <w:noWrap/>
            <w:vAlign w:val="bottom"/>
            <w:hideMark/>
          </w:tcPr>
          <w:p w14:paraId="01BB5ED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0C327CE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1</w:t>
            </w:r>
          </w:p>
        </w:tc>
        <w:tc>
          <w:tcPr>
            <w:tcW w:w="497" w:type="dxa"/>
            <w:tcBorders>
              <w:top w:val="nil"/>
              <w:left w:val="nil"/>
              <w:bottom w:val="nil"/>
              <w:right w:val="nil"/>
            </w:tcBorders>
            <w:shd w:val="clear" w:color="000000" w:fill="FFFFFF"/>
            <w:noWrap/>
            <w:vAlign w:val="bottom"/>
            <w:hideMark/>
          </w:tcPr>
          <w:p w14:paraId="07ED999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0</w:t>
            </w:r>
          </w:p>
        </w:tc>
        <w:tc>
          <w:tcPr>
            <w:tcW w:w="497" w:type="dxa"/>
            <w:tcBorders>
              <w:top w:val="nil"/>
              <w:left w:val="nil"/>
              <w:bottom w:val="nil"/>
              <w:right w:val="nil"/>
            </w:tcBorders>
            <w:shd w:val="clear" w:color="000000" w:fill="FFFFFF"/>
            <w:noWrap/>
            <w:vAlign w:val="bottom"/>
            <w:hideMark/>
          </w:tcPr>
          <w:p w14:paraId="412AC64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w:t>
            </w:r>
          </w:p>
        </w:tc>
        <w:tc>
          <w:tcPr>
            <w:tcW w:w="497" w:type="dxa"/>
            <w:tcBorders>
              <w:top w:val="nil"/>
              <w:left w:val="nil"/>
              <w:bottom w:val="nil"/>
              <w:right w:val="nil"/>
            </w:tcBorders>
            <w:shd w:val="clear" w:color="000000" w:fill="FFFFFF"/>
            <w:noWrap/>
            <w:vAlign w:val="bottom"/>
            <w:hideMark/>
          </w:tcPr>
          <w:p w14:paraId="2105BA3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w:t>
            </w:r>
          </w:p>
        </w:tc>
        <w:tc>
          <w:tcPr>
            <w:tcW w:w="497" w:type="dxa"/>
            <w:tcBorders>
              <w:top w:val="nil"/>
              <w:left w:val="nil"/>
              <w:bottom w:val="nil"/>
              <w:right w:val="nil"/>
            </w:tcBorders>
            <w:shd w:val="clear" w:color="000000" w:fill="FFFFFF"/>
            <w:noWrap/>
            <w:vAlign w:val="bottom"/>
            <w:hideMark/>
          </w:tcPr>
          <w:p w14:paraId="73C483F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3</w:t>
            </w:r>
          </w:p>
        </w:tc>
        <w:tc>
          <w:tcPr>
            <w:tcW w:w="351" w:type="dxa"/>
            <w:tcBorders>
              <w:top w:val="nil"/>
              <w:left w:val="nil"/>
              <w:bottom w:val="nil"/>
              <w:right w:val="nil"/>
            </w:tcBorders>
            <w:shd w:val="clear" w:color="000000" w:fill="FFFFFF"/>
            <w:noWrap/>
            <w:vAlign w:val="bottom"/>
            <w:hideMark/>
          </w:tcPr>
          <w:p w14:paraId="5506EA2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552A59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3</w:t>
            </w:r>
          </w:p>
        </w:tc>
        <w:tc>
          <w:tcPr>
            <w:tcW w:w="497" w:type="dxa"/>
            <w:tcBorders>
              <w:top w:val="nil"/>
              <w:left w:val="nil"/>
              <w:bottom w:val="nil"/>
              <w:right w:val="nil"/>
            </w:tcBorders>
            <w:shd w:val="clear" w:color="000000" w:fill="FFFFFF"/>
            <w:noWrap/>
            <w:vAlign w:val="bottom"/>
            <w:hideMark/>
          </w:tcPr>
          <w:p w14:paraId="4EA6E17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32</w:t>
            </w:r>
          </w:p>
        </w:tc>
        <w:tc>
          <w:tcPr>
            <w:tcW w:w="497" w:type="dxa"/>
            <w:tcBorders>
              <w:top w:val="nil"/>
              <w:left w:val="nil"/>
              <w:bottom w:val="nil"/>
              <w:right w:val="nil"/>
            </w:tcBorders>
            <w:shd w:val="clear" w:color="000000" w:fill="FFFFFF"/>
            <w:noWrap/>
            <w:vAlign w:val="bottom"/>
            <w:hideMark/>
          </w:tcPr>
          <w:p w14:paraId="7323EBF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30</w:t>
            </w:r>
          </w:p>
        </w:tc>
        <w:tc>
          <w:tcPr>
            <w:tcW w:w="497" w:type="dxa"/>
            <w:tcBorders>
              <w:top w:val="nil"/>
              <w:left w:val="nil"/>
              <w:bottom w:val="nil"/>
              <w:right w:val="nil"/>
            </w:tcBorders>
            <w:shd w:val="clear" w:color="000000" w:fill="FFFFFF"/>
            <w:noWrap/>
            <w:vAlign w:val="bottom"/>
            <w:hideMark/>
          </w:tcPr>
          <w:p w14:paraId="441F5D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72</w:t>
            </w:r>
          </w:p>
        </w:tc>
        <w:tc>
          <w:tcPr>
            <w:tcW w:w="497" w:type="dxa"/>
            <w:tcBorders>
              <w:top w:val="nil"/>
              <w:left w:val="nil"/>
              <w:bottom w:val="nil"/>
              <w:right w:val="nil"/>
            </w:tcBorders>
            <w:shd w:val="clear" w:color="000000" w:fill="FFFFFF"/>
            <w:noWrap/>
            <w:vAlign w:val="bottom"/>
            <w:hideMark/>
          </w:tcPr>
          <w:p w14:paraId="024D5FF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79</w:t>
            </w:r>
          </w:p>
        </w:tc>
        <w:tc>
          <w:tcPr>
            <w:tcW w:w="351" w:type="dxa"/>
            <w:tcBorders>
              <w:top w:val="nil"/>
              <w:left w:val="nil"/>
              <w:bottom w:val="nil"/>
              <w:right w:val="nil"/>
            </w:tcBorders>
            <w:shd w:val="clear" w:color="000000" w:fill="FFFFFF"/>
            <w:noWrap/>
            <w:vAlign w:val="bottom"/>
            <w:hideMark/>
          </w:tcPr>
          <w:p w14:paraId="6D67AD3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D6D2E6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5</w:t>
            </w:r>
          </w:p>
        </w:tc>
        <w:tc>
          <w:tcPr>
            <w:tcW w:w="497" w:type="dxa"/>
            <w:tcBorders>
              <w:top w:val="nil"/>
              <w:left w:val="nil"/>
              <w:bottom w:val="nil"/>
              <w:right w:val="nil"/>
            </w:tcBorders>
            <w:shd w:val="clear" w:color="000000" w:fill="FFFFFF"/>
            <w:noWrap/>
            <w:vAlign w:val="bottom"/>
            <w:hideMark/>
          </w:tcPr>
          <w:p w14:paraId="209A66A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12</w:t>
            </w:r>
          </w:p>
        </w:tc>
        <w:tc>
          <w:tcPr>
            <w:tcW w:w="497" w:type="dxa"/>
            <w:tcBorders>
              <w:top w:val="nil"/>
              <w:left w:val="nil"/>
              <w:bottom w:val="nil"/>
              <w:right w:val="nil"/>
            </w:tcBorders>
            <w:shd w:val="clear" w:color="000000" w:fill="FFFFFF"/>
            <w:noWrap/>
            <w:vAlign w:val="bottom"/>
            <w:hideMark/>
          </w:tcPr>
          <w:p w14:paraId="5E61262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5</w:t>
            </w:r>
          </w:p>
        </w:tc>
        <w:tc>
          <w:tcPr>
            <w:tcW w:w="497" w:type="dxa"/>
            <w:tcBorders>
              <w:top w:val="nil"/>
              <w:left w:val="nil"/>
              <w:bottom w:val="nil"/>
              <w:right w:val="nil"/>
            </w:tcBorders>
            <w:shd w:val="clear" w:color="000000" w:fill="FFFFFF"/>
            <w:noWrap/>
            <w:vAlign w:val="bottom"/>
            <w:hideMark/>
          </w:tcPr>
          <w:p w14:paraId="500282C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4</w:t>
            </w:r>
          </w:p>
        </w:tc>
        <w:tc>
          <w:tcPr>
            <w:tcW w:w="497" w:type="dxa"/>
            <w:tcBorders>
              <w:top w:val="nil"/>
              <w:left w:val="nil"/>
              <w:bottom w:val="nil"/>
              <w:right w:val="nil"/>
            </w:tcBorders>
            <w:shd w:val="clear" w:color="000000" w:fill="FFFFFF"/>
            <w:noWrap/>
            <w:vAlign w:val="bottom"/>
            <w:hideMark/>
          </w:tcPr>
          <w:p w14:paraId="0B611FB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18</w:t>
            </w:r>
          </w:p>
        </w:tc>
      </w:tr>
      <w:tr w:rsidR="00E1298C" w:rsidRPr="00FD3202" w14:paraId="2331CDFB"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2B7E67FF" w14:textId="530C9C88"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Alcyonace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2B686AD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5FD7A5B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6EFCBDE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710F67F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7146F8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607978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C4D48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BE6E9A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49E7DD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F4F6B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4CC291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751728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AA3AC1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40CC7C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4959726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786304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1F71EB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061FCD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A2CA97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E6DA49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F4F88A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93A1BD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54B420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28113E1B"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48B7E72E" w14:textId="523377F1"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Antipathari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522CB71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1879A07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0D0EA3C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05AE680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0EDABB9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85BC69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73DF02F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4D81DC3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9E9975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15F1C3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18CAA51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351" w:type="dxa"/>
            <w:tcBorders>
              <w:top w:val="nil"/>
              <w:left w:val="nil"/>
              <w:bottom w:val="nil"/>
              <w:right w:val="nil"/>
            </w:tcBorders>
            <w:shd w:val="clear" w:color="000000" w:fill="FFFFFF"/>
            <w:noWrap/>
            <w:vAlign w:val="bottom"/>
            <w:hideMark/>
          </w:tcPr>
          <w:p w14:paraId="312BB91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568BCD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4E2145E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6D83283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5BABF2B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E8B642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351" w:type="dxa"/>
            <w:tcBorders>
              <w:top w:val="nil"/>
              <w:left w:val="nil"/>
              <w:bottom w:val="nil"/>
              <w:right w:val="nil"/>
            </w:tcBorders>
            <w:shd w:val="clear" w:color="000000" w:fill="FFFFFF"/>
            <w:noWrap/>
            <w:vAlign w:val="bottom"/>
            <w:hideMark/>
          </w:tcPr>
          <w:p w14:paraId="748EB1F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14E43B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289C95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0AFD9EA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3EBBCE7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5ECCA1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r>
      <w:tr w:rsidR="00E1298C" w:rsidRPr="00FD3202" w14:paraId="67EA371E"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3888474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Asteroidea</w:t>
            </w:r>
          </w:p>
        </w:tc>
        <w:tc>
          <w:tcPr>
            <w:tcW w:w="587" w:type="dxa"/>
            <w:tcBorders>
              <w:top w:val="nil"/>
              <w:left w:val="nil"/>
              <w:bottom w:val="nil"/>
              <w:right w:val="nil"/>
            </w:tcBorders>
            <w:shd w:val="clear" w:color="000000" w:fill="FFFFFF"/>
            <w:noWrap/>
            <w:vAlign w:val="bottom"/>
            <w:hideMark/>
          </w:tcPr>
          <w:p w14:paraId="5F246FB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2</w:t>
            </w:r>
          </w:p>
        </w:tc>
        <w:tc>
          <w:tcPr>
            <w:tcW w:w="586" w:type="dxa"/>
            <w:tcBorders>
              <w:top w:val="nil"/>
              <w:left w:val="nil"/>
              <w:bottom w:val="nil"/>
              <w:right w:val="nil"/>
            </w:tcBorders>
            <w:shd w:val="clear" w:color="000000" w:fill="FFFFFF"/>
            <w:noWrap/>
            <w:vAlign w:val="bottom"/>
            <w:hideMark/>
          </w:tcPr>
          <w:p w14:paraId="13DE033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w:t>
            </w:r>
          </w:p>
        </w:tc>
        <w:tc>
          <w:tcPr>
            <w:tcW w:w="586" w:type="dxa"/>
            <w:tcBorders>
              <w:top w:val="nil"/>
              <w:left w:val="nil"/>
              <w:bottom w:val="nil"/>
              <w:right w:val="nil"/>
            </w:tcBorders>
            <w:shd w:val="clear" w:color="000000" w:fill="FFFFFF"/>
            <w:noWrap/>
            <w:vAlign w:val="bottom"/>
            <w:hideMark/>
          </w:tcPr>
          <w:p w14:paraId="472F138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2</w:t>
            </w:r>
          </w:p>
        </w:tc>
        <w:tc>
          <w:tcPr>
            <w:tcW w:w="586" w:type="dxa"/>
            <w:tcBorders>
              <w:top w:val="nil"/>
              <w:left w:val="nil"/>
              <w:bottom w:val="nil"/>
              <w:right w:val="nil"/>
            </w:tcBorders>
            <w:shd w:val="clear" w:color="000000" w:fill="FFFFFF"/>
            <w:noWrap/>
            <w:vAlign w:val="bottom"/>
            <w:hideMark/>
          </w:tcPr>
          <w:p w14:paraId="740BF54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09CCC41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351" w:type="dxa"/>
            <w:tcBorders>
              <w:top w:val="nil"/>
              <w:left w:val="nil"/>
              <w:bottom w:val="nil"/>
              <w:right w:val="nil"/>
            </w:tcBorders>
            <w:shd w:val="clear" w:color="000000" w:fill="FFFFFF"/>
            <w:noWrap/>
            <w:vAlign w:val="bottom"/>
            <w:hideMark/>
          </w:tcPr>
          <w:p w14:paraId="0F8A609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AA9803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63A795C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w:t>
            </w:r>
          </w:p>
        </w:tc>
        <w:tc>
          <w:tcPr>
            <w:tcW w:w="497" w:type="dxa"/>
            <w:tcBorders>
              <w:top w:val="nil"/>
              <w:left w:val="nil"/>
              <w:bottom w:val="nil"/>
              <w:right w:val="nil"/>
            </w:tcBorders>
            <w:shd w:val="clear" w:color="000000" w:fill="FFFFFF"/>
            <w:noWrap/>
            <w:vAlign w:val="bottom"/>
            <w:hideMark/>
          </w:tcPr>
          <w:p w14:paraId="2F2962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1AF3B5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1A83486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351" w:type="dxa"/>
            <w:tcBorders>
              <w:top w:val="nil"/>
              <w:left w:val="nil"/>
              <w:bottom w:val="nil"/>
              <w:right w:val="nil"/>
            </w:tcBorders>
            <w:shd w:val="clear" w:color="000000" w:fill="FFFFFF"/>
            <w:noWrap/>
            <w:vAlign w:val="bottom"/>
            <w:hideMark/>
          </w:tcPr>
          <w:p w14:paraId="397C5C5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2EEA0A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79567C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49BC148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4F6CCFA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C66BAC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1</w:t>
            </w:r>
          </w:p>
        </w:tc>
        <w:tc>
          <w:tcPr>
            <w:tcW w:w="351" w:type="dxa"/>
            <w:tcBorders>
              <w:top w:val="nil"/>
              <w:left w:val="nil"/>
              <w:bottom w:val="nil"/>
              <w:right w:val="nil"/>
            </w:tcBorders>
            <w:shd w:val="clear" w:color="000000" w:fill="FFFFFF"/>
            <w:noWrap/>
            <w:vAlign w:val="bottom"/>
            <w:hideMark/>
          </w:tcPr>
          <w:p w14:paraId="2C18CD0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E7E19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6</w:t>
            </w:r>
          </w:p>
        </w:tc>
        <w:tc>
          <w:tcPr>
            <w:tcW w:w="497" w:type="dxa"/>
            <w:tcBorders>
              <w:top w:val="nil"/>
              <w:left w:val="nil"/>
              <w:bottom w:val="nil"/>
              <w:right w:val="nil"/>
            </w:tcBorders>
            <w:shd w:val="clear" w:color="000000" w:fill="FFFFFF"/>
            <w:noWrap/>
            <w:vAlign w:val="bottom"/>
            <w:hideMark/>
          </w:tcPr>
          <w:p w14:paraId="56A13D1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w:t>
            </w:r>
          </w:p>
        </w:tc>
        <w:tc>
          <w:tcPr>
            <w:tcW w:w="497" w:type="dxa"/>
            <w:tcBorders>
              <w:top w:val="nil"/>
              <w:left w:val="nil"/>
              <w:bottom w:val="nil"/>
              <w:right w:val="nil"/>
            </w:tcBorders>
            <w:shd w:val="clear" w:color="000000" w:fill="FFFFFF"/>
            <w:noWrap/>
            <w:vAlign w:val="bottom"/>
            <w:hideMark/>
          </w:tcPr>
          <w:p w14:paraId="02B074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2</w:t>
            </w:r>
          </w:p>
        </w:tc>
        <w:tc>
          <w:tcPr>
            <w:tcW w:w="497" w:type="dxa"/>
            <w:tcBorders>
              <w:top w:val="nil"/>
              <w:left w:val="nil"/>
              <w:bottom w:val="nil"/>
              <w:right w:val="nil"/>
            </w:tcBorders>
            <w:shd w:val="clear" w:color="000000" w:fill="FFFFFF"/>
            <w:noWrap/>
            <w:vAlign w:val="bottom"/>
            <w:hideMark/>
          </w:tcPr>
          <w:p w14:paraId="46830B2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C4ED91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46C62975"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1F5160D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0FFD54B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Brisingida mtp</w:t>
            </w:r>
          </w:p>
        </w:tc>
        <w:tc>
          <w:tcPr>
            <w:tcW w:w="587" w:type="dxa"/>
            <w:tcBorders>
              <w:top w:val="nil"/>
              <w:left w:val="nil"/>
              <w:bottom w:val="nil"/>
              <w:right w:val="nil"/>
            </w:tcBorders>
            <w:shd w:val="clear" w:color="000000" w:fill="FFFFFF"/>
            <w:noWrap/>
            <w:vAlign w:val="bottom"/>
            <w:hideMark/>
          </w:tcPr>
          <w:p w14:paraId="04A7382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E2159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007DF09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7A83039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0F2E20B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7AA9FF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67C8A8F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807EA5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w:t>
            </w:r>
          </w:p>
        </w:tc>
        <w:tc>
          <w:tcPr>
            <w:tcW w:w="497" w:type="dxa"/>
            <w:tcBorders>
              <w:top w:val="nil"/>
              <w:left w:val="nil"/>
              <w:bottom w:val="nil"/>
              <w:right w:val="nil"/>
            </w:tcBorders>
            <w:shd w:val="clear" w:color="000000" w:fill="FFFFFF"/>
            <w:noWrap/>
            <w:vAlign w:val="bottom"/>
            <w:hideMark/>
          </w:tcPr>
          <w:p w14:paraId="02B521A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9D90A0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166209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A033C1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9248FB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AAB935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3403B4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230233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BC39C7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A5676D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21B1A3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497" w:type="dxa"/>
            <w:tcBorders>
              <w:top w:val="nil"/>
              <w:left w:val="nil"/>
              <w:bottom w:val="nil"/>
              <w:right w:val="nil"/>
            </w:tcBorders>
            <w:shd w:val="clear" w:color="000000" w:fill="FFFFFF"/>
            <w:noWrap/>
            <w:vAlign w:val="bottom"/>
            <w:hideMark/>
          </w:tcPr>
          <w:p w14:paraId="34C9E9B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118696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8</w:t>
            </w:r>
          </w:p>
        </w:tc>
        <w:tc>
          <w:tcPr>
            <w:tcW w:w="497" w:type="dxa"/>
            <w:tcBorders>
              <w:top w:val="nil"/>
              <w:left w:val="nil"/>
              <w:bottom w:val="nil"/>
              <w:right w:val="nil"/>
            </w:tcBorders>
            <w:shd w:val="clear" w:color="000000" w:fill="FFFFFF"/>
            <w:noWrap/>
            <w:vAlign w:val="bottom"/>
            <w:hideMark/>
          </w:tcPr>
          <w:p w14:paraId="609140C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F70003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7512490F"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3B314CA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6D56E37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Paxillosida mtp</w:t>
            </w:r>
          </w:p>
        </w:tc>
        <w:tc>
          <w:tcPr>
            <w:tcW w:w="587" w:type="dxa"/>
            <w:tcBorders>
              <w:top w:val="nil"/>
              <w:left w:val="nil"/>
              <w:bottom w:val="nil"/>
              <w:right w:val="nil"/>
            </w:tcBorders>
            <w:shd w:val="clear" w:color="000000" w:fill="FFFFFF"/>
            <w:noWrap/>
            <w:vAlign w:val="bottom"/>
            <w:hideMark/>
          </w:tcPr>
          <w:p w14:paraId="3960E73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5929EB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4DFB0B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48C2FD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113CAE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F5B050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61DD084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79470A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4B37C9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4C0258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A6D1A2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691A0D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BD41AF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31A6A4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76C718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64BF6F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B4D970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AA7BDB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025C4C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03FA37E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1400C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0127050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0F8D50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4A26E3E1"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5989BAF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13D73D2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Velatida</w:t>
            </w:r>
          </w:p>
        </w:tc>
        <w:tc>
          <w:tcPr>
            <w:tcW w:w="587" w:type="dxa"/>
            <w:tcBorders>
              <w:top w:val="nil"/>
              <w:left w:val="nil"/>
              <w:bottom w:val="nil"/>
              <w:right w:val="nil"/>
            </w:tcBorders>
            <w:shd w:val="clear" w:color="000000" w:fill="FFFFFF"/>
            <w:noWrap/>
            <w:vAlign w:val="bottom"/>
            <w:hideMark/>
          </w:tcPr>
          <w:p w14:paraId="4352A2D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43DF47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7D925D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08D9F6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4299E7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BB0355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61FAE76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718B447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6CF377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690ACB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73F07C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181A3D9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1B919E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523832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E6BD0B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932595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B9A314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5604B8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A3D52E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DA1525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0E17E5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15B8D78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F311CB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46BC0331"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51011B7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328746D9" w14:textId="33FD05D6"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Asteroide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0AB5C98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2</w:t>
            </w:r>
          </w:p>
        </w:tc>
        <w:tc>
          <w:tcPr>
            <w:tcW w:w="586" w:type="dxa"/>
            <w:tcBorders>
              <w:top w:val="nil"/>
              <w:left w:val="nil"/>
              <w:bottom w:val="nil"/>
              <w:right w:val="nil"/>
            </w:tcBorders>
            <w:shd w:val="clear" w:color="000000" w:fill="FFFFFF"/>
            <w:noWrap/>
            <w:vAlign w:val="bottom"/>
            <w:hideMark/>
          </w:tcPr>
          <w:p w14:paraId="7B00F99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6F73DC8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4ADF728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7939259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351" w:type="dxa"/>
            <w:tcBorders>
              <w:top w:val="nil"/>
              <w:left w:val="nil"/>
              <w:bottom w:val="nil"/>
              <w:right w:val="nil"/>
            </w:tcBorders>
            <w:shd w:val="clear" w:color="000000" w:fill="FFFFFF"/>
            <w:noWrap/>
            <w:vAlign w:val="bottom"/>
            <w:hideMark/>
          </w:tcPr>
          <w:p w14:paraId="20630FE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1366F8C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063940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733D72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AD17C3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197E2D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351" w:type="dxa"/>
            <w:tcBorders>
              <w:top w:val="nil"/>
              <w:left w:val="nil"/>
              <w:bottom w:val="nil"/>
              <w:right w:val="nil"/>
            </w:tcBorders>
            <w:shd w:val="clear" w:color="000000" w:fill="FFFFFF"/>
            <w:noWrap/>
            <w:vAlign w:val="bottom"/>
            <w:hideMark/>
          </w:tcPr>
          <w:p w14:paraId="2AE5175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1BC120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70D938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7EE27AB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518A86E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A67718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1</w:t>
            </w:r>
          </w:p>
        </w:tc>
        <w:tc>
          <w:tcPr>
            <w:tcW w:w="351" w:type="dxa"/>
            <w:tcBorders>
              <w:top w:val="nil"/>
              <w:left w:val="nil"/>
              <w:bottom w:val="nil"/>
              <w:right w:val="nil"/>
            </w:tcBorders>
            <w:shd w:val="clear" w:color="000000" w:fill="FFFFFF"/>
            <w:noWrap/>
            <w:vAlign w:val="bottom"/>
            <w:hideMark/>
          </w:tcPr>
          <w:p w14:paraId="7D7B987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996000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5A8CCA5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w:t>
            </w:r>
          </w:p>
        </w:tc>
        <w:tc>
          <w:tcPr>
            <w:tcW w:w="497" w:type="dxa"/>
            <w:tcBorders>
              <w:top w:val="nil"/>
              <w:left w:val="nil"/>
              <w:bottom w:val="nil"/>
              <w:right w:val="nil"/>
            </w:tcBorders>
            <w:shd w:val="clear" w:color="000000" w:fill="FFFFFF"/>
            <w:noWrap/>
            <w:vAlign w:val="bottom"/>
            <w:hideMark/>
          </w:tcPr>
          <w:p w14:paraId="663A45D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6497113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27C545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60FB7C6F"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35D33F20" w14:textId="7446967A"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Cerianthari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04297DA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6C7218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605DFD0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0C1C0B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40B73B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6630CA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50E8F5C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429930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9FB700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E05A49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98926B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3D9E910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72F420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B055AD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779CDF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6DEF52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27018D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17595C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70074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785E1F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63B3BB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196E3E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564396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0DBB8B76"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2AE1A1DE" w14:textId="6DD87DB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Corallimorphari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2D0B789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C1D585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CD329F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BFDEE8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7B580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3920A91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502D34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86F5BE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32566F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CECC8F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22E733B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351" w:type="dxa"/>
            <w:tcBorders>
              <w:top w:val="nil"/>
              <w:left w:val="nil"/>
              <w:bottom w:val="nil"/>
              <w:right w:val="nil"/>
            </w:tcBorders>
            <w:shd w:val="clear" w:color="000000" w:fill="FFFFFF"/>
            <w:noWrap/>
            <w:vAlign w:val="bottom"/>
            <w:hideMark/>
          </w:tcPr>
          <w:p w14:paraId="1AB7573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69A604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B6C689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8F48EA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9110F1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E7D5D5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A73C1D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5DFC45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47B639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CA9788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C8245A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CB7441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8</w:t>
            </w:r>
          </w:p>
        </w:tc>
      </w:tr>
      <w:tr w:rsidR="00E1298C" w:rsidRPr="00FD3202" w14:paraId="0A1AC6CE"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6EE1D953" w14:textId="605F1C6D"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Crinoide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695B2C7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69C630B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7348BC7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87414F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8548CC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EA8F08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22137A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F60C0C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DCFAA1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2BC34F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9493CC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9AC7B2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8FE36A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B828AB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6A0F77C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6E73C2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9FD3A3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351" w:type="dxa"/>
            <w:tcBorders>
              <w:top w:val="nil"/>
              <w:left w:val="nil"/>
              <w:bottom w:val="nil"/>
              <w:right w:val="nil"/>
            </w:tcBorders>
            <w:shd w:val="clear" w:color="000000" w:fill="FFFFFF"/>
            <w:noWrap/>
            <w:vAlign w:val="bottom"/>
            <w:hideMark/>
          </w:tcPr>
          <w:p w14:paraId="32AFAA6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828D10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0E8392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7E4B8A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C8C965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8705FD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r>
      <w:tr w:rsidR="00E1298C" w:rsidRPr="00FD3202" w14:paraId="10696EDC"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404989C1" w14:textId="61228EDA"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Ctenophor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60367E7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59D79E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55AB6B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420408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4576D4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2908238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847804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A11114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BD01FA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A5AAA6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348D4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C1ED88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6649F8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D48257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3D29EB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21F09B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3BC4F01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D3BCC8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A21D13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E6364E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62391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DA2AD1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4D6D30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4F2D2B71"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37CEA8D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Decapoda</w:t>
            </w:r>
          </w:p>
        </w:tc>
        <w:tc>
          <w:tcPr>
            <w:tcW w:w="587" w:type="dxa"/>
            <w:tcBorders>
              <w:top w:val="nil"/>
              <w:left w:val="nil"/>
              <w:bottom w:val="nil"/>
              <w:right w:val="nil"/>
            </w:tcBorders>
            <w:shd w:val="clear" w:color="000000" w:fill="FFFFFF"/>
            <w:noWrap/>
            <w:vAlign w:val="bottom"/>
            <w:hideMark/>
          </w:tcPr>
          <w:p w14:paraId="0E2F2AE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2</w:t>
            </w:r>
          </w:p>
        </w:tc>
        <w:tc>
          <w:tcPr>
            <w:tcW w:w="586" w:type="dxa"/>
            <w:tcBorders>
              <w:top w:val="nil"/>
              <w:left w:val="nil"/>
              <w:bottom w:val="nil"/>
              <w:right w:val="nil"/>
            </w:tcBorders>
            <w:shd w:val="clear" w:color="000000" w:fill="FFFFFF"/>
            <w:noWrap/>
            <w:vAlign w:val="bottom"/>
            <w:hideMark/>
          </w:tcPr>
          <w:p w14:paraId="428E872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3</w:t>
            </w:r>
          </w:p>
        </w:tc>
        <w:tc>
          <w:tcPr>
            <w:tcW w:w="586" w:type="dxa"/>
            <w:tcBorders>
              <w:top w:val="nil"/>
              <w:left w:val="nil"/>
              <w:bottom w:val="nil"/>
              <w:right w:val="nil"/>
            </w:tcBorders>
            <w:shd w:val="clear" w:color="000000" w:fill="FFFFFF"/>
            <w:noWrap/>
            <w:vAlign w:val="bottom"/>
            <w:hideMark/>
          </w:tcPr>
          <w:p w14:paraId="70E316A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52E9668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5F0E285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351" w:type="dxa"/>
            <w:tcBorders>
              <w:top w:val="nil"/>
              <w:left w:val="nil"/>
              <w:bottom w:val="nil"/>
              <w:right w:val="nil"/>
            </w:tcBorders>
            <w:shd w:val="clear" w:color="000000" w:fill="FFFFFF"/>
            <w:noWrap/>
            <w:vAlign w:val="bottom"/>
            <w:hideMark/>
          </w:tcPr>
          <w:p w14:paraId="3D2DBA3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1E4E97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4827D3F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AFB754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5BCF411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39010BD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w:t>
            </w:r>
          </w:p>
        </w:tc>
        <w:tc>
          <w:tcPr>
            <w:tcW w:w="351" w:type="dxa"/>
            <w:tcBorders>
              <w:top w:val="nil"/>
              <w:left w:val="nil"/>
              <w:bottom w:val="nil"/>
              <w:right w:val="nil"/>
            </w:tcBorders>
            <w:shd w:val="clear" w:color="000000" w:fill="FFFFFF"/>
            <w:noWrap/>
            <w:vAlign w:val="bottom"/>
            <w:hideMark/>
          </w:tcPr>
          <w:p w14:paraId="782EF91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D16A89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75</w:t>
            </w:r>
          </w:p>
        </w:tc>
        <w:tc>
          <w:tcPr>
            <w:tcW w:w="497" w:type="dxa"/>
            <w:tcBorders>
              <w:top w:val="nil"/>
              <w:left w:val="nil"/>
              <w:bottom w:val="nil"/>
              <w:right w:val="nil"/>
            </w:tcBorders>
            <w:shd w:val="clear" w:color="000000" w:fill="FFFFFF"/>
            <w:noWrap/>
            <w:vAlign w:val="bottom"/>
            <w:hideMark/>
          </w:tcPr>
          <w:p w14:paraId="294F975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w:t>
            </w:r>
          </w:p>
        </w:tc>
        <w:tc>
          <w:tcPr>
            <w:tcW w:w="497" w:type="dxa"/>
            <w:tcBorders>
              <w:top w:val="nil"/>
              <w:left w:val="nil"/>
              <w:bottom w:val="nil"/>
              <w:right w:val="nil"/>
            </w:tcBorders>
            <w:shd w:val="clear" w:color="000000" w:fill="FFFFFF"/>
            <w:noWrap/>
            <w:vAlign w:val="bottom"/>
            <w:hideMark/>
          </w:tcPr>
          <w:p w14:paraId="6D6D5AD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w:t>
            </w:r>
          </w:p>
        </w:tc>
        <w:tc>
          <w:tcPr>
            <w:tcW w:w="497" w:type="dxa"/>
            <w:tcBorders>
              <w:top w:val="nil"/>
              <w:left w:val="nil"/>
              <w:bottom w:val="nil"/>
              <w:right w:val="nil"/>
            </w:tcBorders>
            <w:shd w:val="clear" w:color="000000" w:fill="FFFFFF"/>
            <w:noWrap/>
            <w:vAlign w:val="bottom"/>
            <w:hideMark/>
          </w:tcPr>
          <w:p w14:paraId="1743B8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3</w:t>
            </w:r>
          </w:p>
        </w:tc>
        <w:tc>
          <w:tcPr>
            <w:tcW w:w="497" w:type="dxa"/>
            <w:tcBorders>
              <w:top w:val="nil"/>
              <w:left w:val="nil"/>
              <w:bottom w:val="nil"/>
              <w:right w:val="nil"/>
            </w:tcBorders>
            <w:shd w:val="clear" w:color="000000" w:fill="FFFFFF"/>
            <w:noWrap/>
            <w:vAlign w:val="bottom"/>
            <w:hideMark/>
          </w:tcPr>
          <w:p w14:paraId="1C1B85C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351" w:type="dxa"/>
            <w:tcBorders>
              <w:top w:val="nil"/>
              <w:left w:val="nil"/>
              <w:bottom w:val="nil"/>
              <w:right w:val="nil"/>
            </w:tcBorders>
            <w:shd w:val="clear" w:color="000000" w:fill="FFFFFF"/>
            <w:noWrap/>
            <w:vAlign w:val="bottom"/>
            <w:hideMark/>
          </w:tcPr>
          <w:p w14:paraId="66E7863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B15004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4FB7F6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F688B7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8</w:t>
            </w:r>
          </w:p>
        </w:tc>
        <w:tc>
          <w:tcPr>
            <w:tcW w:w="497" w:type="dxa"/>
            <w:tcBorders>
              <w:top w:val="nil"/>
              <w:left w:val="nil"/>
              <w:bottom w:val="nil"/>
              <w:right w:val="nil"/>
            </w:tcBorders>
            <w:shd w:val="clear" w:color="000000" w:fill="FFFFFF"/>
            <w:noWrap/>
            <w:vAlign w:val="bottom"/>
            <w:hideMark/>
          </w:tcPr>
          <w:p w14:paraId="48BB86D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D3180F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r>
      <w:tr w:rsidR="00E1298C" w:rsidRPr="00FD3202" w14:paraId="65C8B269"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12E8723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7A7315A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Aristeidae</w:t>
            </w:r>
          </w:p>
        </w:tc>
        <w:tc>
          <w:tcPr>
            <w:tcW w:w="587" w:type="dxa"/>
            <w:tcBorders>
              <w:top w:val="nil"/>
              <w:left w:val="nil"/>
              <w:bottom w:val="nil"/>
              <w:right w:val="nil"/>
            </w:tcBorders>
            <w:shd w:val="clear" w:color="000000" w:fill="FFFFFF"/>
            <w:noWrap/>
            <w:vAlign w:val="bottom"/>
            <w:hideMark/>
          </w:tcPr>
          <w:p w14:paraId="2C1287C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DF09F1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314D4A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12E0E1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EDE531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351" w:type="dxa"/>
            <w:tcBorders>
              <w:top w:val="nil"/>
              <w:left w:val="nil"/>
              <w:bottom w:val="nil"/>
              <w:right w:val="nil"/>
            </w:tcBorders>
            <w:shd w:val="clear" w:color="000000" w:fill="FFFFFF"/>
            <w:noWrap/>
            <w:vAlign w:val="bottom"/>
            <w:hideMark/>
          </w:tcPr>
          <w:p w14:paraId="1226FDB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7CE1132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1A9852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F671BD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71A3D0A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489B1A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351" w:type="dxa"/>
            <w:tcBorders>
              <w:top w:val="nil"/>
              <w:left w:val="nil"/>
              <w:bottom w:val="nil"/>
              <w:right w:val="nil"/>
            </w:tcBorders>
            <w:shd w:val="clear" w:color="000000" w:fill="FFFFFF"/>
            <w:noWrap/>
            <w:vAlign w:val="bottom"/>
            <w:hideMark/>
          </w:tcPr>
          <w:p w14:paraId="217112A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9E6943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1</w:t>
            </w:r>
          </w:p>
        </w:tc>
        <w:tc>
          <w:tcPr>
            <w:tcW w:w="497" w:type="dxa"/>
            <w:tcBorders>
              <w:top w:val="nil"/>
              <w:left w:val="nil"/>
              <w:bottom w:val="nil"/>
              <w:right w:val="nil"/>
            </w:tcBorders>
            <w:shd w:val="clear" w:color="000000" w:fill="FFFFFF"/>
            <w:noWrap/>
            <w:vAlign w:val="bottom"/>
            <w:hideMark/>
          </w:tcPr>
          <w:p w14:paraId="6DD02D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65E868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535C95E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21EEBD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5EEC366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6F0D50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0028664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8E950C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19CC634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1091DC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0CA26073"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5F7152C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1981F7C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Galatheidae mtps</w:t>
            </w:r>
          </w:p>
        </w:tc>
        <w:tc>
          <w:tcPr>
            <w:tcW w:w="587" w:type="dxa"/>
            <w:tcBorders>
              <w:top w:val="nil"/>
              <w:left w:val="nil"/>
              <w:bottom w:val="nil"/>
              <w:right w:val="nil"/>
            </w:tcBorders>
            <w:shd w:val="clear" w:color="000000" w:fill="FFFFFF"/>
            <w:noWrap/>
            <w:vAlign w:val="bottom"/>
            <w:hideMark/>
          </w:tcPr>
          <w:p w14:paraId="2A0AA84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75E6FE6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39BB190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9BCDAF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3D292E5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FE4908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2E8A919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14FF5CC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397878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073801B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0AA6ACF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374721C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EE7AE2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5910E65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862293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68D516D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6</w:t>
            </w:r>
          </w:p>
        </w:tc>
        <w:tc>
          <w:tcPr>
            <w:tcW w:w="497" w:type="dxa"/>
            <w:tcBorders>
              <w:top w:val="nil"/>
              <w:left w:val="nil"/>
              <w:bottom w:val="nil"/>
              <w:right w:val="nil"/>
            </w:tcBorders>
            <w:shd w:val="clear" w:color="000000" w:fill="FFFFFF"/>
            <w:noWrap/>
            <w:vAlign w:val="bottom"/>
            <w:hideMark/>
          </w:tcPr>
          <w:p w14:paraId="51DA6F4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351" w:type="dxa"/>
            <w:tcBorders>
              <w:top w:val="nil"/>
              <w:left w:val="nil"/>
              <w:bottom w:val="nil"/>
              <w:right w:val="nil"/>
            </w:tcBorders>
            <w:shd w:val="clear" w:color="000000" w:fill="FFFFFF"/>
            <w:noWrap/>
            <w:vAlign w:val="bottom"/>
            <w:hideMark/>
          </w:tcPr>
          <w:p w14:paraId="43EAE41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53CE0C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B891D3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633CEA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4C8AE10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6E7FB5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6E57497F"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4C5ACA7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5215CA90" w14:textId="6E8C37EE"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Decapod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2908CAE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515D02E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w:t>
            </w:r>
          </w:p>
        </w:tc>
        <w:tc>
          <w:tcPr>
            <w:tcW w:w="586" w:type="dxa"/>
            <w:tcBorders>
              <w:top w:val="nil"/>
              <w:left w:val="nil"/>
              <w:bottom w:val="nil"/>
              <w:right w:val="nil"/>
            </w:tcBorders>
            <w:shd w:val="clear" w:color="000000" w:fill="FFFFFF"/>
            <w:noWrap/>
            <w:vAlign w:val="bottom"/>
            <w:hideMark/>
          </w:tcPr>
          <w:p w14:paraId="7844D22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033ED62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1CAB0BD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351" w:type="dxa"/>
            <w:tcBorders>
              <w:top w:val="nil"/>
              <w:left w:val="nil"/>
              <w:bottom w:val="nil"/>
              <w:right w:val="nil"/>
            </w:tcBorders>
            <w:shd w:val="clear" w:color="000000" w:fill="FFFFFF"/>
            <w:noWrap/>
            <w:vAlign w:val="bottom"/>
            <w:hideMark/>
          </w:tcPr>
          <w:p w14:paraId="68F2C16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3F26C0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62719B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5116A4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826EA8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7FF1FF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351" w:type="dxa"/>
            <w:tcBorders>
              <w:top w:val="nil"/>
              <w:left w:val="nil"/>
              <w:bottom w:val="nil"/>
              <w:right w:val="nil"/>
            </w:tcBorders>
            <w:shd w:val="clear" w:color="000000" w:fill="FFFFFF"/>
            <w:noWrap/>
            <w:vAlign w:val="bottom"/>
            <w:hideMark/>
          </w:tcPr>
          <w:p w14:paraId="517B37E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F1C709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0</w:t>
            </w:r>
          </w:p>
        </w:tc>
        <w:tc>
          <w:tcPr>
            <w:tcW w:w="497" w:type="dxa"/>
            <w:tcBorders>
              <w:top w:val="nil"/>
              <w:left w:val="nil"/>
              <w:bottom w:val="nil"/>
              <w:right w:val="nil"/>
            </w:tcBorders>
            <w:shd w:val="clear" w:color="000000" w:fill="FFFFFF"/>
            <w:noWrap/>
            <w:vAlign w:val="bottom"/>
            <w:hideMark/>
          </w:tcPr>
          <w:p w14:paraId="0117F1E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w:t>
            </w:r>
          </w:p>
        </w:tc>
        <w:tc>
          <w:tcPr>
            <w:tcW w:w="497" w:type="dxa"/>
            <w:tcBorders>
              <w:top w:val="nil"/>
              <w:left w:val="nil"/>
              <w:bottom w:val="nil"/>
              <w:right w:val="nil"/>
            </w:tcBorders>
            <w:shd w:val="clear" w:color="000000" w:fill="FFFFFF"/>
            <w:noWrap/>
            <w:vAlign w:val="bottom"/>
            <w:hideMark/>
          </w:tcPr>
          <w:p w14:paraId="0EA7E27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59A6D36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70081CC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244A2B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E22DE6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ABA2D4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3678E7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6D1B31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5CF575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r>
      <w:tr w:rsidR="00E1298C" w:rsidRPr="00FD3202" w14:paraId="432D6C25"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25AB8E9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Echinoidea</w:t>
            </w:r>
          </w:p>
        </w:tc>
        <w:tc>
          <w:tcPr>
            <w:tcW w:w="587" w:type="dxa"/>
            <w:tcBorders>
              <w:top w:val="nil"/>
              <w:left w:val="nil"/>
              <w:bottom w:val="nil"/>
              <w:right w:val="nil"/>
            </w:tcBorders>
            <w:shd w:val="clear" w:color="000000" w:fill="FFFFFF"/>
            <w:noWrap/>
            <w:vAlign w:val="bottom"/>
            <w:hideMark/>
          </w:tcPr>
          <w:p w14:paraId="418AF21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0</w:t>
            </w:r>
          </w:p>
        </w:tc>
        <w:tc>
          <w:tcPr>
            <w:tcW w:w="586" w:type="dxa"/>
            <w:tcBorders>
              <w:top w:val="nil"/>
              <w:left w:val="nil"/>
              <w:bottom w:val="nil"/>
              <w:right w:val="nil"/>
            </w:tcBorders>
            <w:shd w:val="clear" w:color="000000" w:fill="FFFFFF"/>
            <w:noWrap/>
            <w:vAlign w:val="bottom"/>
            <w:hideMark/>
          </w:tcPr>
          <w:p w14:paraId="0A75C95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2</w:t>
            </w:r>
          </w:p>
        </w:tc>
        <w:tc>
          <w:tcPr>
            <w:tcW w:w="586" w:type="dxa"/>
            <w:tcBorders>
              <w:top w:val="nil"/>
              <w:left w:val="nil"/>
              <w:bottom w:val="nil"/>
              <w:right w:val="nil"/>
            </w:tcBorders>
            <w:shd w:val="clear" w:color="000000" w:fill="FFFFFF"/>
            <w:noWrap/>
            <w:vAlign w:val="bottom"/>
            <w:hideMark/>
          </w:tcPr>
          <w:p w14:paraId="63B949B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2</w:t>
            </w:r>
          </w:p>
        </w:tc>
        <w:tc>
          <w:tcPr>
            <w:tcW w:w="586" w:type="dxa"/>
            <w:tcBorders>
              <w:top w:val="nil"/>
              <w:left w:val="nil"/>
              <w:bottom w:val="nil"/>
              <w:right w:val="nil"/>
            </w:tcBorders>
            <w:shd w:val="clear" w:color="000000" w:fill="FFFFFF"/>
            <w:noWrap/>
            <w:vAlign w:val="bottom"/>
            <w:hideMark/>
          </w:tcPr>
          <w:p w14:paraId="564F00F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3</w:t>
            </w:r>
          </w:p>
        </w:tc>
        <w:tc>
          <w:tcPr>
            <w:tcW w:w="586" w:type="dxa"/>
            <w:tcBorders>
              <w:top w:val="nil"/>
              <w:left w:val="nil"/>
              <w:bottom w:val="nil"/>
              <w:right w:val="nil"/>
            </w:tcBorders>
            <w:shd w:val="clear" w:color="000000" w:fill="FFFFFF"/>
            <w:noWrap/>
            <w:vAlign w:val="bottom"/>
            <w:hideMark/>
          </w:tcPr>
          <w:p w14:paraId="2FE623F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1</w:t>
            </w:r>
          </w:p>
        </w:tc>
        <w:tc>
          <w:tcPr>
            <w:tcW w:w="351" w:type="dxa"/>
            <w:tcBorders>
              <w:top w:val="nil"/>
              <w:left w:val="nil"/>
              <w:bottom w:val="nil"/>
              <w:right w:val="nil"/>
            </w:tcBorders>
            <w:shd w:val="clear" w:color="000000" w:fill="FFFFFF"/>
            <w:noWrap/>
            <w:vAlign w:val="bottom"/>
            <w:hideMark/>
          </w:tcPr>
          <w:p w14:paraId="2AFE485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782B1A3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w:t>
            </w:r>
          </w:p>
        </w:tc>
        <w:tc>
          <w:tcPr>
            <w:tcW w:w="497" w:type="dxa"/>
            <w:tcBorders>
              <w:top w:val="nil"/>
              <w:left w:val="nil"/>
              <w:bottom w:val="nil"/>
              <w:right w:val="nil"/>
            </w:tcBorders>
            <w:shd w:val="clear" w:color="000000" w:fill="FFFFFF"/>
            <w:noWrap/>
            <w:vAlign w:val="bottom"/>
            <w:hideMark/>
          </w:tcPr>
          <w:p w14:paraId="289A52B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4</w:t>
            </w:r>
          </w:p>
        </w:tc>
        <w:tc>
          <w:tcPr>
            <w:tcW w:w="497" w:type="dxa"/>
            <w:tcBorders>
              <w:top w:val="nil"/>
              <w:left w:val="nil"/>
              <w:bottom w:val="nil"/>
              <w:right w:val="nil"/>
            </w:tcBorders>
            <w:shd w:val="clear" w:color="000000" w:fill="FFFFFF"/>
            <w:noWrap/>
            <w:vAlign w:val="bottom"/>
            <w:hideMark/>
          </w:tcPr>
          <w:p w14:paraId="4363943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6</w:t>
            </w:r>
          </w:p>
        </w:tc>
        <w:tc>
          <w:tcPr>
            <w:tcW w:w="497" w:type="dxa"/>
            <w:tcBorders>
              <w:top w:val="nil"/>
              <w:left w:val="nil"/>
              <w:bottom w:val="nil"/>
              <w:right w:val="nil"/>
            </w:tcBorders>
            <w:shd w:val="clear" w:color="000000" w:fill="FFFFFF"/>
            <w:noWrap/>
            <w:vAlign w:val="bottom"/>
            <w:hideMark/>
          </w:tcPr>
          <w:p w14:paraId="5E3AC19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4</w:t>
            </w:r>
          </w:p>
        </w:tc>
        <w:tc>
          <w:tcPr>
            <w:tcW w:w="497" w:type="dxa"/>
            <w:tcBorders>
              <w:top w:val="nil"/>
              <w:left w:val="nil"/>
              <w:bottom w:val="nil"/>
              <w:right w:val="nil"/>
            </w:tcBorders>
            <w:shd w:val="clear" w:color="000000" w:fill="FFFFFF"/>
            <w:noWrap/>
            <w:vAlign w:val="bottom"/>
            <w:hideMark/>
          </w:tcPr>
          <w:p w14:paraId="0F22EC5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3</w:t>
            </w:r>
          </w:p>
        </w:tc>
        <w:tc>
          <w:tcPr>
            <w:tcW w:w="351" w:type="dxa"/>
            <w:tcBorders>
              <w:top w:val="nil"/>
              <w:left w:val="nil"/>
              <w:bottom w:val="nil"/>
              <w:right w:val="nil"/>
            </w:tcBorders>
            <w:shd w:val="clear" w:color="000000" w:fill="FFFFFF"/>
            <w:noWrap/>
            <w:vAlign w:val="bottom"/>
            <w:hideMark/>
          </w:tcPr>
          <w:p w14:paraId="49D0CD6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6A65749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48</w:t>
            </w:r>
          </w:p>
        </w:tc>
        <w:tc>
          <w:tcPr>
            <w:tcW w:w="497" w:type="dxa"/>
            <w:tcBorders>
              <w:top w:val="nil"/>
              <w:left w:val="nil"/>
              <w:bottom w:val="nil"/>
              <w:right w:val="nil"/>
            </w:tcBorders>
            <w:shd w:val="clear" w:color="000000" w:fill="FFFFFF"/>
            <w:noWrap/>
            <w:vAlign w:val="bottom"/>
            <w:hideMark/>
          </w:tcPr>
          <w:p w14:paraId="51367BD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05</w:t>
            </w:r>
          </w:p>
        </w:tc>
        <w:tc>
          <w:tcPr>
            <w:tcW w:w="497" w:type="dxa"/>
            <w:tcBorders>
              <w:top w:val="nil"/>
              <w:left w:val="nil"/>
              <w:bottom w:val="nil"/>
              <w:right w:val="nil"/>
            </w:tcBorders>
            <w:shd w:val="clear" w:color="000000" w:fill="FFFFFF"/>
            <w:noWrap/>
            <w:vAlign w:val="bottom"/>
            <w:hideMark/>
          </w:tcPr>
          <w:p w14:paraId="323A407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48</w:t>
            </w:r>
          </w:p>
        </w:tc>
        <w:tc>
          <w:tcPr>
            <w:tcW w:w="497" w:type="dxa"/>
            <w:tcBorders>
              <w:top w:val="nil"/>
              <w:left w:val="nil"/>
              <w:bottom w:val="nil"/>
              <w:right w:val="nil"/>
            </w:tcBorders>
            <w:shd w:val="clear" w:color="000000" w:fill="FFFFFF"/>
            <w:noWrap/>
            <w:vAlign w:val="bottom"/>
            <w:hideMark/>
          </w:tcPr>
          <w:p w14:paraId="7FC8397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87</w:t>
            </w:r>
          </w:p>
        </w:tc>
        <w:tc>
          <w:tcPr>
            <w:tcW w:w="497" w:type="dxa"/>
            <w:tcBorders>
              <w:top w:val="nil"/>
              <w:left w:val="nil"/>
              <w:bottom w:val="nil"/>
              <w:right w:val="nil"/>
            </w:tcBorders>
            <w:shd w:val="clear" w:color="000000" w:fill="FFFFFF"/>
            <w:noWrap/>
            <w:vAlign w:val="bottom"/>
            <w:hideMark/>
          </w:tcPr>
          <w:p w14:paraId="3F51B6C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52</w:t>
            </w:r>
          </w:p>
        </w:tc>
        <w:tc>
          <w:tcPr>
            <w:tcW w:w="351" w:type="dxa"/>
            <w:tcBorders>
              <w:top w:val="nil"/>
              <w:left w:val="nil"/>
              <w:bottom w:val="nil"/>
              <w:right w:val="nil"/>
            </w:tcBorders>
            <w:shd w:val="clear" w:color="000000" w:fill="FFFFFF"/>
            <w:noWrap/>
            <w:vAlign w:val="bottom"/>
            <w:hideMark/>
          </w:tcPr>
          <w:p w14:paraId="3CDE498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6B6F02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9</w:t>
            </w:r>
          </w:p>
        </w:tc>
        <w:tc>
          <w:tcPr>
            <w:tcW w:w="497" w:type="dxa"/>
            <w:tcBorders>
              <w:top w:val="nil"/>
              <w:left w:val="nil"/>
              <w:bottom w:val="nil"/>
              <w:right w:val="nil"/>
            </w:tcBorders>
            <w:shd w:val="clear" w:color="000000" w:fill="FFFFFF"/>
            <w:noWrap/>
            <w:vAlign w:val="bottom"/>
            <w:hideMark/>
          </w:tcPr>
          <w:p w14:paraId="232889B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30</w:t>
            </w:r>
          </w:p>
        </w:tc>
        <w:tc>
          <w:tcPr>
            <w:tcW w:w="497" w:type="dxa"/>
            <w:tcBorders>
              <w:top w:val="nil"/>
              <w:left w:val="nil"/>
              <w:bottom w:val="nil"/>
              <w:right w:val="nil"/>
            </w:tcBorders>
            <w:shd w:val="clear" w:color="000000" w:fill="FFFFFF"/>
            <w:noWrap/>
            <w:vAlign w:val="bottom"/>
            <w:hideMark/>
          </w:tcPr>
          <w:p w14:paraId="653756F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51</w:t>
            </w:r>
          </w:p>
        </w:tc>
        <w:tc>
          <w:tcPr>
            <w:tcW w:w="497" w:type="dxa"/>
            <w:tcBorders>
              <w:top w:val="nil"/>
              <w:left w:val="nil"/>
              <w:bottom w:val="nil"/>
              <w:right w:val="nil"/>
            </w:tcBorders>
            <w:shd w:val="clear" w:color="000000" w:fill="FFFFFF"/>
            <w:noWrap/>
            <w:vAlign w:val="bottom"/>
            <w:hideMark/>
          </w:tcPr>
          <w:p w14:paraId="171031C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31</w:t>
            </w:r>
          </w:p>
        </w:tc>
        <w:tc>
          <w:tcPr>
            <w:tcW w:w="497" w:type="dxa"/>
            <w:tcBorders>
              <w:top w:val="nil"/>
              <w:left w:val="nil"/>
              <w:bottom w:val="nil"/>
              <w:right w:val="nil"/>
            </w:tcBorders>
            <w:shd w:val="clear" w:color="000000" w:fill="FFFFFF"/>
            <w:noWrap/>
            <w:vAlign w:val="bottom"/>
            <w:hideMark/>
          </w:tcPr>
          <w:p w14:paraId="63515B6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44</w:t>
            </w:r>
          </w:p>
        </w:tc>
      </w:tr>
      <w:tr w:rsidR="00E1298C" w:rsidRPr="00FD3202" w14:paraId="5EDE53D7"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409A917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04CB941F" w14:textId="53761BEB"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Aspidodiadematidae</w:t>
            </w:r>
            <w:r w:rsidR="000C455D">
              <w:rPr>
                <w:rFonts w:eastAsia="Times New Roman" w:cs="Times New Roman"/>
                <w:color w:val="000000"/>
                <w:kern w:val="0"/>
                <w:sz w:val="20"/>
                <w:szCs w:val="20"/>
                <w:lang w:val="en-GB" w:eastAsia="nl-BE"/>
                <w14:ligatures w14:val="none"/>
              </w:rPr>
              <w:t xml:space="preserve"> </w:t>
            </w:r>
            <w:r w:rsidR="000C455D" w:rsidRPr="00170AD7">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10FE0F7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0</w:t>
            </w:r>
          </w:p>
        </w:tc>
        <w:tc>
          <w:tcPr>
            <w:tcW w:w="586" w:type="dxa"/>
            <w:tcBorders>
              <w:top w:val="nil"/>
              <w:left w:val="nil"/>
              <w:bottom w:val="nil"/>
              <w:right w:val="nil"/>
            </w:tcBorders>
            <w:shd w:val="clear" w:color="000000" w:fill="FFFFFF"/>
            <w:noWrap/>
            <w:vAlign w:val="bottom"/>
            <w:hideMark/>
          </w:tcPr>
          <w:p w14:paraId="7DA4873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2</w:t>
            </w:r>
          </w:p>
        </w:tc>
        <w:tc>
          <w:tcPr>
            <w:tcW w:w="586" w:type="dxa"/>
            <w:tcBorders>
              <w:top w:val="nil"/>
              <w:left w:val="nil"/>
              <w:bottom w:val="nil"/>
              <w:right w:val="nil"/>
            </w:tcBorders>
            <w:shd w:val="clear" w:color="000000" w:fill="FFFFFF"/>
            <w:noWrap/>
            <w:vAlign w:val="bottom"/>
            <w:hideMark/>
          </w:tcPr>
          <w:p w14:paraId="2BE46F9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2</w:t>
            </w:r>
          </w:p>
        </w:tc>
        <w:tc>
          <w:tcPr>
            <w:tcW w:w="586" w:type="dxa"/>
            <w:tcBorders>
              <w:top w:val="nil"/>
              <w:left w:val="nil"/>
              <w:bottom w:val="nil"/>
              <w:right w:val="nil"/>
            </w:tcBorders>
            <w:shd w:val="clear" w:color="000000" w:fill="FFFFFF"/>
            <w:noWrap/>
            <w:vAlign w:val="bottom"/>
            <w:hideMark/>
          </w:tcPr>
          <w:p w14:paraId="759AFF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3</w:t>
            </w:r>
          </w:p>
        </w:tc>
        <w:tc>
          <w:tcPr>
            <w:tcW w:w="586" w:type="dxa"/>
            <w:tcBorders>
              <w:top w:val="nil"/>
              <w:left w:val="nil"/>
              <w:bottom w:val="nil"/>
              <w:right w:val="nil"/>
            </w:tcBorders>
            <w:shd w:val="clear" w:color="000000" w:fill="FFFFFF"/>
            <w:noWrap/>
            <w:vAlign w:val="bottom"/>
            <w:hideMark/>
          </w:tcPr>
          <w:p w14:paraId="5644E7A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1</w:t>
            </w:r>
          </w:p>
        </w:tc>
        <w:tc>
          <w:tcPr>
            <w:tcW w:w="351" w:type="dxa"/>
            <w:tcBorders>
              <w:top w:val="nil"/>
              <w:left w:val="nil"/>
              <w:bottom w:val="nil"/>
              <w:right w:val="nil"/>
            </w:tcBorders>
            <w:shd w:val="clear" w:color="000000" w:fill="FFFFFF"/>
            <w:noWrap/>
            <w:vAlign w:val="bottom"/>
            <w:hideMark/>
          </w:tcPr>
          <w:p w14:paraId="2C7919B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CDB4B1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w:t>
            </w:r>
          </w:p>
        </w:tc>
        <w:tc>
          <w:tcPr>
            <w:tcW w:w="497" w:type="dxa"/>
            <w:tcBorders>
              <w:top w:val="nil"/>
              <w:left w:val="nil"/>
              <w:bottom w:val="nil"/>
              <w:right w:val="nil"/>
            </w:tcBorders>
            <w:shd w:val="clear" w:color="000000" w:fill="FFFFFF"/>
            <w:noWrap/>
            <w:vAlign w:val="bottom"/>
            <w:hideMark/>
          </w:tcPr>
          <w:p w14:paraId="43DD204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4</w:t>
            </w:r>
          </w:p>
        </w:tc>
        <w:tc>
          <w:tcPr>
            <w:tcW w:w="497" w:type="dxa"/>
            <w:tcBorders>
              <w:top w:val="nil"/>
              <w:left w:val="nil"/>
              <w:bottom w:val="nil"/>
              <w:right w:val="nil"/>
            </w:tcBorders>
            <w:shd w:val="clear" w:color="000000" w:fill="FFFFFF"/>
            <w:noWrap/>
            <w:vAlign w:val="bottom"/>
            <w:hideMark/>
          </w:tcPr>
          <w:p w14:paraId="152D0D7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6</w:t>
            </w:r>
          </w:p>
        </w:tc>
        <w:tc>
          <w:tcPr>
            <w:tcW w:w="497" w:type="dxa"/>
            <w:tcBorders>
              <w:top w:val="nil"/>
              <w:left w:val="nil"/>
              <w:bottom w:val="nil"/>
              <w:right w:val="nil"/>
            </w:tcBorders>
            <w:shd w:val="clear" w:color="000000" w:fill="FFFFFF"/>
            <w:noWrap/>
            <w:vAlign w:val="bottom"/>
            <w:hideMark/>
          </w:tcPr>
          <w:p w14:paraId="7C6AE38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4</w:t>
            </w:r>
          </w:p>
        </w:tc>
        <w:tc>
          <w:tcPr>
            <w:tcW w:w="497" w:type="dxa"/>
            <w:tcBorders>
              <w:top w:val="nil"/>
              <w:left w:val="nil"/>
              <w:bottom w:val="nil"/>
              <w:right w:val="nil"/>
            </w:tcBorders>
            <w:shd w:val="clear" w:color="000000" w:fill="FFFFFF"/>
            <w:noWrap/>
            <w:vAlign w:val="bottom"/>
            <w:hideMark/>
          </w:tcPr>
          <w:p w14:paraId="2BA8771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3</w:t>
            </w:r>
          </w:p>
        </w:tc>
        <w:tc>
          <w:tcPr>
            <w:tcW w:w="351" w:type="dxa"/>
            <w:tcBorders>
              <w:top w:val="nil"/>
              <w:left w:val="nil"/>
              <w:bottom w:val="nil"/>
              <w:right w:val="nil"/>
            </w:tcBorders>
            <w:shd w:val="clear" w:color="000000" w:fill="FFFFFF"/>
            <w:noWrap/>
            <w:vAlign w:val="bottom"/>
            <w:hideMark/>
          </w:tcPr>
          <w:p w14:paraId="78ED38F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FAF61D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48</w:t>
            </w:r>
          </w:p>
        </w:tc>
        <w:tc>
          <w:tcPr>
            <w:tcW w:w="497" w:type="dxa"/>
            <w:tcBorders>
              <w:top w:val="nil"/>
              <w:left w:val="nil"/>
              <w:bottom w:val="nil"/>
              <w:right w:val="nil"/>
            </w:tcBorders>
            <w:shd w:val="clear" w:color="000000" w:fill="FFFFFF"/>
            <w:noWrap/>
            <w:vAlign w:val="bottom"/>
            <w:hideMark/>
          </w:tcPr>
          <w:p w14:paraId="4649C76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05</w:t>
            </w:r>
          </w:p>
        </w:tc>
        <w:tc>
          <w:tcPr>
            <w:tcW w:w="497" w:type="dxa"/>
            <w:tcBorders>
              <w:top w:val="nil"/>
              <w:left w:val="nil"/>
              <w:bottom w:val="nil"/>
              <w:right w:val="nil"/>
            </w:tcBorders>
            <w:shd w:val="clear" w:color="000000" w:fill="FFFFFF"/>
            <w:noWrap/>
            <w:vAlign w:val="bottom"/>
            <w:hideMark/>
          </w:tcPr>
          <w:p w14:paraId="17749BA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48</w:t>
            </w:r>
          </w:p>
        </w:tc>
        <w:tc>
          <w:tcPr>
            <w:tcW w:w="497" w:type="dxa"/>
            <w:tcBorders>
              <w:top w:val="nil"/>
              <w:left w:val="nil"/>
              <w:bottom w:val="nil"/>
              <w:right w:val="nil"/>
            </w:tcBorders>
            <w:shd w:val="clear" w:color="000000" w:fill="FFFFFF"/>
            <w:noWrap/>
            <w:vAlign w:val="bottom"/>
            <w:hideMark/>
          </w:tcPr>
          <w:p w14:paraId="6F83531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87</w:t>
            </w:r>
          </w:p>
        </w:tc>
        <w:tc>
          <w:tcPr>
            <w:tcW w:w="497" w:type="dxa"/>
            <w:tcBorders>
              <w:top w:val="nil"/>
              <w:left w:val="nil"/>
              <w:bottom w:val="nil"/>
              <w:right w:val="nil"/>
            </w:tcBorders>
            <w:shd w:val="clear" w:color="000000" w:fill="FFFFFF"/>
            <w:noWrap/>
            <w:vAlign w:val="bottom"/>
            <w:hideMark/>
          </w:tcPr>
          <w:p w14:paraId="1C169C6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52</w:t>
            </w:r>
          </w:p>
        </w:tc>
        <w:tc>
          <w:tcPr>
            <w:tcW w:w="351" w:type="dxa"/>
            <w:tcBorders>
              <w:top w:val="nil"/>
              <w:left w:val="nil"/>
              <w:bottom w:val="nil"/>
              <w:right w:val="nil"/>
            </w:tcBorders>
            <w:shd w:val="clear" w:color="000000" w:fill="FFFFFF"/>
            <w:noWrap/>
            <w:vAlign w:val="bottom"/>
            <w:hideMark/>
          </w:tcPr>
          <w:p w14:paraId="2A79E99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204049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9</w:t>
            </w:r>
          </w:p>
        </w:tc>
        <w:tc>
          <w:tcPr>
            <w:tcW w:w="497" w:type="dxa"/>
            <w:tcBorders>
              <w:top w:val="nil"/>
              <w:left w:val="nil"/>
              <w:bottom w:val="nil"/>
              <w:right w:val="nil"/>
            </w:tcBorders>
            <w:shd w:val="clear" w:color="000000" w:fill="FFFFFF"/>
            <w:noWrap/>
            <w:vAlign w:val="bottom"/>
            <w:hideMark/>
          </w:tcPr>
          <w:p w14:paraId="0F31564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30</w:t>
            </w:r>
          </w:p>
        </w:tc>
        <w:tc>
          <w:tcPr>
            <w:tcW w:w="497" w:type="dxa"/>
            <w:tcBorders>
              <w:top w:val="nil"/>
              <w:left w:val="nil"/>
              <w:bottom w:val="nil"/>
              <w:right w:val="nil"/>
            </w:tcBorders>
            <w:shd w:val="clear" w:color="000000" w:fill="FFFFFF"/>
            <w:noWrap/>
            <w:vAlign w:val="bottom"/>
            <w:hideMark/>
          </w:tcPr>
          <w:p w14:paraId="72C6819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51</w:t>
            </w:r>
          </w:p>
        </w:tc>
        <w:tc>
          <w:tcPr>
            <w:tcW w:w="497" w:type="dxa"/>
            <w:tcBorders>
              <w:top w:val="nil"/>
              <w:left w:val="nil"/>
              <w:bottom w:val="nil"/>
              <w:right w:val="nil"/>
            </w:tcBorders>
            <w:shd w:val="clear" w:color="000000" w:fill="FFFFFF"/>
            <w:noWrap/>
            <w:vAlign w:val="bottom"/>
            <w:hideMark/>
          </w:tcPr>
          <w:p w14:paraId="4467058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31</w:t>
            </w:r>
          </w:p>
        </w:tc>
        <w:tc>
          <w:tcPr>
            <w:tcW w:w="497" w:type="dxa"/>
            <w:tcBorders>
              <w:top w:val="nil"/>
              <w:left w:val="nil"/>
              <w:bottom w:val="nil"/>
              <w:right w:val="nil"/>
            </w:tcBorders>
            <w:shd w:val="clear" w:color="000000" w:fill="FFFFFF"/>
            <w:noWrap/>
            <w:vAlign w:val="bottom"/>
            <w:hideMark/>
          </w:tcPr>
          <w:p w14:paraId="3F4BED6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44</w:t>
            </w:r>
          </w:p>
        </w:tc>
      </w:tr>
      <w:tr w:rsidR="00E1298C" w:rsidRPr="00FD3202" w14:paraId="7979E8AB"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1243426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Holothuroidea</w:t>
            </w:r>
          </w:p>
        </w:tc>
        <w:tc>
          <w:tcPr>
            <w:tcW w:w="587" w:type="dxa"/>
            <w:tcBorders>
              <w:top w:val="nil"/>
              <w:left w:val="nil"/>
              <w:bottom w:val="nil"/>
              <w:right w:val="nil"/>
            </w:tcBorders>
            <w:shd w:val="clear" w:color="000000" w:fill="FFFFFF"/>
            <w:noWrap/>
            <w:vAlign w:val="bottom"/>
            <w:hideMark/>
          </w:tcPr>
          <w:p w14:paraId="39569D4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ADD0B1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1CFFE1E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F892AC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2</w:t>
            </w:r>
          </w:p>
        </w:tc>
        <w:tc>
          <w:tcPr>
            <w:tcW w:w="586" w:type="dxa"/>
            <w:tcBorders>
              <w:top w:val="nil"/>
              <w:left w:val="nil"/>
              <w:bottom w:val="nil"/>
              <w:right w:val="nil"/>
            </w:tcBorders>
            <w:shd w:val="clear" w:color="000000" w:fill="FFFFFF"/>
            <w:noWrap/>
            <w:vAlign w:val="bottom"/>
            <w:hideMark/>
          </w:tcPr>
          <w:p w14:paraId="6C3A534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5</w:t>
            </w:r>
          </w:p>
        </w:tc>
        <w:tc>
          <w:tcPr>
            <w:tcW w:w="351" w:type="dxa"/>
            <w:tcBorders>
              <w:top w:val="nil"/>
              <w:left w:val="nil"/>
              <w:bottom w:val="nil"/>
              <w:right w:val="nil"/>
            </w:tcBorders>
            <w:shd w:val="clear" w:color="000000" w:fill="FFFFFF"/>
            <w:noWrap/>
            <w:vAlign w:val="bottom"/>
            <w:hideMark/>
          </w:tcPr>
          <w:p w14:paraId="1498CB5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4BDA3A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3</w:t>
            </w:r>
          </w:p>
        </w:tc>
        <w:tc>
          <w:tcPr>
            <w:tcW w:w="497" w:type="dxa"/>
            <w:tcBorders>
              <w:top w:val="nil"/>
              <w:left w:val="nil"/>
              <w:bottom w:val="nil"/>
              <w:right w:val="nil"/>
            </w:tcBorders>
            <w:shd w:val="clear" w:color="000000" w:fill="FFFFFF"/>
            <w:noWrap/>
            <w:vAlign w:val="bottom"/>
            <w:hideMark/>
          </w:tcPr>
          <w:p w14:paraId="3A3BBF0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8</w:t>
            </w:r>
          </w:p>
        </w:tc>
        <w:tc>
          <w:tcPr>
            <w:tcW w:w="497" w:type="dxa"/>
            <w:tcBorders>
              <w:top w:val="nil"/>
              <w:left w:val="nil"/>
              <w:bottom w:val="nil"/>
              <w:right w:val="nil"/>
            </w:tcBorders>
            <w:shd w:val="clear" w:color="000000" w:fill="FFFFFF"/>
            <w:noWrap/>
            <w:vAlign w:val="bottom"/>
            <w:hideMark/>
          </w:tcPr>
          <w:p w14:paraId="211BE0A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3</w:t>
            </w:r>
          </w:p>
        </w:tc>
        <w:tc>
          <w:tcPr>
            <w:tcW w:w="497" w:type="dxa"/>
            <w:tcBorders>
              <w:top w:val="nil"/>
              <w:left w:val="nil"/>
              <w:bottom w:val="nil"/>
              <w:right w:val="nil"/>
            </w:tcBorders>
            <w:shd w:val="clear" w:color="000000" w:fill="FFFFFF"/>
            <w:noWrap/>
            <w:vAlign w:val="bottom"/>
            <w:hideMark/>
          </w:tcPr>
          <w:p w14:paraId="45857B1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4</w:t>
            </w:r>
          </w:p>
        </w:tc>
        <w:tc>
          <w:tcPr>
            <w:tcW w:w="497" w:type="dxa"/>
            <w:tcBorders>
              <w:top w:val="nil"/>
              <w:left w:val="nil"/>
              <w:bottom w:val="nil"/>
              <w:right w:val="nil"/>
            </w:tcBorders>
            <w:shd w:val="clear" w:color="000000" w:fill="FFFFFF"/>
            <w:noWrap/>
            <w:vAlign w:val="bottom"/>
            <w:hideMark/>
          </w:tcPr>
          <w:p w14:paraId="2CCF41A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4</w:t>
            </w:r>
          </w:p>
        </w:tc>
        <w:tc>
          <w:tcPr>
            <w:tcW w:w="351" w:type="dxa"/>
            <w:tcBorders>
              <w:top w:val="nil"/>
              <w:left w:val="nil"/>
              <w:bottom w:val="nil"/>
              <w:right w:val="nil"/>
            </w:tcBorders>
            <w:shd w:val="clear" w:color="000000" w:fill="FFFFFF"/>
            <w:noWrap/>
            <w:vAlign w:val="bottom"/>
            <w:hideMark/>
          </w:tcPr>
          <w:p w14:paraId="26173F0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64DA87D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0</w:t>
            </w:r>
          </w:p>
        </w:tc>
        <w:tc>
          <w:tcPr>
            <w:tcW w:w="497" w:type="dxa"/>
            <w:tcBorders>
              <w:top w:val="nil"/>
              <w:left w:val="nil"/>
              <w:bottom w:val="nil"/>
              <w:right w:val="nil"/>
            </w:tcBorders>
            <w:shd w:val="clear" w:color="000000" w:fill="FFFFFF"/>
            <w:noWrap/>
            <w:vAlign w:val="bottom"/>
            <w:hideMark/>
          </w:tcPr>
          <w:p w14:paraId="2E9A7D8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5</w:t>
            </w:r>
          </w:p>
        </w:tc>
        <w:tc>
          <w:tcPr>
            <w:tcW w:w="497" w:type="dxa"/>
            <w:tcBorders>
              <w:top w:val="nil"/>
              <w:left w:val="nil"/>
              <w:bottom w:val="nil"/>
              <w:right w:val="nil"/>
            </w:tcBorders>
            <w:shd w:val="clear" w:color="000000" w:fill="FFFFFF"/>
            <w:noWrap/>
            <w:vAlign w:val="bottom"/>
            <w:hideMark/>
          </w:tcPr>
          <w:p w14:paraId="77CE7AE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74D1D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6</w:t>
            </w:r>
          </w:p>
        </w:tc>
        <w:tc>
          <w:tcPr>
            <w:tcW w:w="497" w:type="dxa"/>
            <w:tcBorders>
              <w:top w:val="nil"/>
              <w:left w:val="nil"/>
              <w:bottom w:val="nil"/>
              <w:right w:val="nil"/>
            </w:tcBorders>
            <w:shd w:val="clear" w:color="000000" w:fill="FFFFFF"/>
            <w:noWrap/>
            <w:vAlign w:val="bottom"/>
            <w:hideMark/>
          </w:tcPr>
          <w:p w14:paraId="7482B1D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1</w:t>
            </w:r>
          </w:p>
        </w:tc>
        <w:tc>
          <w:tcPr>
            <w:tcW w:w="351" w:type="dxa"/>
            <w:tcBorders>
              <w:top w:val="nil"/>
              <w:left w:val="nil"/>
              <w:bottom w:val="nil"/>
              <w:right w:val="nil"/>
            </w:tcBorders>
            <w:shd w:val="clear" w:color="000000" w:fill="FFFFFF"/>
            <w:noWrap/>
            <w:vAlign w:val="bottom"/>
            <w:hideMark/>
          </w:tcPr>
          <w:p w14:paraId="54ED78A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53A2F6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8</w:t>
            </w:r>
          </w:p>
        </w:tc>
        <w:tc>
          <w:tcPr>
            <w:tcW w:w="497" w:type="dxa"/>
            <w:tcBorders>
              <w:top w:val="nil"/>
              <w:left w:val="nil"/>
              <w:bottom w:val="nil"/>
              <w:right w:val="nil"/>
            </w:tcBorders>
            <w:shd w:val="clear" w:color="000000" w:fill="FFFFFF"/>
            <w:noWrap/>
            <w:vAlign w:val="bottom"/>
            <w:hideMark/>
          </w:tcPr>
          <w:p w14:paraId="1438632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7</w:t>
            </w:r>
          </w:p>
        </w:tc>
        <w:tc>
          <w:tcPr>
            <w:tcW w:w="497" w:type="dxa"/>
            <w:tcBorders>
              <w:top w:val="nil"/>
              <w:left w:val="nil"/>
              <w:bottom w:val="nil"/>
              <w:right w:val="nil"/>
            </w:tcBorders>
            <w:shd w:val="clear" w:color="000000" w:fill="FFFFFF"/>
            <w:noWrap/>
            <w:vAlign w:val="bottom"/>
            <w:hideMark/>
          </w:tcPr>
          <w:p w14:paraId="523F6FA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1</w:t>
            </w:r>
          </w:p>
        </w:tc>
        <w:tc>
          <w:tcPr>
            <w:tcW w:w="497" w:type="dxa"/>
            <w:tcBorders>
              <w:top w:val="nil"/>
              <w:left w:val="nil"/>
              <w:bottom w:val="nil"/>
              <w:right w:val="nil"/>
            </w:tcBorders>
            <w:shd w:val="clear" w:color="000000" w:fill="FFFFFF"/>
            <w:noWrap/>
            <w:vAlign w:val="bottom"/>
            <w:hideMark/>
          </w:tcPr>
          <w:p w14:paraId="66AB603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3</w:t>
            </w:r>
          </w:p>
        </w:tc>
        <w:tc>
          <w:tcPr>
            <w:tcW w:w="497" w:type="dxa"/>
            <w:tcBorders>
              <w:top w:val="nil"/>
              <w:left w:val="nil"/>
              <w:bottom w:val="nil"/>
              <w:right w:val="nil"/>
            </w:tcBorders>
            <w:shd w:val="clear" w:color="000000" w:fill="FFFFFF"/>
            <w:noWrap/>
            <w:vAlign w:val="bottom"/>
            <w:hideMark/>
          </w:tcPr>
          <w:p w14:paraId="5797E6B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1</w:t>
            </w:r>
          </w:p>
        </w:tc>
      </w:tr>
      <w:tr w:rsidR="00E1298C" w:rsidRPr="00FD3202" w14:paraId="1B7DBE1E"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54DFD63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2A28E93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Benthodytes</w:t>
            </w:r>
          </w:p>
        </w:tc>
        <w:tc>
          <w:tcPr>
            <w:tcW w:w="587" w:type="dxa"/>
            <w:tcBorders>
              <w:top w:val="nil"/>
              <w:left w:val="nil"/>
              <w:bottom w:val="nil"/>
              <w:right w:val="nil"/>
            </w:tcBorders>
            <w:shd w:val="clear" w:color="000000" w:fill="FFFFFF"/>
            <w:noWrap/>
            <w:vAlign w:val="bottom"/>
            <w:hideMark/>
          </w:tcPr>
          <w:p w14:paraId="7E87035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C99360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3CBB187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0A575B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6A22FC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70F724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569F11B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F7754C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FFB173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EB6DED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890B97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2328341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8634E1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4B7AC3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557588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2EB3D7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5A271B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53F292F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BFCDAC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E6113D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D426D3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8643E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8C93ED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r>
      <w:tr w:rsidR="00E1298C" w:rsidRPr="00FD3202" w14:paraId="36CFC7AA"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41F334D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2A3F72A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Double velum mtps</w:t>
            </w:r>
          </w:p>
        </w:tc>
        <w:tc>
          <w:tcPr>
            <w:tcW w:w="587" w:type="dxa"/>
            <w:tcBorders>
              <w:top w:val="nil"/>
              <w:left w:val="nil"/>
              <w:bottom w:val="nil"/>
              <w:right w:val="nil"/>
            </w:tcBorders>
            <w:shd w:val="clear" w:color="000000" w:fill="FFFFFF"/>
            <w:noWrap/>
            <w:vAlign w:val="bottom"/>
            <w:hideMark/>
          </w:tcPr>
          <w:p w14:paraId="5F1D3F6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0159BF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80C6AB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F675D4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B724FF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351" w:type="dxa"/>
            <w:tcBorders>
              <w:top w:val="nil"/>
              <w:left w:val="nil"/>
              <w:bottom w:val="nil"/>
              <w:right w:val="nil"/>
            </w:tcBorders>
            <w:shd w:val="clear" w:color="000000" w:fill="FFFFFF"/>
            <w:noWrap/>
            <w:vAlign w:val="bottom"/>
            <w:hideMark/>
          </w:tcPr>
          <w:p w14:paraId="1B73D65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5F3507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26335F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531AB9F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35D4C7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D4C38B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2029A8F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944D55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0B945D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EBA38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921100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471697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1DE7AA3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B78B08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018202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8954E9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2F5682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BA868F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0675B6DD"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5C2B890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0D344A8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Elpidiidae</w:t>
            </w:r>
          </w:p>
        </w:tc>
        <w:tc>
          <w:tcPr>
            <w:tcW w:w="587" w:type="dxa"/>
            <w:tcBorders>
              <w:top w:val="nil"/>
              <w:left w:val="nil"/>
              <w:bottom w:val="nil"/>
              <w:right w:val="nil"/>
            </w:tcBorders>
            <w:shd w:val="clear" w:color="000000" w:fill="FFFFFF"/>
            <w:noWrap/>
            <w:vAlign w:val="bottom"/>
            <w:hideMark/>
          </w:tcPr>
          <w:p w14:paraId="2A1AE77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52FA23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F6E0E5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C28DF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716A8D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351" w:type="dxa"/>
            <w:tcBorders>
              <w:top w:val="nil"/>
              <w:left w:val="nil"/>
              <w:bottom w:val="nil"/>
              <w:right w:val="nil"/>
            </w:tcBorders>
            <w:shd w:val="clear" w:color="000000" w:fill="FFFFFF"/>
            <w:noWrap/>
            <w:vAlign w:val="bottom"/>
            <w:hideMark/>
          </w:tcPr>
          <w:p w14:paraId="3B589CE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5188C8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07847EA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0FAD9A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327CBC7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65761D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11528D4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702B62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E13F74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F0310B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3A57B8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E818AB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AB46F8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727FD2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427192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AFCED8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430E6E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317E33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12B0A535"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6CF500F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lastRenderedPageBreak/>
              <w:t> </w:t>
            </w:r>
          </w:p>
        </w:tc>
        <w:tc>
          <w:tcPr>
            <w:tcW w:w="2379" w:type="dxa"/>
            <w:tcBorders>
              <w:top w:val="nil"/>
              <w:left w:val="nil"/>
              <w:bottom w:val="nil"/>
              <w:right w:val="nil"/>
            </w:tcBorders>
            <w:shd w:val="clear" w:color="000000" w:fill="FFFFFF"/>
            <w:noWrap/>
            <w:vAlign w:val="bottom"/>
            <w:hideMark/>
          </w:tcPr>
          <w:p w14:paraId="0E33FFC5" w14:textId="577BBADE"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Holothuroide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7BE7E6D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A8F510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372500E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1A0FCC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2</w:t>
            </w:r>
          </w:p>
        </w:tc>
        <w:tc>
          <w:tcPr>
            <w:tcW w:w="586" w:type="dxa"/>
            <w:tcBorders>
              <w:top w:val="nil"/>
              <w:left w:val="nil"/>
              <w:bottom w:val="nil"/>
              <w:right w:val="nil"/>
            </w:tcBorders>
            <w:shd w:val="clear" w:color="000000" w:fill="FFFFFF"/>
            <w:noWrap/>
            <w:vAlign w:val="bottom"/>
            <w:hideMark/>
          </w:tcPr>
          <w:p w14:paraId="380D59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351" w:type="dxa"/>
            <w:tcBorders>
              <w:top w:val="nil"/>
              <w:left w:val="nil"/>
              <w:bottom w:val="nil"/>
              <w:right w:val="nil"/>
            </w:tcBorders>
            <w:shd w:val="clear" w:color="000000" w:fill="FFFFFF"/>
            <w:noWrap/>
            <w:vAlign w:val="bottom"/>
            <w:hideMark/>
          </w:tcPr>
          <w:p w14:paraId="7333021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06E53A4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497" w:type="dxa"/>
            <w:tcBorders>
              <w:top w:val="nil"/>
              <w:left w:val="nil"/>
              <w:bottom w:val="nil"/>
              <w:right w:val="nil"/>
            </w:tcBorders>
            <w:shd w:val="clear" w:color="000000" w:fill="FFFFFF"/>
            <w:noWrap/>
            <w:vAlign w:val="bottom"/>
            <w:hideMark/>
          </w:tcPr>
          <w:p w14:paraId="22FA6A2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497" w:type="dxa"/>
            <w:tcBorders>
              <w:top w:val="nil"/>
              <w:left w:val="nil"/>
              <w:bottom w:val="nil"/>
              <w:right w:val="nil"/>
            </w:tcBorders>
            <w:shd w:val="clear" w:color="000000" w:fill="FFFFFF"/>
            <w:noWrap/>
            <w:vAlign w:val="bottom"/>
            <w:hideMark/>
          </w:tcPr>
          <w:p w14:paraId="7BC6126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497" w:type="dxa"/>
            <w:tcBorders>
              <w:top w:val="nil"/>
              <w:left w:val="nil"/>
              <w:bottom w:val="nil"/>
              <w:right w:val="nil"/>
            </w:tcBorders>
            <w:shd w:val="clear" w:color="000000" w:fill="FFFFFF"/>
            <w:noWrap/>
            <w:vAlign w:val="bottom"/>
            <w:hideMark/>
          </w:tcPr>
          <w:p w14:paraId="78BD163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8</w:t>
            </w:r>
          </w:p>
        </w:tc>
        <w:tc>
          <w:tcPr>
            <w:tcW w:w="497" w:type="dxa"/>
            <w:tcBorders>
              <w:top w:val="nil"/>
              <w:left w:val="nil"/>
              <w:bottom w:val="nil"/>
              <w:right w:val="nil"/>
            </w:tcBorders>
            <w:shd w:val="clear" w:color="000000" w:fill="FFFFFF"/>
            <w:noWrap/>
            <w:vAlign w:val="bottom"/>
            <w:hideMark/>
          </w:tcPr>
          <w:p w14:paraId="090B291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8</w:t>
            </w:r>
          </w:p>
        </w:tc>
        <w:tc>
          <w:tcPr>
            <w:tcW w:w="351" w:type="dxa"/>
            <w:tcBorders>
              <w:top w:val="nil"/>
              <w:left w:val="nil"/>
              <w:bottom w:val="nil"/>
              <w:right w:val="nil"/>
            </w:tcBorders>
            <w:shd w:val="clear" w:color="000000" w:fill="FFFFFF"/>
            <w:noWrap/>
            <w:vAlign w:val="bottom"/>
            <w:hideMark/>
          </w:tcPr>
          <w:p w14:paraId="0C34CFE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61184AE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0</w:t>
            </w:r>
          </w:p>
        </w:tc>
        <w:tc>
          <w:tcPr>
            <w:tcW w:w="497" w:type="dxa"/>
            <w:tcBorders>
              <w:top w:val="nil"/>
              <w:left w:val="nil"/>
              <w:bottom w:val="nil"/>
              <w:right w:val="nil"/>
            </w:tcBorders>
            <w:shd w:val="clear" w:color="000000" w:fill="FFFFFF"/>
            <w:noWrap/>
            <w:vAlign w:val="bottom"/>
            <w:hideMark/>
          </w:tcPr>
          <w:p w14:paraId="7BFF2B8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5</w:t>
            </w:r>
          </w:p>
        </w:tc>
        <w:tc>
          <w:tcPr>
            <w:tcW w:w="497" w:type="dxa"/>
            <w:tcBorders>
              <w:top w:val="nil"/>
              <w:left w:val="nil"/>
              <w:bottom w:val="nil"/>
              <w:right w:val="nil"/>
            </w:tcBorders>
            <w:shd w:val="clear" w:color="000000" w:fill="FFFFFF"/>
            <w:noWrap/>
            <w:vAlign w:val="bottom"/>
            <w:hideMark/>
          </w:tcPr>
          <w:p w14:paraId="0736CF0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CB16E3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6</w:t>
            </w:r>
          </w:p>
        </w:tc>
        <w:tc>
          <w:tcPr>
            <w:tcW w:w="497" w:type="dxa"/>
            <w:tcBorders>
              <w:top w:val="nil"/>
              <w:left w:val="nil"/>
              <w:bottom w:val="nil"/>
              <w:right w:val="nil"/>
            </w:tcBorders>
            <w:shd w:val="clear" w:color="000000" w:fill="FFFFFF"/>
            <w:noWrap/>
            <w:vAlign w:val="bottom"/>
            <w:hideMark/>
          </w:tcPr>
          <w:p w14:paraId="1DDD83E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1</w:t>
            </w:r>
          </w:p>
        </w:tc>
        <w:tc>
          <w:tcPr>
            <w:tcW w:w="351" w:type="dxa"/>
            <w:tcBorders>
              <w:top w:val="nil"/>
              <w:left w:val="nil"/>
              <w:bottom w:val="nil"/>
              <w:right w:val="nil"/>
            </w:tcBorders>
            <w:shd w:val="clear" w:color="000000" w:fill="FFFFFF"/>
            <w:noWrap/>
            <w:vAlign w:val="bottom"/>
            <w:hideMark/>
          </w:tcPr>
          <w:p w14:paraId="5619110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AAFF00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6A98CB6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7</w:t>
            </w:r>
          </w:p>
        </w:tc>
        <w:tc>
          <w:tcPr>
            <w:tcW w:w="497" w:type="dxa"/>
            <w:tcBorders>
              <w:top w:val="nil"/>
              <w:left w:val="nil"/>
              <w:bottom w:val="nil"/>
              <w:right w:val="nil"/>
            </w:tcBorders>
            <w:shd w:val="clear" w:color="000000" w:fill="FFFFFF"/>
            <w:noWrap/>
            <w:vAlign w:val="bottom"/>
            <w:hideMark/>
          </w:tcPr>
          <w:p w14:paraId="02C046D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7</w:t>
            </w:r>
          </w:p>
        </w:tc>
        <w:tc>
          <w:tcPr>
            <w:tcW w:w="497" w:type="dxa"/>
            <w:tcBorders>
              <w:top w:val="nil"/>
              <w:left w:val="nil"/>
              <w:bottom w:val="nil"/>
              <w:right w:val="nil"/>
            </w:tcBorders>
            <w:shd w:val="clear" w:color="000000" w:fill="FFFFFF"/>
            <w:noWrap/>
            <w:vAlign w:val="bottom"/>
            <w:hideMark/>
          </w:tcPr>
          <w:p w14:paraId="2569D1A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7</w:t>
            </w:r>
          </w:p>
        </w:tc>
        <w:tc>
          <w:tcPr>
            <w:tcW w:w="497" w:type="dxa"/>
            <w:tcBorders>
              <w:top w:val="nil"/>
              <w:left w:val="nil"/>
              <w:bottom w:val="nil"/>
              <w:right w:val="nil"/>
            </w:tcBorders>
            <w:shd w:val="clear" w:color="000000" w:fill="FFFFFF"/>
            <w:noWrap/>
            <w:vAlign w:val="bottom"/>
            <w:hideMark/>
          </w:tcPr>
          <w:p w14:paraId="679D25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9</w:t>
            </w:r>
          </w:p>
        </w:tc>
      </w:tr>
      <w:tr w:rsidR="00E1298C" w:rsidRPr="00FD3202" w14:paraId="3809D712"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1DBE8BF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320D496B" w14:textId="77777777" w:rsidR="00E1298C" w:rsidRPr="00FD3202" w:rsidRDefault="00E1298C" w:rsidP="00E1298C">
            <w:pPr>
              <w:spacing w:after="0" w:line="240" w:lineRule="auto"/>
              <w:jc w:val="left"/>
              <w:rPr>
                <w:rFonts w:eastAsia="Times New Roman" w:cs="Times New Roman"/>
                <w:i/>
                <w:iCs/>
                <w:color w:val="000000"/>
                <w:kern w:val="0"/>
                <w:sz w:val="20"/>
                <w:szCs w:val="20"/>
                <w:lang w:val="en-GB" w:eastAsia="nl-BE"/>
                <w14:ligatures w14:val="none"/>
              </w:rPr>
            </w:pPr>
            <w:r w:rsidRPr="00FD3202">
              <w:rPr>
                <w:rFonts w:eastAsia="Times New Roman" w:cs="Times New Roman"/>
                <w:i/>
                <w:iCs/>
                <w:color w:val="000000"/>
                <w:kern w:val="0"/>
                <w:sz w:val="20"/>
                <w:szCs w:val="20"/>
                <w:lang w:val="en-GB" w:eastAsia="nl-BE"/>
                <w14:ligatures w14:val="none"/>
              </w:rPr>
              <w:t>Paelopatides sp</w:t>
            </w:r>
          </w:p>
        </w:tc>
        <w:tc>
          <w:tcPr>
            <w:tcW w:w="587" w:type="dxa"/>
            <w:tcBorders>
              <w:top w:val="nil"/>
              <w:left w:val="nil"/>
              <w:bottom w:val="nil"/>
              <w:right w:val="nil"/>
            </w:tcBorders>
            <w:shd w:val="clear" w:color="000000" w:fill="FFFFFF"/>
            <w:noWrap/>
            <w:vAlign w:val="bottom"/>
            <w:hideMark/>
          </w:tcPr>
          <w:p w14:paraId="42C665E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04085E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65D6B6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8EDED4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3AB5036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D515AB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513055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5BFA32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3E402B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D49DD2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5B53E5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525531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63F272A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7243D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469FE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1518EC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0E0698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C3C263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A93209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955159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029530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C6367A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2C8CFE7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0DAD2BB4"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6C8C92D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67EA6958" w14:textId="77777777" w:rsidR="00E1298C" w:rsidRPr="00FD217E" w:rsidRDefault="00E1298C" w:rsidP="00E1298C">
            <w:pPr>
              <w:spacing w:after="0" w:line="240" w:lineRule="auto"/>
              <w:jc w:val="left"/>
              <w:rPr>
                <w:rFonts w:eastAsia="Times New Roman" w:cs="Times New Roman"/>
                <w:i/>
                <w:color w:val="000000"/>
                <w:kern w:val="0"/>
                <w:sz w:val="20"/>
                <w:szCs w:val="20"/>
                <w:lang w:val="en-GB" w:eastAsia="nl-BE"/>
                <w14:ligatures w14:val="none"/>
              </w:rPr>
            </w:pPr>
            <w:r w:rsidRPr="00FD217E">
              <w:rPr>
                <w:rFonts w:eastAsia="Times New Roman" w:cs="Times New Roman"/>
                <w:i/>
                <w:color w:val="000000"/>
                <w:kern w:val="0"/>
                <w:sz w:val="20"/>
                <w:szCs w:val="20"/>
                <w:lang w:val="en-GB" w:eastAsia="nl-BE"/>
                <w14:ligatures w14:val="none"/>
              </w:rPr>
              <w:t>Peniagone leander</w:t>
            </w:r>
          </w:p>
        </w:tc>
        <w:tc>
          <w:tcPr>
            <w:tcW w:w="587" w:type="dxa"/>
            <w:tcBorders>
              <w:top w:val="nil"/>
              <w:left w:val="nil"/>
              <w:bottom w:val="nil"/>
              <w:right w:val="nil"/>
            </w:tcBorders>
            <w:shd w:val="clear" w:color="000000" w:fill="FFFFFF"/>
            <w:noWrap/>
            <w:vAlign w:val="bottom"/>
            <w:hideMark/>
          </w:tcPr>
          <w:p w14:paraId="26D83EF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0F570F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2FA78C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DF8897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2BD86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BD9C27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C04EBD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3D7CC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8D7C0F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8119E7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6F8141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626A0E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2F67CE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522875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8AF74F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E2614F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5FE682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BED4FC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A1AF31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66ED8D9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25E46A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497" w:type="dxa"/>
            <w:tcBorders>
              <w:top w:val="nil"/>
              <w:left w:val="nil"/>
              <w:bottom w:val="nil"/>
              <w:right w:val="nil"/>
            </w:tcBorders>
            <w:shd w:val="clear" w:color="000000" w:fill="FFFFFF"/>
            <w:noWrap/>
            <w:vAlign w:val="bottom"/>
            <w:hideMark/>
          </w:tcPr>
          <w:p w14:paraId="35C867B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440313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r>
      <w:tr w:rsidR="00E1298C" w:rsidRPr="00FD3202" w14:paraId="5484D0C8"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4772639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0A648C54" w14:textId="77777777" w:rsidR="00E1298C" w:rsidRPr="00FD3202" w:rsidRDefault="00E1298C" w:rsidP="00E1298C">
            <w:pPr>
              <w:spacing w:after="0" w:line="240" w:lineRule="auto"/>
              <w:jc w:val="left"/>
              <w:rPr>
                <w:rFonts w:eastAsia="Times New Roman" w:cs="Times New Roman"/>
                <w:i/>
                <w:iCs/>
                <w:color w:val="000000"/>
                <w:kern w:val="0"/>
                <w:sz w:val="20"/>
                <w:szCs w:val="20"/>
                <w:lang w:val="en-GB" w:eastAsia="nl-BE"/>
                <w14:ligatures w14:val="none"/>
              </w:rPr>
            </w:pPr>
            <w:r w:rsidRPr="00FD3202">
              <w:rPr>
                <w:rFonts w:eastAsia="Times New Roman" w:cs="Times New Roman"/>
                <w:i/>
                <w:iCs/>
                <w:color w:val="000000"/>
                <w:kern w:val="0"/>
                <w:sz w:val="20"/>
                <w:szCs w:val="20"/>
                <w:lang w:val="en-GB" w:eastAsia="nl-BE"/>
                <w14:ligatures w14:val="none"/>
              </w:rPr>
              <w:t>Psychropotes cf semperiana</w:t>
            </w:r>
          </w:p>
        </w:tc>
        <w:tc>
          <w:tcPr>
            <w:tcW w:w="587" w:type="dxa"/>
            <w:tcBorders>
              <w:top w:val="nil"/>
              <w:left w:val="nil"/>
              <w:bottom w:val="nil"/>
              <w:right w:val="nil"/>
            </w:tcBorders>
            <w:shd w:val="clear" w:color="000000" w:fill="FFFFFF"/>
            <w:noWrap/>
            <w:vAlign w:val="bottom"/>
            <w:hideMark/>
          </w:tcPr>
          <w:p w14:paraId="4E68238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C27773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11540E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76812E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3EA8C1E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B23093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A2658F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6C2F62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0ED59D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C9C562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74A240A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351" w:type="dxa"/>
            <w:tcBorders>
              <w:top w:val="nil"/>
              <w:left w:val="nil"/>
              <w:bottom w:val="nil"/>
              <w:right w:val="nil"/>
            </w:tcBorders>
            <w:shd w:val="clear" w:color="000000" w:fill="FFFFFF"/>
            <w:noWrap/>
            <w:vAlign w:val="bottom"/>
            <w:hideMark/>
          </w:tcPr>
          <w:p w14:paraId="0F96433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29E8AF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745558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9F01B2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B4E76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C286D6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5F8D2A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5B5C47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93E7F0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D9C87D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914EBF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2AD7C4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44158EE5"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064A7C94" w14:textId="0DFE50CB"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Hydrozo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7299DDC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13DF0FD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F6F631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F38C40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FC5A27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3BF6086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68ADC74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DC23FB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0140CC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C3BF7E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3A2342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50B8ABB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79F7D1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C8FBD3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15BC91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93E61D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93BE01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9120AD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4376EA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D9D5A4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89E476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B26889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05410C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09D12C67"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0A17BBC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Mollusca</w:t>
            </w:r>
          </w:p>
        </w:tc>
        <w:tc>
          <w:tcPr>
            <w:tcW w:w="587" w:type="dxa"/>
            <w:tcBorders>
              <w:top w:val="nil"/>
              <w:left w:val="nil"/>
              <w:bottom w:val="nil"/>
              <w:right w:val="nil"/>
            </w:tcBorders>
            <w:shd w:val="clear" w:color="000000" w:fill="FFFFFF"/>
            <w:noWrap/>
            <w:vAlign w:val="bottom"/>
            <w:hideMark/>
          </w:tcPr>
          <w:p w14:paraId="4B8BEAA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1B50FC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A2C529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1683A6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6953D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676D73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82B3D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DF450C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0CC5A7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AB704C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A3E608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60A74B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A2C373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D4F35A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52CA77D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3C63B4E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582057F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BDC5CB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FDE20E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7A186A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AB77FD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CAF7C3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33E586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17D2CDE7"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38A1108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160338B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Bivalvia</w:t>
            </w:r>
          </w:p>
        </w:tc>
        <w:tc>
          <w:tcPr>
            <w:tcW w:w="587" w:type="dxa"/>
            <w:tcBorders>
              <w:top w:val="nil"/>
              <w:left w:val="nil"/>
              <w:bottom w:val="nil"/>
              <w:right w:val="nil"/>
            </w:tcBorders>
            <w:shd w:val="clear" w:color="000000" w:fill="FFFFFF"/>
            <w:noWrap/>
            <w:vAlign w:val="bottom"/>
            <w:hideMark/>
          </w:tcPr>
          <w:p w14:paraId="14A290F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3B9FB26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88B605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5FB1A4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D2B222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5ACB0E2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AEA1CD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2626D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51A522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DCF248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EB8E78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5697A89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32CAF8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456D11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01A053A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7EB5B72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C41628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136E0CB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FE9C3D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60B956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57073F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61D2D1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85674F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44E1E160"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0D31CF0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4AE08E58" w14:textId="0F059C0A"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Mollusc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23C1AC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7FF842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07D570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380B4B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BA165A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59C6DF6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D74B99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201EEB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F30AAA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9102C1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C77B97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8128E3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AE62C6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B42E24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FF0B79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0BFA2A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32D08EA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5FC90C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54AF76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8025E2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DE38E7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DDCFB7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1A8D43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0F11C141"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288FFDD7" w14:textId="601E7B5C"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Ophiuroide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3709D78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48</w:t>
            </w:r>
          </w:p>
        </w:tc>
        <w:tc>
          <w:tcPr>
            <w:tcW w:w="586" w:type="dxa"/>
            <w:tcBorders>
              <w:top w:val="nil"/>
              <w:left w:val="nil"/>
              <w:bottom w:val="nil"/>
              <w:right w:val="nil"/>
            </w:tcBorders>
            <w:shd w:val="clear" w:color="000000" w:fill="FFFFFF"/>
            <w:noWrap/>
            <w:vAlign w:val="bottom"/>
            <w:hideMark/>
          </w:tcPr>
          <w:p w14:paraId="0F9D44C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11</w:t>
            </w:r>
          </w:p>
        </w:tc>
        <w:tc>
          <w:tcPr>
            <w:tcW w:w="586" w:type="dxa"/>
            <w:tcBorders>
              <w:top w:val="nil"/>
              <w:left w:val="nil"/>
              <w:bottom w:val="nil"/>
              <w:right w:val="nil"/>
            </w:tcBorders>
            <w:shd w:val="clear" w:color="000000" w:fill="FFFFFF"/>
            <w:noWrap/>
            <w:vAlign w:val="bottom"/>
            <w:hideMark/>
          </w:tcPr>
          <w:p w14:paraId="1F63989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00</w:t>
            </w:r>
          </w:p>
        </w:tc>
        <w:tc>
          <w:tcPr>
            <w:tcW w:w="586" w:type="dxa"/>
            <w:tcBorders>
              <w:top w:val="nil"/>
              <w:left w:val="nil"/>
              <w:bottom w:val="nil"/>
              <w:right w:val="nil"/>
            </w:tcBorders>
            <w:shd w:val="clear" w:color="000000" w:fill="FFFFFF"/>
            <w:noWrap/>
            <w:vAlign w:val="bottom"/>
            <w:hideMark/>
          </w:tcPr>
          <w:p w14:paraId="4AE2026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27</w:t>
            </w:r>
          </w:p>
        </w:tc>
        <w:tc>
          <w:tcPr>
            <w:tcW w:w="586" w:type="dxa"/>
            <w:tcBorders>
              <w:top w:val="nil"/>
              <w:left w:val="nil"/>
              <w:bottom w:val="nil"/>
              <w:right w:val="nil"/>
            </w:tcBorders>
            <w:shd w:val="clear" w:color="000000" w:fill="FFFFFF"/>
            <w:noWrap/>
            <w:vAlign w:val="bottom"/>
            <w:hideMark/>
          </w:tcPr>
          <w:p w14:paraId="5B839EB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67</w:t>
            </w:r>
          </w:p>
        </w:tc>
        <w:tc>
          <w:tcPr>
            <w:tcW w:w="351" w:type="dxa"/>
            <w:tcBorders>
              <w:top w:val="nil"/>
              <w:left w:val="nil"/>
              <w:bottom w:val="nil"/>
              <w:right w:val="nil"/>
            </w:tcBorders>
            <w:shd w:val="clear" w:color="000000" w:fill="FFFFFF"/>
            <w:noWrap/>
            <w:vAlign w:val="bottom"/>
            <w:hideMark/>
          </w:tcPr>
          <w:p w14:paraId="636D604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761420D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60</w:t>
            </w:r>
          </w:p>
        </w:tc>
        <w:tc>
          <w:tcPr>
            <w:tcW w:w="497" w:type="dxa"/>
            <w:tcBorders>
              <w:top w:val="nil"/>
              <w:left w:val="nil"/>
              <w:bottom w:val="nil"/>
              <w:right w:val="nil"/>
            </w:tcBorders>
            <w:shd w:val="clear" w:color="000000" w:fill="FFFFFF"/>
            <w:noWrap/>
            <w:vAlign w:val="bottom"/>
            <w:hideMark/>
          </w:tcPr>
          <w:p w14:paraId="7D3BF0A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51</w:t>
            </w:r>
          </w:p>
        </w:tc>
        <w:tc>
          <w:tcPr>
            <w:tcW w:w="497" w:type="dxa"/>
            <w:tcBorders>
              <w:top w:val="nil"/>
              <w:left w:val="nil"/>
              <w:bottom w:val="nil"/>
              <w:right w:val="nil"/>
            </w:tcBorders>
            <w:shd w:val="clear" w:color="000000" w:fill="FFFFFF"/>
            <w:noWrap/>
            <w:vAlign w:val="bottom"/>
            <w:hideMark/>
          </w:tcPr>
          <w:p w14:paraId="7F8B305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01</w:t>
            </w:r>
          </w:p>
        </w:tc>
        <w:tc>
          <w:tcPr>
            <w:tcW w:w="497" w:type="dxa"/>
            <w:tcBorders>
              <w:top w:val="nil"/>
              <w:left w:val="nil"/>
              <w:bottom w:val="nil"/>
              <w:right w:val="nil"/>
            </w:tcBorders>
            <w:shd w:val="clear" w:color="000000" w:fill="FFFFFF"/>
            <w:noWrap/>
            <w:vAlign w:val="bottom"/>
            <w:hideMark/>
          </w:tcPr>
          <w:p w14:paraId="19C99FE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25</w:t>
            </w:r>
          </w:p>
        </w:tc>
        <w:tc>
          <w:tcPr>
            <w:tcW w:w="497" w:type="dxa"/>
            <w:tcBorders>
              <w:top w:val="nil"/>
              <w:left w:val="nil"/>
              <w:bottom w:val="nil"/>
              <w:right w:val="nil"/>
            </w:tcBorders>
            <w:shd w:val="clear" w:color="000000" w:fill="FFFFFF"/>
            <w:noWrap/>
            <w:vAlign w:val="bottom"/>
            <w:hideMark/>
          </w:tcPr>
          <w:p w14:paraId="6708C40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8</w:t>
            </w:r>
          </w:p>
        </w:tc>
        <w:tc>
          <w:tcPr>
            <w:tcW w:w="351" w:type="dxa"/>
            <w:tcBorders>
              <w:top w:val="nil"/>
              <w:left w:val="nil"/>
              <w:bottom w:val="nil"/>
              <w:right w:val="nil"/>
            </w:tcBorders>
            <w:shd w:val="clear" w:color="000000" w:fill="FFFFFF"/>
            <w:noWrap/>
            <w:vAlign w:val="bottom"/>
            <w:hideMark/>
          </w:tcPr>
          <w:p w14:paraId="5655093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74FB0E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9</w:t>
            </w:r>
          </w:p>
        </w:tc>
        <w:tc>
          <w:tcPr>
            <w:tcW w:w="497" w:type="dxa"/>
            <w:tcBorders>
              <w:top w:val="nil"/>
              <w:left w:val="nil"/>
              <w:bottom w:val="nil"/>
              <w:right w:val="nil"/>
            </w:tcBorders>
            <w:shd w:val="clear" w:color="000000" w:fill="FFFFFF"/>
            <w:noWrap/>
            <w:vAlign w:val="bottom"/>
            <w:hideMark/>
          </w:tcPr>
          <w:p w14:paraId="6741E4D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50</w:t>
            </w:r>
          </w:p>
        </w:tc>
        <w:tc>
          <w:tcPr>
            <w:tcW w:w="497" w:type="dxa"/>
            <w:tcBorders>
              <w:top w:val="nil"/>
              <w:left w:val="nil"/>
              <w:bottom w:val="nil"/>
              <w:right w:val="nil"/>
            </w:tcBorders>
            <w:shd w:val="clear" w:color="000000" w:fill="FFFFFF"/>
            <w:noWrap/>
            <w:vAlign w:val="bottom"/>
            <w:hideMark/>
          </w:tcPr>
          <w:p w14:paraId="65F5911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92</w:t>
            </w:r>
          </w:p>
        </w:tc>
        <w:tc>
          <w:tcPr>
            <w:tcW w:w="497" w:type="dxa"/>
            <w:tcBorders>
              <w:top w:val="nil"/>
              <w:left w:val="nil"/>
              <w:bottom w:val="nil"/>
              <w:right w:val="nil"/>
            </w:tcBorders>
            <w:shd w:val="clear" w:color="000000" w:fill="FFFFFF"/>
            <w:noWrap/>
            <w:vAlign w:val="bottom"/>
            <w:hideMark/>
          </w:tcPr>
          <w:p w14:paraId="18CB9F3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08</w:t>
            </w:r>
          </w:p>
        </w:tc>
        <w:tc>
          <w:tcPr>
            <w:tcW w:w="497" w:type="dxa"/>
            <w:tcBorders>
              <w:top w:val="nil"/>
              <w:left w:val="nil"/>
              <w:bottom w:val="nil"/>
              <w:right w:val="nil"/>
            </w:tcBorders>
            <w:shd w:val="clear" w:color="000000" w:fill="FFFFFF"/>
            <w:noWrap/>
            <w:vAlign w:val="bottom"/>
            <w:hideMark/>
          </w:tcPr>
          <w:p w14:paraId="56A7802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30</w:t>
            </w:r>
          </w:p>
        </w:tc>
        <w:tc>
          <w:tcPr>
            <w:tcW w:w="351" w:type="dxa"/>
            <w:tcBorders>
              <w:top w:val="nil"/>
              <w:left w:val="nil"/>
              <w:bottom w:val="nil"/>
              <w:right w:val="nil"/>
            </w:tcBorders>
            <w:shd w:val="clear" w:color="000000" w:fill="FFFFFF"/>
            <w:noWrap/>
            <w:vAlign w:val="bottom"/>
            <w:hideMark/>
          </w:tcPr>
          <w:p w14:paraId="72EC587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009E60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04</w:t>
            </w:r>
          </w:p>
        </w:tc>
        <w:tc>
          <w:tcPr>
            <w:tcW w:w="497" w:type="dxa"/>
            <w:tcBorders>
              <w:top w:val="nil"/>
              <w:left w:val="nil"/>
              <w:bottom w:val="nil"/>
              <w:right w:val="nil"/>
            </w:tcBorders>
            <w:shd w:val="clear" w:color="000000" w:fill="FFFFFF"/>
            <w:noWrap/>
            <w:vAlign w:val="bottom"/>
            <w:hideMark/>
          </w:tcPr>
          <w:p w14:paraId="46CB7C6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05</w:t>
            </w:r>
          </w:p>
        </w:tc>
        <w:tc>
          <w:tcPr>
            <w:tcW w:w="497" w:type="dxa"/>
            <w:tcBorders>
              <w:top w:val="nil"/>
              <w:left w:val="nil"/>
              <w:bottom w:val="nil"/>
              <w:right w:val="nil"/>
            </w:tcBorders>
            <w:shd w:val="clear" w:color="000000" w:fill="FFFFFF"/>
            <w:noWrap/>
            <w:vAlign w:val="bottom"/>
            <w:hideMark/>
          </w:tcPr>
          <w:p w14:paraId="07715D9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75</w:t>
            </w:r>
          </w:p>
        </w:tc>
        <w:tc>
          <w:tcPr>
            <w:tcW w:w="497" w:type="dxa"/>
            <w:tcBorders>
              <w:top w:val="nil"/>
              <w:left w:val="nil"/>
              <w:bottom w:val="nil"/>
              <w:right w:val="nil"/>
            </w:tcBorders>
            <w:shd w:val="clear" w:color="000000" w:fill="FFFFFF"/>
            <w:noWrap/>
            <w:vAlign w:val="bottom"/>
            <w:hideMark/>
          </w:tcPr>
          <w:p w14:paraId="2320CE6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15</w:t>
            </w:r>
          </w:p>
        </w:tc>
        <w:tc>
          <w:tcPr>
            <w:tcW w:w="497" w:type="dxa"/>
            <w:tcBorders>
              <w:top w:val="nil"/>
              <w:left w:val="nil"/>
              <w:bottom w:val="nil"/>
              <w:right w:val="nil"/>
            </w:tcBorders>
            <w:shd w:val="clear" w:color="000000" w:fill="FFFFFF"/>
            <w:noWrap/>
            <w:vAlign w:val="bottom"/>
            <w:hideMark/>
          </w:tcPr>
          <w:p w14:paraId="3C9A85F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13</w:t>
            </w:r>
          </w:p>
        </w:tc>
      </w:tr>
      <w:tr w:rsidR="00E1298C" w:rsidRPr="00FD3202" w14:paraId="2B614CB5"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372F856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Osteichthyes</w:t>
            </w:r>
          </w:p>
        </w:tc>
        <w:tc>
          <w:tcPr>
            <w:tcW w:w="587" w:type="dxa"/>
            <w:tcBorders>
              <w:top w:val="nil"/>
              <w:left w:val="nil"/>
              <w:bottom w:val="nil"/>
              <w:right w:val="nil"/>
            </w:tcBorders>
            <w:shd w:val="clear" w:color="000000" w:fill="FFFFFF"/>
            <w:noWrap/>
            <w:vAlign w:val="bottom"/>
            <w:hideMark/>
          </w:tcPr>
          <w:p w14:paraId="351D690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44531C9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437DA28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45D0F9A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D07132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1376869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515934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67C0483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69F20A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497" w:type="dxa"/>
            <w:tcBorders>
              <w:top w:val="nil"/>
              <w:left w:val="nil"/>
              <w:bottom w:val="nil"/>
              <w:right w:val="nil"/>
            </w:tcBorders>
            <w:shd w:val="clear" w:color="000000" w:fill="FFFFFF"/>
            <w:noWrap/>
            <w:vAlign w:val="bottom"/>
            <w:hideMark/>
          </w:tcPr>
          <w:p w14:paraId="31B462C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03DA03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351" w:type="dxa"/>
            <w:tcBorders>
              <w:top w:val="nil"/>
              <w:left w:val="nil"/>
              <w:bottom w:val="nil"/>
              <w:right w:val="nil"/>
            </w:tcBorders>
            <w:shd w:val="clear" w:color="000000" w:fill="FFFFFF"/>
            <w:noWrap/>
            <w:vAlign w:val="bottom"/>
            <w:hideMark/>
          </w:tcPr>
          <w:p w14:paraId="0739365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8E6EDA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0E37895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w:t>
            </w:r>
          </w:p>
        </w:tc>
        <w:tc>
          <w:tcPr>
            <w:tcW w:w="497" w:type="dxa"/>
            <w:tcBorders>
              <w:top w:val="nil"/>
              <w:left w:val="nil"/>
              <w:bottom w:val="nil"/>
              <w:right w:val="nil"/>
            </w:tcBorders>
            <w:shd w:val="clear" w:color="000000" w:fill="FFFFFF"/>
            <w:noWrap/>
            <w:vAlign w:val="bottom"/>
            <w:hideMark/>
          </w:tcPr>
          <w:p w14:paraId="039CA38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2B39379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6</w:t>
            </w:r>
          </w:p>
        </w:tc>
        <w:tc>
          <w:tcPr>
            <w:tcW w:w="497" w:type="dxa"/>
            <w:tcBorders>
              <w:top w:val="nil"/>
              <w:left w:val="nil"/>
              <w:bottom w:val="nil"/>
              <w:right w:val="nil"/>
            </w:tcBorders>
            <w:shd w:val="clear" w:color="000000" w:fill="FFFFFF"/>
            <w:noWrap/>
            <w:vAlign w:val="bottom"/>
            <w:hideMark/>
          </w:tcPr>
          <w:p w14:paraId="4D17AB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0</w:t>
            </w:r>
          </w:p>
        </w:tc>
        <w:tc>
          <w:tcPr>
            <w:tcW w:w="351" w:type="dxa"/>
            <w:tcBorders>
              <w:top w:val="nil"/>
              <w:left w:val="nil"/>
              <w:bottom w:val="nil"/>
              <w:right w:val="nil"/>
            </w:tcBorders>
            <w:shd w:val="clear" w:color="000000" w:fill="FFFFFF"/>
            <w:noWrap/>
            <w:vAlign w:val="bottom"/>
            <w:hideMark/>
          </w:tcPr>
          <w:p w14:paraId="201EE87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CC82B6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06365EB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6EDC912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1EBA97D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7</w:t>
            </w:r>
          </w:p>
        </w:tc>
        <w:tc>
          <w:tcPr>
            <w:tcW w:w="497" w:type="dxa"/>
            <w:tcBorders>
              <w:top w:val="nil"/>
              <w:left w:val="nil"/>
              <w:bottom w:val="nil"/>
              <w:right w:val="nil"/>
            </w:tcBorders>
            <w:shd w:val="clear" w:color="000000" w:fill="FFFFFF"/>
            <w:noWrap/>
            <w:vAlign w:val="bottom"/>
            <w:hideMark/>
          </w:tcPr>
          <w:p w14:paraId="775FA59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r>
      <w:tr w:rsidR="00E1298C" w:rsidRPr="00FD3202" w14:paraId="4F670224"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4EC8791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7BDB6B08" w14:textId="77777777" w:rsidR="00E1298C" w:rsidRPr="00FD3202" w:rsidRDefault="00E1298C" w:rsidP="00E1298C">
            <w:pPr>
              <w:spacing w:after="0" w:line="240" w:lineRule="auto"/>
              <w:jc w:val="left"/>
              <w:rPr>
                <w:rFonts w:eastAsia="Times New Roman" w:cs="Times New Roman"/>
                <w:i/>
                <w:iCs/>
                <w:color w:val="000000"/>
                <w:kern w:val="0"/>
                <w:sz w:val="20"/>
                <w:szCs w:val="20"/>
                <w:lang w:val="en-GB" w:eastAsia="nl-BE"/>
                <w14:ligatures w14:val="none"/>
              </w:rPr>
            </w:pPr>
            <w:r w:rsidRPr="00FD3202">
              <w:rPr>
                <w:rFonts w:eastAsia="Times New Roman" w:cs="Times New Roman"/>
                <w:i/>
                <w:iCs/>
                <w:color w:val="000000"/>
                <w:kern w:val="0"/>
                <w:sz w:val="20"/>
                <w:szCs w:val="20"/>
                <w:lang w:val="en-GB" w:eastAsia="nl-BE"/>
                <w14:ligatures w14:val="none"/>
              </w:rPr>
              <w:t>Bathysaurus mollis</w:t>
            </w:r>
          </w:p>
        </w:tc>
        <w:tc>
          <w:tcPr>
            <w:tcW w:w="587" w:type="dxa"/>
            <w:tcBorders>
              <w:top w:val="nil"/>
              <w:left w:val="nil"/>
              <w:bottom w:val="nil"/>
              <w:right w:val="nil"/>
            </w:tcBorders>
            <w:shd w:val="clear" w:color="000000" w:fill="FFFFFF"/>
            <w:noWrap/>
            <w:vAlign w:val="bottom"/>
            <w:hideMark/>
          </w:tcPr>
          <w:p w14:paraId="2BA60AC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BF7DA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E89C77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6B52C2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F6C39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5EA837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0C240D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73DBB5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648C68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0F525A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7B22DC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992979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7CE439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F02BEA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758261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BBA271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F7A2B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CE72D7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BC8713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3AB56E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F32415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601D43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0F37168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0205F495"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3DCA108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0BE8984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Coryphaenoides</w:t>
            </w:r>
          </w:p>
        </w:tc>
        <w:tc>
          <w:tcPr>
            <w:tcW w:w="587" w:type="dxa"/>
            <w:tcBorders>
              <w:top w:val="nil"/>
              <w:left w:val="nil"/>
              <w:bottom w:val="nil"/>
              <w:right w:val="nil"/>
            </w:tcBorders>
            <w:shd w:val="clear" w:color="000000" w:fill="FFFFFF"/>
            <w:noWrap/>
            <w:vAlign w:val="bottom"/>
            <w:hideMark/>
          </w:tcPr>
          <w:p w14:paraId="7527C7F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22E601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182814D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4B52D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5B121B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376834A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3B931E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2BC441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B8CB94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10AE0A2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FC9519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351" w:type="dxa"/>
            <w:tcBorders>
              <w:top w:val="nil"/>
              <w:left w:val="nil"/>
              <w:bottom w:val="nil"/>
              <w:right w:val="nil"/>
            </w:tcBorders>
            <w:shd w:val="clear" w:color="000000" w:fill="FFFFFF"/>
            <w:noWrap/>
            <w:vAlign w:val="bottom"/>
            <w:hideMark/>
          </w:tcPr>
          <w:p w14:paraId="694AECC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A69BA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5285D8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8996E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141FE6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BC969A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6</w:t>
            </w:r>
          </w:p>
        </w:tc>
        <w:tc>
          <w:tcPr>
            <w:tcW w:w="351" w:type="dxa"/>
            <w:tcBorders>
              <w:top w:val="nil"/>
              <w:left w:val="nil"/>
              <w:bottom w:val="nil"/>
              <w:right w:val="nil"/>
            </w:tcBorders>
            <w:shd w:val="clear" w:color="000000" w:fill="FFFFFF"/>
            <w:noWrap/>
            <w:vAlign w:val="bottom"/>
            <w:hideMark/>
          </w:tcPr>
          <w:p w14:paraId="48E6A9A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406FC7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2B0FBBF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15ABCE8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7B1FB17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09E71B1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69C0C4D0"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39849B5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2F48670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Ipnops mtp</w:t>
            </w:r>
          </w:p>
        </w:tc>
        <w:tc>
          <w:tcPr>
            <w:tcW w:w="587" w:type="dxa"/>
            <w:tcBorders>
              <w:top w:val="nil"/>
              <w:left w:val="nil"/>
              <w:bottom w:val="nil"/>
              <w:right w:val="nil"/>
            </w:tcBorders>
            <w:shd w:val="clear" w:color="000000" w:fill="FFFFFF"/>
            <w:noWrap/>
            <w:vAlign w:val="bottom"/>
            <w:hideMark/>
          </w:tcPr>
          <w:p w14:paraId="07A60D4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085929E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FAA329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1F641F0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F081F2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559FBE1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6C4C1E3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3F2F339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0DAF00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3A3679D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6EDAD6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351" w:type="dxa"/>
            <w:tcBorders>
              <w:top w:val="nil"/>
              <w:left w:val="nil"/>
              <w:bottom w:val="nil"/>
              <w:right w:val="nil"/>
            </w:tcBorders>
            <w:shd w:val="clear" w:color="000000" w:fill="FFFFFF"/>
            <w:noWrap/>
            <w:vAlign w:val="bottom"/>
            <w:hideMark/>
          </w:tcPr>
          <w:p w14:paraId="7723643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3C8C3F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681190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w:t>
            </w:r>
          </w:p>
        </w:tc>
        <w:tc>
          <w:tcPr>
            <w:tcW w:w="497" w:type="dxa"/>
            <w:tcBorders>
              <w:top w:val="nil"/>
              <w:left w:val="nil"/>
              <w:bottom w:val="nil"/>
              <w:right w:val="nil"/>
            </w:tcBorders>
            <w:shd w:val="clear" w:color="000000" w:fill="FFFFFF"/>
            <w:noWrap/>
            <w:vAlign w:val="bottom"/>
            <w:hideMark/>
          </w:tcPr>
          <w:p w14:paraId="04F28E0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68403F0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6</w:t>
            </w:r>
          </w:p>
        </w:tc>
        <w:tc>
          <w:tcPr>
            <w:tcW w:w="497" w:type="dxa"/>
            <w:tcBorders>
              <w:top w:val="nil"/>
              <w:left w:val="nil"/>
              <w:bottom w:val="nil"/>
              <w:right w:val="nil"/>
            </w:tcBorders>
            <w:shd w:val="clear" w:color="000000" w:fill="FFFFFF"/>
            <w:noWrap/>
            <w:vAlign w:val="bottom"/>
            <w:hideMark/>
          </w:tcPr>
          <w:p w14:paraId="03BF7D4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8</w:t>
            </w:r>
          </w:p>
        </w:tc>
        <w:tc>
          <w:tcPr>
            <w:tcW w:w="351" w:type="dxa"/>
            <w:tcBorders>
              <w:top w:val="nil"/>
              <w:left w:val="nil"/>
              <w:bottom w:val="nil"/>
              <w:right w:val="nil"/>
            </w:tcBorders>
            <w:shd w:val="clear" w:color="000000" w:fill="FFFFFF"/>
            <w:noWrap/>
            <w:vAlign w:val="bottom"/>
            <w:hideMark/>
          </w:tcPr>
          <w:p w14:paraId="64362FC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DD3284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8BDF15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9E112A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A95DF1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29C85A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76192ABF"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234B5BA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1D079AF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Ophidiidae</w:t>
            </w:r>
          </w:p>
        </w:tc>
        <w:tc>
          <w:tcPr>
            <w:tcW w:w="587" w:type="dxa"/>
            <w:tcBorders>
              <w:top w:val="nil"/>
              <w:left w:val="nil"/>
              <w:bottom w:val="nil"/>
              <w:right w:val="nil"/>
            </w:tcBorders>
            <w:shd w:val="clear" w:color="000000" w:fill="FFFFFF"/>
            <w:noWrap/>
            <w:vAlign w:val="bottom"/>
            <w:hideMark/>
          </w:tcPr>
          <w:p w14:paraId="47D1B1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29DFF4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257146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31B72D9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B5D59E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274E5DB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046DFFD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AFB893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ECC7EE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62CBE3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D8AA95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B8F222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D1E312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A513A5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9377E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0ECD61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8DE818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B1D03D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32863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5F8F91B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1D6AA1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347470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07CFD9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28CDFFC0"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3E89D7A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4921E0E1" w14:textId="07D8DF82"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Osteichthyes</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33BCE3B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078C4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411F84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206F9DF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50C714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961F15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D74033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6AB93B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F4ECBA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2CE820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023B1F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546F905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70085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9FE7B0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2C293C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DAD44F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B3C811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6</w:t>
            </w:r>
          </w:p>
        </w:tc>
        <w:tc>
          <w:tcPr>
            <w:tcW w:w="351" w:type="dxa"/>
            <w:tcBorders>
              <w:top w:val="nil"/>
              <w:left w:val="nil"/>
              <w:bottom w:val="nil"/>
              <w:right w:val="nil"/>
            </w:tcBorders>
            <w:shd w:val="clear" w:color="000000" w:fill="FFFFFF"/>
            <w:noWrap/>
            <w:vAlign w:val="bottom"/>
            <w:hideMark/>
          </w:tcPr>
          <w:p w14:paraId="1B32224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6D5906F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B6CBBB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5697BA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AB95CE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42EF73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r>
      <w:tr w:rsidR="00E1298C" w:rsidRPr="00FD3202" w14:paraId="4718B67A"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01D9204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Other_Anthozoa</w:t>
            </w:r>
          </w:p>
        </w:tc>
        <w:tc>
          <w:tcPr>
            <w:tcW w:w="587" w:type="dxa"/>
            <w:tcBorders>
              <w:top w:val="nil"/>
              <w:left w:val="nil"/>
              <w:bottom w:val="nil"/>
              <w:right w:val="nil"/>
            </w:tcBorders>
            <w:shd w:val="clear" w:color="000000" w:fill="FFFFFF"/>
            <w:noWrap/>
            <w:vAlign w:val="bottom"/>
            <w:hideMark/>
          </w:tcPr>
          <w:p w14:paraId="01B7E7C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0742DE8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2B5F1AA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A8F684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6AA08F6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2CAB8A2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BDF415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EDBBF7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F4E006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E72D2D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60ECD3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20E33AF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8596E2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29E4450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353A175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09DEB4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557BCA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1EC9BB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D1FC2C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67F542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DCD626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B4495E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138B23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2D3F91D2"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1A1D346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Other_Cnidaria</w:t>
            </w:r>
          </w:p>
        </w:tc>
        <w:tc>
          <w:tcPr>
            <w:tcW w:w="587" w:type="dxa"/>
            <w:tcBorders>
              <w:top w:val="nil"/>
              <w:left w:val="nil"/>
              <w:bottom w:val="nil"/>
              <w:right w:val="nil"/>
            </w:tcBorders>
            <w:shd w:val="clear" w:color="000000" w:fill="FFFFFF"/>
            <w:noWrap/>
            <w:vAlign w:val="bottom"/>
            <w:hideMark/>
          </w:tcPr>
          <w:p w14:paraId="6D6FEAD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992413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ADD549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8021A5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3B84E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0AC0DC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1398C4F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6C7EF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F3F943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5255DA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58632B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8559EE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7BD013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8E589C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8E28FF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6BA1BA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1CC3812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133D8FF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BC849A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DBD4BA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20B246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081214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4E62C5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40E8B112"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7AC9F010" w14:textId="073CA2B9"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Pennatulace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300BA0A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91F16D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8BBE6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B8130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6292A9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452BAF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74DA873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E8236B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47B41A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791D49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09699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C87BC6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E53161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483D21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020873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AF10DC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CAB0E6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954170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A04355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E7E531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F46A48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742181B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47B153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5B6864F5"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39DDE93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Scyphozoa</w:t>
            </w:r>
          </w:p>
        </w:tc>
        <w:tc>
          <w:tcPr>
            <w:tcW w:w="587" w:type="dxa"/>
            <w:tcBorders>
              <w:top w:val="nil"/>
              <w:left w:val="nil"/>
              <w:bottom w:val="nil"/>
              <w:right w:val="nil"/>
            </w:tcBorders>
            <w:shd w:val="clear" w:color="000000" w:fill="FFFFFF"/>
            <w:noWrap/>
            <w:vAlign w:val="bottom"/>
            <w:hideMark/>
          </w:tcPr>
          <w:p w14:paraId="1147B4A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6E91DF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382F5D4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C1A50C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898951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09B734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26A3782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844B9C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F97995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5E2E2E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C28275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3B790F0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E41D5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EB9F91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F9690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E3606D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9B2187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06242D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4AAD3E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88FF55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5C3400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2E7D16D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FE1904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61CD1843"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4EF5E63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4A8CC1D0" w14:textId="77777777" w:rsidR="00E1298C" w:rsidRPr="00FD3202" w:rsidRDefault="00E1298C" w:rsidP="00E1298C">
            <w:pPr>
              <w:spacing w:after="0" w:line="240" w:lineRule="auto"/>
              <w:jc w:val="left"/>
              <w:rPr>
                <w:rFonts w:eastAsia="Times New Roman" w:cs="Times New Roman"/>
                <w:i/>
                <w:iCs/>
                <w:color w:val="000000"/>
                <w:kern w:val="0"/>
                <w:sz w:val="20"/>
                <w:szCs w:val="20"/>
                <w:lang w:val="en-GB" w:eastAsia="nl-BE"/>
                <w14:ligatures w14:val="none"/>
              </w:rPr>
            </w:pPr>
            <w:r w:rsidRPr="00FD3202">
              <w:rPr>
                <w:rFonts w:eastAsia="Times New Roman" w:cs="Times New Roman"/>
                <w:i/>
                <w:iCs/>
                <w:color w:val="000000"/>
                <w:kern w:val="0"/>
                <w:sz w:val="20"/>
                <w:szCs w:val="20"/>
                <w:lang w:val="en-GB" w:eastAsia="nl-BE"/>
                <w14:ligatures w14:val="none"/>
              </w:rPr>
              <w:t>Periphylla periphylla</w:t>
            </w:r>
          </w:p>
        </w:tc>
        <w:tc>
          <w:tcPr>
            <w:tcW w:w="587" w:type="dxa"/>
            <w:tcBorders>
              <w:top w:val="nil"/>
              <w:left w:val="nil"/>
              <w:bottom w:val="nil"/>
              <w:right w:val="nil"/>
            </w:tcBorders>
            <w:shd w:val="clear" w:color="000000" w:fill="FFFFFF"/>
            <w:noWrap/>
            <w:vAlign w:val="bottom"/>
            <w:hideMark/>
          </w:tcPr>
          <w:p w14:paraId="14F4248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529177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4762FA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510255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77643F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F1B2DA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00B268D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76C8A3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9FF743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81945A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C9301F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EBE83A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DCE206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7BDA4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158B18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29E4A2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D906F8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2914277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53B301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AB0A1B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539E97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49BF36B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7A3610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2892B92A"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1428A553" w14:textId="1E73308D"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Polychaet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765B129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60</w:t>
            </w:r>
          </w:p>
        </w:tc>
        <w:tc>
          <w:tcPr>
            <w:tcW w:w="586" w:type="dxa"/>
            <w:tcBorders>
              <w:top w:val="nil"/>
              <w:left w:val="nil"/>
              <w:bottom w:val="nil"/>
              <w:right w:val="nil"/>
            </w:tcBorders>
            <w:shd w:val="clear" w:color="000000" w:fill="FFFFFF"/>
            <w:noWrap/>
            <w:vAlign w:val="bottom"/>
            <w:hideMark/>
          </w:tcPr>
          <w:p w14:paraId="1EE599A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7</w:t>
            </w:r>
          </w:p>
        </w:tc>
        <w:tc>
          <w:tcPr>
            <w:tcW w:w="586" w:type="dxa"/>
            <w:tcBorders>
              <w:top w:val="nil"/>
              <w:left w:val="nil"/>
              <w:bottom w:val="nil"/>
              <w:right w:val="nil"/>
            </w:tcBorders>
            <w:shd w:val="clear" w:color="000000" w:fill="FFFFFF"/>
            <w:noWrap/>
            <w:vAlign w:val="bottom"/>
            <w:hideMark/>
          </w:tcPr>
          <w:p w14:paraId="6944714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4</w:t>
            </w:r>
          </w:p>
        </w:tc>
        <w:tc>
          <w:tcPr>
            <w:tcW w:w="586" w:type="dxa"/>
            <w:tcBorders>
              <w:top w:val="nil"/>
              <w:left w:val="nil"/>
              <w:bottom w:val="nil"/>
              <w:right w:val="nil"/>
            </w:tcBorders>
            <w:shd w:val="clear" w:color="000000" w:fill="FFFFFF"/>
            <w:noWrap/>
            <w:vAlign w:val="bottom"/>
            <w:hideMark/>
          </w:tcPr>
          <w:p w14:paraId="01BBD52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0</w:t>
            </w:r>
          </w:p>
        </w:tc>
        <w:tc>
          <w:tcPr>
            <w:tcW w:w="586" w:type="dxa"/>
            <w:tcBorders>
              <w:top w:val="nil"/>
              <w:left w:val="nil"/>
              <w:bottom w:val="nil"/>
              <w:right w:val="nil"/>
            </w:tcBorders>
            <w:shd w:val="clear" w:color="000000" w:fill="FFFFFF"/>
            <w:noWrap/>
            <w:vAlign w:val="bottom"/>
            <w:hideMark/>
          </w:tcPr>
          <w:p w14:paraId="1DECA01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67</w:t>
            </w:r>
          </w:p>
        </w:tc>
        <w:tc>
          <w:tcPr>
            <w:tcW w:w="351" w:type="dxa"/>
            <w:tcBorders>
              <w:top w:val="nil"/>
              <w:left w:val="nil"/>
              <w:bottom w:val="nil"/>
              <w:right w:val="nil"/>
            </w:tcBorders>
            <w:shd w:val="clear" w:color="000000" w:fill="FFFFFF"/>
            <w:noWrap/>
            <w:vAlign w:val="bottom"/>
            <w:hideMark/>
          </w:tcPr>
          <w:p w14:paraId="19C58BC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4A90862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5780BE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96D15B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8E749A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C005CC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351" w:type="dxa"/>
            <w:tcBorders>
              <w:top w:val="nil"/>
              <w:left w:val="nil"/>
              <w:bottom w:val="nil"/>
              <w:right w:val="nil"/>
            </w:tcBorders>
            <w:shd w:val="clear" w:color="000000" w:fill="FFFFFF"/>
            <w:noWrap/>
            <w:vAlign w:val="bottom"/>
            <w:hideMark/>
          </w:tcPr>
          <w:p w14:paraId="54F466C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F18DA3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1</w:t>
            </w:r>
          </w:p>
        </w:tc>
        <w:tc>
          <w:tcPr>
            <w:tcW w:w="497" w:type="dxa"/>
            <w:tcBorders>
              <w:top w:val="nil"/>
              <w:left w:val="nil"/>
              <w:bottom w:val="nil"/>
              <w:right w:val="nil"/>
            </w:tcBorders>
            <w:shd w:val="clear" w:color="000000" w:fill="FFFFFF"/>
            <w:noWrap/>
            <w:vAlign w:val="bottom"/>
            <w:hideMark/>
          </w:tcPr>
          <w:p w14:paraId="3778EAC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w:t>
            </w:r>
          </w:p>
        </w:tc>
        <w:tc>
          <w:tcPr>
            <w:tcW w:w="497" w:type="dxa"/>
            <w:tcBorders>
              <w:top w:val="nil"/>
              <w:left w:val="nil"/>
              <w:bottom w:val="nil"/>
              <w:right w:val="nil"/>
            </w:tcBorders>
            <w:shd w:val="clear" w:color="000000" w:fill="FFFFFF"/>
            <w:noWrap/>
            <w:vAlign w:val="bottom"/>
            <w:hideMark/>
          </w:tcPr>
          <w:p w14:paraId="34D3392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65</w:t>
            </w:r>
          </w:p>
        </w:tc>
        <w:tc>
          <w:tcPr>
            <w:tcW w:w="497" w:type="dxa"/>
            <w:tcBorders>
              <w:top w:val="nil"/>
              <w:left w:val="nil"/>
              <w:bottom w:val="nil"/>
              <w:right w:val="nil"/>
            </w:tcBorders>
            <w:shd w:val="clear" w:color="000000" w:fill="FFFFFF"/>
            <w:noWrap/>
            <w:vAlign w:val="bottom"/>
            <w:hideMark/>
          </w:tcPr>
          <w:p w14:paraId="264509E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2</w:t>
            </w:r>
          </w:p>
        </w:tc>
        <w:tc>
          <w:tcPr>
            <w:tcW w:w="497" w:type="dxa"/>
            <w:tcBorders>
              <w:top w:val="nil"/>
              <w:left w:val="nil"/>
              <w:bottom w:val="nil"/>
              <w:right w:val="nil"/>
            </w:tcBorders>
            <w:shd w:val="clear" w:color="000000" w:fill="FFFFFF"/>
            <w:noWrap/>
            <w:vAlign w:val="bottom"/>
            <w:hideMark/>
          </w:tcPr>
          <w:p w14:paraId="4199B03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02</w:t>
            </w:r>
          </w:p>
        </w:tc>
        <w:tc>
          <w:tcPr>
            <w:tcW w:w="351" w:type="dxa"/>
            <w:tcBorders>
              <w:top w:val="nil"/>
              <w:left w:val="nil"/>
              <w:bottom w:val="nil"/>
              <w:right w:val="nil"/>
            </w:tcBorders>
            <w:shd w:val="clear" w:color="000000" w:fill="FFFFFF"/>
            <w:noWrap/>
            <w:vAlign w:val="bottom"/>
            <w:hideMark/>
          </w:tcPr>
          <w:p w14:paraId="400B25B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6B3E77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w:t>
            </w:r>
          </w:p>
        </w:tc>
        <w:tc>
          <w:tcPr>
            <w:tcW w:w="497" w:type="dxa"/>
            <w:tcBorders>
              <w:top w:val="nil"/>
              <w:left w:val="nil"/>
              <w:bottom w:val="nil"/>
              <w:right w:val="nil"/>
            </w:tcBorders>
            <w:shd w:val="clear" w:color="000000" w:fill="FFFFFF"/>
            <w:noWrap/>
            <w:vAlign w:val="bottom"/>
            <w:hideMark/>
          </w:tcPr>
          <w:p w14:paraId="3EC3298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3</w:t>
            </w:r>
          </w:p>
        </w:tc>
        <w:tc>
          <w:tcPr>
            <w:tcW w:w="497" w:type="dxa"/>
            <w:tcBorders>
              <w:top w:val="nil"/>
              <w:left w:val="nil"/>
              <w:bottom w:val="nil"/>
              <w:right w:val="nil"/>
            </w:tcBorders>
            <w:shd w:val="clear" w:color="000000" w:fill="FFFFFF"/>
            <w:noWrap/>
            <w:vAlign w:val="bottom"/>
            <w:hideMark/>
          </w:tcPr>
          <w:p w14:paraId="601CF87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5</w:t>
            </w:r>
          </w:p>
        </w:tc>
        <w:tc>
          <w:tcPr>
            <w:tcW w:w="497" w:type="dxa"/>
            <w:tcBorders>
              <w:top w:val="nil"/>
              <w:left w:val="nil"/>
              <w:bottom w:val="nil"/>
              <w:right w:val="nil"/>
            </w:tcBorders>
            <w:shd w:val="clear" w:color="000000" w:fill="FFFFFF"/>
            <w:noWrap/>
            <w:vAlign w:val="bottom"/>
            <w:hideMark/>
          </w:tcPr>
          <w:p w14:paraId="5274873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6</w:t>
            </w:r>
          </w:p>
        </w:tc>
        <w:tc>
          <w:tcPr>
            <w:tcW w:w="497" w:type="dxa"/>
            <w:tcBorders>
              <w:top w:val="nil"/>
              <w:left w:val="nil"/>
              <w:bottom w:val="nil"/>
              <w:right w:val="nil"/>
            </w:tcBorders>
            <w:shd w:val="clear" w:color="000000" w:fill="FFFFFF"/>
            <w:noWrap/>
            <w:vAlign w:val="bottom"/>
            <w:hideMark/>
          </w:tcPr>
          <w:p w14:paraId="5B74BD6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7</w:t>
            </w:r>
          </w:p>
        </w:tc>
      </w:tr>
      <w:tr w:rsidR="00E1298C" w:rsidRPr="00FD3202" w14:paraId="5DD7F1DC"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1FD6423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Porifera</w:t>
            </w:r>
          </w:p>
        </w:tc>
        <w:tc>
          <w:tcPr>
            <w:tcW w:w="587" w:type="dxa"/>
            <w:tcBorders>
              <w:top w:val="nil"/>
              <w:left w:val="nil"/>
              <w:bottom w:val="nil"/>
              <w:right w:val="nil"/>
            </w:tcBorders>
            <w:shd w:val="clear" w:color="000000" w:fill="FFFFFF"/>
            <w:noWrap/>
            <w:vAlign w:val="bottom"/>
            <w:hideMark/>
          </w:tcPr>
          <w:p w14:paraId="79B64C0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68</w:t>
            </w:r>
          </w:p>
        </w:tc>
        <w:tc>
          <w:tcPr>
            <w:tcW w:w="586" w:type="dxa"/>
            <w:tcBorders>
              <w:top w:val="nil"/>
              <w:left w:val="nil"/>
              <w:bottom w:val="nil"/>
              <w:right w:val="nil"/>
            </w:tcBorders>
            <w:shd w:val="clear" w:color="000000" w:fill="FFFFFF"/>
            <w:noWrap/>
            <w:vAlign w:val="bottom"/>
            <w:hideMark/>
          </w:tcPr>
          <w:p w14:paraId="618ECC6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3</w:t>
            </w:r>
          </w:p>
        </w:tc>
        <w:tc>
          <w:tcPr>
            <w:tcW w:w="586" w:type="dxa"/>
            <w:tcBorders>
              <w:top w:val="nil"/>
              <w:left w:val="nil"/>
              <w:bottom w:val="nil"/>
              <w:right w:val="nil"/>
            </w:tcBorders>
            <w:shd w:val="clear" w:color="000000" w:fill="FFFFFF"/>
            <w:noWrap/>
            <w:vAlign w:val="bottom"/>
            <w:hideMark/>
          </w:tcPr>
          <w:p w14:paraId="3E43958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0</w:t>
            </w:r>
          </w:p>
        </w:tc>
        <w:tc>
          <w:tcPr>
            <w:tcW w:w="586" w:type="dxa"/>
            <w:tcBorders>
              <w:top w:val="nil"/>
              <w:left w:val="nil"/>
              <w:bottom w:val="nil"/>
              <w:right w:val="nil"/>
            </w:tcBorders>
            <w:shd w:val="clear" w:color="000000" w:fill="FFFFFF"/>
            <w:noWrap/>
            <w:vAlign w:val="bottom"/>
            <w:hideMark/>
          </w:tcPr>
          <w:p w14:paraId="41CD4D2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C152EC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351" w:type="dxa"/>
            <w:tcBorders>
              <w:top w:val="nil"/>
              <w:left w:val="nil"/>
              <w:bottom w:val="nil"/>
              <w:right w:val="nil"/>
            </w:tcBorders>
            <w:shd w:val="clear" w:color="000000" w:fill="FFFFFF"/>
            <w:noWrap/>
            <w:vAlign w:val="bottom"/>
            <w:hideMark/>
          </w:tcPr>
          <w:p w14:paraId="53B053D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2E8C7CB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7</w:t>
            </w:r>
          </w:p>
        </w:tc>
        <w:tc>
          <w:tcPr>
            <w:tcW w:w="497" w:type="dxa"/>
            <w:tcBorders>
              <w:top w:val="nil"/>
              <w:left w:val="nil"/>
              <w:bottom w:val="nil"/>
              <w:right w:val="nil"/>
            </w:tcBorders>
            <w:shd w:val="clear" w:color="000000" w:fill="FFFFFF"/>
            <w:noWrap/>
            <w:vAlign w:val="bottom"/>
            <w:hideMark/>
          </w:tcPr>
          <w:p w14:paraId="5E99B27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497" w:type="dxa"/>
            <w:tcBorders>
              <w:top w:val="nil"/>
              <w:left w:val="nil"/>
              <w:bottom w:val="nil"/>
              <w:right w:val="nil"/>
            </w:tcBorders>
            <w:shd w:val="clear" w:color="000000" w:fill="FFFFFF"/>
            <w:noWrap/>
            <w:vAlign w:val="bottom"/>
            <w:hideMark/>
          </w:tcPr>
          <w:p w14:paraId="495FDF8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w:t>
            </w:r>
          </w:p>
        </w:tc>
        <w:tc>
          <w:tcPr>
            <w:tcW w:w="497" w:type="dxa"/>
            <w:tcBorders>
              <w:top w:val="nil"/>
              <w:left w:val="nil"/>
              <w:bottom w:val="nil"/>
              <w:right w:val="nil"/>
            </w:tcBorders>
            <w:shd w:val="clear" w:color="000000" w:fill="FFFFFF"/>
            <w:noWrap/>
            <w:vAlign w:val="bottom"/>
            <w:hideMark/>
          </w:tcPr>
          <w:p w14:paraId="7E0F6AF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7</w:t>
            </w:r>
          </w:p>
        </w:tc>
        <w:tc>
          <w:tcPr>
            <w:tcW w:w="497" w:type="dxa"/>
            <w:tcBorders>
              <w:top w:val="nil"/>
              <w:left w:val="nil"/>
              <w:bottom w:val="nil"/>
              <w:right w:val="nil"/>
            </w:tcBorders>
            <w:shd w:val="clear" w:color="000000" w:fill="FFFFFF"/>
            <w:noWrap/>
            <w:vAlign w:val="bottom"/>
            <w:hideMark/>
          </w:tcPr>
          <w:p w14:paraId="3087DB5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13</w:t>
            </w:r>
          </w:p>
        </w:tc>
        <w:tc>
          <w:tcPr>
            <w:tcW w:w="351" w:type="dxa"/>
            <w:tcBorders>
              <w:top w:val="nil"/>
              <w:left w:val="nil"/>
              <w:bottom w:val="nil"/>
              <w:right w:val="nil"/>
            </w:tcBorders>
            <w:shd w:val="clear" w:color="000000" w:fill="FFFFFF"/>
            <w:noWrap/>
            <w:vAlign w:val="bottom"/>
            <w:hideMark/>
          </w:tcPr>
          <w:p w14:paraId="66F6E02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80193C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4</w:t>
            </w:r>
          </w:p>
        </w:tc>
        <w:tc>
          <w:tcPr>
            <w:tcW w:w="497" w:type="dxa"/>
            <w:tcBorders>
              <w:top w:val="nil"/>
              <w:left w:val="nil"/>
              <w:bottom w:val="nil"/>
              <w:right w:val="nil"/>
            </w:tcBorders>
            <w:shd w:val="clear" w:color="000000" w:fill="FFFFFF"/>
            <w:noWrap/>
            <w:vAlign w:val="bottom"/>
            <w:hideMark/>
          </w:tcPr>
          <w:p w14:paraId="5F8E225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6</w:t>
            </w:r>
          </w:p>
        </w:tc>
        <w:tc>
          <w:tcPr>
            <w:tcW w:w="497" w:type="dxa"/>
            <w:tcBorders>
              <w:top w:val="nil"/>
              <w:left w:val="nil"/>
              <w:bottom w:val="nil"/>
              <w:right w:val="nil"/>
            </w:tcBorders>
            <w:shd w:val="clear" w:color="000000" w:fill="FFFFFF"/>
            <w:noWrap/>
            <w:vAlign w:val="bottom"/>
            <w:hideMark/>
          </w:tcPr>
          <w:p w14:paraId="6AC730A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1</w:t>
            </w:r>
          </w:p>
        </w:tc>
        <w:tc>
          <w:tcPr>
            <w:tcW w:w="497" w:type="dxa"/>
            <w:tcBorders>
              <w:top w:val="nil"/>
              <w:left w:val="nil"/>
              <w:bottom w:val="nil"/>
              <w:right w:val="nil"/>
            </w:tcBorders>
            <w:shd w:val="clear" w:color="000000" w:fill="FFFFFF"/>
            <w:noWrap/>
            <w:vAlign w:val="bottom"/>
            <w:hideMark/>
          </w:tcPr>
          <w:p w14:paraId="76A33FF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3</w:t>
            </w:r>
          </w:p>
        </w:tc>
        <w:tc>
          <w:tcPr>
            <w:tcW w:w="497" w:type="dxa"/>
            <w:tcBorders>
              <w:top w:val="nil"/>
              <w:left w:val="nil"/>
              <w:bottom w:val="nil"/>
              <w:right w:val="nil"/>
            </w:tcBorders>
            <w:shd w:val="clear" w:color="000000" w:fill="FFFFFF"/>
            <w:noWrap/>
            <w:vAlign w:val="bottom"/>
            <w:hideMark/>
          </w:tcPr>
          <w:p w14:paraId="6FDA3FA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0</w:t>
            </w:r>
          </w:p>
        </w:tc>
        <w:tc>
          <w:tcPr>
            <w:tcW w:w="351" w:type="dxa"/>
            <w:tcBorders>
              <w:top w:val="nil"/>
              <w:left w:val="nil"/>
              <w:bottom w:val="nil"/>
              <w:right w:val="nil"/>
            </w:tcBorders>
            <w:shd w:val="clear" w:color="000000" w:fill="FFFFFF"/>
            <w:noWrap/>
            <w:vAlign w:val="bottom"/>
            <w:hideMark/>
          </w:tcPr>
          <w:p w14:paraId="22C8977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466F00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5</w:t>
            </w:r>
          </w:p>
        </w:tc>
        <w:tc>
          <w:tcPr>
            <w:tcW w:w="497" w:type="dxa"/>
            <w:tcBorders>
              <w:top w:val="nil"/>
              <w:left w:val="nil"/>
              <w:bottom w:val="nil"/>
              <w:right w:val="nil"/>
            </w:tcBorders>
            <w:shd w:val="clear" w:color="000000" w:fill="FFFFFF"/>
            <w:noWrap/>
            <w:vAlign w:val="bottom"/>
            <w:hideMark/>
          </w:tcPr>
          <w:p w14:paraId="7C12B01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0</w:t>
            </w:r>
          </w:p>
        </w:tc>
        <w:tc>
          <w:tcPr>
            <w:tcW w:w="497" w:type="dxa"/>
            <w:tcBorders>
              <w:top w:val="nil"/>
              <w:left w:val="nil"/>
              <w:bottom w:val="nil"/>
              <w:right w:val="nil"/>
            </w:tcBorders>
            <w:shd w:val="clear" w:color="000000" w:fill="FFFFFF"/>
            <w:noWrap/>
            <w:vAlign w:val="bottom"/>
            <w:hideMark/>
          </w:tcPr>
          <w:p w14:paraId="73FACFC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1</w:t>
            </w:r>
          </w:p>
        </w:tc>
        <w:tc>
          <w:tcPr>
            <w:tcW w:w="497" w:type="dxa"/>
            <w:tcBorders>
              <w:top w:val="nil"/>
              <w:left w:val="nil"/>
              <w:bottom w:val="nil"/>
              <w:right w:val="nil"/>
            </w:tcBorders>
            <w:shd w:val="clear" w:color="000000" w:fill="FFFFFF"/>
            <w:noWrap/>
            <w:vAlign w:val="bottom"/>
            <w:hideMark/>
          </w:tcPr>
          <w:p w14:paraId="7802DD2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7</w:t>
            </w:r>
          </w:p>
        </w:tc>
        <w:tc>
          <w:tcPr>
            <w:tcW w:w="497" w:type="dxa"/>
            <w:tcBorders>
              <w:top w:val="nil"/>
              <w:left w:val="nil"/>
              <w:bottom w:val="nil"/>
              <w:right w:val="nil"/>
            </w:tcBorders>
            <w:shd w:val="clear" w:color="000000" w:fill="FFFFFF"/>
            <w:noWrap/>
            <w:vAlign w:val="bottom"/>
            <w:hideMark/>
          </w:tcPr>
          <w:p w14:paraId="20EA76B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5</w:t>
            </w:r>
          </w:p>
        </w:tc>
      </w:tr>
      <w:tr w:rsidR="00E1298C" w:rsidRPr="00FD3202" w14:paraId="6BF8A346"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4066806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3758D67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Chonelasma</w:t>
            </w:r>
          </w:p>
        </w:tc>
        <w:tc>
          <w:tcPr>
            <w:tcW w:w="587" w:type="dxa"/>
            <w:tcBorders>
              <w:top w:val="nil"/>
              <w:left w:val="nil"/>
              <w:bottom w:val="nil"/>
              <w:right w:val="nil"/>
            </w:tcBorders>
            <w:shd w:val="clear" w:color="000000" w:fill="FFFFFF"/>
            <w:noWrap/>
            <w:vAlign w:val="bottom"/>
            <w:hideMark/>
          </w:tcPr>
          <w:p w14:paraId="6627A3E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19C7187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0601DD9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09E3C8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184BEA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7C926AD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181AF04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C81035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C6A5D9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794ADF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DE397B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3F40AC1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F16A8F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35C4DC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72029B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7ED900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3FBB0CA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05E10750"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24E234B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50D5A9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C588A2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BB9B2D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E0EE1C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r>
      <w:tr w:rsidR="00E1298C" w:rsidRPr="00FD3202" w14:paraId="48AEA493"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3C9CAAA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614C2DD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Docosaccus</w:t>
            </w:r>
          </w:p>
        </w:tc>
        <w:tc>
          <w:tcPr>
            <w:tcW w:w="587" w:type="dxa"/>
            <w:tcBorders>
              <w:top w:val="nil"/>
              <w:left w:val="nil"/>
              <w:bottom w:val="nil"/>
              <w:right w:val="nil"/>
            </w:tcBorders>
            <w:shd w:val="clear" w:color="000000" w:fill="FFFFFF"/>
            <w:noWrap/>
            <w:vAlign w:val="bottom"/>
            <w:hideMark/>
          </w:tcPr>
          <w:p w14:paraId="4288B65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11C87B9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3</w:t>
            </w:r>
          </w:p>
        </w:tc>
        <w:tc>
          <w:tcPr>
            <w:tcW w:w="586" w:type="dxa"/>
            <w:tcBorders>
              <w:top w:val="nil"/>
              <w:left w:val="nil"/>
              <w:bottom w:val="nil"/>
              <w:right w:val="nil"/>
            </w:tcBorders>
            <w:shd w:val="clear" w:color="000000" w:fill="FFFFFF"/>
            <w:noWrap/>
            <w:vAlign w:val="bottom"/>
            <w:hideMark/>
          </w:tcPr>
          <w:p w14:paraId="5339B14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586" w:type="dxa"/>
            <w:tcBorders>
              <w:top w:val="nil"/>
              <w:left w:val="nil"/>
              <w:bottom w:val="nil"/>
              <w:right w:val="nil"/>
            </w:tcBorders>
            <w:shd w:val="clear" w:color="000000" w:fill="FFFFFF"/>
            <w:noWrap/>
            <w:vAlign w:val="bottom"/>
            <w:hideMark/>
          </w:tcPr>
          <w:p w14:paraId="6753132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912FD5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88DA63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1D2F051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2FE4280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5EDFEC4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w:t>
            </w:r>
          </w:p>
        </w:tc>
        <w:tc>
          <w:tcPr>
            <w:tcW w:w="497" w:type="dxa"/>
            <w:tcBorders>
              <w:top w:val="nil"/>
              <w:left w:val="nil"/>
              <w:bottom w:val="nil"/>
              <w:right w:val="nil"/>
            </w:tcBorders>
            <w:shd w:val="clear" w:color="000000" w:fill="FFFFFF"/>
            <w:noWrap/>
            <w:vAlign w:val="bottom"/>
            <w:hideMark/>
          </w:tcPr>
          <w:p w14:paraId="4F7957C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7D297FA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351" w:type="dxa"/>
            <w:tcBorders>
              <w:top w:val="nil"/>
              <w:left w:val="nil"/>
              <w:bottom w:val="nil"/>
              <w:right w:val="nil"/>
            </w:tcBorders>
            <w:shd w:val="clear" w:color="000000" w:fill="FFFFFF"/>
            <w:noWrap/>
            <w:vAlign w:val="bottom"/>
            <w:hideMark/>
          </w:tcPr>
          <w:p w14:paraId="3C12138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C83622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0</w:t>
            </w:r>
          </w:p>
        </w:tc>
        <w:tc>
          <w:tcPr>
            <w:tcW w:w="497" w:type="dxa"/>
            <w:tcBorders>
              <w:top w:val="nil"/>
              <w:left w:val="nil"/>
              <w:bottom w:val="nil"/>
              <w:right w:val="nil"/>
            </w:tcBorders>
            <w:shd w:val="clear" w:color="000000" w:fill="FFFFFF"/>
            <w:noWrap/>
            <w:vAlign w:val="bottom"/>
            <w:hideMark/>
          </w:tcPr>
          <w:p w14:paraId="7758682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15A063A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451CD70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E716EE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351" w:type="dxa"/>
            <w:tcBorders>
              <w:top w:val="nil"/>
              <w:left w:val="nil"/>
              <w:bottom w:val="nil"/>
              <w:right w:val="nil"/>
            </w:tcBorders>
            <w:shd w:val="clear" w:color="000000" w:fill="FFFFFF"/>
            <w:noWrap/>
            <w:vAlign w:val="bottom"/>
            <w:hideMark/>
          </w:tcPr>
          <w:p w14:paraId="60B83B1B"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6C054A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8</w:t>
            </w:r>
          </w:p>
        </w:tc>
        <w:tc>
          <w:tcPr>
            <w:tcW w:w="497" w:type="dxa"/>
            <w:tcBorders>
              <w:top w:val="nil"/>
              <w:left w:val="nil"/>
              <w:bottom w:val="nil"/>
              <w:right w:val="nil"/>
            </w:tcBorders>
            <w:shd w:val="clear" w:color="000000" w:fill="FFFFFF"/>
            <w:noWrap/>
            <w:vAlign w:val="bottom"/>
            <w:hideMark/>
          </w:tcPr>
          <w:p w14:paraId="6B7C35F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172F913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497" w:type="dxa"/>
            <w:tcBorders>
              <w:top w:val="nil"/>
              <w:left w:val="nil"/>
              <w:bottom w:val="nil"/>
              <w:right w:val="nil"/>
            </w:tcBorders>
            <w:shd w:val="clear" w:color="000000" w:fill="FFFFFF"/>
            <w:noWrap/>
            <w:vAlign w:val="bottom"/>
            <w:hideMark/>
          </w:tcPr>
          <w:p w14:paraId="16E292E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D2B141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6</w:t>
            </w:r>
          </w:p>
        </w:tc>
      </w:tr>
      <w:tr w:rsidR="00E1298C" w:rsidRPr="00FD3202" w14:paraId="249DB653"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6EEC7CA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01773065"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Euplectella</w:t>
            </w:r>
          </w:p>
        </w:tc>
        <w:tc>
          <w:tcPr>
            <w:tcW w:w="587" w:type="dxa"/>
            <w:tcBorders>
              <w:top w:val="nil"/>
              <w:left w:val="nil"/>
              <w:bottom w:val="nil"/>
              <w:right w:val="nil"/>
            </w:tcBorders>
            <w:shd w:val="clear" w:color="000000" w:fill="FFFFFF"/>
            <w:noWrap/>
            <w:vAlign w:val="bottom"/>
            <w:hideMark/>
          </w:tcPr>
          <w:p w14:paraId="548853C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586" w:type="dxa"/>
            <w:tcBorders>
              <w:top w:val="nil"/>
              <w:left w:val="nil"/>
              <w:bottom w:val="nil"/>
              <w:right w:val="nil"/>
            </w:tcBorders>
            <w:shd w:val="clear" w:color="000000" w:fill="FFFFFF"/>
            <w:noWrap/>
            <w:vAlign w:val="bottom"/>
            <w:hideMark/>
          </w:tcPr>
          <w:p w14:paraId="0D03D9C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7C5B73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2712038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91F4B3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4095FEC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555D26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718B007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C9ECE3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35927B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E5538F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5</w:t>
            </w:r>
          </w:p>
        </w:tc>
        <w:tc>
          <w:tcPr>
            <w:tcW w:w="351" w:type="dxa"/>
            <w:tcBorders>
              <w:top w:val="nil"/>
              <w:left w:val="nil"/>
              <w:bottom w:val="nil"/>
              <w:right w:val="nil"/>
            </w:tcBorders>
            <w:shd w:val="clear" w:color="000000" w:fill="FFFFFF"/>
            <w:noWrap/>
            <w:vAlign w:val="bottom"/>
            <w:hideMark/>
          </w:tcPr>
          <w:p w14:paraId="667789C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12EDE25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B11539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w:t>
            </w:r>
          </w:p>
        </w:tc>
        <w:tc>
          <w:tcPr>
            <w:tcW w:w="497" w:type="dxa"/>
            <w:tcBorders>
              <w:top w:val="nil"/>
              <w:left w:val="nil"/>
              <w:bottom w:val="nil"/>
              <w:right w:val="nil"/>
            </w:tcBorders>
            <w:shd w:val="clear" w:color="000000" w:fill="FFFFFF"/>
            <w:noWrap/>
            <w:vAlign w:val="bottom"/>
            <w:hideMark/>
          </w:tcPr>
          <w:p w14:paraId="72C17B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w:t>
            </w:r>
          </w:p>
        </w:tc>
        <w:tc>
          <w:tcPr>
            <w:tcW w:w="497" w:type="dxa"/>
            <w:tcBorders>
              <w:top w:val="nil"/>
              <w:left w:val="nil"/>
              <w:bottom w:val="nil"/>
              <w:right w:val="nil"/>
            </w:tcBorders>
            <w:shd w:val="clear" w:color="000000" w:fill="FFFFFF"/>
            <w:noWrap/>
            <w:vAlign w:val="bottom"/>
            <w:hideMark/>
          </w:tcPr>
          <w:p w14:paraId="03A663A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214988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1</w:t>
            </w:r>
          </w:p>
        </w:tc>
        <w:tc>
          <w:tcPr>
            <w:tcW w:w="351" w:type="dxa"/>
            <w:tcBorders>
              <w:top w:val="nil"/>
              <w:left w:val="nil"/>
              <w:bottom w:val="nil"/>
              <w:right w:val="nil"/>
            </w:tcBorders>
            <w:shd w:val="clear" w:color="000000" w:fill="FFFFFF"/>
            <w:noWrap/>
            <w:vAlign w:val="bottom"/>
            <w:hideMark/>
          </w:tcPr>
          <w:p w14:paraId="1CF670F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55947D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3D25EA3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296CAB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DEAE78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nil"/>
              <w:right w:val="nil"/>
            </w:tcBorders>
            <w:shd w:val="clear" w:color="000000" w:fill="FFFFFF"/>
            <w:noWrap/>
            <w:vAlign w:val="bottom"/>
            <w:hideMark/>
          </w:tcPr>
          <w:p w14:paraId="57C1105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r>
      <w:tr w:rsidR="00E1298C" w:rsidRPr="00FD3202" w14:paraId="5B83EF35"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51684F44"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lastRenderedPageBreak/>
              <w:t> </w:t>
            </w:r>
          </w:p>
        </w:tc>
        <w:tc>
          <w:tcPr>
            <w:tcW w:w="2379" w:type="dxa"/>
            <w:tcBorders>
              <w:top w:val="nil"/>
              <w:left w:val="nil"/>
              <w:bottom w:val="nil"/>
              <w:right w:val="nil"/>
            </w:tcBorders>
            <w:shd w:val="clear" w:color="000000" w:fill="FFFFFF"/>
            <w:noWrap/>
            <w:vAlign w:val="bottom"/>
            <w:hideMark/>
          </w:tcPr>
          <w:p w14:paraId="29B5B7A0" w14:textId="05F6D364"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Porifera</w:t>
            </w:r>
            <w:r w:rsidR="000C455D">
              <w:rPr>
                <w:rFonts w:eastAsia="Times New Roman" w:cs="Times New Roman"/>
                <w:color w:val="000000"/>
                <w:kern w:val="0"/>
                <w:sz w:val="20"/>
                <w:szCs w:val="20"/>
                <w:lang w:val="en-GB" w:eastAsia="nl-BE"/>
                <w14:ligatures w14:val="none"/>
              </w:rPr>
              <w:t xml:space="preserve"> </w:t>
            </w:r>
            <w:r w:rsidR="000C455D" w:rsidRPr="0016473F">
              <w:rPr>
                <w:rFonts w:eastAsia="Times New Roman" w:cs="Times New Roman"/>
                <w:i/>
                <w:color w:val="000000"/>
                <w:kern w:val="0"/>
                <w:sz w:val="20"/>
                <w:szCs w:val="20"/>
                <w:lang w:val="en-GB" w:eastAsia="nl-BE"/>
                <w14:ligatures w14:val="none"/>
              </w:rPr>
              <w:t>mtps</w:t>
            </w:r>
          </w:p>
        </w:tc>
        <w:tc>
          <w:tcPr>
            <w:tcW w:w="587" w:type="dxa"/>
            <w:tcBorders>
              <w:top w:val="nil"/>
              <w:left w:val="nil"/>
              <w:bottom w:val="nil"/>
              <w:right w:val="nil"/>
            </w:tcBorders>
            <w:shd w:val="clear" w:color="000000" w:fill="FFFFFF"/>
            <w:noWrap/>
            <w:vAlign w:val="bottom"/>
            <w:hideMark/>
          </w:tcPr>
          <w:p w14:paraId="3B52396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0</w:t>
            </w:r>
          </w:p>
        </w:tc>
        <w:tc>
          <w:tcPr>
            <w:tcW w:w="586" w:type="dxa"/>
            <w:tcBorders>
              <w:top w:val="nil"/>
              <w:left w:val="nil"/>
              <w:bottom w:val="nil"/>
              <w:right w:val="nil"/>
            </w:tcBorders>
            <w:shd w:val="clear" w:color="000000" w:fill="FFFFFF"/>
            <w:noWrap/>
            <w:vAlign w:val="bottom"/>
            <w:hideMark/>
          </w:tcPr>
          <w:p w14:paraId="5C7050A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5BD2C74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2</w:t>
            </w:r>
          </w:p>
        </w:tc>
        <w:tc>
          <w:tcPr>
            <w:tcW w:w="586" w:type="dxa"/>
            <w:tcBorders>
              <w:top w:val="nil"/>
              <w:left w:val="nil"/>
              <w:bottom w:val="nil"/>
              <w:right w:val="nil"/>
            </w:tcBorders>
            <w:shd w:val="clear" w:color="000000" w:fill="FFFFFF"/>
            <w:noWrap/>
            <w:vAlign w:val="bottom"/>
            <w:hideMark/>
          </w:tcPr>
          <w:p w14:paraId="4034840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39B9DD1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w:t>
            </w:r>
          </w:p>
        </w:tc>
        <w:tc>
          <w:tcPr>
            <w:tcW w:w="351" w:type="dxa"/>
            <w:tcBorders>
              <w:top w:val="nil"/>
              <w:left w:val="nil"/>
              <w:bottom w:val="nil"/>
              <w:right w:val="nil"/>
            </w:tcBorders>
            <w:shd w:val="clear" w:color="000000" w:fill="FFFFFF"/>
            <w:noWrap/>
            <w:vAlign w:val="bottom"/>
            <w:hideMark/>
          </w:tcPr>
          <w:p w14:paraId="2A632E9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3A0041E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5</w:t>
            </w:r>
          </w:p>
        </w:tc>
        <w:tc>
          <w:tcPr>
            <w:tcW w:w="497" w:type="dxa"/>
            <w:tcBorders>
              <w:top w:val="nil"/>
              <w:left w:val="nil"/>
              <w:bottom w:val="nil"/>
              <w:right w:val="nil"/>
            </w:tcBorders>
            <w:shd w:val="clear" w:color="000000" w:fill="FFFFFF"/>
            <w:noWrap/>
            <w:vAlign w:val="bottom"/>
            <w:hideMark/>
          </w:tcPr>
          <w:p w14:paraId="36EC56D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5</w:t>
            </w:r>
          </w:p>
        </w:tc>
        <w:tc>
          <w:tcPr>
            <w:tcW w:w="497" w:type="dxa"/>
            <w:tcBorders>
              <w:top w:val="nil"/>
              <w:left w:val="nil"/>
              <w:bottom w:val="nil"/>
              <w:right w:val="nil"/>
            </w:tcBorders>
            <w:shd w:val="clear" w:color="000000" w:fill="FFFFFF"/>
            <w:noWrap/>
            <w:vAlign w:val="bottom"/>
            <w:hideMark/>
          </w:tcPr>
          <w:p w14:paraId="23CB4FF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497" w:type="dxa"/>
            <w:tcBorders>
              <w:top w:val="nil"/>
              <w:left w:val="nil"/>
              <w:bottom w:val="nil"/>
              <w:right w:val="nil"/>
            </w:tcBorders>
            <w:shd w:val="clear" w:color="000000" w:fill="FFFFFF"/>
            <w:noWrap/>
            <w:vAlign w:val="bottom"/>
            <w:hideMark/>
          </w:tcPr>
          <w:p w14:paraId="49C8825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5</w:t>
            </w:r>
          </w:p>
        </w:tc>
        <w:tc>
          <w:tcPr>
            <w:tcW w:w="497" w:type="dxa"/>
            <w:tcBorders>
              <w:top w:val="nil"/>
              <w:left w:val="nil"/>
              <w:bottom w:val="nil"/>
              <w:right w:val="nil"/>
            </w:tcBorders>
            <w:shd w:val="clear" w:color="000000" w:fill="FFFFFF"/>
            <w:noWrap/>
            <w:vAlign w:val="bottom"/>
            <w:hideMark/>
          </w:tcPr>
          <w:p w14:paraId="2C3E016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7</w:t>
            </w:r>
          </w:p>
        </w:tc>
        <w:tc>
          <w:tcPr>
            <w:tcW w:w="351" w:type="dxa"/>
            <w:tcBorders>
              <w:top w:val="nil"/>
              <w:left w:val="nil"/>
              <w:bottom w:val="nil"/>
              <w:right w:val="nil"/>
            </w:tcBorders>
            <w:shd w:val="clear" w:color="000000" w:fill="FFFFFF"/>
            <w:noWrap/>
            <w:vAlign w:val="bottom"/>
            <w:hideMark/>
          </w:tcPr>
          <w:p w14:paraId="61C7A6A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3521C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3</w:t>
            </w:r>
          </w:p>
        </w:tc>
        <w:tc>
          <w:tcPr>
            <w:tcW w:w="497" w:type="dxa"/>
            <w:tcBorders>
              <w:top w:val="nil"/>
              <w:left w:val="nil"/>
              <w:bottom w:val="nil"/>
              <w:right w:val="nil"/>
            </w:tcBorders>
            <w:shd w:val="clear" w:color="000000" w:fill="FFFFFF"/>
            <w:noWrap/>
            <w:vAlign w:val="bottom"/>
            <w:hideMark/>
          </w:tcPr>
          <w:p w14:paraId="4026E7A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09</w:t>
            </w:r>
          </w:p>
        </w:tc>
        <w:tc>
          <w:tcPr>
            <w:tcW w:w="497" w:type="dxa"/>
            <w:tcBorders>
              <w:top w:val="nil"/>
              <w:left w:val="nil"/>
              <w:bottom w:val="nil"/>
              <w:right w:val="nil"/>
            </w:tcBorders>
            <w:shd w:val="clear" w:color="000000" w:fill="FFFFFF"/>
            <w:noWrap/>
            <w:vAlign w:val="bottom"/>
            <w:hideMark/>
          </w:tcPr>
          <w:p w14:paraId="2F91674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w:t>
            </w:r>
          </w:p>
        </w:tc>
        <w:tc>
          <w:tcPr>
            <w:tcW w:w="497" w:type="dxa"/>
            <w:tcBorders>
              <w:top w:val="nil"/>
              <w:left w:val="nil"/>
              <w:bottom w:val="nil"/>
              <w:right w:val="nil"/>
            </w:tcBorders>
            <w:shd w:val="clear" w:color="000000" w:fill="FFFFFF"/>
            <w:noWrap/>
            <w:vAlign w:val="bottom"/>
            <w:hideMark/>
          </w:tcPr>
          <w:p w14:paraId="7832F8E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0</w:t>
            </w:r>
          </w:p>
        </w:tc>
        <w:tc>
          <w:tcPr>
            <w:tcW w:w="497" w:type="dxa"/>
            <w:tcBorders>
              <w:top w:val="nil"/>
              <w:left w:val="nil"/>
              <w:bottom w:val="nil"/>
              <w:right w:val="nil"/>
            </w:tcBorders>
            <w:shd w:val="clear" w:color="000000" w:fill="FFFFFF"/>
            <w:noWrap/>
            <w:vAlign w:val="bottom"/>
            <w:hideMark/>
          </w:tcPr>
          <w:p w14:paraId="5684DE3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6</w:t>
            </w:r>
          </w:p>
        </w:tc>
        <w:tc>
          <w:tcPr>
            <w:tcW w:w="351" w:type="dxa"/>
            <w:tcBorders>
              <w:top w:val="nil"/>
              <w:left w:val="nil"/>
              <w:bottom w:val="nil"/>
              <w:right w:val="nil"/>
            </w:tcBorders>
            <w:shd w:val="clear" w:color="000000" w:fill="FFFFFF"/>
            <w:noWrap/>
            <w:vAlign w:val="bottom"/>
            <w:hideMark/>
          </w:tcPr>
          <w:p w14:paraId="424E95E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BD9FDF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0</w:t>
            </w:r>
          </w:p>
        </w:tc>
        <w:tc>
          <w:tcPr>
            <w:tcW w:w="497" w:type="dxa"/>
            <w:tcBorders>
              <w:top w:val="nil"/>
              <w:left w:val="nil"/>
              <w:bottom w:val="nil"/>
              <w:right w:val="nil"/>
            </w:tcBorders>
            <w:shd w:val="clear" w:color="000000" w:fill="FFFFFF"/>
            <w:noWrap/>
            <w:vAlign w:val="bottom"/>
            <w:hideMark/>
          </w:tcPr>
          <w:p w14:paraId="54F18D6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4</w:t>
            </w:r>
          </w:p>
        </w:tc>
        <w:tc>
          <w:tcPr>
            <w:tcW w:w="497" w:type="dxa"/>
            <w:tcBorders>
              <w:top w:val="nil"/>
              <w:left w:val="nil"/>
              <w:bottom w:val="nil"/>
              <w:right w:val="nil"/>
            </w:tcBorders>
            <w:shd w:val="clear" w:color="000000" w:fill="FFFFFF"/>
            <w:noWrap/>
            <w:vAlign w:val="bottom"/>
            <w:hideMark/>
          </w:tcPr>
          <w:p w14:paraId="51CB897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6</w:t>
            </w:r>
          </w:p>
        </w:tc>
        <w:tc>
          <w:tcPr>
            <w:tcW w:w="497" w:type="dxa"/>
            <w:tcBorders>
              <w:top w:val="nil"/>
              <w:left w:val="nil"/>
              <w:bottom w:val="nil"/>
              <w:right w:val="nil"/>
            </w:tcBorders>
            <w:shd w:val="clear" w:color="000000" w:fill="FFFFFF"/>
            <w:noWrap/>
            <w:vAlign w:val="bottom"/>
            <w:hideMark/>
          </w:tcPr>
          <w:p w14:paraId="0866095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w:t>
            </w:r>
          </w:p>
        </w:tc>
        <w:tc>
          <w:tcPr>
            <w:tcW w:w="497" w:type="dxa"/>
            <w:tcBorders>
              <w:top w:val="nil"/>
              <w:left w:val="nil"/>
              <w:bottom w:val="nil"/>
              <w:right w:val="nil"/>
            </w:tcBorders>
            <w:shd w:val="clear" w:color="000000" w:fill="FFFFFF"/>
            <w:noWrap/>
            <w:vAlign w:val="bottom"/>
            <w:hideMark/>
          </w:tcPr>
          <w:p w14:paraId="4D80A69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8</w:t>
            </w:r>
          </w:p>
        </w:tc>
      </w:tr>
      <w:tr w:rsidR="00E1298C" w:rsidRPr="00FD3202" w14:paraId="5D9578C4"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6F7CA3D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1BA7266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Staurocalyptus mtp</w:t>
            </w:r>
          </w:p>
        </w:tc>
        <w:tc>
          <w:tcPr>
            <w:tcW w:w="587" w:type="dxa"/>
            <w:tcBorders>
              <w:top w:val="nil"/>
              <w:left w:val="nil"/>
              <w:bottom w:val="nil"/>
              <w:right w:val="nil"/>
            </w:tcBorders>
            <w:shd w:val="clear" w:color="000000" w:fill="FFFFFF"/>
            <w:noWrap/>
            <w:vAlign w:val="bottom"/>
            <w:hideMark/>
          </w:tcPr>
          <w:p w14:paraId="767A3F5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ADE118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445439B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6E3820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586" w:type="dxa"/>
            <w:tcBorders>
              <w:top w:val="nil"/>
              <w:left w:val="nil"/>
              <w:bottom w:val="nil"/>
              <w:right w:val="nil"/>
            </w:tcBorders>
            <w:shd w:val="clear" w:color="000000" w:fill="FFFFFF"/>
            <w:noWrap/>
            <w:vAlign w:val="bottom"/>
            <w:hideMark/>
          </w:tcPr>
          <w:p w14:paraId="7A556FA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3AA873D7"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6B70DEC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641FC37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319BD05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194F82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B00690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29CAE7BF"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682963E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16EB574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D7F68D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BE63FE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4B2F1A9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351" w:type="dxa"/>
            <w:tcBorders>
              <w:top w:val="nil"/>
              <w:left w:val="nil"/>
              <w:bottom w:val="nil"/>
              <w:right w:val="nil"/>
            </w:tcBorders>
            <w:shd w:val="clear" w:color="000000" w:fill="FFFFFF"/>
            <w:noWrap/>
            <w:vAlign w:val="bottom"/>
            <w:hideMark/>
          </w:tcPr>
          <w:p w14:paraId="691B4B2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571ED12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44B02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5CA675E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79065A7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nil"/>
              <w:right w:val="nil"/>
            </w:tcBorders>
            <w:shd w:val="clear" w:color="000000" w:fill="FFFFFF"/>
            <w:noWrap/>
            <w:vAlign w:val="bottom"/>
            <w:hideMark/>
          </w:tcPr>
          <w:p w14:paraId="03C9538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r>
      <w:tr w:rsidR="00E1298C" w:rsidRPr="00FD3202" w14:paraId="7CAF5DDC"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4A46EF8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Unknown</w:t>
            </w:r>
          </w:p>
        </w:tc>
        <w:tc>
          <w:tcPr>
            <w:tcW w:w="587" w:type="dxa"/>
            <w:tcBorders>
              <w:top w:val="nil"/>
              <w:left w:val="nil"/>
              <w:bottom w:val="nil"/>
              <w:right w:val="nil"/>
            </w:tcBorders>
            <w:shd w:val="clear" w:color="000000" w:fill="FFFFFF"/>
            <w:noWrap/>
            <w:vAlign w:val="bottom"/>
            <w:hideMark/>
          </w:tcPr>
          <w:p w14:paraId="1E60500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413</w:t>
            </w:r>
          </w:p>
        </w:tc>
        <w:tc>
          <w:tcPr>
            <w:tcW w:w="586" w:type="dxa"/>
            <w:tcBorders>
              <w:top w:val="nil"/>
              <w:left w:val="nil"/>
              <w:bottom w:val="nil"/>
              <w:right w:val="nil"/>
            </w:tcBorders>
            <w:shd w:val="clear" w:color="000000" w:fill="FFFFFF"/>
            <w:noWrap/>
            <w:vAlign w:val="bottom"/>
            <w:hideMark/>
          </w:tcPr>
          <w:p w14:paraId="6FEB270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598</w:t>
            </w:r>
          </w:p>
        </w:tc>
        <w:tc>
          <w:tcPr>
            <w:tcW w:w="586" w:type="dxa"/>
            <w:tcBorders>
              <w:top w:val="nil"/>
              <w:left w:val="nil"/>
              <w:bottom w:val="nil"/>
              <w:right w:val="nil"/>
            </w:tcBorders>
            <w:shd w:val="clear" w:color="000000" w:fill="FFFFFF"/>
            <w:noWrap/>
            <w:vAlign w:val="bottom"/>
            <w:hideMark/>
          </w:tcPr>
          <w:p w14:paraId="2B446B5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129</w:t>
            </w:r>
          </w:p>
        </w:tc>
        <w:tc>
          <w:tcPr>
            <w:tcW w:w="586" w:type="dxa"/>
            <w:tcBorders>
              <w:top w:val="nil"/>
              <w:left w:val="nil"/>
              <w:bottom w:val="nil"/>
              <w:right w:val="nil"/>
            </w:tcBorders>
            <w:shd w:val="clear" w:color="000000" w:fill="FFFFFF"/>
            <w:noWrap/>
            <w:vAlign w:val="bottom"/>
            <w:hideMark/>
          </w:tcPr>
          <w:p w14:paraId="7AD6CCE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71</w:t>
            </w:r>
          </w:p>
        </w:tc>
        <w:tc>
          <w:tcPr>
            <w:tcW w:w="586" w:type="dxa"/>
            <w:tcBorders>
              <w:top w:val="nil"/>
              <w:left w:val="nil"/>
              <w:bottom w:val="nil"/>
              <w:right w:val="nil"/>
            </w:tcBorders>
            <w:shd w:val="clear" w:color="000000" w:fill="FFFFFF"/>
            <w:noWrap/>
            <w:vAlign w:val="bottom"/>
            <w:hideMark/>
          </w:tcPr>
          <w:p w14:paraId="1D80CEF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337</w:t>
            </w:r>
          </w:p>
        </w:tc>
        <w:tc>
          <w:tcPr>
            <w:tcW w:w="351" w:type="dxa"/>
            <w:tcBorders>
              <w:top w:val="nil"/>
              <w:left w:val="nil"/>
              <w:bottom w:val="nil"/>
              <w:right w:val="nil"/>
            </w:tcBorders>
            <w:shd w:val="clear" w:color="000000" w:fill="FFFFFF"/>
            <w:noWrap/>
            <w:vAlign w:val="bottom"/>
            <w:hideMark/>
          </w:tcPr>
          <w:p w14:paraId="71914B3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6DFFB3F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544</w:t>
            </w:r>
          </w:p>
        </w:tc>
        <w:tc>
          <w:tcPr>
            <w:tcW w:w="497" w:type="dxa"/>
            <w:tcBorders>
              <w:top w:val="nil"/>
              <w:left w:val="nil"/>
              <w:bottom w:val="nil"/>
              <w:right w:val="nil"/>
            </w:tcBorders>
            <w:shd w:val="clear" w:color="000000" w:fill="FFFFFF"/>
            <w:noWrap/>
            <w:vAlign w:val="bottom"/>
            <w:hideMark/>
          </w:tcPr>
          <w:p w14:paraId="05A7875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303</w:t>
            </w:r>
          </w:p>
        </w:tc>
        <w:tc>
          <w:tcPr>
            <w:tcW w:w="497" w:type="dxa"/>
            <w:tcBorders>
              <w:top w:val="nil"/>
              <w:left w:val="nil"/>
              <w:bottom w:val="nil"/>
              <w:right w:val="nil"/>
            </w:tcBorders>
            <w:shd w:val="clear" w:color="000000" w:fill="FFFFFF"/>
            <w:noWrap/>
            <w:vAlign w:val="bottom"/>
            <w:hideMark/>
          </w:tcPr>
          <w:p w14:paraId="0700A7A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242</w:t>
            </w:r>
          </w:p>
        </w:tc>
        <w:tc>
          <w:tcPr>
            <w:tcW w:w="497" w:type="dxa"/>
            <w:tcBorders>
              <w:top w:val="nil"/>
              <w:left w:val="nil"/>
              <w:bottom w:val="nil"/>
              <w:right w:val="nil"/>
            </w:tcBorders>
            <w:shd w:val="clear" w:color="000000" w:fill="FFFFFF"/>
            <w:noWrap/>
            <w:vAlign w:val="bottom"/>
            <w:hideMark/>
          </w:tcPr>
          <w:p w14:paraId="3F2D1D6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02</w:t>
            </w:r>
          </w:p>
        </w:tc>
        <w:tc>
          <w:tcPr>
            <w:tcW w:w="497" w:type="dxa"/>
            <w:tcBorders>
              <w:top w:val="nil"/>
              <w:left w:val="nil"/>
              <w:bottom w:val="nil"/>
              <w:right w:val="nil"/>
            </w:tcBorders>
            <w:shd w:val="clear" w:color="000000" w:fill="FFFFFF"/>
            <w:noWrap/>
            <w:vAlign w:val="bottom"/>
            <w:hideMark/>
          </w:tcPr>
          <w:p w14:paraId="40CD701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49</w:t>
            </w:r>
          </w:p>
        </w:tc>
        <w:tc>
          <w:tcPr>
            <w:tcW w:w="351" w:type="dxa"/>
            <w:tcBorders>
              <w:top w:val="nil"/>
              <w:left w:val="nil"/>
              <w:bottom w:val="nil"/>
              <w:right w:val="nil"/>
            </w:tcBorders>
            <w:shd w:val="clear" w:color="000000" w:fill="FFFFFF"/>
            <w:noWrap/>
            <w:vAlign w:val="bottom"/>
            <w:hideMark/>
          </w:tcPr>
          <w:p w14:paraId="2452691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8957FE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334</w:t>
            </w:r>
          </w:p>
        </w:tc>
        <w:tc>
          <w:tcPr>
            <w:tcW w:w="497" w:type="dxa"/>
            <w:tcBorders>
              <w:top w:val="nil"/>
              <w:left w:val="nil"/>
              <w:bottom w:val="nil"/>
              <w:right w:val="nil"/>
            </w:tcBorders>
            <w:shd w:val="clear" w:color="000000" w:fill="FFFFFF"/>
            <w:noWrap/>
            <w:vAlign w:val="bottom"/>
            <w:hideMark/>
          </w:tcPr>
          <w:p w14:paraId="6A597D4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016</w:t>
            </w:r>
          </w:p>
        </w:tc>
        <w:tc>
          <w:tcPr>
            <w:tcW w:w="497" w:type="dxa"/>
            <w:tcBorders>
              <w:top w:val="nil"/>
              <w:left w:val="nil"/>
              <w:bottom w:val="nil"/>
              <w:right w:val="nil"/>
            </w:tcBorders>
            <w:shd w:val="clear" w:color="000000" w:fill="FFFFFF"/>
            <w:noWrap/>
            <w:vAlign w:val="bottom"/>
            <w:hideMark/>
          </w:tcPr>
          <w:p w14:paraId="06276F3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957</w:t>
            </w:r>
          </w:p>
        </w:tc>
        <w:tc>
          <w:tcPr>
            <w:tcW w:w="497" w:type="dxa"/>
            <w:tcBorders>
              <w:top w:val="nil"/>
              <w:left w:val="nil"/>
              <w:bottom w:val="nil"/>
              <w:right w:val="nil"/>
            </w:tcBorders>
            <w:shd w:val="clear" w:color="000000" w:fill="FFFFFF"/>
            <w:noWrap/>
            <w:vAlign w:val="bottom"/>
            <w:hideMark/>
          </w:tcPr>
          <w:p w14:paraId="31E1B4A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587</w:t>
            </w:r>
          </w:p>
        </w:tc>
        <w:tc>
          <w:tcPr>
            <w:tcW w:w="497" w:type="dxa"/>
            <w:tcBorders>
              <w:top w:val="nil"/>
              <w:left w:val="nil"/>
              <w:bottom w:val="nil"/>
              <w:right w:val="nil"/>
            </w:tcBorders>
            <w:shd w:val="clear" w:color="000000" w:fill="FFFFFF"/>
            <w:noWrap/>
            <w:vAlign w:val="bottom"/>
            <w:hideMark/>
          </w:tcPr>
          <w:p w14:paraId="3ADCE65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345</w:t>
            </w:r>
          </w:p>
        </w:tc>
        <w:tc>
          <w:tcPr>
            <w:tcW w:w="351" w:type="dxa"/>
            <w:tcBorders>
              <w:top w:val="nil"/>
              <w:left w:val="nil"/>
              <w:bottom w:val="nil"/>
              <w:right w:val="nil"/>
            </w:tcBorders>
            <w:shd w:val="clear" w:color="000000" w:fill="FFFFFF"/>
            <w:noWrap/>
            <w:vAlign w:val="bottom"/>
            <w:hideMark/>
          </w:tcPr>
          <w:p w14:paraId="477DE98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4475C4C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848</w:t>
            </w:r>
          </w:p>
        </w:tc>
        <w:tc>
          <w:tcPr>
            <w:tcW w:w="497" w:type="dxa"/>
            <w:tcBorders>
              <w:top w:val="nil"/>
              <w:left w:val="nil"/>
              <w:bottom w:val="nil"/>
              <w:right w:val="nil"/>
            </w:tcBorders>
            <w:shd w:val="clear" w:color="000000" w:fill="FFFFFF"/>
            <w:noWrap/>
            <w:vAlign w:val="bottom"/>
            <w:hideMark/>
          </w:tcPr>
          <w:p w14:paraId="750AD81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262</w:t>
            </w:r>
          </w:p>
        </w:tc>
        <w:tc>
          <w:tcPr>
            <w:tcW w:w="497" w:type="dxa"/>
            <w:tcBorders>
              <w:top w:val="nil"/>
              <w:left w:val="nil"/>
              <w:bottom w:val="nil"/>
              <w:right w:val="nil"/>
            </w:tcBorders>
            <w:shd w:val="clear" w:color="000000" w:fill="FFFFFF"/>
            <w:noWrap/>
            <w:vAlign w:val="bottom"/>
            <w:hideMark/>
          </w:tcPr>
          <w:p w14:paraId="3C11B7D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644</w:t>
            </w:r>
          </w:p>
        </w:tc>
        <w:tc>
          <w:tcPr>
            <w:tcW w:w="497" w:type="dxa"/>
            <w:tcBorders>
              <w:top w:val="nil"/>
              <w:left w:val="nil"/>
              <w:bottom w:val="nil"/>
              <w:right w:val="nil"/>
            </w:tcBorders>
            <w:shd w:val="clear" w:color="000000" w:fill="FFFFFF"/>
            <w:noWrap/>
            <w:vAlign w:val="bottom"/>
            <w:hideMark/>
          </w:tcPr>
          <w:p w14:paraId="0EC75F5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676</w:t>
            </w:r>
          </w:p>
        </w:tc>
        <w:tc>
          <w:tcPr>
            <w:tcW w:w="497" w:type="dxa"/>
            <w:tcBorders>
              <w:top w:val="nil"/>
              <w:left w:val="nil"/>
              <w:bottom w:val="nil"/>
              <w:right w:val="nil"/>
            </w:tcBorders>
            <w:shd w:val="clear" w:color="000000" w:fill="FFFFFF"/>
            <w:noWrap/>
            <w:vAlign w:val="bottom"/>
            <w:hideMark/>
          </w:tcPr>
          <w:p w14:paraId="11A1867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43</w:t>
            </w:r>
          </w:p>
        </w:tc>
      </w:tr>
      <w:tr w:rsidR="00E1298C" w:rsidRPr="00FD3202" w14:paraId="5CB4CDA1" w14:textId="77777777" w:rsidTr="00E1298C">
        <w:trPr>
          <w:trHeight w:val="300"/>
          <w:jc w:val="center"/>
        </w:trPr>
        <w:tc>
          <w:tcPr>
            <w:tcW w:w="2565" w:type="dxa"/>
            <w:gridSpan w:val="2"/>
            <w:tcBorders>
              <w:top w:val="nil"/>
              <w:left w:val="nil"/>
              <w:bottom w:val="nil"/>
              <w:right w:val="nil"/>
            </w:tcBorders>
            <w:shd w:val="clear" w:color="000000" w:fill="FFFFFF"/>
            <w:noWrap/>
            <w:vAlign w:val="bottom"/>
            <w:hideMark/>
          </w:tcPr>
          <w:p w14:paraId="6EB0C5B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Xenophyophora</w:t>
            </w:r>
          </w:p>
        </w:tc>
        <w:tc>
          <w:tcPr>
            <w:tcW w:w="587" w:type="dxa"/>
            <w:tcBorders>
              <w:top w:val="nil"/>
              <w:left w:val="nil"/>
              <w:bottom w:val="nil"/>
              <w:right w:val="nil"/>
            </w:tcBorders>
            <w:shd w:val="clear" w:color="000000" w:fill="FFFFFF"/>
            <w:noWrap/>
            <w:vAlign w:val="bottom"/>
            <w:hideMark/>
          </w:tcPr>
          <w:p w14:paraId="0E9D126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7989</w:t>
            </w:r>
          </w:p>
        </w:tc>
        <w:tc>
          <w:tcPr>
            <w:tcW w:w="586" w:type="dxa"/>
            <w:tcBorders>
              <w:top w:val="nil"/>
              <w:left w:val="nil"/>
              <w:bottom w:val="nil"/>
              <w:right w:val="nil"/>
            </w:tcBorders>
            <w:shd w:val="clear" w:color="000000" w:fill="FFFFFF"/>
            <w:noWrap/>
            <w:vAlign w:val="bottom"/>
            <w:hideMark/>
          </w:tcPr>
          <w:p w14:paraId="3AD80A6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3261</w:t>
            </w:r>
          </w:p>
        </w:tc>
        <w:tc>
          <w:tcPr>
            <w:tcW w:w="586" w:type="dxa"/>
            <w:tcBorders>
              <w:top w:val="nil"/>
              <w:left w:val="nil"/>
              <w:bottom w:val="nil"/>
              <w:right w:val="nil"/>
            </w:tcBorders>
            <w:shd w:val="clear" w:color="000000" w:fill="FFFFFF"/>
            <w:noWrap/>
            <w:vAlign w:val="bottom"/>
            <w:hideMark/>
          </w:tcPr>
          <w:p w14:paraId="0D13FD7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444</w:t>
            </w:r>
          </w:p>
        </w:tc>
        <w:tc>
          <w:tcPr>
            <w:tcW w:w="586" w:type="dxa"/>
            <w:tcBorders>
              <w:top w:val="nil"/>
              <w:left w:val="nil"/>
              <w:bottom w:val="nil"/>
              <w:right w:val="nil"/>
            </w:tcBorders>
            <w:shd w:val="clear" w:color="000000" w:fill="FFFFFF"/>
            <w:noWrap/>
            <w:vAlign w:val="bottom"/>
            <w:hideMark/>
          </w:tcPr>
          <w:p w14:paraId="52EF953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4629</w:t>
            </w:r>
          </w:p>
        </w:tc>
        <w:tc>
          <w:tcPr>
            <w:tcW w:w="586" w:type="dxa"/>
            <w:tcBorders>
              <w:top w:val="nil"/>
              <w:left w:val="nil"/>
              <w:bottom w:val="nil"/>
              <w:right w:val="nil"/>
            </w:tcBorders>
            <w:shd w:val="clear" w:color="000000" w:fill="FFFFFF"/>
            <w:noWrap/>
            <w:vAlign w:val="bottom"/>
            <w:hideMark/>
          </w:tcPr>
          <w:p w14:paraId="4C3C812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712</w:t>
            </w:r>
          </w:p>
        </w:tc>
        <w:tc>
          <w:tcPr>
            <w:tcW w:w="351" w:type="dxa"/>
            <w:tcBorders>
              <w:top w:val="nil"/>
              <w:left w:val="nil"/>
              <w:bottom w:val="nil"/>
              <w:right w:val="nil"/>
            </w:tcBorders>
            <w:shd w:val="clear" w:color="000000" w:fill="FFFFFF"/>
            <w:noWrap/>
            <w:vAlign w:val="bottom"/>
            <w:hideMark/>
          </w:tcPr>
          <w:p w14:paraId="48328529"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552B5C3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64</w:t>
            </w:r>
          </w:p>
        </w:tc>
        <w:tc>
          <w:tcPr>
            <w:tcW w:w="497" w:type="dxa"/>
            <w:tcBorders>
              <w:top w:val="nil"/>
              <w:left w:val="nil"/>
              <w:bottom w:val="nil"/>
              <w:right w:val="nil"/>
            </w:tcBorders>
            <w:shd w:val="clear" w:color="000000" w:fill="FFFFFF"/>
            <w:noWrap/>
            <w:vAlign w:val="bottom"/>
            <w:hideMark/>
          </w:tcPr>
          <w:p w14:paraId="7B7EBB5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39</w:t>
            </w:r>
          </w:p>
        </w:tc>
        <w:tc>
          <w:tcPr>
            <w:tcW w:w="497" w:type="dxa"/>
            <w:tcBorders>
              <w:top w:val="nil"/>
              <w:left w:val="nil"/>
              <w:bottom w:val="nil"/>
              <w:right w:val="nil"/>
            </w:tcBorders>
            <w:shd w:val="clear" w:color="000000" w:fill="FFFFFF"/>
            <w:noWrap/>
            <w:vAlign w:val="bottom"/>
            <w:hideMark/>
          </w:tcPr>
          <w:p w14:paraId="47E7073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000</w:t>
            </w:r>
          </w:p>
        </w:tc>
        <w:tc>
          <w:tcPr>
            <w:tcW w:w="497" w:type="dxa"/>
            <w:tcBorders>
              <w:top w:val="nil"/>
              <w:left w:val="nil"/>
              <w:bottom w:val="nil"/>
              <w:right w:val="nil"/>
            </w:tcBorders>
            <w:shd w:val="clear" w:color="000000" w:fill="FFFFFF"/>
            <w:noWrap/>
            <w:vAlign w:val="bottom"/>
            <w:hideMark/>
          </w:tcPr>
          <w:p w14:paraId="050CFC2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028</w:t>
            </w:r>
          </w:p>
        </w:tc>
        <w:tc>
          <w:tcPr>
            <w:tcW w:w="497" w:type="dxa"/>
            <w:tcBorders>
              <w:top w:val="nil"/>
              <w:left w:val="nil"/>
              <w:bottom w:val="nil"/>
              <w:right w:val="nil"/>
            </w:tcBorders>
            <w:shd w:val="clear" w:color="000000" w:fill="FFFFFF"/>
            <w:noWrap/>
            <w:vAlign w:val="bottom"/>
            <w:hideMark/>
          </w:tcPr>
          <w:p w14:paraId="5E3189C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07</w:t>
            </w:r>
          </w:p>
        </w:tc>
        <w:tc>
          <w:tcPr>
            <w:tcW w:w="351" w:type="dxa"/>
            <w:tcBorders>
              <w:top w:val="nil"/>
              <w:left w:val="nil"/>
              <w:bottom w:val="nil"/>
              <w:right w:val="nil"/>
            </w:tcBorders>
            <w:shd w:val="clear" w:color="000000" w:fill="FFFFFF"/>
            <w:noWrap/>
            <w:vAlign w:val="bottom"/>
            <w:hideMark/>
          </w:tcPr>
          <w:p w14:paraId="2D807B6E"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350BEB6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67</w:t>
            </w:r>
          </w:p>
        </w:tc>
        <w:tc>
          <w:tcPr>
            <w:tcW w:w="497" w:type="dxa"/>
            <w:tcBorders>
              <w:top w:val="nil"/>
              <w:left w:val="nil"/>
              <w:bottom w:val="nil"/>
              <w:right w:val="nil"/>
            </w:tcBorders>
            <w:shd w:val="clear" w:color="000000" w:fill="FFFFFF"/>
            <w:noWrap/>
            <w:vAlign w:val="bottom"/>
            <w:hideMark/>
          </w:tcPr>
          <w:p w14:paraId="255289F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93</w:t>
            </w:r>
          </w:p>
        </w:tc>
        <w:tc>
          <w:tcPr>
            <w:tcW w:w="497" w:type="dxa"/>
            <w:tcBorders>
              <w:top w:val="nil"/>
              <w:left w:val="nil"/>
              <w:bottom w:val="nil"/>
              <w:right w:val="nil"/>
            </w:tcBorders>
            <w:shd w:val="clear" w:color="000000" w:fill="FFFFFF"/>
            <w:noWrap/>
            <w:vAlign w:val="bottom"/>
            <w:hideMark/>
          </w:tcPr>
          <w:p w14:paraId="6A8471E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20</w:t>
            </w:r>
          </w:p>
        </w:tc>
        <w:tc>
          <w:tcPr>
            <w:tcW w:w="497" w:type="dxa"/>
            <w:tcBorders>
              <w:top w:val="nil"/>
              <w:left w:val="nil"/>
              <w:bottom w:val="nil"/>
              <w:right w:val="nil"/>
            </w:tcBorders>
            <w:shd w:val="clear" w:color="000000" w:fill="FFFFFF"/>
            <w:noWrap/>
            <w:vAlign w:val="bottom"/>
            <w:hideMark/>
          </w:tcPr>
          <w:p w14:paraId="761246DD"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944</w:t>
            </w:r>
          </w:p>
        </w:tc>
        <w:tc>
          <w:tcPr>
            <w:tcW w:w="497" w:type="dxa"/>
            <w:tcBorders>
              <w:top w:val="nil"/>
              <w:left w:val="nil"/>
              <w:bottom w:val="nil"/>
              <w:right w:val="nil"/>
            </w:tcBorders>
            <w:shd w:val="clear" w:color="000000" w:fill="FFFFFF"/>
            <w:noWrap/>
            <w:vAlign w:val="bottom"/>
            <w:hideMark/>
          </w:tcPr>
          <w:p w14:paraId="363582F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223</w:t>
            </w:r>
          </w:p>
        </w:tc>
        <w:tc>
          <w:tcPr>
            <w:tcW w:w="351" w:type="dxa"/>
            <w:tcBorders>
              <w:top w:val="nil"/>
              <w:left w:val="nil"/>
              <w:bottom w:val="nil"/>
              <w:right w:val="nil"/>
            </w:tcBorders>
            <w:shd w:val="clear" w:color="000000" w:fill="FFFFFF"/>
            <w:noWrap/>
            <w:vAlign w:val="bottom"/>
            <w:hideMark/>
          </w:tcPr>
          <w:p w14:paraId="3DEE5982"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BEC9BE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90</w:t>
            </w:r>
          </w:p>
        </w:tc>
        <w:tc>
          <w:tcPr>
            <w:tcW w:w="497" w:type="dxa"/>
            <w:tcBorders>
              <w:top w:val="nil"/>
              <w:left w:val="nil"/>
              <w:bottom w:val="nil"/>
              <w:right w:val="nil"/>
            </w:tcBorders>
            <w:shd w:val="clear" w:color="000000" w:fill="FFFFFF"/>
            <w:noWrap/>
            <w:vAlign w:val="bottom"/>
            <w:hideMark/>
          </w:tcPr>
          <w:p w14:paraId="3F25D84A"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36</w:t>
            </w:r>
          </w:p>
        </w:tc>
        <w:tc>
          <w:tcPr>
            <w:tcW w:w="497" w:type="dxa"/>
            <w:tcBorders>
              <w:top w:val="nil"/>
              <w:left w:val="nil"/>
              <w:bottom w:val="nil"/>
              <w:right w:val="nil"/>
            </w:tcBorders>
            <w:shd w:val="clear" w:color="000000" w:fill="FFFFFF"/>
            <w:noWrap/>
            <w:vAlign w:val="bottom"/>
            <w:hideMark/>
          </w:tcPr>
          <w:p w14:paraId="29E773F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29</w:t>
            </w:r>
          </w:p>
        </w:tc>
        <w:tc>
          <w:tcPr>
            <w:tcW w:w="497" w:type="dxa"/>
            <w:tcBorders>
              <w:top w:val="nil"/>
              <w:left w:val="nil"/>
              <w:bottom w:val="nil"/>
              <w:right w:val="nil"/>
            </w:tcBorders>
            <w:shd w:val="clear" w:color="000000" w:fill="FFFFFF"/>
            <w:noWrap/>
            <w:vAlign w:val="bottom"/>
            <w:hideMark/>
          </w:tcPr>
          <w:p w14:paraId="2F587F7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96</w:t>
            </w:r>
          </w:p>
        </w:tc>
        <w:tc>
          <w:tcPr>
            <w:tcW w:w="497" w:type="dxa"/>
            <w:tcBorders>
              <w:top w:val="nil"/>
              <w:left w:val="nil"/>
              <w:bottom w:val="nil"/>
              <w:right w:val="nil"/>
            </w:tcBorders>
            <w:shd w:val="clear" w:color="000000" w:fill="FFFFFF"/>
            <w:noWrap/>
            <w:vAlign w:val="bottom"/>
            <w:hideMark/>
          </w:tcPr>
          <w:p w14:paraId="711F66B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86</w:t>
            </w:r>
          </w:p>
        </w:tc>
      </w:tr>
      <w:tr w:rsidR="00E1298C" w:rsidRPr="00FD3202" w14:paraId="1BFD3DFB" w14:textId="77777777" w:rsidTr="00E1298C">
        <w:trPr>
          <w:trHeight w:val="300"/>
          <w:jc w:val="center"/>
        </w:trPr>
        <w:tc>
          <w:tcPr>
            <w:tcW w:w="186" w:type="dxa"/>
            <w:tcBorders>
              <w:top w:val="nil"/>
              <w:left w:val="nil"/>
              <w:bottom w:val="nil"/>
              <w:right w:val="nil"/>
            </w:tcBorders>
            <w:shd w:val="clear" w:color="000000" w:fill="FFFFFF"/>
            <w:noWrap/>
            <w:vAlign w:val="bottom"/>
            <w:hideMark/>
          </w:tcPr>
          <w:p w14:paraId="1F416E3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nil"/>
              <w:right w:val="nil"/>
            </w:tcBorders>
            <w:shd w:val="clear" w:color="000000" w:fill="FFFFFF"/>
            <w:noWrap/>
            <w:vAlign w:val="bottom"/>
            <w:hideMark/>
          </w:tcPr>
          <w:p w14:paraId="2C2EB7FC"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Plate-like mtps</w:t>
            </w:r>
          </w:p>
        </w:tc>
        <w:tc>
          <w:tcPr>
            <w:tcW w:w="587" w:type="dxa"/>
            <w:tcBorders>
              <w:top w:val="nil"/>
              <w:left w:val="nil"/>
              <w:bottom w:val="nil"/>
              <w:right w:val="nil"/>
            </w:tcBorders>
            <w:shd w:val="clear" w:color="000000" w:fill="FFFFFF"/>
            <w:noWrap/>
            <w:vAlign w:val="bottom"/>
            <w:hideMark/>
          </w:tcPr>
          <w:p w14:paraId="1754FD4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7627</w:t>
            </w:r>
          </w:p>
        </w:tc>
        <w:tc>
          <w:tcPr>
            <w:tcW w:w="586" w:type="dxa"/>
            <w:tcBorders>
              <w:top w:val="nil"/>
              <w:left w:val="nil"/>
              <w:bottom w:val="nil"/>
              <w:right w:val="nil"/>
            </w:tcBorders>
            <w:shd w:val="clear" w:color="000000" w:fill="FFFFFF"/>
            <w:noWrap/>
            <w:vAlign w:val="bottom"/>
            <w:hideMark/>
          </w:tcPr>
          <w:p w14:paraId="3284CE7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1031</w:t>
            </w:r>
          </w:p>
        </w:tc>
        <w:tc>
          <w:tcPr>
            <w:tcW w:w="586" w:type="dxa"/>
            <w:tcBorders>
              <w:top w:val="nil"/>
              <w:left w:val="nil"/>
              <w:bottom w:val="nil"/>
              <w:right w:val="nil"/>
            </w:tcBorders>
            <w:shd w:val="clear" w:color="000000" w:fill="FFFFFF"/>
            <w:noWrap/>
            <w:vAlign w:val="bottom"/>
            <w:hideMark/>
          </w:tcPr>
          <w:p w14:paraId="2BF10D30"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338</w:t>
            </w:r>
          </w:p>
        </w:tc>
        <w:tc>
          <w:tcPr>
            <w:tcW w:w="586" w:type="dxa"/>
            <w:tcBorders>
              <w:top w:val="nil"/>
              <w:left w:val="nil"/>
              <w:bottom w:val="nil"/>
              <w:right w:val="nil"/>
            </w:tcBorders>
            <w:shd w:val="clear" w:color="000000" w:fill="FFFFFF"/>
            <w:noWrap/>
            <w:vAlign w:val="bottom"/>
            <w:hideMark/>
          </w:tcPr>
          <w:p w14:paraId="5993A422"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507</w:t>
            </w:r>
          </w:p>
        </w:tc>
        <w:tc>
          <w:tcPr>
            <w:tcW w:w="586" w:type="dxa"/>
            <w:tcBorders>
              <w:top w:val="nil"/>
              <w:left w:val="nil"/>
              <w:bottom w:val="nil"/>
              <w:right w:val="nil"/>
            </w:tcBorders>
            <w:shd w:val="clear" w:color="000000" w:fill="FFFFFF"/>
            <w:noWrap/>
            <w:vAlign w:val="bottom"/>
            <w:hideMark/>
          </w:tcPr>
          <w:p w14:paraId="100C80F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199</w:t>
            </w:r>
          </w:p>
        </w:tc>
        <w:tc>
          <w:tcPr>
            <w:tcW w:w="351" w:type="dxa"/>
            <w:tcBorders>
              <w:top w:val="nil"/>
              <w:left w:val="nil"/>
              <w:bottom w:val="nil"/>
              <w:right w:val="nil"/>
            </w:tcBorders>
            <w:shd w:val="clear" w:color="000000" w:fill="FFFFFF"/>
            <w:noWrap/>
            <w:vAlign w:val="bottom"/>
            <w:hideMark/>
          </w:tcPr>
          <w:p w14:paraId="4ABBA08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nil"/>
              <w:right w:val="nil"/>
            </w:tcBorders>
            <w:shd w:val="clear" w:color="000000" w:fill="FFFFFF"/>
            <w:noWrap/>
            <w:vAlign w:val="bottom"/>
            <w:hideMark/>
          </w:tcPr>
          <w:p w14:paraId="1B0A220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39</w:t>
            </w:r>
          </w:p>
        </w:tc>
        <w:tc>
          <w:tcPr>
            <w:tcW w:w="497" w:type="dxa"/>
            <w:tcBorders>
              <w:top w:val="nil"/>
              <w:left w:val="nil"/>
              <w:bottom w:val="nil"/>
              <w:right w:val="nil"/>
            </w:tcBorders>
            <w:shd w:val="clear" w:color="000000" w:fill="FFFFFF"/>
            <w:noWrap/>
            <w:vAlign w:val="bottom"/>
            <w:hideMark/>
          </w:tcPr>
          <w:p w14:paraId="6EC7345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20</w:t>
            </w:r>
          </w:p>
        </w:tc>
        <w:tc>
          <w:tcPr>
            <w:tcW w:w="497" w:type="dxa"/>
            <w:tcBorders>
              <w:top w:val="nil"/>
              <w:left w:val="nil"/>
              <w:bottom w:val="nil"/>
              <w:right w:val="nil"/>
            </w:tcBorders>
            <w:shd w:val="clear" w:color="000000" w:fill="FFFFFF"/>
            <w:noWrap/>
            <w:vAlign w:val="bottom"/>
            <w:hideMark/>
          </w:tcPr>
          <w:p w14:paraId="6B30AFD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94</w:t>
            </w:r>
          </w:p>
        </w:tc>
        <w:tc>
          <w:tcPr>
            <w:tcW w:w="497" w:type="dxa"/>
            <w:tcBorders>
              <w:top w:val="nil"/>
              <w:left w:val="nil"/>
              <w:bottom w:val="nil"/>
              <w:right w:val="nil"/>
            </w:tcBorders>
            <w:shd w:val="clear" w:color="000000" w:fill="FFFFFF"/>
            <w:noWrap/>
            <w:vAlign w:val="bottom"/>
            <w:hideMark/>
          </w:tcPr>
          <w:p w14:paraId="45D7E0F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998</w:t>
            </w:r>
          </w:p>
        </w:tc>
        <w:tc>
          <w:tcPr>
            <w:tcW w:w="497" w:type="dxa"/>
            <w:tcBorders>
              <w:top w:val="nil"/>
              <w:left w:val="nil"/>
              <w:bottom w:val="nil"/>
              <w:right w:val="nil"/>
            </w:tcBorders>
            <w:shd w:val="clear" w:color="000000" w:fill="FFFFFF"/>
            <w:noWrap/>
            <w:vAlign w:val="bottom"/>
            <w:hideMark/>
          </w:tcPr>
          <w:p w14:paraId="05DF482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75</w:t>
            </w:r>
          </w:p>
        </w:tc>
        <w:tc>
          <w:tcPr>
            <w:tcW w:w="351" w:type="dxa"/>
            <w:tcBorders>
              <w:top w:val="nil"/>
              <w:left w:val="nil"/>
              <w:bottom w:val="nil"/>
              <w:right w:val="nil"/>
            </w:tcBorders>
            <w:shd w:val="clear" w:color="000000" w:fill="FFFFFF"/>
            <w:noWrap/>
            <w:vAlign w:val="bottom"/>
            <w:hideMark/>
          </w:tcPr>
          <w:p w14:paraId="61E04F9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7559657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30</w:t>
            </w:r>
          </w:p>
        </w:tc>
        <w:tc>
          <w:tcPr>
            <w:tcW w:w="497" w:type="dxa"/>
            <w:tcBorders>
              <w:top w:val="nil"/>
              <w:left w:val="nil"/>
              <w:bottom w:val="nil"/>
              <w:right w:val="nil"/>
            </w:tcBorders>
            <w:shd w:val="clear" w:color="000000" w:fill="FFFFFF"/>
            <w:noWrap/>
            <w:vAlign w:val="bottom"/>
            <w:hideMark/>
          </w:tcPr>
          <w:p w14:paraId="019730E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893</w:t>
            </w:r>
          </w:p>
        </w:tc>
        <w:tc>
          <w:tcPr>
            <w:tcW w:w="497" w:type="dxa"/>
            <w:tcBorders>
              <w:top w:val="nil"/>
              <w:left w:val="nil"/>
              <w:bottom w:val="nil"/>
              <w:right w:val="nil"/>
            </w:tcBorders>
            <w:shd w:val="clear" w:color="000000" w:fill="FFFFFF"/>
            <w:noWrap/>
            <w:vAlign w:val="bottom"/>
            <w:hideMark/>
          </w:tcPr>
          <w:p w14:paraId="203B9BE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850</w:t>
            </w:r>
          </w:p>
        </w:tc>
        <w:tc>
          <w:tcPr>
            <w:tcW w:w="497" w:type="dxa"/>
            <w:tcBorders>
              <w:top w:val="nil"/>
              <w:left w:val="nil"/>
              <w:bottom w:val="nil"/>
              <w:right w:val="nil"/>
            </w:tcBorders>
            <w:shd w:val="clear" w:color="000000" w:fill="FFFFFF"/>
            <w:noWrap/>
            <w:vAlign w:val="bottom"/>
            <w:hideMark/>
          </w:tcPr>
          <w:p w14:paraId="29D9D20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058</w:t>
            </w:r>
          </w:p>
        </w:tc>
        <w:tc>
          <w:tcPr>
            <w:tcW w:w="497" w:type="dxa"/>
            <w:tcBorders>
              <w:top w:val="nil"/>
              <w:left w:val="nil"/>
              <w:bottom w:val="nil"/>
              <w:right w:val="nil"/>
            </w:tcBorders>
            <w:shd w:val="clear" w:color="000000" w:fill="FFFFFF"/>
            <w:noWrap/>
            <w:vAlign w:val="bottom"/>
            <w:hideMark/>
          </w:tcPr>
          <w:p w14:paraId="245B305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993</w:t>
            </w:r>
          </w:p>
        </w:tc>
        <w:tc>
          <w:tcPr>
            <w:tcW w:w="351" w:type="dxa"/>
            <w:tcBorders>
              <w:top w:val="nil"/>
              <w:left w:val="nil"/>
              <w:bottom w:val="nil"/>
              <w:right w:val="nil"/>
            </w:tcBorders>
            <w:shd w:val="clear" w:color="000000" w:fill="FFFFFF"/>
            <w:noWrap/>
            <w:vAlign w:val="bottom"/>
            <w:hideMark/>
          </w:tcPr>
          <w:p w14:paraId="595A8156"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nil"/>
              <w:right w:val="nil"/>
            </w:tcBorders>
            <w:shd w:val="clear" w:color="000000" w:fill="FFFFFF"/>
            <w:noWrap/>
            <w:vAlign w:val="bottom"/>
            <w:hideMark/>
          </w:tcPr>
          <w:p w14:paraId="0020AEE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84</w:t>
            </w:r>
          </w:p>
        </w:tc>
        <w:tc>
          <w:tcPr>
            <w:tcW w:w="497" w:type="dxa"/>
            <w:tcBorders>
              <w:top w:val="nil"/>
              <w:left w:val="nil"/>
              <w:bottom w:val="nil"/>
              <w:right w:val="nil"/>
            </w:tcBorders>
            <w:shd w:val="clear" w:color="000000" w:fill="FFFFFF"/>
            <w:noWrap/>
            <w:vAlign w:val="bottom"/>
            <w:hideMark/>
          </w:tcPr>
          <w:p w14:paraId="00E19574"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36</w:t>
            </w:r>
          </w:p>
        </w:tc>
        <w:tc>
          <w:tcPr>
            <w:tcW w:w="497" w:type="dxa"/>
            <w:tcBorders>
              <w:top w:val="nil"/>
              <w:left w:val="nil"/>
              <w:bottom w:val="nil"/>
              <w:right w:val="nil"/>
            </w:tcBorders>
            <w:shd w:val="clear" w:color="000000" w:fill="FFFFFF"/>
            <w:noWrap/>
            <w:vAlign w:val="bottom"/>
            <w:hideMark/>
          </w:tcPr>
          <w:p w14:paraId="692F40F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75</w:t>
            </w:r>
          </w:p>
        </w:tc>
        <w:tc>
          <w:tcPr>
            <w:tcW w:w="497" w:type="dxa"/>
            <w:tcBorders>
              <w:top w:val="nil"/>
              <w:left w:val="nil"/>
              <w:bottom w:val="nil"/>
              <w:right w:val="nil"/>
            </w:tcBorders>
            <w:shd w:val="clear" w:color="000000" w:fill="FFFFFF"/>
            <w:noWrap/>
            <w:vAlign w:val="bottom"/>
            <w:hideMark/>
          </w:tcPr>
          <w:p w14:paraId="54DBD99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73</w:t>
            </w:r>
          </w:p>
        </w:tc>
        <w:tc>
          <w:tcPr>
            <w:tcW w:w="497" w:type="dxa"/>
            <w:tcBorders>
              <w:top w:val="nil"/>
              <w:left w:val="nil"/>
              <w:bottom w:val="nil"/>
              <w:right w:val="nil"/>
            </w:tcBorders>
            <w:shd w:val="clear" w:color="000000" w:fill="FFFFFF"/>
            <w:noWrap/>
            <w:vAlign w:val="bottom"/>
            <w:hideMark/>
          </w:tcPr>
          <w:p w14:paraId="1137928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38</w:t>
            </w:r>
          </w:p>
        </w:tc>
      </w:tr>
      <w:tr w:rsidR="00E1298C" w:rsidRPr="00FD3202" w14:paraId="09B87906" w14:textId="77777777" w:rsidTr="00E1298C">
        <w:trPr>
          <w:trHeight w:val="300"/>
          <w:jc w:val="center"/>
        </w:trPr>
        <w:tc>
          <w:tcPr>
            <w:tcW w:w="186" w:type="dxa"/>
            <w:tcBorders>
              <w:top w:val="nil"/>
              <w:left w:val="nil"/>
              <w:bottom w:val="single" w:sz="4" w:space="0" w:color="auto"/>
              <w:right w:val="nil"/>
            </w:tcBorders>
            <w:shd w:val="clear" w:color="000000" w:fill="FFFFFF"/>
            <w:noWrap/>
            <w:vAlign w:val="bottom"/>
            <w:hideMark/>
          </w:tcPr>
          <w:p w14:paraId="5D3F801A"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2379" w:type="dxa"/>
            <w:tcBorders>
              <w:top w:val="nil"/>
              <w:left w:val="nil"/>
              <w:bottom w:val="single" w:sz="4" w:space="0" w:color="auto"/>
              <w:right w:val="nil"/>
            </w:tcBorders>
            <w:shd w:val="clear" w:color="000000" w:fill="FFFFFF"/>
            <w:noWrap/>
            <w:vAlign w:val="bottom"/>
            <w:hideMark/>
          </w:tcPr>
          <w:p w14:paraId="68224EF1"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Reticulate mtps</w:t>
            </w:r>
          </w:p>
        </w:tc>
        <w:tc>
          <w:tcPr>
            <w:tcW w:w="587" w:type="dxa"/>
            <w:tcBorders>
              <w:top w:val="nil"/>
              <w:left w:val="nil"/>
              <w:bottom w:val="single" w:sz="4" w:space="0" w:color="auto"/>
              <w:right w:val="nil"/>
            </w:tcBorders>
            <w:shd w:val="clear" w:color="000000" w:fill="FFFFFF"/>
            <w:noWrap/>
            <w:vAlign w:val="bottom"/>
            <w:hideMark/>
          </w:tcPr>
          <w:p w14:paraId="073B6A2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0361</w:t>
            </w:r>
          </w:p>
        </w:tc>
        <w:tc>
          <w:tcPr>
            <w:tcW w:w="586" w:type="dxa"/>
            <w:tcBorders>
              <w:top w:val="nil"/>
              <w:left w:val="nil"/>
              <w:bottom w:val="single" w:sz="4" w:space="0" w:color="auto"/>
              <w:right w:val="nil"/>
            </w:tcBorders>
            <w:shd w:val="clear" w:color="000000" w:fill="FFFFFF"/>
            <w:noWrap/>
            <w:vAlign w:val="bottom"/>
            <w:hideMark/>
          </w:tcPr>
          <w:p w14:paraId="0D64955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2230</w:t>
            </w:r>
          </w:p>
        </w:tc>
        <w:tc>
          <w:tcPr>
            <w:tcW w:w="586" w:type="dxa"/>
            <w:tcBorders>
              <w:top w:val="nil"/>
              <w:left w:val="nil"/>
              <w:bottom w:val="single" w:sz="4" w:space="0" w:color="auto"/>
              <w:right w:val="nil"/>
            </w:tcBorders>
            <w:shd w:val="clear" w:color="000000" w:fill="FFFFFF"/>
            <w:noWrap/>
            <w:vAlign w:val="bottom"/>
            <w:hideMark/>
          </w:tcPr>
          <w:p w14:paraId="66C1FA6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0106</w:t>
            </w:r>
          </w:p>
        </w:tc>
        <w:tc>
          <w:tcPr>
            <w:tcW w:w="586" w:type="dxa"/>
            <w:tcBorders>
              <w:top w:val="nil"/>
              <w:left w:val="nil"/>
              <w:bottom w:val="single" w:sz="4" w:space="0" w:color="auto"/>
              <w:right w:val="nil"/>
            </w:tcBorders>
            <w:shd w:val="clear" w:color="000000" w:fill="FFFFFF"/>
            <w:noWrap/>
            <w:vAlign w:val="bottom"/>
            <w:hideMark/>
          </w:tcPr>
          <w:p w14:paraId="3AB02C6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122</w:t>
            </w:r>
          </w:p>
        </w:tc>
        <w:tc>
          <w:tcPr>
            <w:tcW w:w="586" w:type="dxa"/>
            <w:tcBorders>
              <w:top w:val="nil"/>
              <w:left w:val="nil"/>
              <w:bottom w:val="single" w:sz="4" w:space="0" w:color="auto"/>
              <w:right w:val="nil"/>
            </w:tcBorders>
            <w:shd w:val="clear" w:color="000000" w:fill="FFFFFF"/>
            <w:noWrap/>
            <w:vAlign w:val="bottom"/>
            <w:hideMark/>
          </w:tcPr>
          <w:p w14:paraId="13A4C70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1512</w:t>
            </w:r>
          </w:p>
        </w:tc>
        <w:tc>
          <w:tcPr>
            <w:tcW w:w="351" w:type="dxa"/>
            <w:tcBorders>
              <w:top w:val="nil"/>
              <w:left w:val="nil"/>
              <w:bottom w:val="single" w:sz="4" w:space="0" w:color="auto"/>
              <w:right w:val="nil"/>
            </w:tcBorders>
            <w:shd w:val="clear" w:color="000000" w:fill="FFFFFF"/>
            <w:noWrap/>
            <w:vAlign w:val="bottom"/>
            <w:hideMark/>
          </w:tcPr>
          <w:p w14:paraId="337466A8"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640" w:type="dxa"/>
            <w:tcBorders>
              <w:top w:val="nil"/>
              <w:left w:val="nil"/>
              <w:bottom w:val="single" w:sz="4" w:space="0" w:color="auto"/>
              <w:right w:val="nil"/>
            </w:tcBorders>
            <w:shd w:val="clear" w:color="000000" w:fill="FFFFFF"/>
            <w:noWrap/>
            <w:vAlign w:val="bottom"/>
            <w:hideMark/>
          </w:tcPr>
          <w:p w14:paraId="13931253"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4</w:t>
            </w:r>
          </w:p>
        </w:tc>
        <w:tc>
          <w:tcPr>
            <w:tcW w:w="497" w:type="dxa"/>
            <w:tcBorders>
              <w:top w:val="nil"/>
              <w:left w:val="nil"/>
              <w:bottom w:val="single" w:sz="4" w:space="0" w:color="auto"/>
              <w:right w:val="nil"/>
            </w:tcBorders>
            <w:shd w:val="clear" w:color="000000" w:fill="FFFFFF"/>
            <w:noWrap/>
            <w:vAlign w:val="bottom"/>
            <w:hideMark/>
          </w:tcPr>
          <w:p w14:paraId="0C32C51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19</w:t>
            </w:r>
          </w:p>
        </w:tc>
        <w:tc>
          <w:tcPr>
            <w:tcW w:w="497" w:type="dxa"/>
            <w:tcBorders>
              <w:top w:val="nil"/>
              <w:left w:val="nil"/>
              <w:bottom w:val="single" w:sz="4" w:space="0" w:color="auto"/>
              <w:right w:val="nil"/>
            </w:tcBorders>
            <w:shd w:val="clear" w:color="000000" w:fill="FFFFFF"/>
            <w:noWrap/>
            <w:vAlign w:val="bottom"/>
            <w:hideMark/>
          </w:tcPr>
          <w:p w14:paraId="12BF82A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single" w:sz="4" w:space="0" w:color="auto"/>
              <w:right w:val="nil"/>
            </w:tcBorders>
            <w:shd w:val="clear" w:color="000000" w:fill="FFFFFF"/>
            <w:noWrap/>
            <w:vAlign w:val="bottom"/>
            <w:hideMark/>
          </w:tcPr>
          <w:p w14:paraId="5805350F"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497" w:type="dxa"/>
            <w:tcBorders>
              <w:top w:val="nil"/>
              <w:left w:val="nil"/>
              <w:bottom w:val="single" w:sz="4" w:space="0" w:color="auto"/>
              <w:right w:val="nil"/>
            </w:tcBorders>
            <w:shd w:val="clear" w:color="000000" w:fill="FFFFFF"/>
            <w:noWrap/>
            <w:vAlign w:val="bottom"/>
            <w:hideMark/>
          </w:tcPr>
          <w:p w14:paraId="5AD17736"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1</w:t>
            </w:r>
          </w:p>
        </w:tc>
        <w:tc>
          <w:tcPr>
            <w:tcW w:w="351" w:type="dxa"/>
            <w:tcBorders>
              <w:top w:val="nil"/>
              <w:left w:val="nil"/>
              <w:bottom w:val="single" w:sz="4" w:space="0" w:color="auto"/>
              <w:right w:val="nil"/>
            </w:tcBorders>
            <w:shd w:val="clear" w:color="000000" w:fill="FFFFFF"/>
            <w:noWrap/>
            <w:vAlign w:val="bottom"/>
            <w:hideMark/>
          </w:tcPr>
          <w:p w14:paraId="30D728A3"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single" w:sz="4" w:space="0" w:color="auto"/>
              <w:right w:val="nil"/>
            </w:tcBorders>
            <w:shd w:val="clear" w:color="000000" w:fill="FFFFFF"/>
            <w:noWrap/>
            <w:vAlign w:val="bottom"/>
            <w:hideMark/>
          </w:tcPr>
          <w:p w14:paraId="493EBCC5"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37</w:t>
            </w:r>
          </w:p>
        </w:tc>
        <w:tc>
          <w:tcPr>
            <w:tcW w:w="497" w:type="dxa"/>
            <w:tcBorders>
              <w:top w:val="nil"/>
              <w:left w:val="nil"/>
              <w:bottom w:val="single" w:sz="4" w:space="0" w:color="auto"/>
              <w:right w:val="nil"/>
            </w:tcBorders>
            <w:shd w:val="clear" w:color="000000" w:fill="FFFFFF"/>
            <w:noWrap/>
            <w:vAlign w:val="bottom"/>
            <w:hideMark/>
          </w:tcPr>
          <w:p w14:paraId="06DCBD51"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300</w:t>
            </w:r>
          </w:p>
        </w:tc>
        <w:tc>
          <w:tcPr>
            <w:tcW w:w="497" w:type="dxa"/>
            <w:tcBorders>
              <w:top w:val="nil"/>
              <w:left w:val="nil"/>
              <w:bottom w:val="single" w:sz="4" w:space="0" w:color="auto"/>
              <w:right w:val="nil"/>
            </w:tcBorders>
            <w:shd w:val="clear" w:color="000000" w:fill="FFFFFF"/>
            <w:noWrap/>
            <w:vAlign w:val="bottom"/>
            <w:hideMark/>
          </w:tcPr>
          <w:p w14:paraId="5D57878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70</w:t>
            </w:r>
          </w:p>
        </w:tc>
        <w:tc>
          <w:tcPr>
            <w:tcW w:w="497" w:type="dxa"/>
            <w:tcBorders>
              <w:top w:val="nil"/>
              <w:left w:val="nil"/>
              <w:bottom w:val="single" w:sz="4" w:space="0" w:color="auto"/>
              <w:right w:val="nil"/>
            </w:tcBorders>
            <w:shd w:val="clear" w:color="000000" w:fill="FFFFFF"/>
            <w:noWrap/>
            <w:vAlign w:val="bottom"/>
            <w:hideMark/>
          </w:tcPr>
          <w:p w14:paraId="01F7C567"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886</w:t>
            </w:r>
          </w:p>
        </w:tc>
        <w:tc>
          <w:tcPr>
            <w:tcW w:w="497" w:type="dxa"/>
            <w:tcBorders>
              <w:top w:val="nil"/>
              <w:left w:val="nil"/>
              <w:bottom w:val="single" w:sz="4" w:space="0" w:color="auto"/>
              <w:right w:val="nil"/>
            </w:tcBorders>
            <w:shd w:val="clear" w:color="000000" w:fill="FFFFFF"/>
            <w:noWrap/>
            <w:vAlign w:val="bottom"/>
            <w:hideMark/>
          </w:tcPr>
          <w:p w14:paraId="195CB518"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30</w:t>
            </w:r>
          </w:p>
        </w:tc>
        <w:tc>
          <w:tcPr>
            <w:tcW w:w="351" w:type="dxa"/>
            <w:tcBorders>
              <w:top w:val="nil"/>
              <w:left w:val="nil"/>
              <w:bottom w:val="single" w:sz="4" w:space="0" w:color="auto"/>
              <w:right w:val="nil"/>
            </w:tcBorders>
            <w:shd w:val="clear" w:color="000000" w:fill="FFFFFF"/>
            <w:noWrap/>
            <w:vAlign w:val="bottom"/>
            <w:hideMark/>
          </w:tcPr>
          <w:p w14:paraId="149C27CD" w14:textId="77777777" w:rsidR="00E1298C" w:rsidRPr="00FD3202" w:rsidRDefault="00E1298C" w:rsidP="00E1298C">
            <w:pPr>
              <w:spacing w:after="0" w:line="240" w:lineRule="auto"/>
              <w:jc w:val="lef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 </w:t>
            </w:r>
          </w:p>
        </w:tc>
        <w:tc>
          <w:tcPr>
            <w:tcW w:w="497" w:type="dxa"/>
            <w:tcBorders>
              <w:top w:val="nil"/>
              <w:left w:val="nil"/>
              <w:bottom w:val="single" w:sz="4" w:space="0" w:color="auto"/>
              <w:right w:val="nil"/>
            </w:tcBorders>
            <w:shd w:val="clear" w:color="000000" w:fill="FFFFFF"/>
            <w:noWrap/>
            <w:vAlign w:val="bottom"/>
            <w:hideMark/>
          </w:tcPr>
          <w:p w14:paraId="45AF91E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6</w:t>
            </w:r>
          </w:p>
        </w:tc>
        <w:tc>
          <w:tcPr>
            <w:tcW w:w="497" w:type="dxa"/>
            <w:tcBorders>
              <w:top w:val="nil"/>
              <w:left w:val="nil"/>
              <w:bottom w:val="single" w:sz="4" w:space="0" w:color="auto"/>
              <w:right w:val="nil"/>
            </w:tcBorders>
            <w:shd w:val="clear" w:color="000000" w:fill="FFFFFF"/>
            <w:noWrap/>
            <w:vAlign w:val="bottom"/>
            <w:hideMark/>
          </w:tcPr>
          <w:p w14:paraId="7B7E229C"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0</w:t>
            </w:r>
          </w:p>
        </w:tc>
        <w:tc>
          <w:tcPr>
            <w:tcW w:w="497" w:type="dxa"/>
            <w:tcBorders>
              <w:top w:val="nil"/>
              <w:left w:val="nil"/>
              <w:bottom w:val="single" w:sz="4" w:space="0" w:color="auto"/>
              <w:right w:val="nil"/>
            </w:tcBorders>
            <w:shd w:val="clear" w:color="000000" w:fill="FFFFFF"/>
            <w:noWrap/>
            <w:vAlign w:val="bottom"/>
            <w:hideMark/>
          </w:tcPr>
          <w:p w14:paraId="3102C1FE"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54</w:t>
            </w:r>
          </w:p>
        </w:tc>
        <w:tc>
          <w:tcPr>
            <w:tcW w:w="497" w:type="dxa"/>
            <w:tcBorders>
              <w:top w:val="nil"/>
              <w:left w:val="nil"/>
              <w:bottom w:val="single" w:sz="4" w:space="0" w:color="auto"/>
              <w:right w:val="nil"/>
            </w:tcBorders>
            <w:shd w:val="clear" w:color="000000" w:fill="FFFFFF"/>
            <w:noWrap/>
            <w:vAlign w:val="bottom"/>
            <w:hideMark/>
          </w:tcPr>
          <w:p w14:paraId="51D908E9"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23</w:t>
            </w:r>
          </w:p>
        </w:tc>
        <w:tc>
          <w:tcPr>
            <w:tcW w:w="497" w:type="dxa"/>
            <w:tcBorders>
              <w:top w:val="nil"/>
              <w:left w:val="nil"/>
              <w:bottom w:val="single" w:sz="4" w:space="0" w:color="auto"/>
              <w:right w:val="nil"/>
            </w:tcBorders>
            <w:shd w:val="clear" w:color="000000" w:fill="FFFFFF"/>
            <w:noWrap/>
            <w:vAlign w:val="bottom"/>
            <w:hideMark/>
          </w:tcPr>
          <w:p w14:paraId="0E37B21B" w14:textId="77777777" w:rsidR="00E1298C" w:rsidRPr="00FD3202" w:rsidRDefault="00E1298C" w:rsidP="00E1298C">
            <w:pPr>
              <w:spacing w:after="0" w:line="240" w:lineRule="auto"/>
              <w:jc w:val="right"/>
              <w:rPr>
                <w:rFonts w:eastAsia="Times New Roman" w:cs="Times New Roman"/>
                <w:color w:val="000000"/>
                <w:kern w:val="0"/>
                <w:sz w:val="20"/>
                <w:szCs w:val="20"/>
                <w:lang w:val="en-GB" w:eastAsia="nl-BE"/>
                <w14:ligatures w14:val="none"/>
              </w:rPr>
            </w:pPr>
            <w:r w:rsidRPr="00FD3202">
              <w:rPr>
                <w:rFonts w:eastAsia="Times New Roman" w:cs="Times New Roman"/>
                <w:color w:val="000000"/>
                <w:kern w:val="0"/>
                <w:sz w:val="20"/>
                <w:szCs w:val="20"/>
                <w:lang w:val="en-GB" w:eastAsia="nl-BE"/>
                <w14:ligatures w14:val="none"/>
              </w:rPr>
              <w:t>47</w:t>
            </w:r>
          </w:p>
        </w:tc>
      </w:tr>
    </w:tbl>
    <w:p w14:paraId="05078C09" w14:textId="77777777" w:rsidR="00FC5DA6" w:rsidRPr="00FD3202" w:rsidRDefault="00FC5DA6" w:rsidP="00D50092">
      <w:pPr>
        <w:pStyle w:val="NoSpacing"/>
        <w:rPr>
          <w:rFonts w:ascii="Times New Roman" w:hAnsi="Times New Roman" w:cs="Times New Roman"/>
          <w:lang w:val="en-GB"/>
        </w:rPr>
        <w:sectPr w:rsidR="00FC5DA6" w:rsidRPr="00FD3202" w:rsidSect="00853F0F">
          <w:pgSz w:w="16838" w:h="11906" w:orient="landscape"/>
          <w:pgMar w:top="1417" w:right="1417" w:bottom="1417" w:left="1417" w:header="708" w:footer="708" w:gutter="0"/>
          <w:lnNumType w:countBy="1" w:restart="continuous"/>
          <w:cols w:space="708"/>
          <w:docGrid w:linePitch="360"/>
        </w:sectPr>
      </w:pPr>
    </w:p>
    <w:p w14:paraId="00CD1C9C" w14:textId="15A30D0C" w:rsidR="00FC5DA6" w:rsidRDefault="00E54FAC" w:rsidP="00170AD7">
      <w:pPr>
        <w:pStyle w:val="NoSpacing"/>
        <w:jc w:val="both"/>
        <w:rPr>
          <w:rFonts w:ascii="Times New Roman" w:hAnsi="Times New Roman" w:cs="Times New Roman"/>
          <w:lang w:val="en-GB"/>
        </w:rPr>
      </w:pPr>
      <w:r>
        <w:rPr>
          <w:rFonts w:ascii="Times New Roman" w:hAnsi="Times New Roman" w:cs="Times New Roman"/>
          <w:lang w:val="en-GB"/>
        </w:rPr>
        <w:lastRenderedPageBreak/>
        <w:t>Supplementary material</w:t>
      </w:r>
      <w:r w:rsidR="00AE18ED">
        <w:rPr>
          <w:rFonts w:ascii="Times New Roman" w:hAnsi="Times New Roman" w:cs="Times New Roman"/>
          <w:lang w:val="en-GB"/>
        </w:rPr>
        <w:t xml:space="preserve"> </w:t>
      </w:r>
      <w:r w:rsidR="00813769">
        <w:rPr>
          <w:rFonts w:ascii="Times New Roman" w:hAnsi="Times New Roman" w:cs="Times New Roman"/>
          <w:lang w:val="en-GB"/>
        </w:rPr>
        <w:t>4</w:t>
      </w:r>
      <w:r w:rsidR="00FC5DA6" w:rsidRPr="00FD3202">
        <w:rPr>
          <w:rFonts w:ascii="Times New Roman" w:hAnsi="Times New Roman" w:cs="Times New Roman"/>
          <w:lang w:val="en-GB"/>
        </w:rPr>
        <w:t>. Significant difference</w:t>
      </w:r>
      <w:r w:rsidR="00BC6206">
        <w:rPr>
          <w:rFonts w:ascii="Times New Roman" w:hAnsi="Times New Roman" w:cs="Times New Roman"/>
          <w:lang w:val="en-GB"/>
        </w:rPr>
        <w:t>s (</w:t>
      </w:r>
      <w:r w:rsidR="00BC6206" w:rsidRPr="00BC6206">
        <w:rPr>
          <w:rFonts w:ascii="Times New Roman" w:hAnsi="Times New Roman" w:cs="Times New Roman"/>
          <w:lang w:val="en-US"/>
        </w:rPr>
        <w:t>2-factor PERMANOVA, pseudo-F</w:t>
      </w:r>
      <w:r w:rsidR="00BC6206" w:rsidRPr="00BC6206">
        <w:rPr>
          <w:rFonts w:ascii="Times New Roman" w:hAnsi="Times New Roman" w:cs="Times New Roman"/>
          <w:vertAlign w:val="subscript"/>
          <w:lang w:val="en-US"/>
        </w:rPr>
        <w:t xml:space="preserve">1,16 </w:t>
      </w:r>
      <w:r w:rsidR="00BC6206" w:rsidRPr="00BC6206">
        <w:rPr>
          <w:rFonts w:ascii="Times New Roman" w:hAnsi="Times New Roman" w:cs="Times New Roman"/>
          <w:lang w:val="en-US"/>
        </w:rPr>
        <w:t xml:space="preserve">= 6.6807, </w:t>
      </w:r>
      <w:r w:rsidR="00BC6206" w:rsidRPr="00BC6206">
        <w:rPr>
          <w:rFonts w:ascii="Times New Roman" w:hAnsi="Times New Roman" w:cs="Times New Roman"/>
          <w:i/>
          <w:iCs/>
          <w:lang w:val="en-US"/>
        </w:rPr>
        <w:t>p</w:t>
      </w:r>
      <w:r w:rsidR="00BC6206" w:rsidRPr="00BC6206">
        <w:rPr>
          <w:rFonts w:ascii="Times New Roman" w:hAnsi="Times New Roman" w:cs="Times New Roman"/>
          <w:lang w:val="en-US"/>
        </w:rPr>
        <w:t>PERM = 0.0005)</w:t>
      </w:r>
      <w:r w:rsidR="00FC5DA6" w:rsidRPr="00FD3202">
        <w:rPr>
          <w:rFonts w:ascii="Times New Roman" w:hAnsi="Times New Roman" w:cs="Times New Roman"/>
          <w:lang w:val="en-GB"/>
        </w:rPr>
        <w:t xml:space="preserve"> in the megafauna community observed </w:t>
      </w:r>
      <w:r w:rsidR="00BC6206" w:rsidRPr="00BC6206">
        <w:rPr>
          <w:rFonts w:ascii="Times New Roman" w:hAnsi="Times New Roman" w:cs="Times New Roman"/>
          <w:lang w:val="en-GB"/>
        </w:rPr>
        <w:t xml:space="preserve">from different altitudes </w:t>
      </w:r>
      <w:r w:rsidR="00BC6206">
        <w:rPr>
          <w:rFonts w:ascii="Times New Roman" w:hAnsi="Times New Roman" w:cs="Times New Roman"/>
          <w:lang w:val="en-GB"/>
        </w:rPr>
        <w:t xml:space="preserve">(&lt;8m and &gt;8m) </w:t>
      </w:r>
      <w:r w:rsidR="00BC6206" w:rsidRPr="00BC6206">
        <w:rPr>
          <w:rFonts w:ascii="Times New Roman" w:hAnsi="Times New Roman" w:cs="Times New Roman"/>
          <w:lang w:val="en-GB"/>
        </w:rPr>
        <w:t>and between the sites</w:t>
      </w:r>
      <w:r w:rsidR="00BC6206">
        <w:rPr>
          <w:rFonts w:ascii="Times New Roman" w:hAnsi="Times New Roman" w:cs="Times New Roman"/>
          <w:lang w:val="en-GB"/>
        </w:rPr>
        <w:t xml:space="preserve"> B4S03 and B6S02 (MDS</w:t>
      </w:r>
      <w:r w:rsidR="00FC5DA6" w:rsidRPr="00FD3202">
        <w:rPr>
          <w:rFonts w:ascii="Times New Roman" w:hAnsi="Times New Roman" w:cs="Times New Roman"/>
          <w:lang w:val="en-GB"/>
        </w:rPr>
        <w:t xml:space="preserve"> analysis </w:t>
      </w:r>
      <w:r w:rsidR="00BC6206">
        <w:rPr>
          <w:rFonts w:ascii="Times New Roman" w:hAnsi="Times New Roman" w:cs="Times New Roman"/>
          <w:lang w:val="en-GB"/>
        </w:rPr>
        <w:t xml:space="preserve">based on </w:t>
      </w:r>
      <w:r w:rsidR="00BC6206" w:rsidRPr="00BC6206">
        <w:rPr>
          <w:rFonts w:ascii="Times New Roman" w:hAnsi="Times New Roman" w:cs="Times New Roman"/>
          <w:lang w:val="en-GB"/>
        </w:rPr>
        <w:t>a Bray-Curtis resemblance matrix of untransformed density data (lowest available taxon level), excluding unknown annotations and Xenophyophora</w:t>
      </w:r>
      <w:r w:rsidR="00FC5DA6" w:rsidRPr="00FD3202">
        <w:rPr>
          <w:rFonts w:ascii="Times New Roman" w:hAnsi="Times New Roman" w:cs="Times New Roman"/>
          <w:lang w:val="en-GB"/>
        </w:rPr>
        <w:t>)</w:t>
      </w:r>
      <w:r w:rsidR="00BC6206">
        <w:rPr>
          <w:rFonts w:ascii="Times New Roman" w:hAnsi="Times New Roman" w:cs="Times New Roman"/>
          <w:lang w:val="en-GB"/>
        </w:rPr>
        <w:t xml:space="preserve">. </w:t>
      </w:r>
    </w:p>
    <w:p w14:paraId="72642C1D" w14:textId="5091747F" w:rsidR="00E54FAC" w:rsidRDefault="00E54FAC" w:rsidP="00D50092">
      <w:pPr>
        <w:pStyle w:val="NoSpacing"/>
        <w:rPr>
          <w:rFonts w:ascii="Times New Roman" w:hAnsi="Times New Roman" w:cs="Times New Roman"/>
          <w:lang w:val="en-GB"/>
        </w:rPr>
      </w:pPr>
    </w:p>
    <w:p w14:paraId="46E7EBF1" w14:textId="77777777" w:rsidR="00FC5DA6" w:rsidRPr="00FD3202" w:rsidRDefault="00FC5DA6" w:rsidP="00D50092">
      <w:pPr>
        <w:pStyle w:val="NoSpacing"/>
        <w:rPr>
          <w:rFonts w:ascii="Times New Roman" w:hAnsi="Times New Roman" w:cs="Times New Roman"/>
          <w:lang w:val="en-GB"/>
        </w:rPr>
      </w:pPr>
      <w:r w:rsidRPr="00FD3202">
        <w:rPr>
          <w:noProof/>
          <w:lang w:val="en-US"/>
        </w:rPr>
        <w:drawing>
          <wp:inline distT="0" distB="0" distL="0" distR="0" wp14:anchorId="4A534C46" wp14:editId="667E0D0E">
            <wp:extent cx="5760720" cy="38874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60720" cy="3887494"/>
                    </a:xfrm>
                    <a:prstGeom prst="rect">
                      <a:avLst/>
                    </a:prstGeom>
                  </pic:spPr>
                </pic:pic>
              </a:graphicData>
            </a:graphic>
          </wp:inline>
        </w:drawing>
      </w:r>
    </w:p>
    <w:sectPr w:rsidR="00FC5DA6" w:rsidRPr="00FD3202" w:rsidSect="00FC5DA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0D7B03" w14:textId="77777777" w:rsidR="003B1D96" w:rsidRDefault="003B1D96" w:rsidP="007F255B">
      <w:r>
        <w:separator/>
      </w:r>
    </w:p>
    <w:p w14:paraId="3634D80A" w14:textId="77777777" w:rsidR="003B1D96" w:rsidRDefault="003B1D96" w:rsidP="007F255B"/>
    <w:p w14:paraId="2450C915" w14:textId="77777777" w:rsidR="003B1D96" w:rsidRDefault="003B1D96" w:rsidP="007F255B"/>
  </w:endnote>
  <w:endnote w:type="continuationSeparator" w:id="0">
    <w:p w14:paraId="6B68061F" w14:textId="77777777" w:rsidR="003B1D96" w:rsidRDefault="003B1D96" w:rsidP="007F255B">
      <w:r>
        <w:continuationSeparator/>
      </w:r>
    </w:p>
    <w:p w14:paraId="10BFC442" w14:textId="77777777" w:rsidR="003B1D96" w:rsidRDefault="003B1D96" w:rsidP="007F255B"/>
    <w:p w14:paraId="27D8C828" w14:textId="77777777" w:rsidR="003B1D96" w:rsidRDefault="003B1D96" w:rsidP="007F25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3226435"/>
      <w:docPartObj>
        <w:docPartGallery w:val="Page Numbers (Bottom of Page)"/>
        <w:docPartUnique/>
      </w:docPartObj>
    </w:sdtPr>
    <w:sdtEndPr>
      <w:rPr>
        <w:noProof/>
      </w:rPr>
    </w:sdtEndPr>
    <w:sdtContent>
      <w:p w14:paraId="6E90A02B" w14:textId="5C4EE773" w:rsidR="00062BD1" w:rsidRDefault="00062BD1">
        <w:pPr>
          <w:pStyle w:val="Footer"/>
          <w:jc w:val="right"/>
        </w:pPr>
        <w:r>
          <w:fldChar w:fldCharType="begin"/>
        </w:r>
        <w:r>
          <w:instrText xml:space="preserve"> PAGE   \* MERGEFORMAT </w:instrText>
        </w:r>
        <w:r>
          <w:fldChar w:fldCharType="separate"/>
        </w:r>
        <w:r w:rsidR="003951F2">
          <w:rPr>
            <w:noProof/>
          </w:rPr>
          <w:t>31</w:t>
        </w:r>
        <w:r>
          <w:rPr>
            <w:noProof/>
          </w:rPr>
          <w:fldChar w:fldCharType="end"/>
        </w:r>
      </w:p>
    </w:sdtContent>
  </w:sdt>
  <w:p w14:paraId="3D5D8828" w14:textId="77777777" w:rsidR="00062BD1" w:rsidRDefault="00062B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2AEC91" w14:textId="77777777" w:rsidR="003B1D96" w:rsidRDefault="003B1D96" w:rsidP="007F255B">
      <w:r>
        <w:separator/>
      </w:r>
    </w:p>
    <w:p w14:paraId="25C25E61" w14:textId="77777777" w:rsidR="003B1D96" w:rsidRDefault="003B1D96" w:rsidP="007F255B"/>
    <w:p w14:paraId="2CAB71B4" w14:textId="77777777" w:rsidR="003B1D96" w:rsidRDefault="003B1D96" w:rsidP="007F255B"/>
  </w:footnote>
  <w:footnote w:type="continuationSeparator" w:id="0">
    <w:p w14:paraId="50D1E3B0" w14:textId="77777777" w:rsidR="003B1D96" w:rsidRDefault="003B1D96" w:rsidP="007F255B">
      <w:r>
        <w:continuationSeparator/>
      </w:r>
    </w:p>
    <w:p w14:paraId="1F18C9BB" w14:textId="77777777" w:rsidR="003B1D96" w:rsidRDefault="003B1D96" w:rsidP="007F255B"/>
    <w:p w14:paraId="14FFC8E7" w14:textId="77777777" w:rsidR="003B1D96" w:rsidRDefault="003B1D96" w:rsidP="007F255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F43C2"/>
    <w:multiLevelType w:val="hybridMultilevel"/>
    <w:tmpl w:val="47469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12023"/>
    <w:multiLevelType w:val="hybridMultilevel"/>
    <w:tmpl w:val="870C7122"/>
    <w:lvl w:ilvl="0" w:tplc="4A480EC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C5487A"/>
    <w:multiLevelType w:val="hybridMultilevel"/>
    <w:tmpl w:val="4B80E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6081F"/>
    <w:multiLevelType w:val="hybridMultilevel"/>
    <w:tmpl w:val="041C0EAA"/>
    <w:lvl w:ilvl="0" w:tplc="48FAF810">
      <w:start w:val="1"/>
      <w:numFmt w:val="decimal"/>
      <w:lvlText w:val="%1."/>
      <w:lvlJc w:val="left"/>
      <w:pPr>
        <w:ind w:left="720" w:hanging="360"/>
      </w:pPr>
      <w:rPr>
        <w:rFonts w:cstheme="minorBidi"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16E623D7"/>
    <w:multiLevelType w:val="hybridMultilevel"/>
    <w:tmpl w:val="3EF6F7A0"/>
    <w:lvl w:ilvl="0" w:tplc="4E80F6B6">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21D40680"/>
    <w:multiLevelType w:val="multilevel"/>
    <w:tmpl w:val="7F403600"/>
    <w:lvl w:ilvl="0">
      <w:start w:val="1"/>
      <w:numFmt w:val="decimal"/>
      <w:lvlText w:val="%1."/>
      <w:lvlJc w:val="left"/>
      <w:pPr>
        <w:ind w:left="360" w:hanging="360"/>
      </w:pPr>
    </w:lvl>
    <w:lvl w:ilvl="1">
      <w:start w:val="1"/>
      <w:numFmt w:val="decimal"/>
      <w:pStyle w:val="Kop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EF6934"/>
    <w:multiLevelType w:val="hybridMultilevel"/>
    <w:tmpl w:val="942AA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A5173F"/>
    <w:multiLevelType w:val="multilevel"/>
    <w:tmpl w:val="55C0F8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Kop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E6356A"/>
    <w:multiLevelType w:val="hybridMultilevel"/>
    <w:tmpl w:val="DD8C05F0"/>
    <w:lvl w:ilvl="0" w:tplc="C5F27E12">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34E90F69"/>
    <w:multiLevelType w:val="multilevel"/>
    <w:tmpl w:val="9D66E930"/>
    <w:lvl w:ilvl="0">
      <w:start w:val="1"/>
      <w:numFmt w:val="decimal"/>
      <w:pStyle w:val="Kop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64414CE"/>
    <w:multiLevelType w:val="hybridMultilevel"/>
    <w:tmpl w:val="9836F5C0"/>
    <w:lvl w:ilvl="0" w:tplc="B5786156">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3DBC22FD"/>
    <w:multiLevelType w:val="hybridMultilevel"/>
    <w:tmpl w:val="E5081FD6"/>
    <w:lvl w:ilvl="0" w:tplc="E5CEC082">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315AD9"/>
    <w:multiLevelType w:val="hybridMultilevel"/>
    <w:tmpl w:val="50B21182"/>
    <w:lvl w:ilvl="0" w:tplc="0368FE02">
      <w:numFmt w:val="bullet"/>
      <w:lvlText w:val="-"/>
      <w:lvlJc w:val="left"/>
      <w:pPr>
        <w:ind w:left="720" w:hanging="360"/>
      </w:pPr>
      <w:rPr>
        <w:rFonts w:ascii="Times New Roman" w:eastAsiaTheme="minorHAnsi" w:hAnsi="Times New Roman" w:cs="Times New Roman"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4259212E"/>
    <w:multiLevelType w:val="hybridMultilevel"/>
    <w:tmpl w:val="3DDEF3C0"/>
    <w:lvl w:ilvl="0" w:tplc="4E80F6B6">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482D1D9B"/>
    <w:multiLevelType w:val="hybridMultilevel"/>
    <w:tmpl w:val="F50A417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4A0315BE"/>
    <w:multiLevelType w:val="hybridMultilevel"/>
    <w:tmpl w:val="F2A66E1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6B062063"/>
    <w:multiLevelType w:val="hybridMultilevel"/>
    <w:tmpl w:val="79FE6CA2"/>
    <w:lvl w:ilvl="0" w:tplc="B0285D7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503596"/>
    <w:multiLevelType w:val="hybridMultilevel"/>
    <w:tmpl w:val="2604C894"/>
    <w:lvl w:ilvl="0" w:tplc="561C0696">
      <w:start w:val="2"/>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877752"/>
    <w:multiLevelType w:val="multilevel"/>
    <w:tmpl w:val="42F8AFF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6FE3674"/>
    <w:multiLevelType w:val="hybridMultilevel"/>
    <w:tmpl w:val="A01493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8"/>
  </w:num>
  <w:num w:numId="2">
    <w:abstractNumId w:val="18"/>
  </w:num>
  <w:num w:numId="3">
    <w:abstractNumId w:val="18"/>
  </w:num>
  <w:num w:numId="4">
    <w:abstractNumId w:val="4"/>
  </w:num>
  <w:num w:numId="5">
    <w:abstractNumId w:val="18"/>
  </w:num>
  <w:num w:numId="6">
    <w:abstractNumId w:val="13"/>
  </w:num>
  <w:num w:numId="7">
    <w:abstractNumId w:val="15"/>
  </w:num>
  <w:num w:numId="8">
    <w:abstractNumId w:val="18"/>
  </w:num>
  <w:num w:numId="9">
    <w:abstractNumId w:val="18"/>
  </w:num>
  <w:num w:numId="10">
    <w:abstractNumId w:val="18"/>
  </w:num>
  <w:num w:numId="11">
    <w:abstractNumId w:val="8"/>
  </w:num>
  <w:num w:numId="12">
    <w:abstractNumId w:val="17"/>
  </w:num>
  <w:num w:numId="13">
    <w:abstractNumId w:val="3"/>
  </w:num>
  <w:num w:numId="14">
    <w:abstractNumId w:val="14"/>
  </w:num>
  <w:num w:numId="15">
    <w:abstractNumId w:val="12"/>
  </w:num>
  <w:num w:numId="16">
    <w:abstractNumId w:val="10"/>
  </w:num>
  <w:num w:numId="17">
    <w:abstractNumId w:val="19"/>
  </w:num>
  <w:num w:numId="18">
    <w:abstractNumId w:val="16"/>
  </w:num>
  <w:num w:numId="19">
    <w:abstractNumId w:val="11"/>
  </w:num>
  <w:num w:numId="20">
    <w:abstractNumId w:val="6"/>
  </w:num>
  <w:num w:numId="21">
    <w:abstractNumId w:val="1"/>
  </w:num>
  <w:num w:numId="22">
    <w:abstractNumId w:val="0"/>
  </w:num>
  <w:num w:numId="23">
    <w:abstractNumId w:val="9"/>
  </w:num>
  <w:num w:numId="24">
    <w:abstractNumId w:val="2"/>
  </w:num>
  <w:num w:numId="25">
    <w:abstractNumId w:val="5"/>
  </w:num>
  <w:num w:numId="26">
    <w:abstractNumId w:val="7"/>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l-BE"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87D30"/>
    <w:rsid w:val="000015AB"/>
    <w:rsid w:val="000017B5"/>
    <w:rsid w:val="000028AA"/>
    <w:rsid w:val="00002D28"/>
    <w:rsid w:val="00003D41"/>
    <w:rsid w:val="00005839"/>
    <w:rsid w:val="000060C8"/>
    <w:rsid w:val="0000706C"/>
    <w:rsid w:val="0000712D"/>
    <w:rsid w:val="000071B4"/>
    <w:rsid w:val="000075D4"/>
    <w:rsid w:val="00007B01"/>
    <w:rsid w:val="00007C17"/>
    <w:rsid w:val="0001010B"/>
    <w:rsid w:val="0001025E"/>
    <w:rsid w:val="00011B16"/>
    <w:rsid w:val="00011DCE"/>
    <w:rsid w:val="00011FE5"/>
    <w:rsid w:val="0001221D"/>
    <w:rsid w:val="00013859"/>
    <w:rsid w:val="000143BF"/>
    <w:rsid w:val="00014984"/>
    <w:rsid w:val="00014AB4"/>
    <w:rsid w:val="00015966"/>
    <w:rsid w:val="00016665"/>
    <w:rsid w:val="00016B22"/>
    <w:rsid w:val="00016E9F"/>
    <w:rsid w:val="0001749A"/>
    <w:rsid w:val="0002048C"/>
    <w:rsid w:val="0002260F"/>
    <w:rsid w:val="000226C4"/>
    <w:rsid w:val="000229F8"/>
    <w:rsid w:val="00023041"/>
    <w:rsid w:val="0002355C"/>
    <w:rsid w:val="00024F84"/>
    <w:rsid w:val="00025147"/>
    <w:rsid w:val="00025397"/>
    <w:rsid w:val="000255BD"/>
    <w:rsid w:val="00025845"/>
    <w:rsid w:val="000261E6"/>
    <w:rsid w:val="00026429"/>
    <w:rsid w:val="00026D25"/>
    <w:rsid w:val="0002776F"/>
    <w:rsid w:val="00027C65"/>
    <w:rsid w:val="0003176E"/>
    <w:rsid w:val="0003302A"/>
    <w:rsid w:val="0003326E"/>
    <w:rsid w:val="0003329A"/>
    <w:rsid w:val="00033AF7"/>
    <w:rsid w:val="00033CEC"/>
    <w:rsid w:val="00033F2C"/>
    <w:rsid w:val="00034D13"/>
    <w:rsid w:val="00035EC8"/>
    <w:rsid w:val="00036712"/>
    <w:rsid w:val="000405A7"/>
    <w:rsid w:val="00040F50"/>
    <w:rsid w:val="000421ED"/>
    <w:rsid w:val="00042230"/>
    <w:rsid w:val="00044F2F"/>
    <w:rsid w:val="00044F75"/>
    <w:rsid w:val="00045376"/>
    <w:rsid w:val="00047B7A"/>
    <w:rsid w:val="00050089"/>
    <w:rsid w:val="00050303"/>
    <w:rsid w:val="000503E1"/>
    <w:rsid w:val="00050A78"/>
    <w:rsid w:val="00050E3D"/>
    <w:rsid w:val="00051113"/>
    <w:rsid w:val="0005117E"/>
    <w:rsid w:val="000518A3"/>
    <w:rsid w:val="00051D11"/>
    <w:rsid w:val="00051DE2"/>
    <w:rsid w:val="00053690"/>
    <w:rsid w:val="00053D84"/>
    <w:rsid w:val="0005401F"/>
    <w:rsid w:val="000548E5"/>
    <w:rsid w:val="00056777"/>
    <w:rsid w:val="00056CFC"/>
    <w:rsid w:val="000574C5"/>
    <w:rsid w:val="00057500"/>
    <w:rsid w:val="00060C57"/>
    <w:rsid w:val="000614EC"/>
    <w:rsid w:val="00061A63"/>
    <w:rsid w:val="00062AFF"/>
    <w:rsid w:val="00062BD1"/>
    <w:rsid w:val="00064BDD"/>
    <w:rsid w:val="00064D52"/>
    <w:rsid w:val="000656A8"/>
    <w:rsid w:val="0006596D"/>
    <w:rsid w:val="00066B92"/>
    <w:rsid w:val="00067AA3"/>
    <w:rsid w:val="000706F6"/>
    <w:rsid w:val="00070751"/>
    <w:rsid w:val="000723A4"/>
    <w:rsid w:val="00072828"/>
    <w:rsid w:val="00072A5B"/>
    <w:rsid w:val="00073E81"/>
    <w:rsid w:val="0007430E"/>
    <w:rsid w:val="00074D15"/>
    <w:rsid w:val="0007585D"/>
    <w:rsid w:val="0007588A"/>
    <w:rsid w:val="0007593A"/>
    <w:rsid w:val="00076B5F"/>
    <w:rsid w:val="00077EC2"/>
    <w:rsid w:val="000804BC"/>
    <w:rsid w:val="0008076A"/>
    <w:rsid w:val="000808B5"/>
    <w:rsid w:val="0008235C"/>
    <w:rsid w:val="000902EC"/>
    <w:rsid w:val="00090CCA"/>
    <w:rsid w:val="000915A9"/>
    <w:rsid w:val="00095336"/>
    <w:rsid w:val="00095563"/>
    <w:rsid w:val="00095B93"/>
    <w:rsid w:val="000967C3"/>
    <w:rsid w:val="00096CA5"/>
    <w:rsid w:val="00096DD1"/>
    <w:rsid w:val="00097277"/>
    <w:rsid w:val="00097474"/>
    <w:rsid w:val="0009774A"/>
    <w:rsid w:val="00097760"/>
    <w:rsid w:val="00097F39"/>
    <w:rsid w:val="000A0378"/>
    <w:rsid w:val="000A118F"/>
    <w:rsid w:val="000A2F69"/>
    <w:rsid w:val="000A30C7"/>
    <w:rsid w:val="000A4F80"/>
    <w:rsid w:val="000A518C"/>
    <w:rsid w:val="000A5D76"/>
    <w:rsid w:val="000A6B99"/>
    <w:rsid w:val="000A6CD8"/>
    <w:rsid w:val="000A6F40"/>
    <w:rsid w:val="000A744F"/>
    <w:rsid w:val="000A7855"/>
    <w:rsid w:val="000B0715"/>
    <w:rsid w:val="000B07B4"/>
    <w:rsid w:val="000B1104"/>
    <w:rsid w:val="000B12F4"/>
    <w:rsid w:val="000B1C46"/>
    <w:rsid w:val="000B1D29"/>
    <w:rsid w:val="000B255B"/>
    <w:rsid w:val="000B3C0E"/>
    <w:rsid w:val="000B3CA2"/>
    <w:rsid w:val="000B415D"/>
    <w:rsid w:val="000B5207"/>
    <w:rsid w:val="000B578E"/>
    <w:rsid w:val="000B5B7C"/>
    <w:rsid w:val="000B5BD5"/>
    <w:rsid w:val="000B66AA"/>
    <w:rsid w:val="000B6CAF"/>
    <w:rsid w:val="000C0360"/>
    <w:rsid w:val="000C0C51"/>
    <w:rsid w:val="000C102E"/>
    <w:rsid w:val="000C18F0"/>
    <w:rsid w:val="000C20B2"/>
    <w:rsid w:val="000C2333"/>
    <w:rsid w:val="000C2A2F"/>
    <w:rsid w:val="000C4423"/>
    <w:rsid w:val="000C445A"/>
    <w:rsid w:val="000C455D"/>
    <w:rsid w:val="000C7C90"/>
    <w:rsid w:val="000D0A97"/>
    <w:rsid w:val="000D0F91"/>
    <w:rsid w:val="000D23DC"/>
    <w:rsid w:val="000D2607"/>
    <w:rsid w:val="000D2CA4"/>
    <w:rsid w:val="000D434B"/>
    <w:rsid w:val="000D46FF"/>
    <w:rsid w:val="000D57CD"/>
    <w:rsid w:val="000D5994"/>
    <w:rsid w:val="000D607C"/>
    <w:rsid w:val="000D6A88"/>
    <w:rsid w:val="000D6E33"/>
    <w:rsid w:val="000D7604"/>
    <w:rsid w:val="000E01BA"/>
    <w:rsid w:val="000E148E"/>
    <w:rsid w:val="000E1768"/>
    <w:rsid w:val="000E3008"/>
    <w:rsid w:val="000E3AC6"/>
    <w:rsid w:val="000E466F"/>
    <w:rsid w:val="000E532F"/>
    <w:rsid w:val="000E5EB9"/>
    <w:rsid w:val="000E7596"/>
    <w:rsid w:val="000E766E"/>
    <w:rsid w:val="000F0BAD"/>
    <w:rsid w:val="000F123E"/>
    <w:rsid w:val="000F16D2"/>
    <w:rsid w:val="000F1975"/>
    <w:rsid w:val="000F1982"/>
    <w:rsid w:val="000F1A42"/>
    <w:rsid w:val="000F255E"/>
    <w:rsid w:val="000F28CC"/>
    <w:rsid w:val="000F2976"/>
    <w:rsid w:val="000F3AB6"/>
    <w:rsid w:val="000F4995"/>
    <w:rsid w:val="000F4A81"/>
    <w:rsid w:val="000F5DD6"/>
    <w:rsid w:val="000F71DC"/>
    <w:rsid w:val="000F72B7"/>
    <w:rsid w:val="000F7367"/>
    <w:rsid w:val="000F77E0"/>
    <w:rsid w:val="000F7BFE"/>
    <w:rsid w:val="000F7D8C"/>
    <w:rsid w:val="001003A8"/>
    <w:rsid w:val="00100543"/>
    <w:rsid w:val="0010121D"/>
    <w:rsid w:val="00101C80"/>
    <w:rsid w:val="00103F45"/>
    <w:rsid w:val="00105B8E"/>
    <w:rsid w:val="00106327"/>
    <w:rsid w:val="001067AE"/>
    <w:rsid w:val="00106AE6"/>
    <w:rsid w:val="00107439"/>
    <w:rsid w:val="00110108"/>
    <w:rsid w:val="001108D9"/>
    <w:rsid w:val="001111D0"/>
    <w:rsid w:val="001130C0"/>
    <w:rsid w:val="00113658"/>
    <w:rsid w:val="0011395C"/>
    <w:rsid w:val="00114B97"/>
    <w:rsid w:val="00115D90"/>
    <w:rsid w:val="00116677"/>
    <w:rsid w:val="00116705"/>
    <w:rsid w:val="00120241"/>
    <w:rsid w:val="0012278F"/>
    <w:rsid w:val="00124329"/>
    <w:rsid w:val="001252D9"/>
    <w:rsid w:val="00125D3C"/>
    <w:rsid w:val="001267BA"/>
    <w:rsid w:val="00126E3E"/>
    <w:rsid w:val="001278A1"/>
    <w:rsid w:val="00127C00"/>
    <w:rsid w:val="00130EDD"/>
    <w:rsid w:val="001321C2"/>
    <w:rsid w:val="001329A3"/>
    <w:rsid w:val="00133C2D"/>
    <w:rsid w:val="00134D70"/>
    <w:rsid w:val="00135DE3"/>
    <w:rsid w:val="001365FC"/>
    <w:rsid w:val="00136811"/>
    <w:rsid w:val="00141B56"/>
    <w:rsid w:val="001421EC"/>
    <w:rsid w:val="00142E3E"/>
    <w:rsid w:val="0014348C"/>
    <w:rsid w:val="00143735"/>
    <w:rsid w:val="00143C93"/>
    <w:rsid w:val="00144139"/>
    <w:rsid w:val="001442C3"/>
    <w:rsid w:val="00144634"/>
    <w:rsid w:val="001448B9"/>
    <w:rsid w:val="0014497C"/>
    <w:rsid w:val="00146A1F"/>
    <w:rsid w:val="00146FEF"/>
    <w:rsid w:val="00147749"/>
    <w:rsid w:val="00147BC4"/>
    <w:rsid w:val="00150554"/>
    <w:rsid w:val="00151261"/>
    <w:rsid w:val="00151375"/>
    <w:rsid w:val="00151A61"/>
    <w:rsid w:val="00154A60"/>
    <w:rsid w:val="00154DD1"/>
    <w:rsid w:val="00156C39"/>
    <w:rsid w:val="00162158"/>
    <w:rsid w:val="001622CF"/>
    <w:rsid w:val="0016235F"/>
    <w:rsid w:val="0016248E"/>
    <w:rsid w:val="0016258A"/>
    <w:rsid w:val="001626FE"/>
    <w:rsid w:val="00163455"/>
    <w:rsid w:val="00164AB1"/>
    <w:rsid w:val="00164AF2"/>
    <w:rsid w:val="00164FED"/>
    <w:rsid w:val="001654DA"/>
    <w:rsid w:val="00165EE5"/>
    <w:rsid w:val="00166819"/>
    <w:rsid w:val="001668A9"/>
    <w:rsid w:val="00166D6A"/>
    <w:rsid w:val="001673B9"/>
    <w:rsid w:val="001677D6"/>
    <w:rsid w:val="00170AD7"/>
    <w:rsid w:val="00171A85"/>
    <w:rsid w:val="0017424F"/>
    <w:rsid w:val="00174508"/>
    <w:rsid w:val="00175BBA"/>
    <w:rsid w:val="001761DE"/>
    <w:rsid w:val="0017691B"/>
    <w:rsid w:val="00176B2C"/>
    <w:rsid w:val="00177045"/>
    <w:rsid w:val="00180C93"/>
    <w:rsid w:val="00180FF4"/>
    <w:rsid w:val="00185774"/>
    <w:rsid w:val="00186DA4"/>
    <w:rsid w:val="001876BF"/>
    <w:rsid w:val="00187D16"/>
    <w:rsid w:val="00187DDD"/>
    <w:rsid w:val="0019120B"/>
    <w:rsid w:val="00191AAC"/>
    <w:rsid w:val="00191CF8"/>
    <w:rsid w:val="001924AB"/>
    <w:rsid w:val="001924D0"/>
    <w:rsid w:val="00192574"/>
    <w:rsid w:val="00193203"/>
    <w:rsid w:val="001933C9"/>
    <w:rsid w:val="00193CDE"/>
    <w:rsid w:val="00193DBC"/>
    <w:rsid w:val="00193E5F"/>
    <w:rsid w:val="0019506C"/>
    <w:rsid w:val="00195437"/>
    <w:rsid w:val="00195ABF"/>
    <w:rsid w:val="001972E2"/>
    <w:rsid w:val="001974B4"/>
    <w:rsid w:val="0019788A"/>
    <w:rsid w:val="00197AA5"/>
    <w:rsid w:val="001A0227"/>
    <w:rsid w:val="001A17F4"/>
    <w:rsid w:val="001A25F5"/>
    <w:rsid w:val="001A4EBA"/>
    <w:rsid w:val="001A5556"/>
    <w:rsid w:val="001A590F"/>
    <w:rsid w:val="001A5FE1"/>
    <w:rsid w:val="001A6138"/>
    <w:rsid w:val="001A6936"/>
    <w:rsid w:val="001A6E86"/>
    <w:rsid w:val="001A6F9C"/>
    <w:rsid w:val="001B038D"/>
    <w:rsid w:val="001B1D45"/>
    <w:rsid w:val="001B2736"/>
    <w:rsid w:val="001B2F5F"/>
    <w:rsid w:val="001B40AB"/>
    <w:rsid w:val="001B4607"/>
    <w:rsid w:val="001B4A46"/>
    <w:rsid w:val="001B600A"/>
    <w:rsid w:val="001B637A"/>
    <w:rsid w:val="001B64A7"/>
    <w:rsid w:val="001B6DD0"/>
    <w:rsid w:val="001B7202"/>
    <w:rsid w:val="001B7455"/>
    <w:rsid w:val="001C0779"/>
    <w:rsid w:val="001C0938"/>
    <w:rsid w:val="001C14DB"/>
    <w:rsid w:val="001C1715"/>
    <w:rsid w:val="001C22BC"/>
    <w:rsid w:val="001C58A8"/>
    <w:rsid w:val="001C6227"/>
    <w:rsid w:val="001C6DFA"/>
    <w:rsid w:val="001C6E6A"/>
    <w:rsid w:val="001C7619"/>
    <w:rsid w:val="001C793C"/>
    <w:rsid w:val="001D010B"/>
    <w:rsid w:val="001D0944"/>
    <w:rsid w:val="001D0AF3"/>
    <w:rsid w:val="001D1C5A"/>
    <w:rsid w:val="001D255B"/>
    <w:rsid w:val="001D2CF7"/>
    <w:rsid w:val="001D3601"/>
    <w:rsid w:val="001D3E30"/>
    <w:rsid w:val="001D3EEB"/>
    <w:rsid w:val="001D3FAC"/>
    <w:rsid w:val="001D57A3"/>
    <w:rsid w:val="001D5AD5"/>
    <w:rsid w:val="001D5E3C"/>
    <w:rsid w:val="001E1E7F"/>
    <w:rsid w:val="001E260C"/>
    <w:rsid w:val="001E4842"/>
    <w:rsid w:val="001E4E8A"/>
    <w:rsid w:val="001E58D5"/>
    <w:rsid w:val="001E5D17"/>
    <w:rsid w:val="001E63BC"/>
    <w:rsid w:val="001E6C10"/>
    <w:rsid w:val="001E78E0"/>
    <w:rsid w:val="001F066D"/>
    <w:rsid w:val="001F0B73"/>
    <w:rsid w:val="001F32D7"/>
    <w:rsid w:val="001F3392"/>
    <w:rsid w:val="001F41F4"/>
    <w:rsid w:val="001F4280"/>
    <w:rsid w:val="001F5EB8"/>
    <w:rsid w:val="001F6315"/>
    <w:rsid w:val="001F69C6"/>
    <w:rsid w:val="001F6AB6"/>
    <w:rsid w:val="001F6ADD"/>
    <w:rsid w:val="001F7190"/>
    <w:rsid w:val="002000B3"/>
    <w:rsid w:val="00200372"/>
    <w:rsid w:val="0020057D"/>
    <w:rsid w:val="00200771"/>
    <w:rsid w:val="002026D2"/>
    <w:rsid w:val="00202971"/>
    <w:rsid w:val="00202ABD"/>
    <w:rsid w:val="00202C22"/>
    <w:rsid w:val="00203E1A"/>
    <w:rsid w:val="00204630"/>
    <w:rsid w:val="00204877"/>
    <w:rsid w:val="00205FDB"/>
    <w:rsid w:val="0020613E"/>
    <w:rsid w:val="00206C9C"/>
    <w:rsid w:val="002077E4"/>
    <w:rsid w:val="0020794F"/>
    <w:rsid w:val="0021388E"/>
    <w:rsid w:val="0021440F"/>
    <w:rsid w:val="00214DD2"/>
    <w:rsid w:val="00215B53"/>
    <w:rsid w:val="00216430"/>
    <w:rsid w:val="0021675F"/>
    <w:rsid w:val="00216B28"/>
    <w:rsid w:val="00216F41"/>
    <w:rsid w:val="0021753E"/>
    <w:rsid w:val="002175A2"/>
    <w:rsid w:val="00217973"/>
    <w:rsid w:val="002202B8"/>
    <w:rsid w:val="00220920"/>
    <w:rsid w:val="00220D8F"/>
    <w:rsid w:val="00222C52"/>
    <w:rsid w:val="00222DB9"/>
    <w:rsid w:val="00223A3C"/>
    <w:rsid w:val="0022466B"/>
    <w:rsid w:val="00224E79"/>
    <w:rsid w:val="00225F55"/>
    <w:rsid w:val="0022654A"/>
    <w:rsid w:val="002267DF"/>
    <w:rsid w:val="00227839"/>
    <w:rsid w:val="002308C5"/>
    <w:rsid w:val="00230C2B"/>
    <w:rsid w:val="0023128B"/>
    <w:rsid w:val="00231C6F"/>
    <w:rsid w:val="00231E89"/>
    <w:rsid w:val="0023216D"/>
    <w:rsid w:val="00233499"/>
    <w:rsid w:val="002337BE"/>
    <w:rsid w:val="00233900"/>
    <w:rsid w:val="002345F8"/>
    <w:rsid w:val="0023710A"/>
    <w:rsid w:val="00237AE3"/>
    <w:rsid w:val="00240991"/>
    <w:rsid w:val="002414C9"/>
    <w:rsid w:val="002416B2"/>
    <w:rsid w:val="00241E98"/>
    <w:rsid w:val="00243C7A"/>
    <w:rsid w:val="00243F05"/>
    <w:rsid w:val="002440D5"/>
    <w:rsid w:val="002440E4"/>
    <w:rsid w:val="002447DF"/>
    <w:rsid w:val="00244E1F"/>
    <w:rsid w:val="002451CD"/>
    <w:rsid w:val="0024551B"/>
    <w:rsid w:val="0024582B"/>
    <w:rsid w:val="00245842"/>
    <w:rsid w:val="00246BA4"/>
    <w:rsid w:val="002502A3"/>
    <w:rsid w:val="002515B7"/>
    <w:rsid w:val="00251689"/>
    <w:rsid w:val="00251C6D"/>
    <w:rsid w:val="00251EA4"/>
    <w:rsid w:val="0025268A"/>
    <w:rsid w:val="002529D0"/>
    <w:rsid w:val="00252BB7"/>
    <w:rsid w:val="00253793"/>
    <w:rsid w:val="00253E10"/>
    <w:rsid w:val="0025498D"/>
    <w:rsid w:val="00254C86"/>
    <w:rsid w:val="002550BF"/>
    <w:rsid w:val="002555CF"/>
    <w:rsid w:val="0025678A"/>
    <w:rsid w:val="00256D54"/>
    <w:rsid w:val="00256EA6"/>
    <w:rsid w:val="00256F7B"/>
    <w:rsid w:val="00257595"/>
    <w:rsid w:val="00260993"/>
    <w:rsid w:val="002623E0"/>
    <w:rsid w:val="00262D2B"/>
    <w:rsid w:val="00263EA8"/>
    <w:rsid w:val="00264205"/>
    <w:rsid w:val="0026576D"/>
    <w:rsid w:val="002660BC"/>
    <w:rsid w:val="002662E5"/>
    <w:rsid w:val="00266D27"/>
    <w:rsid w:val="00267E71"/>
    <w:rsid w:val="00270A7D"/>
    <w:rsid w:val="002713E9"/>
    <w:rsid w:val="002718D0"/>
    <w:rsid w:val="00271FAB"/>
    <w:rsid w:val="002729A1"/>
    <w:rsid w:val="002730B6"/>
    <w:rsid w:val="00273E2D"/>
    <w:rsid w:val="00273FF8"/>
    <w:rsid w:val="002746EA"/>
    <w:rsid w:val="002750B1"/>
    <w:rsid w:val="0027595F"/>
    <w:rsid w:val="00276552"/>
    <w:rsid w:val="00276E69"/>
    <w:rsid w:val="002773B6"/>
    <w:rsid w:val="00277FB4"/>
    <w:rsid w:val="0028194D"/>
    <w:rsid w:val="00282B5F"/>
    <w:rsid w:val="00283121"/>
    <w:rsid w:val="00283905"/>
    <w:rsid w:val="002841F6"/>
    <w:rsid w:val="00284B33"/>
    <w:rsid w:val="002856D0"/>
    <w:rsid w:val="00285BA5"/>
    <w:rsid w:val="0028620E"/>
    <w:rsid w:val="00286259"/>
    <w:rsid w:val="00286C29"/>
    <w:rsid w:val="002871D8"/>
    <w:rsid w:val="00287ACC"/>
    <w:rsid w:val="00290004"/>
    <w:rsid w:val="002901E4"/>
    <w:rsid w:val="00291970"/>
    <w:rsid w:val="00292707"/>
    <w:rsid w:val="00292910"/>
    <w:rsid w:val="00292A24"/>
    <w:rsid w:val="00293E6F"/>
    <w:rsid w:val="00294497"/>
    <w:rsid w:val="0029452A"/>
    <w:rsid w:val="0029465B"/>
    <w:rsid w:val="00294974"/>
    <w:rsid w:val="00294F31"/>
    <w:rsid w:val="00295183"/>
    <w:rsid w:val="002961BE"/>
    <w:rsid w:val="002961C0"/>
    <w:rsid w:val="00296239"/>
    <w:rsid w:val="0029627A"/>
    <w:rsid w:val="00296803"/>
    <w:rsid w:val="0029743E"/>
    <w:rsid w:val="002A04A5"/>
    <w:rsid w:val="002A08EA"/>
    <w:rsid w:val="002A0B70"/>
    <w:rsid w:val="002A0D80"/>
    <w:rsid w:val="002A1640"/>
    <w:rsid w:val="002A185F"/>
    <w:rsid w:val="002A18FB"/>
    <w:rsid w:val="002A2FBA"/>
    <w:rsid w:val="002A3B0F"/>
    <w:rsid w:val="002A48D6"/>
    <w:rsid w:val="002A4BA7"/>
    <w:rsid w:val="002A4D55"/>
    <w:rsid w:val="002A4F06"/>
    <w:rsid w:val="002A6BC4"/>
    <w:rsid w:val="002A7110"/>
    <w:rsid w:val="002B078B"/>
    <w:rsid w:val="002B10B6"/>
    <w:rsid w:val="002B1522"/>
    <w:rsid w:val="002B32F2"/>
    <w:rsid w:val="002B3319"/>
    <w:rsid w:val="002B337B"/>
    <w:rsid w:val="002B3419"/>
    <w:rsid w:val="002B3919"/>
    <w:rsid w:val="002B3F66"/>
    <w:rsid w:val="002B43A3"/>
    <w:rsid w:val="002B4554"/>
    <w:rsid w:val="002B5F8B"/>
    <w:rsid w:val="002B6311"/>
    <w:rsid w:val="002B7B7E"/>
    <w:rsid w:val="002C07CD"/>
    <w:rsid w:val="002C0A95"/>
    <w:rsid w:val="002C1CBC"/>
    <w:rsid w:val="002C257A"/>
    <w:rsid w:val="002C25AF"/>
    <w:rsid w:val="002C287B"/>
    <w:rsid w:val="002C2F24"/>
    <w:rsid w:val="002C3DF6"/>
    <w:rsid w:val="002C3EC8"/>
    <w:rsid w:val="002C48B6"/>
    <w:rsid w:val="002C53B7"/>
    <w:rsid w:val="002C640E"/>
    <w:rsid w:val="002C7740"/>
    <w:rsid w:val="002C7A23"/>
    <w:rsid w:val="002D0B55"/>
    <w:rsid w:val="002D16BB"/>
    <w:rsid w:val="002D17C7"/>
    <w:rsid w:val="002D1BF4"/>
    <w:rsid w:val="002D3ECC"/>
    <w:rsid w:val="002D4823"/>
    <w:rsid w:val="002D486A"/>
    <w:rsid w:val="002D49EF"/>
    <w:rsid w:val="002D5C5B"/>
    <w:rsid w:val="002D721E"/>
    <w:rsid w:val="002D7265"/>
    <w:rsid w:val="002E009F"/>
    <w:rsid w:val="002E109D"/>
    <w:rsid w:val="002E123F"/>
    <w:rsid w:val="002E2635"/>
    <w:rsid w:val="002E2E1C"/>
    <w:rsid w:val="002E34DB"/>
    <w:rsid w:val="002E4372"/>
    <w:rsid w:val="002E4807"/>
    <w:rsid w:val="002E48D5"/>
    <w:rsid w:val="002E54FA"/>
    <w:rsid w:val="002E56F0"/>
    <w:rsid w:val="002E57A6"/>
    <w:rsid w:val="002E597C"/>
    <w:rsid w:val="002E59EB"/>
    <w:rsid w:val="002E61E8"/>
    <w:rsid w:val="002E665E"/>
    <w:rsid w:val="002E6756"/>
    <w:rsid w:val="002F0484"/>
    <w:rsid w:val="002F084E"/>
    <w:rsid w:val="002F0F95"/>
    <w:rsid w:val="002F18D8"/>
    <w:rsid w:val="002F18E1"/>
    <w:rsid w:val="002F3126"/>
    <w:rsid w:val="002F47E5"/>
    <w:rsid w:val="002F5583"/>
    <w:rsid w:val="002F5E7A"/>
    <w:rsid w:val="002F61EE"/>
    <w:rsid w:val="002F75C5"/>
    <w:rsid w:val="002F7C5B"/>
    <w:rsid w:val="003002CB"/>
    <w:rsid w:val="00300773"/>
    <w:rsid w:val="0030103C"/>
    <w:rsid w:val="0030172B"/>
    <w:rsid w:val="00302F3D"/>
    <w:rsid w:val="00306656"/>
    <w:rsid w:val="00306E55"/>
    <w:rsid w:val="00307227"/>
    <w:rsid w:val="00307A2E"/>
    <w:rsid w:val="00311569"/>
    <w:rsid w:val="00311773"/>
    <w:rsid w:val="00311E27"/>
    <w:rsid w:val="00312133"/>
    <w:rsid w:val="00312465"/>
    <w:rsid w:val="00313B42"/>
    <w:rsid w:val="00313DAF"/>
    <w:rsid w:val="00313ED8"/>
    <w:rsid w:val="0031428F"/>
    <w:rsid w:val="003145D0"/>
    <w:rsid w:val="00314706"/>
    <w:rsid w:val="00314F51"/>
    <w:rsid w:val="00315592"/>
    <w:rsid w:val="003158C0"/>
    <w:rsid w:val="0031607C"/>
    <w:rsid w:val="00320518"/>
    <w:rsid w:val="00320966"/>
    <w:rsid w:val="00320F95"/>
    <w:rsid w:val="00321641"/>
    <w:rsid w:val="00321C49"/>
    <w:rsid w:val="003220D0"/>
    <w:rsid w:val="00323DFC"/>
    <w:rsid w:val="00324877"/>
    <w:rsid w:val="00324CA2"/>
    <w:rsid w:val="00325AC8"/>
    <w:rsid w:val="0032661F"/>
    <w:rsid w:val="0032685C"/>
    <w:rsid w:val="00327A17"/>
    <w:rsid w:val="00331235"/>
    <w:rsid w:val="00331DEB"/>
    <w:rsid w:val="00332887"/>
    <w:rsid w:val="003328CC"/>
    <w:rsid w:val="00332CF5"/>
    <w:rsid w:val="0033334D"/>
    <w:rsid w:val="00333520"/>
    <w:rsid w:val="003336C1"/>
    <w:rsid w:val="00333DB3"/>
    <w:rsid w:val="00334118"/>
    <w:rsid w:val="0033444E"/>
    <w:rsid w:val="00335783"/>
    <w:rsid w:val="00340F67"/>
    <w:rsid w:val="00342E9D"/>
    <w:rsid w:val="00343F7C"/>
    <w:rsid w:val="003449A4"/>
    <w:rsid w:val="00345E70"/>
    <w:rsid w:val="00346321"/>
    <w:rsid w:val="003466F8"/>
    <w:rsid w:val="00346A49"/>
    <w:rsid w:val="0035043F"/>
    <w:rsid w:val="0035060F"/>
    <w:rsid w:val="00350640"/>
    <w:rsid w:val="003508E8"/>
    <w:rsid w:val="003509D9"/>
    <w:rsid w:val="003513B0"/>
    <w:rsid w:val="00351DA6"/>
    <w:rsid w:val="00352C94"/>
    <w:rsid w:val="003531DE"/>
    <w:rsid w:val="00353533"/>
    <w:rsid w:val="003541F7"/>
    <w:rsid w:val="00354DAE"/>
    <w:rsid w:val="003551B0"/>
    <w:rsid w:val="0035523E"/>
    <w:rsid w:val="003557BC"/>
    <w:rsid w:val="00355801"/>
    <w:rsid w:val="00355A2B"/>
    <w:rsid w:val="0035651A"/>
    <w:rsid w:val="00356DED"/>
    <w:rsid w:val="00360EED"/>
    <w:rsid w:val="00361209"/>
    <w:rsid w:val="00361611"/>
    <w:rsid w:val="00361B1C"/>
    <w:rsid w:val="00361D8F"/>
    <w:rsid w:val="00362A13"/>
    <w:rsid w:val="00362C7C"/>
    <w:rsid w:val="00362DC6"/>
    <w:rsid w:val="0036318F"/>
    <w:rsid w:val="00363E19"/>
    <w:rsid w:val="003650F4"/>
    <w:rsid w:val="0036638C"/>
    <w:rsid w:val="00366981"/>
    <w:rsid w:val="00367D17"/>
    <w:rsid w:val="00367FC3"/>
    <w:rsid w:val="00370823"/>
    <w:rsid w:val="0037253F"/>
    <w:rsid w:val="00372C72"/>
    <w:rsid w:val="003730A3"/>
    <w:rsid w:val="00374BE8"/>
    <w:rsid w:val="00375234"/>
    <w:rsid w:val="00375518"/>
    <w:rsid w:val="003759BB"/>
    <w:rsid w:val="00376113"/>
    <w:rsid w:val="0037695D"/>
    <w:rsid w:val="0037744C"/>
    <w:rsid w:val="00377CE7"/>
    <w:rsid w:val="003814B1"/>
    <w:rsid w:val="00381820"/>
    <w:rsid w:val="00381F60"/>
    <w:rsid w:val="00382690"/>
    <w:rsid w:val="00383660"/>
    <w:rsid w:val="003839B8"/>
    <w:rsid w:val="00384034"/>
    <w:rsid w:val="00386D5B"/>
    <w:rsid w:val="00386EA9"/>
    <w:rsid w:val="00387D30"/>
    <w:rsid w:val="00393D7E"/>
    <w:rsid w:val="0039473E"/>
    <w:rsid w:val="00394AA2"/>
    <w:rsid w:val="003951F2"/>
    <w:rsid w:val="0039615D"/>
    <w:rsid w:val="0039649B"/>
    <w:rsid w:val="00396642"/>
    <w:rsid w:val="00396D34"/>
    <w:rsid w:val="00397DA7"/>
    <w:rsid w:val="003A0909"/>
    <w:rsid w:val="003A1257"/>
    <w:rsid w:val="003A12C5"/>
    <w:rsid w:val="003A1920"/>
    <w:rsid w:val="003A1ED8"/>
    <w:rsid w:val="003A2235"/>
    <w:rsid w:val="003A28A2"/>
    <w:rsid w:val="003A2C06"/>
    <w:rsid w:val="003A419E"/>
    <w:rsid w:val="003A42A8"/>
    <w:rsid w:val="003A4344"/>
    <w:rsid w:val="003A470D"/>
    <w:rsid w:val="003A4C04"/>
    <w:rsid w:val="003A4DCF"/>
    <w:rsid w:val="003A58E5"/>
    <w:rsid w:val="003A5E02"/>
    <w:rsid w:val="003A5F9B"/>
    <w:rsid w:val="003A6139"/>
    <w:rsid w:val="003A63BA"/>
    <w:rsid w:val="003A7462"/>
    <w:rsid w:val="003A7C89"/>
    <w:rsid w:val="003B144D"/>
    <w:rsid w:val="003B18F8"/>
    <w:rsid w:val="003B1D96"/>
    <w:rsid w:val="003B2C6A"/>
    <w:rsid w:val="003B48F3"/>
    <w:rsid w:val="003B4D17"/>
    <w:rsid w:val="003B50D2"/>
    <w:rsid w:val="003B53D5"/>
    <w:rsid w:val="003B5667"/>
    <w:rsid w:val="003B5B97"/>
    <w:rsid w:val="003B650D"/>
    <w:rsid w:val="003B669A"/>
    <w:rsid w:val="003B67C8"/>
    <w:rsid w:val="003B6E3D"/>
    <w:rsid w:val="003B7734"/>
    <w:rsid w:val="003C1C48"/>
    <w:rsid w:val="003C34AF"/>
    <w:rsid w:val="003C3BA9"/>
    <w:rsid w:val="003C3FFC"/>
    <w:rsid w:val="003C5770"/>
    <w:rsid w:val="003C6586"/>
    <w:rsid w:val="003C66A9"/>
    <w:rsid w:val="003C7076"/>
    <w:rsid w:val="003D0024"/>
    <w:rsid w:val="003D0583"/>
    <w:rsid w:val="003D0728"/>
    <w:rsid w:val="003D15D3"/>
    <w:rsid w:val="003D182C"/>
    <w:rsid w:val="003D3095"/>
    <w:rsid w:val="003D3C64"/>
    <w:rsid w:val="003D3CFD"/>
    <w:rsid w:val="003D47BD"/>
    <w:rsid w:val="003D480C"/>
    <w:rsid w:val="003D4A33"/>
    <w:rsid w:val="003D5BD3"/>
    <w:rsid w:val="003D6874"/>
    <w:rsid w:val="003D7345"/>
    <w:rsid w:val="003D741F"/>
    <w:rsid w:val="003E03D8"/>
    <w:rsid w:val="003E0B3F"/>
    <w:rsid w:val="003E2324"/>
    <w:rsid w:val="003E2411"/>
    <w:rsid w:val="003E2F17"/>
    <w:rsid w:val="003E3FDD"/>
    <w:rsid w:val="003E3FE0"/>
    <w:rsid w:val="003E411D"/>
    <w:rsid w:val="003E4B60"/>
    <w:rsid w:val="003E4EFB"/>
    <w:rsid w:val="003E50B9"/>
    <w:rsid w:val="003E6413"/>
    <w:rsid w:val="003E64E1"/>
    <w:rsid w:val="003E64EA"/>
    <w:rsid w:val="003E7553"/>
    <w:rsid w:val="003F0218"/>
    <w:rsid w:val="003F095F"/>
    <w:rsid w:val="003F0BFD"/>
    <w:rsid w:val="003F0F7A"/>
    <w:rsid w:val="003F2AA7"/>
    <w:rsid w:val="003F3465"/>
    <w:rsid w:val="003F36CC"/>
    <w:rsid w:val="003F38E0"/>
    <w:rsid w:val="003F4037"/>
    <w:rsid w:val="003F49BC"/>
    <w:rsid w:val="003F4B5E"/>
    <w:rsid w:val="003F5A73"/>
    <w:rsid w:val="003F683C"/>
    <w:rsid w:val="00400379"/>
    <w:rsid w:val="00400CD4"/>
    <w:rsid w:val="00400D9C"/>
    <w:rsid w:val="00402B86"/>
    <w:rsid w:val="004053F7"/>
    <w:rsid w:val="00405BFB"/>
    <w:rsid w:val="00406D0C"/>
    <w:rsid w:val="004073FA"/>
    <w:rsid w:val="00411609"/>
    <w:rsid w:val="00411EC9"/>
    <w:rsid w:val="00411F55"/>
    <w:rsid w:val="004124BE"/>
    <w:rsid w:val="00414118"/>
    <w:rsid w:val="0041419E"/>
    <w:rsid w:val="00414AF3"/>
    <w:rsid w:val="00415BEF"/>
    <w:rsid w:val="00415DF6"/>
    <w:rsid w:val="004166BD"/>
    <w:rsid w:val="00416B1A"/>
    <w:rsid w:val="004170C7"/>
    <w:rsid w:val="00417AE6"/>
    <w:rsid w:val="00417C68"/>
    <w:rsid w:val="00420A73"/>
    <w:rsid w:val="004210DD"/>
    <w:rsid w:val="004219A7"/>
    <w:rsid w:val="0042349C"/>
    <w:rsid w:val="004234A6"/>
    <w:rsid w:val="004236BB"/>
    <w:rsid w:val="00424361"/>
    <w:rsid w:val="00424BB4"/>
    <w:rsid w:val="00424DE3"/>
    <w:rsid w:val="00425177"/>
    <w:rsid w:val="004257A5"/>
    <w:rsid w:val="00426006"/>
    <w:rsid w:val="00426255"/>
    <w:rsid w:val="0042697F"/>
    <w:rsid w:val="004305F3"/>
    <w:rsid w:val="004307D9"/>
    <w:rsid w:val="00430A47"/>
    <w:rsid w:val="00430B98"/>
    <w:rsid w:val="00431071"/>
    <w:rsid w:val="00432365"/>
    <w:rsid w:val="00433B83"/>
    <w:rsid w:val="00433BC7"/>
    <w:rsid w:val="0043412B"/>
    <w:rsid w:val="0043419F"/>
    <w:rsid w:val="004349D7"/>
    <w:rsid w:val="0043692E"/>
    <w:rsid w:val="00437073"/>
    <w:rsid w:val="00437195"/>
    <w:rsid w:val="00437914"/>
    <w:rsid w:val="00440768"/>
    <w:rsid w:val="004408E8"/>
    <w:rsid w:val="00440BA0"/>
    <w:rsid w:val="00442554"/>
    <w:rsid w:val="0044279D"/>
    <w:rsid w:val="004444AF"/>
    <w:rsid w:val="004461A0"/>
    <w:rsid w:val="0044625A"/>
    <w:rsid w:val="00446A8A"/>
    <w:rsid w:val="00446B61"/>
    <w:rsid w:val="00446E26"/>
    <w:rsid w:val="00447FA6"/>
    <w:rsid w:val="0045125B"/>
    <w:rsid w:val="00451473"/>
    <w:rsid w:val="00451AAA"/>
    <w:rsid w:val="004520B6"/>
    <w:rsid w:val="004526E7"/>
    <w:rsid w:val="004537C9"/>
    <w:rsid w:val="00453A58"/>
    <w:rsid w:val="004541B2"/>
    <w:rsid w:val="00455518"/>
    <w:rsid w:val="00456DC4"/>
    <w:rsid w:val="00456EAF"/>
    <w:rsid w:val="0045789E"/>
    <w:rsid w:val="00460F40"/>
    <w:rsid w:val="0046195B"/>
    <w:rsid w:val="0046209F"/>
    <w:rsid w:val="00463735"/>
    <w:rsid w:val="00466F4E"/>
    <w:rsid w:val="004671EA"/>
    <w:rsid w:val="00467C33"/>
    <w:rsid w:val="00467D6B"/>
    <w:rsid w:val="00470063"/>
    <w:rsid w:val="00470A8A"/>
    <w:rsid w:val="004717E2"/>
    <w:rsid w:val="00471854"/>
    <w:rsid w:val="00471DB5"/>
    <w:rsid w:val="00471E69"/>
    <w:rsid w:val="004720AE"/>
    <w:rsid w:val="00472B41"/>
    <w:rsid w:val="00475450"/>
    <w:rsid w:val="00475774"/>
    <w:rsid w:val="00475EA5"/>
    <w:rsid w:val="004760D1"/>
    <w:rsid w:val="004763A8"/>
    <w:rsid w:val="004776E0"/>
    <w:rsid w:val="004807CC"/>
    <w:rsid w:val="004807F6"/>
    <w:rsid w:val="00480F00"/>
    <w:rsid w:val="0048163D"/>
    <w:rsid w:val="00481835"/>
    <w:rsid w:val="0048188A"/>
    <w:rsid w:val="00481904"/>
    <w:rsid w:val="00481D92"/>
    <w:rsid w:val="00482DEB"/>
    <w:rsid w:val="00482F51"/>
    <w:rsid w:val="00483EB4"/>
    <w:rsid w:val="00484FB6"/>
    <w:rsid w:val="004857CD"/>
    <w:rsid w:val="004858E4"/>
    <w:rsid w:val="004875FB"/>
    <w:rsid w:val="00487DC5"/>
    <w:rsid w:val="00487F89"/>
    <w:rsid w:val="00490584"/>
    <w:rsid w:val="00490F0A"/>
    <w:rsid w:val="004910D4"/>
    <w:rsid w:val="00491FBE"/>
    <w:rsid w:val="00492592"/>
    <w:rsid w:val="00492908"/>
    <w:rsid w:val="00492E2A"/>
    <w:rsid w:val="00493194"/>
    <w:rsid w:val="00493A46"/>
    <w:rsid w:val="00493B35"/>
    <w:rsid w:val="00493BD1"/>
    <w:rsid w:val="00493D2C"/>
    <w:rsid w:val="0049490C"/>
    <w:rsid w:val="00495823"/>
    <w:rsid w:val="004959CE"/>
    <w:rsid w:val="00495DC3"/>
    <w:rsid w:val="00496023"/>
    <w:rsid w:val="00496256"/>
    <w:rsid w:val="004962B9"/>
    <w:rsid w:val="004962EE"/>
    <w:rsid w:val="004977A2"/>
    <w:rsid w:val="004A0EC3"/>
    <w:rsid w:val="004A1707"/>
    <w:rsid w:val="004A1A61"/>
    <w:rsid w:val="004A1DA1"/>
    <w:rsid w:val="004A24EE"/>
    <w:rsid w:val="004A25D1"/>
    <w:rsid w:val="004A3F54"/>
    <w:rsid w:val="004A3F9B"/>
    <w:rsid w:val="004A5E4B"/>
    <w:rsid w:val="004A5FF7"/>
    <w:rsid w:val="004A62F6"/>
    <w:rsid w:val="004A663F"/>
    <w:rsid w:val="004A6F8A"/>
    <w:rsid w:val="004A7093"/>
    <w:rsid w:val="004B044F"/>
    <w:rsid w:val="004B1343"/>
    <w:rsid w:val="004B1A4B"/>
    <w:rsid w:val="004B27B4"/>
    <w:rsid w:val="004B49F9"/>
    <w:rsid w:val="004B4AAC"/>
    <w:rsid w:val="004B5251"/>
    <w:rsid w:val="004B5361"/>
    <w:rsid w:val="004B5977"/>
    <w:rsid w:val="004B657B"/>
    <w:rsid w:val="004B660D"/>
    <w:rsid w:val="004B7000"/>
    <w:rsid w:val="004B7030"/>
    <w:rsid w:val="004C00C4"/>
    <w:rsid w:val="004C0BC6"/>
    <w:rsid w:val="004C2022"/>
    <w:rsid w:val="004C24F4"/>
    <w:rsid w:val="004C256C"/>
    <w:rsid w:val="004C2B8B"/>
    <w:rsid w:val="004C3B58"/>
    <w:rsid w:val="004C523B"/>
    <w:rsid w:val="004C5515"/>
    <w:rsid w:val="004C7156"/>
    <w:rsid w:val="004C7FD9"/>
    <w:rsid w:val="004D076F"/>
    <w:rsid w:val="004D11CE"/>
    <w:rsid w:val="004D1645"/>
    <w:rsid w:val="004D22EA"/>
    <w:rsid w:val="004D2848"/>
    <w:rsid w:val="004D2C91"/>
    <w:rsid w:val="004D3F60"/>
    <w:rsid w:val="004D4C4E"/>
    <w:rsid w:val="004D550F"/>
    <w:rsid w:val="004D5EC4"/>
    <w:rsid w:val="004D7300"/>
    <w:rsid w:val="004D7D82"/>
    <w:rsid w:val="004D7E4C"/>
    <w:rsid w:val="004E053F"/>
    <w:rsid w:val="004E14F0"/>
    <w:rsid w:val="004E347D"/>
    <w:rsid w:val="004E3AB1"/>
    <w:rsid w:val="004E3F29"/>
    <w:rsid w:val="004E6089"/>
    <w:rsid w:val="004E6C1D"/>
    <w:rsid w:val="004E70E4"/>
    <w:rsid w:val="004E7219"/>
    <w:rsid w:val="004F0AC8"/>
    <w:rsid w:val="004F1AAB"/>
    <w:rsid w:val="004F1FC9"/>
    <w:rsid w:val="004F210F"/>
    <w:rsid w:val="004F22D5"/>
    <w:rsid w:val="004F31E4"/>
    <w:rsid w:val="004F32C9"/>
    <w:rsid w:val="004F4C09"/>
    <w:rsid w:val="004F58F9"/>
    <w:rsid w:val="0050034D"/>
    <w:rsid w:val="00500935"/>
    <w:rsid w:val="005033A8"/>
    <w:rsid w:val="00503529"/>
    <w:rsid w:val="00504C04"/>
    <w:rsid w:val="005055C8"/>
    <w:rsid w:val="00507B0E"/>
    <w:rsid w:val="005102A4"/>
    <w:rsid w:val="005108C3"/>
    <w:rsid w:val="005108FA"/>
    <w:rsid w:val="005111C3"/>
    <w:rsid w:val="005112E3"/>
    <w:rsid w:val="00511986"/>
    <w:rsid w:val="00511BBF"/>
    <w:rsid w:val="00511DAC"/>
    <w:rsid w:val="00512D29"/>
    <w:rsid w:val="00512EE5"/>
    <w:rsid w:val="0051370F"/>
    <w:rsid w:val="00513CFC"/>
    <w:rsid w:val="00513D0A"/>
    <w:rsid w:val="00513EF9"/>
    <w:rsid w:val="00514B19"/>
    <w:rsid w:val="00515878"/>
    <w:rsid w:val="00516AC0"/>
    <w:rsid w:val="00517685"/>
    <w:rsid w:val="00520DF5"/>
    <w:rsid w:val="005211C6"/>
    <w:rsid w:val="005227F2"/>
    <w:rsid w:val="00522F5D"/>
    <w:rsid w:val="0052343F"/>
    <w:rsid w:val="005240B8"/>
    <w:rsid w:val="005243D7"/>
    <w:rsid w:val="0052457B"/>
    <w:rsid w:val="00525481"/>
    <w:rsid w:val="00525982"/>
    <w:rsid w:val="00526174"/>
    <w:rsid w:val="005268B9"/>
    <w:rsid w:val="00526E6D"/>
    <w:rsid w:val="00526E9A"/>
    <w:rsid w:val="00530356"/>
    <w:rsid w:val="005325F8"/>
    <w:rsid w:val="00534B37"/>
    <w:rsid w:val="00535348"/>
    <w:rsid w:val="00535609"/>
    <w:rsid w:val="00535A10"/>
    <w:rsid w:val="00535DD1"/>
    <w:rsid w:val="005360EA"/>
    <w:rsid w:val="00536D26"/>
    <w:rsid w:val="005374FF"/>
    <w:rsid w:val="0053750E"/>
    <w:rsid w:val="005407B9"/>
    <w:rsid w:val="00540D44"/>
    <w:rsid w:val="00540E3E"/>
    <w:rsid w:val="0054213F"/>
    <w:rsid w:val="00542290"/>
    <w:rsid w:val="0054229F"/>
    <w:rsid w:val="005447F9"/>
    <w:rsid w:val="00544840"/>
    <w:rsid w:val="00544CF5"/>
    <w:rsid w:val="005451D3"/>
    <w:rsid w:val="00545515"/>
    <w:rsid w:val="005457FC"/>
    <w:rsid w:val="00546E68"/>
    <w:rsid w:val="00547814"/>
    <w:rsid w:val="00547D70"/>
    <w:rsid w:val="005503F2"/>
    <w:rsid w:val="00550434"/>
    <w:rsid w:val="0055079B"/>
    <w:rsid w:val="00551F1B"/>
    <w:rsid w:val="0055279E"/>
    <w:rsid w:val="005534BA"/>
    <w:rsid w:val="00553A95"/>
    <w:rsid w:val="00553BF9"/>
    <w:rsid w:val="00554902"/>
    <w:rsid w:val="00554D9B"/>
    <w:rsid w:val="0055592B"/>
    <w:rsid w:val="00555D14"/>
    <w:rsid w:val="00555FE2"/>
    <w:rsid w:val="0055712C"/>
    <w:rsid w:val="0055730A"/>
    <w:rsid w:val="005601CF"/>
    <w:rsid w:val="00560E49"/>
    <w:rsid w:val="00560F51"/>
    <w:rsid w:val="005618A9"/>
    <w:rsid w:val="005622BD"/>
    <w:rsid w:val="005625DF"/>
    <w:rsid w:val="00562624"/>
    <w:rsid w:val="00562C35"/>
    <w:rsid w:val="00562C79"/>
    <w:rsid w:val="00562D17"/>
    <w:rsid w:val="00563395"/>
    <w:rsid w:val="005643BF"/>
    <w:rsid w:val="00564FCB"/>
    <w:rsid w:val="00565F1B"/>
    <w:rsid w:val="00566765"/>
    <w:rsid w:val="00566A08"/>
    <w:rsid w:val="00566D21"/>
    <w:rsid w:val="005670A7"/>
    <w:rsid w:val="005676DF"/>
    <w:rsid w:val="00567E0D"/>
    <w:rsid w:val="00570C09"/>
    <w:rsid w:val="0057173B"/>
    <w:rsid w:val="00572241"/>
    <w:rsid w:val="00572667"/>
    <w:rsid w:val="00574D22"/>
    <w:rsid w:val="00575CF4"/>
    <w:rsid w:val="0057655B"/>
    <w:rsid w:val="00577E45"/>
    <w:rsid w:val="00577F55"/>
    <w:rsid w:val="00580F74"/>
    <w:rsid w:val="005812A0"/>
    <w:rsid w:val="00581413"/>
    <w:rsid w:val="005826E4"/>
    <w:rsid w:val="00582C3A"/>
    <w:rsid w:val="005831B6"/>
    <w:rsid w:val="005836E1"/>
    <w:rsid w:val="00584213"/>
    <w:rsid w:val="005842C3"/>
    <w:rsid w:val="00585314"/>
    <w:rsid w:val="0058710A"/>
    <w:rsid w:val="00587E39"/>
    <w:rsid w:val="005902A6"/>
    <w:rsid w:val="00590D95"/>
    <w:rsid w:val="00590E4A"/>
    <w:rsid w:val="00591F4F"/>
    <w:rsid w:val="00592E7D"/>
    <w:rsid w:val="00592EBE"/>
    <w:rsid w:val="00593B4A"/>
    <w:rsid w:val="00595389"/>
    <w:rsid w:val="00596CC4"/>
    <w:rsid w:val="005A0F1A"/>
    <w:rsid w:val="005A106A"/>
    <w:rsid w:val="005A1CE7"/>
    <w:rsid w:val="005A268B"/>
    <w:rsid w:val="005A2BEB"/>
    <w:rsid w:val="005A2CFD"/>
    <w:rsid w:val="005A37EC"/>
    <w:rsid w:val="005A43F5"/>
    <w:rsid w:val="005A44C1"/>
    <w:rsid w:val="005A4550"/>
    <w:rsid w:val="005A4922"/>
    <w:rsid w:val="005A51BF"/>
    <w:rsid w:val="005A53A8"/>
    <w:rsid w:val="005A614F"/>
    <w:rsid w:val="005B0702"/>
    <w:rsid w:val="005B1E28"/>
    <w:rsid w:val="005B2E06"/>
    <w:rsid w:val="005B3482"/>
    <w:rsid w:val="005B3D6A"/>
    <w:rsid w:val="005B3E96"/>
    <w:rsid w:val="005B425C"/>
    <w:rsid w:val="005B486A"/>
    <w:rsid w:val="005B7565"/>
    <w:rsid w:val="005B7704"/>
    <w:rsid w:val="005B77EC"/>
    <w:rsid w:val="005C0102"/>
    <w:rsid w:val="005C3209"/>
    <w:rsid w:val="005C341C"/>
    <w:rsid w:val="005C4655"/>
    <w:rsid w:val="005C547C"/>
    <w:rsid w:val="005C551B"/>
    <w:rsid w:val="005C6D3C"/>
    <w:rsid w:val="005C7107"/>
    <w:rsid w:val="005C779F"/>
    <w:rsid w:val="005C7E3F"/>
    <w:rsid w:val="005D02FB"/>
    <w:rsid w:val="005D0840"/>
    <w:rsid w:val="005D0B96"/>
    <w:rsid w:val="005D0C6F"/>
    <w:rsid w:val="005D1CA4"/>
    <w:rsid w:val="005D1CC1"/>
    <w:rsid w:val="005D1D93"/>
    <w:rsid w:val="005D2C0E"/>
    <w:rsid w:val="005D2DED"/>
    <w:rsid w:val="005D2F6E"/>
    <w:rsid w:val="005D54A4"/>
    <w:rsid w:val="005D5DEF"/>
    <w:rsid w:val="005D7F5D"/>
    <w:rsid w:val="005E0617"/>
    <w:rsid w:val="005E213F"/>
    <w:rsid w:val="005E2741"/>
    <w:rsid w:val="005E466F"/>
    <w:rsid w:val="005F0654"/>
    <w:rsid w:val="005F1282"/>
    <w:rsid w:val="005F1C7B"/>
    <w:rsid w:val="005F268D"/>
    <w:rsid w:val="005F2F95"/>
    <w:rsid w:val="005F3476"/>
    <w:rsid w:val="005F35AC"/>
    <w:rsid w:val="005F490B"/>
    <w:rsid w:val="005F5A9B"/>
    <w:rsid w:val="005F6C3F"/>
    <w:rsid w:val="00600062"/>
    <w:rsid w:val="00600BC8"/>
    <w:rsid w:val="006012E3"/>
    <w:rsid w:val="006014C9"/>
    <w:rsid w:val="0060229E"/>
    <w:rsid w:val="00602B51"/>
    <w:rsid w:val="00602D42"/>
    <w:rsid w:val="00603D0E"/>
    <w:rsid w:val="0060407C"/>
    <w:rsid w:val="00604246"/>
    <w:rsid w:val="00606851"/>
    <w:rsid w:val="00607379"/>
    <w:rsid w:val="0061005A"/>
    <w:rsid w:val="00611529"/>
    <w:rsid w:val="00613DED"/>
    <w:rsid w:val="00614839"/>
    <w:rsid w:val="006154B9"/>
    <w:rsid w:val="006156E6"/>
    <w:rsid w:val="00615FE8"/>
    <w:rsid w:val="006169DC"/>
    <w:rsid w:val="00616DAA"/>
    <w:rsid w:val="00617AF2"/>
    <w:rsid w:val="00620E59"/>
    <w:rsid w:val="006210CE"/>
    <w:rsid w:val="00621B57"/>
    <w:rsid w:val="00621EBF"/>
    <w:rsid w:val="006221CE"/>
    <w:rsid w:val="006224E2"/>
    <w:rsid w:val="0062309D"/>
    <w:rsid w:val="00624283"/>
    <w:rsid w:val="006243C0"/>
    <w:rsid w:val="00624954"/>
    <w:rsid w:val="00625344"/>
    <w:rsid w:val="00625D0D"/>
    <w:rsid w:val="00630071"/>
    <w:rsid w:val="0063030D"/>
    <w:rsid w:val="006303C5"/>
    <w:rsid w:val="006307AC"/>
    <w:rsid w:val="006307CE"/>
    <w:rsid w:val="00631FE9"/>
    <w:rsid w:val="0063292C"/>
    <w:rsid w:val="006337C7"/>
    <w:rsid w:val="006343B7"/>
    <w:rsid w:val="00634AC8"/>
    <w:rsid w:val="00636141"/>
    <w:rsid w:val="0063620F"/>
    <w:rsid w:val="006364E6"/>
    <w:rsid w:val="0064019B"/>
    <w:rsid w:val="00640471"/>
    <w:rsid w:val="00640477"/>
    <w:rsid w:val="006414D4"/>
    <w:rsid w:val="0064159E"/>
    <w:rsid w:val="00641F8D"/>
    <w:rsid w:val="00642707"/>
    <w:rsid w:val="00642924"/>
    <w:rsid w:val="00643198"/>
    <w:rsid w:val="00643317"/>
    <w:rsid w:val="0064346A"/>
    <w:rsid w:val="006444C7"/>
    <w:rsid w:val="00644F35"/>
    <w:rsid w:val="00645966"/>
    <w:rsid w:val="00645B20"/>
    <w:rsid w:val="00646577"/>
    <w:rsid w:val="006504F5"/>
    <w:rsid w:val="006520A5"/>
    <w:rsid w:val="00652DE4"/>
    <w:rsid w:val="00653524"/>
    <w:rsid w:val="00653E9D"/>
    <w:rsid w:val="00654852"/>
    <w:rsid w:val="00656E31"/>
    <w:rsid w:val="006571E0"/>
    <w:rsid w:val="00657249"/>
    <w:rsid w:val="006601C6"/>
    <w:rsid w:val="006605C2"/>
    <w:rsid w:val="0066140B"/>
    <w:rsid w:val="0066246A"/>
    <w:rsid w:val="00662D2C"/>
    <w:rsid w:val="006638A8"/>
    <w:rsid w:val="00663EF2"/>
    <w:rsid w:val="0066425A"/>
    <w:rsid w:val="0066590B"/>
    <w:rsid w:val="00665DF1"/>
    <w:rsid w:val="00667824"/>
    <w:rsid w:val="00667B59"/>
    <w:rsid w:val="00667CE4"/>
    <w:rsid w:val="0067039D"/>
    <w:rsid w:val="00670455"/>
    <w:rsid w:val="00670C23"/>
    <w:rsid w:val="006736D7"/>
    <w:rsid w:val="00673856"/>
    <w:rsid w:val="006739F1"/>
    <w:rsid w:val="00675C0A"/>
    <w:rsid w:val="0067696B"/>
    <w:rsid w:val="00676A30"/>
    <w:rsid w:val="00676BD4"/>
    <w:rsid w:val="00677153"/>
    <w:rsid w:val="006771FE"/>
    <w:rsid w:val="0067770A"/>
    <w:rsid w:val="006778FB"/>
    <w:rsid w:val="006813F6"/>
    <w:rsid w:val="00683D6F"/>
    <w:rsid w:val="0068499E"/>
    <w:rsid w:val="00686240"/>
    <w:rsid w:val="0068654E"/>
    <w:rsid w:val="00687E98"/>
    <w:rsid w:val="00690905"/>
    <w:rsid w:val="00691DF3"/>
    <w:rsid w:val="0069217B"/>
    <w:rsid w:val="006922C5"/>
    <w:rsid w:val="006924A2"/>
    <w:rsid w:val="006926EA"/>
    <w:rsid w:val="0069292F"/>
    <w:rsid w:val="00692EC4"/>
    <w:rsid w:val="00693B13"/>
    <w:rsid w:val="00694151"/>
    <w:rsid w:val="00696CAA"/>
    <w:rsid w:val="006976A4"/>
    <w:rsid w:val="00697B02"/>
    <w:rsid w:val="006A030F"/>
    <w:rsid w:val="006A1BB4"/>
    <w:rsid w:val="006A4738"/>
    <w:rsid w:val="006A4C38"/>
    <w:rsid w:val="006A4CC0"/>
    <w:rsid w:val="006A5456"/>
    <w:rsid w:val="006A5603"/>
    <w:rsid w:val="006A5C06"/>
    <w:rsid w:val="006A61CC"/>
    <w:rsid w:val="006A690E"/>
    <w:rsid w:val="006B0DE2"/>
    <w:rsid w:val="006B1953"/>
    <w:rsid w:val="006B1FC7"/>
    <w:rsid w:val="006B27BA"/>
    <w:rsid w:val="006B294A"/>
    <w:rsid w:val="006B34E5"/>
    <w:rsid w:val="006B39AB"/>
    <w:rsid w:val="006B3E5E"/>
    <w:rsid w:val="006B587F"/>
    <w:rsid w:val="006B5C36"/>
    <w:rsid w:val="006B5D69"/>
    <w:rsid w:val="006B63C4"/>
    <w:rsid w:val="006B671C"/>
    <w:rsid w:val="006C02A5"/>
    <w:rsid w:val="006C0AB6"/>
    <w:rsid w:val="006C0C8E"/>
    <w:rsid w:val="006C1192"/>
    <w:rsid w:val="006C12FF"/>
    <w:rsid w:val="006C4473"/>
    <w:rsid w:val="006C4ACE"/>
    <w:rsid w:val="006C5DE8"/>
    <w:rsid w:val="006C625C"/>
    <w:rsid w:val="006C6A83"/>
    <w:rsid w:val="006D0240"/>
    <w:rsid w:val="006D1C5B"/>
    <w:rsid w:val="006D242B"/>
    <w:rsid w:val="006D28DC"/>
    <w:rsid w:val="006D2908"/>
    <w:rsid w:val="006D454B"/>
    <w:rsid w:val="006D4C3E"/>
    <w:rsid w:val="006D518A"/>
    <w:rsid w:val="006D5564"/>
    <w:rsid w:val="006D55F7"/>
    <w:rsid w:val="006D668A"/>
    <w:rsid w:val="006D75DC"/>
    <w:rsid w:val="006D75F5"/>
    <w:rsid w:val="006D7840"/>
    <w:rsid w:val="006E1580"/>
    <w:rsid w:val="006E1F19"/>
    <w:rsid w:val="006E2217"/>
    <w:rsid w:val="006E27CC"/>
    <w:rsid w:val="006E31A6"/>
    <w:rsid w:val="006E3614"/>
    <w:rsid w:val="006E39FC"/>
    <w:rsid w:val="006E4206"/>
    <w:rsid w:val="006E5109"/>
    <w:rsid w:val="006E58A6"/>
    <w:rsid w:val="006E65C7"/>
    <w:rsid w:val="006E7940"/>
    <w:rsid w:val="006E7B19"/>
    <w:rsid w:val="006F05C3"/>
    <w:rsid w:val="006F0677"/>
    <w:rsid w:val="006F226B"/>
    <w:rsid w:val="006F27E1"/>
    <w:rsid w:val="006F27F1"/>
    <w:rsid w:val="006F32E4"/>
    <w:rsid w:val="006F3D84"/>
    <w:rsid w:val="006F45C0"/>
    <w:rsid w:val="006F4FDD"/>
    <w:rsid w:val="006F553E"/>
    <w:rsid w:val="006F5A67"/>
    <w:rsid w:val="006F5C46"/>
    <w:rsid w:val="006F66E5"/>
    <w:rsid w:val="00700B09"/>
    <w:rsid w:val="00700FCF"/>
    <w:rsid w:val="0070143E"/>
    <w:rsid w:val="0070149C"/>
    <w:rsid w:val="00701B38"/>
    <w:rsid w:val="00704246"/>
    <w:rsid w:val="0070457C"/>
    <w:rsid w:val="00704912"/>
    <w:rsid w:val="00704F2B"/>
    <w:rsid w:val="007056A6"/>
    <w:rsid w:val="00705C56"/>
    <w:rsid w:val="00707D68"/>
    <w:rsid w:val="00707EFD"/>
    <w:rsid w:val="0071072C"/>
    <w:rsid w:val="007109F7"/>
    <w:rsid w:val="00711432"/>
    <w:rsid w:val="007127A9"/>
    <w:rsid w:val="00713B82"/>
    <w:rsid w:val="007158AF"/>
    <w:rsid w:val="00715DDB"/>
    <w:rsid w:val="00715FCE"/>
    <w:rsid w:val="0071780E"/>
    <w:rsid w:val="00720938"/>
    <w:rsid w:val="00721DAF"/>
    <w:rsid w:val="00722B36"/>
    <w:rsid w:val="00722CDF"/>
    <w:rsid w:val="00723C8B"/>
    <w:rsid w:val="00724791"/>
    <w:rsid w:val="00724ADA"/>
    <w:rsid w:val="0072565C"/>
    <w:rsid w:val="00725C7C"/>
    <w:rsid w:val="007275A9"/>
    <w:rsid w:val="00731B8A"/>
    <w:rsid w:val="00732535"/>
    <w:rsid w:val="00732EED"/>
    <w:rsid w:val="00733C8C"/>
    <w:rsid w:val="00734618"/>
    <w:rsid w:val="00735D2F"/>
    <w:rsid w:val="00736057"/>
    <w:rsid w:val="007368ED"/>
    <w:rsid w:val="00736C07"/>
    <w:rsid w:val="00737C86"/>
    <w:rsid w:val="0074049F"/>
    <w:rsid w:val="007404B3"/>
    <w:rsid w:val="00740BCF"/>
    <w:rsid w:val="00741261"/>
    <w:rsid w:val="00741359"/>
    <w:rsid w:val="0074181B"/>
    <w:rsid w:val="00742C64"/>
    <w:rsid w:val="00743125"/>
    <w:rsid w:val="00743D37"/>
    <w:rsid w:val="00744126"/>
    <w:rsid w:val="00744178"/>
    <w:rsid w:val="0074422D"/>
    <w:rsid w:val="00744383"/>
    <w:rsid w:val="00744C75"/>
    <w:rsid w:val="00745E12"/>
    <w:rsid w:val="007469E7"/>
    <w:rsid w:val="00747081"/>
    <w:rsid w:val="00747182"/>
    <w:rsid w:val="0075034E"/>
    <w:rsid w:val="00750651"/>
    <w:rsid w:val="0075082F"/>
    <w:rsid w:val="00750A7B"/>
    <w:rsid w:val="00751259"/>
    <w:rsid w:val="00752957"/>
    <w:rsid w:val="00752F67"/>
    <w:rsid w:val="00753312"/>
    <w:rsid w:val="00754164"/>
    <w:rsid w:val="00754788"/>
    <w:rsid w:val="00755183"/>
    <w:rsid w:val="007551C7"/>
    <w:rsid w:val="00755FA7"/>
    <w:rsid w:val="00757643"/>
    <w:rsid w:val="007577E7"/>
    <w:rsid w:val="00757ED8"/>
    <w:rsid w:val="0076016C"/>
    <w:rsid w:val="00760440"/>
    <w:rsid w:val="00761B62"/>
    <w:rsid w:val="007623C4"/>
    <w:rsid w:val="007633D9"/>
    <w:rsid w:val="00763F0B"/>
    <w:rsid w:val="0076404F"/>
    <w:rsid w:val="00765022"/>
    <w:rsid w:val="0076590A"/>
    <w:rsid w:val="00765F9A"/>
    <w:rsid w:val="00770353"/>
    <w:rsid w:val="00770E89"/>
    <w:rsid w:val="00772D27"/>
    <w:rsid w:val="007730C3"/>
    <w:rsid w:val="0077390C"/>
    <w:rsid w:val="0077430D"/>
    <w:rsid w:val="00776193"/>
    <w:rsid w:val="00776238"/>
    <w:rsid w:val="00776B5D"/>
    <w:rsid w:val="00777518"/>
    <w:rsid w:val="007801C3"/>
    <w:rsid w:val="00780EA9"/>
    <w:rsid w:val="0078158F"/>
    <w:rsid w:val="0078174A"/>
    <w:rsid w:val="00781879"/>
    <w:rsid w:val="0078246A"/>
    <w:rsid w:val="0078387C"/>
    <w:rsid w:val="00784837"/>
    <w:rsid w:val="00786391"/>
    <w:rsid w:val="0078682B"/>
    <w:rsid w:val="00786DE3"/>
    <w:rsid w:val="0078751D"/>
    <w:rsid w:val="00787F00"/>
    <w:rsid w:val="00791C0F"/>
    <w:rsid w:val="00792996"/>
    <w:rsid w:val="00792AE5"/>
    <w:rsid w:val="00792F07"/>
    <w:rsid w:val="007936A9"/>
    <w:rsid w:val="0079448E"/>
    <w:rsid w:val="0079518C"/>
    <w:rsid w:val="00795220"/>
    <w:rsid w:val="00795850"/>
    <w:rsid w:val="007964F1"/>
    <w:rsid w:val="00796E0D"/>
    <w:rsid w:val="0079712D"/>
    <w:rsid w:val="00797E77"/>
    <w:rsid w:val="007A0554"/>
    <w:rsid w:val="007A2818"/>
    <w:rsid w:val="007A365B"/>
    <w:rsid w:val="007A3CE3"/>
    <w:rsid w:val="007A4CF7"/>
    <w:rsid w:val="007A4E94"/>
    <w:rsid w:val="007A5B3E"/>
    <w:rsid w:val="007A74D5"/>
    <w:rsid w:val="007A77C0"/>
    <w:rsid w:val="007A79CF"/>
    <w:rsid w:val="007A7F42"/>
    <w:rsid w:val="007B0835"/>
    <w:rsid w:val="007B3846"/>
    <w:rsid w:val="007B3BA1"/>
    <w:rsid w:val="007B5194"/>
    <w:rsid w:val="007B5B53"/>
    <w:rsid w:val="007B625A"/>
    <w:rsid w:val="007B6647"/>
    <w:rsid w:val="007B6C69"/>
    <w:rsid w:val="007B76F9"/>
    <w:rsid w:val="007B780F"/>
    <w:rsid w:val="007C02B8"/>
    <w:rsid w:val="007C03EE"/>
    <w:rsid w:val="007C0C55"/>
    <w:rsid w:val="007C1682"/>
    <w:rsid w:val="007C1AE7"/>
    <w:rsid w:val="007C37C5"/>
    <w:rsid w:val="007C3941"/>
    <w:rsid w:val="007C498C"/>
    <w:rsid w:val="007C4AF3"/>
    <w:rsid w:val="007C5DA6"/>
    <w:rsid w:val="007C6033"/>
    <w:rsid w:val="007C607C"/>
    <w:rsid w:val="007C6178"/>
    <w:rsid w:val="007C7049"/>
    <w:rsid w:val="007C7193"/>
    <w:rsid w:val="007C7748"/>
    <w:rsid w:val="007C7B24"/>
    <w:rsid w:val="007D0EE8"/>
    <w:rsid w:val="007D129B"/>
    <w:rsid w:val="007D1C4F"/>
    <w:rsid w:val="007D20FE"/>
    <w:rsid w:val="007D23F5"/>
    <w:rsid w:val="007D2709"/>
    <w:rsid w:val="007D2A5C"/>
    <w:rsid w:val="007D5759"/>
    <w:rsid w:val="007D68E6"/>
    <w:rsid w:val="007D6CB5"/>
    <w:rsid w:val="007D76BC"/>
    <w:rsid w:val="007D7F83"/>
    <w:rsid w:val="007E18CD"/>
    <w:rsid w:val="007E24EB"/>
    <w:rsid w:val="007E2D42"/>
    <w:rsid w:val="007E373F"/>
    <w:rsid w:val="007E3F22"/>
    <w:rsid w:val="007E445C"/>
    <w:rsid w:val="007E464E"/>
    <w:rsid w:val="007E4949"/>
    <w:rsid w:val="007E5697"/>
    <w:rsid w:val="007E5818"/>
    <w:rsid w:val="007E6FBF"/>
    <w:rsid w:val="007F10DE"/>
    <w:rsid w:val="007F19EA"/>
    <w:rsid w:val="007F255B"/>
    <w:rsid w:val="007F2A4D"/>
    <w:rsid w:val="007F395C"/>
    <w:rsid w:val="007F600E"/>
    <w:rsid w:val="007F65BD"/>
    <w:rsid w:val="007F78D9"/>
    <w:rsid w:val="008003AB"/>
    <w:rsid w:val="008005AC"/>
    <w:rsid w:val="00801F2E"/>
    <w:rsid w:val="008023C7"/>
    <w:rsid w:val="00802B2D"/>
    <w:rsid w:val="00802BC2"/>
    <w:rsid w:val="00803862"/>
    <w:rsid w:val="00803CE3"/>
    <w:rsid w:val="008044F2"/>
    <w:rsid w:val="008046E9"/>
    <w:rsid w:val="00804878"/>
    <w:rsid w:val="00804A56"/>
    <w:rsid w:val="00805D64"/>
    <w:rsid w:val="008107D0"/>
    <w:rsid w:val="00811F81"/>
    <w:rsid w:val="00812162"/>
    <w:rsid w:val="00812A69"/>
    <w:rsid w:val="00812D8F"/>
    <w:rsid w:val="00813005"/>
    <w:rsid w:val="00813769"/>
    <w:rsid w:val="00814776"/>
    <w:rsid w:val="00815B9F"/>
    <w:rsid w:val="00816A84"/>
    <w:rsid w:val="00816F3D"/>
    <w:rsid w:val="0082101F"/>
    <w:rsid w:val="008219B8"/>
    <w:rsid w:val="00822C4E"/>
    <w:rsid w:val="00822F5B"/>
    <w:rsid w:val="00823301"/>
    <w:rsid w:val="0082640A"/>
    <w:rsid w:val="0082688D"/>
    <w:rsid w:val="00827118"/>
    <w:rsid w:val="00830770"/>
    <w:rsid w:val="008307FA"/>
    <w:rsid w:val="00831A4A"/>
    <w:rsid w:val="00831E4C"/>
    <w:rsid w:val="0083381D"/>
    <w:rsid w:val="00833D43"/>
    <w:rsid w:val="00833D48"/>
    <w:rsid w:val="00834517"/>
    <w:rsid w:val="00834918"/>
    <w:rsid w:val="00835232"/>
    <w:rsid w:val="008355D8"/>
    <w:rsid w:val="00836867"/>
    <w:rsid w:val="00836CF8"/>
    <w:rsid w:val="008371F8"/>
    <w:rsid w:val="00840033"/>
    <w:rsid w:val="008416DC"/>
    <w:rsid w:val="00841DCD"/>
    <w:rsid w:val="00841FD9"/>
    <w:rsid w:val="008420AE"/>
    <w:rsid w:val="00842658"/>
    <w:rsid w:val="00843B7E"/>
    <w:rsid w:val="00844303"/>
    <w:rsid w:val="00845D22"/>
    <w:rsid w:val="0084685D"/>
    <w:rsid w:val="00846FB7"/>
    <w:rsid w:val="00847FB0"/>
    <w:rsid w:val="00852A78"/>
    <w:rsid w:val="00852B51"/>
    <w:rsid w:val="00853A8B"/>
    <w:rsid w:val="00853DCD"/>
    <w:rsid w:val="00853F0F"/>
    <w:rsid w:val="008556F6"/>
    <w:rsid w:val="00860C47"/>
    <w:rsid w:val="008625DA"/>
    <w:rsid w:val="008626F2"/>
    <w:rsid w:val="00862A7E"/>
    <w:rsid w:val="00862FBA"/>
    <w:rsid w:val="00863BA4"/>
    <w:rsid w:val="00864BD2"/>
    <w:rsid w:val="00864D6C"/>
    <w:rsid w:val="008678FC"/>
    <w:rsid w:val="00867962"/>
    <w:rsid w:val="008705E6"/>
    <w:rsid w:val="008708F0"/>
    <w:rsid w:val="00871266"/>
    <w:rsid w:val="00871F3D"/>
    <w:rsid w:val="00872AF1"/>
    <w:rsid w:val="00872C51"/>
    <w:rsid w:val="0087347B"/>
    <w:rsid w:val="008744F1"/>
    <w:rsid w:val="00874CDC"/>
    <w:rsid w:val="00874F21"/>
    <w:rsid w:val="0087552E"/>
    <w:rsid w:val="00876221"/>
    <w:rsid w:val="008763F2"/>
    <w:rsid w:val="0087696C"/>
    <w:rsid w:val="008769DE"/>
    <w:rsid w:val="00876EBE"/>
    <w:rsid w:val="0088022A"/>
    <w:rsid w:val="008808BB"/>
    <w:rsid w:val="00880CF4"/>
    <w:rsid w:val="008810B7"/>
    <w:rsid w:val="00881408"/>
    <w:rsid w:val="00881BEE"/>
    <w:rsid w:val="008821F2"/>
    <w:rsid w:val="0088260B"/>
    <w:rsid w:val="00882AF6"/>
    <w:rsid w:val="00882E54"/>
    <w:rsid w:val="0088366A"/>
    <w:rsid w:val="0088498B"/>
    <w:rsid w:val="00885056"/>
    <w:rsid w:val="00886719"/>
    <w:rsid w:val="00890609"/>
    <w:rsid w:val="00890720"/>
    <w:rsid w:val="00891452"/>
    <w:rsid w:val="008915DE"/>
    <w:rsid w:val="0089204F"/>
    <w:rsid w:val="008920FC"/>
    <w:rsid w:val="008922D8"/>
    <w:rsid w:val="008925BB"/>
    <w:rsid w:val="0089315D"/>
    <w:rsid w:val="0089457B"/>
    <w:rsid w:val="00894A50"/>
    <w:rsid w:val="00894BA7"/>
    <w:rsid w:val="00894BFF"/>
    <w:rsid w:val="00895552"/>
    <w:rsid w:val="00896135"/>
    <w:rsid w:val="0089660E"/>
    <w:rsid w:val="0089688D"/>
    <w:rsid w:val="00897277"/>
    <w:rsid w:val="008A24A5"/>
    <w:rsid w:val="008A2561"/>
    <w:rsid w:val="008A2AB8"/>
    <w:rsid w:val="008A31E2"/>
    <w:rsid w:val="008A38D4"/>
    <w:rsid w:val="008A4ECE"/>
    <w:rsid w:val="008A5095"/>
    <w:rsid w:val="008A516F"/>
    <w:rsid w:val="008A5339"/>
    <w:rsid w:val="008A5A8D"/>
    <w:rsid w:val="008A6039"/>
    <w:rsid w:val="008A67BF"/>
    <w:rsid w:val="008A698F"/>
    <w:rsid w:val="008A6DE7"/>
    <w:rsid w:val="008A7298"/>
    <w:rsid w:val="008B15C8"/>
    <w:rsid w:val="008B3D81"/>
    <w:rsid w:val="008B78D4"/>
    <w:rsid w:val="008C01F3"/>
    <w:rsid w:val="008C13A6"/>
    <w:rsid w:val="008C1CC8"/>
    <w:rsid w:val="008C1D00"/>
    <w:rsid w:val="008C3D77"/>
    <w:rsid w:val="008C3FCB"/>
    <w:rsid w:val="008C69D0"/>
    <w:rsid w:val="008C6A05"/>
    <w:rsid w:val="008C6FFC"/>
    <w:rsid w:val="008C7451"/>
    <w:rsid w:val="008C7779"/>
    <w:rsid w:val="008C7B65"/>
    <w:rsid w:val="008D0D06"/>
    <w:rsid w:val="008D2540"/>
    <w:rsid w:val="008D2816"/>
    <w:rsid w:val="008D2A59"/>
    <w:rsid w:val="008D2C63"/>
    <w:rsid w:val="008D4681"/>
    <w:rsid w:val="008D69AA"/>
    <w:rsid w:val="008D733B"/>
    <w:rsid w:val="008D7451"/>
    <w:rsid w:val="008D775F"/>
    <w:rsid w:val="008D7A4C"/>
    <w:rsid w:val="008E05A5"/>
    <w:rsid w:val="008E1031"/>
    <w:rsid w:val="008E1E7B"/>
    <w:rsid w:val="008E2FBA"/>
    <w:rsid w:val="008E33DF"/>
    <w:rsid w:val="008E3B16"/>
    <w:rsid w:val="008E3D06"/>
    <w:rsid w:val="008E4AF2"/>
    <w:rsid w:val="008E51AE"/>
    <w:rsid w:val="008E5213"/>
    <w:rsid w:val="008E5566"/>
    <w:rsid w:val="008E63C9"/>
    <w:rsid w:val="008F0428"/>
    <w:rsid w:val="008F0F3E"/>
    <w:rsid w:val="008F11A4"/>
    <w:rsid w:val="008F1BE7"/>
    <w:rsid w:val="008F1F7C"/>
    <w:rsid w:val="008F2795"/>
    <w:rsid w:val="008F4661"/>
    <w:rsid w:val="008F67B4"/>
    <w:rsid w:val="008F7DAB"/>
    <w:rsid w:val="00900245"/>
    <w:rsid w:val="00900263"/>
    <w:rsid w:val="0090185F"/>
    <w:rsid w:val="0090199C"/>
    <w:rsid w:val="00902204"/>
    <w:rsid w:val="009027BF"/>
    <w:rsid w:val="00902920"/>
    <w:rsid w:val="00902B03"/>
    <w:rsid w:val="00903408"/>
    <w:rsid w:val="00903C8C"/>
    <w:rsid w:val="00904541"/>
    <w:rsid w:val="009063D4"/>
    <w:rsid w:val="00906ACC"/>
    <w:rsid w:val="00906CD6"/>
    <w:rsid w:val="0090704E"/>
    <w:rsid w:val="009076A5"/>
    <w:rsid w:val="00907E90"/>
    <w:rsid w:val="009106B8"/>
    <w:rsid w:val="0091138D"/>
    <w:rsid w:val="00911F1E"/>
    <w:rsid w:val="00912294"/>
    <w:rsid w:val="0091285F"/>
    <w:rsid w:val="009138AD"/>
    <w:rsid w:val="00914C3C"/>
    <w:rsid w:val="00915B9F"/>
    <w:rsid w:val="00916167"/>
    <w:rsid w:val="009170B5"/>
    <w:rsid w:val="0091717C"/>
    <w:rsid w:val="009202E1"/>
    <w:rsid w:val="00920DD0"/>
    <w:rsid w:val="00920DF1"/>
    <w:rsid w:val="009211BA"/>
    <w:rsid w:val="00921621"/>
    <w:rsid w:val="00921F45"/>
    <w:rsid w:val="00924481"/>
    <w:rsid w:val="00924FFC"/>
    <w:rsid w:val="009251EF"/>
    <w:rsid w:val="0092539C"/>
    <w:rsid w:val="009258AF"/>
    <w:rsid w:val="0092669A"/>
    <w:rsid w:val="00926B75"/>
    <w:rsid w:val="009279D1"/>
    <w:rsid w:val="00927AC1"/>
    <w:rsid w:val="009303C3"/>
    <w:rsid w:val="00930B4B"/>
    <w:rsid w:val="00930F83"/>
    <w:rsid w:val="009312D6"/>
    <w:rsid w:val="00931FBF"/>
    <w:rsid w:val="009327DA"/>
    <w:rsid w:val="00933AF8"/>
    <w:rsid w:val="00933B11"/>
    <w:rsid w:val="00934633"/>
    <w:rsid w:val="00935B31"/>
    <w:rsid w:val="0093666C"/>
    <w:rsid w:val="009367DC"/>
    <w:rsid w:val="009368AF"/>
    <w:rsid w:val="00937398"/>
    <w:rsid w:val="00937955"/>
    <w:rsid w:val="00937C3B"/>
    <w:rsid w:val="0094117D"/>
    <w:rsid w:val="00941D87"/>
    <w:rsid w:val="00942EE2"/>
    <w:rsid w:val="00944487"/>
    <w:rsid w:val="009445F5"/>
    <w:rsid w:val="00944AC0"/>
    <w:rsid w:val="00945726"/>
    <w:rsid w:val="009457E9"/>
    <w:rsid w:val="00945F29"/>
    <w:rsid w:val="0094719D"/>
    <w:rsid w:val="00947DF1"/>
    <w:rsid w:val="00950AF1"/>
    <w:rsid w:val="00951CCB"/>
    <w:rsid w:val="00951D91"/>
    <w:rsid w:val="009521A9"/>
    <w:rsid w:val="0095304F"/>
    <w:rsid w:val="009550C4"/>
    <w:rsid w:val="00955F35"/>
    <w:rsid w:val="00957519"/>
    <w:rsid w:val="00957E0D"/>
    <w:rsid w:val="00960199"/>
    <w:rsid w:val="00960946"/>
    <w:rsid w:val="00962D5A"/>
    <w:rsid w:val="00963325"/>
    <w:rsid w:val="009633D7"/>
    <w:rsid w:val="00965F7E"/>
    <w:rsid w:val="009664BE"/>
    <w:rsid w:val="00966565"/>
    <w:rsid w:val="00966EDA"/>
    <w:rsid w:val="009670D7"/>
    <w:rsid w:val="009701EE"/>
    <w:rsid w:val="00970878"/>
    <w:rsid w:val="00971037"/>
    <w:rsid w:val="00971945"/>
    <w:rsid w:val="00972A3E"/>
    <w:rsid w:val="00972AD4"/>
    <w:rsid w:val="00972C01"/>
    <w:rsid w:val="009738FA"/>
    <w:rsid w:val="00973DB5"/>
    <w:rsid w:val="0097612D"/>
    <w:rsid w:val="00976C7F"/>
    <w:rsid w:val="0098101F"/>
    <w:rsid w:val="00981C05"/>
    <w:rsid w:val="00983FBD"/>
    <w:rsid w:val="00985CE0"/>
    <w:rsid w:val="00985DB5"/>
    <w:rsid w:val="00985DDA"/>
    <w:rsid w:val="00986688"/>
    <w:rsid w:val="00987038"/>
    <w:rsid w:val="0098752D"/>
    <w:rsid w:val="009879BC"/>
    <w:rsid w:val="009908E2"/>
    <w:rsid w:val="00990ECF"/>
    <w:rsid w:val="00991182"/>
    <w:rsid w:val="00992097"/>
    <w:rsid w:val="009920F3"/>
    <w:rsid w:val="00993022"/>
    <w:rsid w:val="00993349"/>
    <w:rsid w:val="00994283"/>
    <w:rsid w:val="009944AF"/>
    <w:rsid w:val="009946CD"/>
    <w:rsid w:val="00995343"/>
    <w:rsid w:val="00995776"/>
    <w:rsid w:val="009962CA"/>
    <w:rsid w:val="00996945"/>
    <w:rsid w:val="00996F13"/>
    <w:rsid w:val="009978E5"/>
    <w:rsid w:val="009A07E7"/>
    <w:rsid w:val="009A26A0"/>
    <w:rsid w:val="009A296A"/>
    <w:rsid w:val="009A2AEF"/>
    <w:rsid w:val="009A2C94"/>
    <w:rsid w:val="009A2EC0"/>
    <w:rsid w:val="009A31B6"/>
    <w:rsid w:val="009A3722"/>
    <w:rsid w:val="009A4703"/>
    <w:rsid w:val="009A4A40"/>
    <w:rsid w:val="009A4A70"/>
    <w:rsid w:val="009A5A95"/>
    <w:rsid w:val="009A61EC"/>
    <w:rsid w:val="009A798A"/>
    <w:rsid w:val="009A7B79"/>
    <w:rsid w:val="009A7C63"/>
    <w:rsid w:val="009A7E64"/>
    <w:rsid w:val="009B0305"/>
    <w:rsid w:val="009B18CF"/>
    <w:rsid w:val="009B1D97"/>
    <w:rsid w:val="009B2410"/>
    <w:rsid w:val="009B2B8A"/>
    <w:rsid w:val="009B2FEC"/>
    <w:rsid w:val="009B319B"/>
    <w:rsid w:val="009B4593"/>
    <w:rsid w:val="009B4E89"/>
    <w:rsid w:val="009B592A"/>
    <w:rsid w:val="009B6DCF"/>
    <w:rsid w:val="009B6E93"/>
    <w:rsid w:val="009B7762"/>
    <w:rsid w:val="009B7B94"/>
    <w:rsid w:val="009C217C"/>
    <w:rsid w:val="009C2909"/>
    <w:rsid w:val="009C2B88"/>
    <w:rsid w:val="009C2B98"/>
    <w:rsid w:val="009C2FF5"/>
    <w:rsid w:val="009C3572"/>
    <w:rsid w:val="009C3762"/>
    <w:rsid w:val="009C43D2"/>
    <w:rsid w:val="009C468C"/>
    <w:rsid w:val="009C4D2F"/>
    <w:rsid w:val="009C5181"/>
    <w:rsid w:val="009C580D"/>
    <w:rsid w:val="009C6A85"/>
    <w:rsid w:val="009C77E3"/>
    <w:rsid w:val="009C7801"/>
    <w:rsid w:val="009C7BDD"/>
    <w:rsid w:val="009D02A0"/>
    <w:rsid w:val="009D0A8C"/>
    <w:rsid w:val="009D0CF3"/>
    <w:rsid w:val="009D1982"/>
    <w:rsid w:val="009D22B1"/>
    <w:rsid w:val="009D2697"/>
    <w:rsid w:val="009D2C60"/>
    <w:rsid w:val="009D60C1"/>
    <w:rsid w:val="009D666F"/>
    <w:rsid w:val="009D671C"/>
    <w:rsid w:val="009D6E1C"/>
    <w:rsid w:val="009D7B0F"/>
    <w:rsid w:val="009D7F67"/>
    <w:rsid w:val="009E0853"/>
    <w:rsid w:val="009E131B"/>
    <w:rsid w:val="009E20AD"/>
    <w:rsid w:val="009E2907"/>
    <w:rsid w:val="009E29BE"/>
    <w:rsid w:val="009E3556"/>
    <w:rsid w:val="009E3B8E"/>
    <w:rsid w:val="009E41EA"/>
    <w:rsid w:val="009E4334"/>
    <w:rsid w:val="009E4404"/>
    <w:rsid w:val="009E6FD3"/>
    <w:rsid w:val="009E7411"/>
    <w:rsid w:val="009E7430"/>
    <w:rsid w:val="009E7E09"/>
    <w:rsid w:val="009F0E6D"/>
    <w:rsid w:val="009F1683"/>
    <w:rsid w:val="009F1954"/>
    <w:rsid w:val="009F282F"/>
    <w:rsid w:val="009F2F84"/>
    <w:rsid w:val="009F3073"/>
    <w:rsid w:val="009F3D6F"/>
    <w:rsid w:val="009F40DB"/>
    <w:rsid w:val="009F462B"/>
    <w:rsid w:val="009F491B"/>
    <w:rsid w:val="009F4AEA"/>
    <w:rsid w:val="009F598B"/>
    <w:rsid w:val="009F663F"/>
    <w:rsid w:val="009F77D9"/>
    <w:rsid w:val="00A008FB"/>
    <w:rsid w:val="00A0123D"/>
    <w:rsid w:val="00A0132F"/>
    <w:rsid w:val="00A01621"/>
    <w:rsid w:val="00A0336D"/>
    <w:rsid w:val="00A04419"/>
    <w:rsid w:val="00A056C3"/>
    <w:rsid w:val="00A10FE9"/>
    <w:rsid w:val="00A1286D"/>
    <w:rsid w:val="00A12A8D"/>
    <w:rsid w:val="00A13B61"/>
    <w:rsid w:val="00A13F89"/>
    <w:rsid w:val="00A14606"/>
    <w:rsid w:val="00A14C51"/>
    <w:rsid w:val="00A14F4B"/>
    <w:rsid w:val="00A166C0"/>
    <w:rsid w:val="00A17830"/>
    <w:rsid w:val="00A202BB"/>
    <w:rsid w:val="00A20D57"/>
    <w:rsid w:val="00A21E29"/>
    <w:rsid w:val="00A21FAD"/>
    <w:rsid w:val="00A21FC4"/>
    <w:rsid w:val="00A22192"/>
    <w:rsid w:val="00A22E00"/>
    <w:rsid w:val="00A22E8B"/>
    <w:rsid w:val="00A23715"/>
    <w:rsid w:val="00A23C36"/>
    <w:rsid w:val="00A23F54"/>
    <w:rsid w:val="00A24793"/>
    <w:rsid w:val="00A2534D"/>
    <w:rsid w:val="00A25C1C"/>
    <w:rsid w:val="00A25D24"/>
    <w:rsid w:val="00A25D6D"/>
    <w:rsid w:val="00A25EB8"/>
    <w:rsid w:val="00A26008"/>
    <w:rsid w:val="00A262C7"/>
    <w:rsid w:val="00A26B1C"/>
    <w:rsid w:val="00A26E39"/>
    <w:rsid w:val="00A279D6"/>
    <w:rsid w:val="00A27C89"/>
    <w:rsid w:val="00A27FD3"/>
    <w:rsid w:val="00A31418"/>
    <w:rsid w:val="00A32447"/>
    <w:rsid w:val="00A3346A"/>
    <w:rsid w:val="00A33585"/>
    <w:rsid w:val="00A34336"/>
    <w:rsid w:val="00A3461B"/>
    <w:rsid w:val="00A35C66"/>
    <w:rsid w:val="00A36358"/>
    <w:rsid w:val="00A36890"/>
    <w:rsid w:val="00A36912"/>
    <w:rsid w:val="00A36F23"/>
    <w:rsid w:val="00A36F2A"/>
    <w:rsid w:val="00A371AC"/>
    <w:rsid w:val="00A37444"/>
    <w:rsid w:val="00A375CC"/>
    <w:rsid w:val="00A404DB"/>
    <w:rsid w:val="00A406C2"/>
    <w:rsid w:val="00A40E80"/>
    <w:rsid w:val="00A41886"/>
    <w:rsid w:val="00A43045"/>
    <w:rsid w:val="00A43505"/>
    <w:rsid w:val="00A435F7"/>
    <w:rsid w:val="00A43E6D"/>
    <w:rsid w:val="00A440DE"/>
    <w:rsid w:val="00A465B5"/>
    <w:rsid w:val="00A47155"/>
    <w:rsid w:val="00A4796B"/>
    <w:rsid w:val="00A508F3"/>
    <w:rsid w:val="00A50DA8"/>
    <w:rsid w:val="00A51C05"/>
    <w:rsid w:val="00A51C13"/>
    <w:rsid w:val="00A51D1B"/>
    <w:rsid w:val="00A52AE7"/>
    <w:rsid w:val="00A53AC9"/>
    <w:rsid w:val="00A54772"/>
    <w:rsid w:val="00A55270"/>
    <w:rsid w:val="00A5772A"/>
    <w:rsid w:val="00A57817"/>
    <w:rsid w:val="00A60BA6"/>
    <w:rsid w:val="00A61694"/>
    <w:rsid w:val="00A61B59"/>
    <w:rsid w:val="00A64876"/>
    <w:rsid w:val="00A64B26"/>
    <w:rsid w:val="00A6568A"/>
    <w:rsid w:val="00A65D89"/>
    <w:rsid w:val="00A6719B"/>
    <w:rsid w:val="00A67726"/>
    <w:rsid w:val="00A6790B"/>
    <w:rsid w:val="00A67EAD"/>
    <w:rsid w:val="00A71185"/>
    <w:rsid w:val="00A71E6E"/>
    <w:rsid w:val="00A72140"/>
    <w:rsid w:val="00A72219"/>
    <w:rsid w:val="00A72EBA"/>
    <w:rsid w:val="00A733BC"/>
    <w:rsid w:val="00A73990"/>
    <w:rsid w:val="00A73D16"/>
    <w:rsid w:val="00A744B3"/>
    <w:rsid w:val="00A7494D"/>
    <w:rsid w:val="00A75567"/>
    <w:rsid w:val="00A75EC7"/>
    <w:rsid w:val="00A760CD"/>
    <w:rsid w:val="00A77C90"/>
    <w:rsid w:val="00A80272"/>
    <w:rsid w:val="00A80795"/>
    <w:rsid w:val="00A80F96"/>
    <w:rsid w:val="00A80FF7"/>
    <w:rsid w:val="00A81518"/>
    <w:rsid w:val="00A8174D"/>
    <w:rsid w:val="00A8298D"/>
    <w:rsid w:val="00A836D4"/>
    <w:rsid w:val="00A83E18"/>
    <w:rsid w:val="00A84035"/>
    <w:rsid w:val="00A84A52"/>
    <w:rsid w:val="00A84BBD"/>
    <w:rsid w:val="00A85701"/>
    <w:rsid w:val="00A85EA2"/>
    <w:rsid w:val="00A8695E"/>
    <w:rsid w:val="00A86F82"/>
    <w:rsid w:val="00A87FA5"/>
    <w:rsid w:val="00A90A3F"/>
    <w:rsid w:val="00A9115F"/>
    <w:rsid w:val="00A9348C"/>
    <w:rsid w:val="00A94307"/>
    <w:rsid w:val="00A94E52"/>
    <w:rsid w:val="00A95E57"/>
    <w:rsid w:val="00A97E0D"/>
    <w:rsid w:val="00AA05C4"/>
    <w:rsid w:val="00AA2474"/>
    <w:rsid w:val="00AA2A29"/>
    <w:rsid w:val="00AA356F"/>
    <w:rsid w:val="00AA36E0"/>
    <w:rsid w:val="00AA388B"/>
    <w:rsid w:val="00AA3BBB"/>
    <w:rsid w:val="00AA4A7F"/>
    <w:rsid w:val="00AA59D9"/>
    <w:rsid w:val="00AA6B82"/>
    <w:rsid w:val="00AA6EDB"/>
    <w:rsid w:val="00AA78E8"/>
    <w:rsid w:val="00AB044E"/>
    <w:rsid w:val="00AB177F"/>
    <w:rsid w:val="00AB292E"/>
    <w:rsid w:val="00AB2BEE"/>
    <w:rsid w:val="00AB5934"/>
    <w:rsid w:val="00AB59BF"/>
    <w:rsid w:val="00AB5FB0"/>
    <w:rsid w:val="00AB6200"/>
    <w:rsid w:val="00AB6305"/>
    <w:rsid w:val="00AB6AC5"/>
    <w:rsid w:val="00AB6FB5"/>
    <w:rsid w:val="00AB7D9C"/>
    <w:rsid w:val="00AC1597"/>
    <w:rsid w:val="00AC17D7"/>
    <w:rsid w:val="00AC196F"/>
    <w:rsid w:val="00AC1B3F"/>
    <w:rsid w:val="00AC1E6F"/>
    <w:rsid w:val="00AC1E85"/>
    <w:rsid w:val="00AC1EF9"/>
    <w:rsid w:val="00AC2342"/>
    <w:rsid w:val="00AC2668"/>
    <w:rsid w:val="00AC4F73"/>
    <w:rsid w:val="00AC5240"/>
    <w:rsid w:val="00AC5B85"/>
    <w:rsid w:val="00AC6A9D"/>
    <w:rsid w:val="00AD1133"/>
    <w:rsid w:val="00AD255B"/>
    <w:rsid w:val="00AD278F"/>
    <w:rsid w:val="00AD36FD"/>
    <w:rsid w:val="00AD3BE4"/>
    <w:rsid w:val="00AD599F"/>
    <w:rsid w:val="00AD5B0D"/>
    <w:rsid w:val="00AD5EF6"/>
    <w:rsid w:val="00AD6BA7"/>
    <w:rsid w:val="00AD6C98"/>
    <w:rsid w:val="00AD6F9F"/>
    <w:rsid w:val="00AD7681"/>
    <w:rsid w:val="00AD7A1F"/>
    <w:rsid w:val="00AE18ED"/>
    <w:rsid w:val="00AE1CA2"/>
    <w:rsid w:val="00AE1D38"/>
    <w:rsid w:val="00AE1F5E"/>
    <w:rsid w:val="00AE2989"/>
    <w:rsid w:val="00AE2AFD"/>
    <w:rsid w:val="00AE3E2F"/>
    <w:rsid w:val="00AE42EF"/>
    <w:rsid w:val="00AE45AE"/>
    <w:rsid w:val="00AE48F3"/>
    <w:rsid w:val="00AE4D6D"/>
    <w:rsid w:val="00AE6549"/>
    <w:rsid w:val="00AE6A87"/>
    <w:rsid w:val="00AE7C11"/>
    <w:rsid w:val="00AE7F88"/>
    <w:rsid w:val="00AF056F"/>
    <w:rsid w:val="00AF1021"/>
    <w:rsid w:val="00AF14F8"/>
    <w:rsid w:val="00AF2BD9"/>
    <w:rsid w:val="00AF34A1"/>
    <w:rsid w:val="00AF3C98"/>
    <w:rsid w:val="00AF3D0C"/>
    <w:rsid w:val="00AF41A8"/>
    <w:rsid w:val="00AF436A"/>
    <w:rsid w:val="00AF5B95"/>
    <w:rsid w:val="00AF7EA7"/>
    <w:rsid w:val="00B00823"/>
    <w:rsid w:val="00B01054"/>
    <w:rsid w:val="00B011D0"/>
    <w:rsid w:val="00B016D7"/>
    <w:rsid w:val="00B017F0"/>
    <w:rsid w:val="00B025C7"/>
    <w:rsid w:val="00B026D6"/>
    <w:rsid w:val="00B0345C"/>
    <w:rsid w:val="00B0442B"/>
    <w:rsid w:val="00B05158"/>
    <w:rsid w:val="00B05820"/>
    <w:rsid w:val="00B05E0A"/>
    <w:rsid w:val="00B12200"/>
    <w:rsid w:val="00B12F2E"/>
    <w:rsid w:val="00B13072"/>
    <w:rsid w:val="00B13190"/>
    <w:rsid w:val="00B136B1"/>
    <w:rsid w:val="00B13CE7"/>
    <w:rsid w:val="00B13D94"/>
    <w:rsid w:val="00B140EE"/>
    <w:rsid w:val="00B15313"/>
    <w:rsid w:val="00B1631E"/>
    <w:rsid w:val="00B168FC"/>
    <w:rsid w:val="00B20586"/>
    <w:rsid w:val="00B20D79"/>
    <w:rsid w:val="00B20F3F"/>
    <w:rsid w:val="00B22105"/>
    <w:rsid w:val="00B22166"/>
    <w:rsid w:val="00B22747"/>
    <w:rsid w:val="00B23315"/>
    <w:rsid w:val="00B24364"/>
    <w:rsid w:val="00B24A44"/>
    <w:rsid w:val="00B24DEF"/>
    <w:rsid w:val="00B263B6"/>
    <w:rsid w:val="00B26658"/>
    <w:rsid w:val="00B266E7"/>
    <w:rsid w:val="00B267ED"/>
    <w:rsid w:val="00B26FC8"/>
    <w:rsid w:val="00B27793"/>
    <w:rsid w:val="00B310D9"/>
    <w:rsid w:val="00B31CAB"/>
    <w:rsid w:val="00B326B0"/>
    <w:rsid w:val="00B326FD"/>
    <w:rsid w:val="00B33233"/>
    <w:rsid w:val="00B33B3E"/>
    <w:rsid w:val="00B34F9E"/>
    <w:rsid w:val="00B353A8"/>
    <w:rsid w:val="00B355EA"/>
    <w:rsid w:val="00B375C5"/>
    <w:rsid w:val="00B41692"/>
    <w:rsid w:val="00B41B41"/>
    <w:rsid w:val="00B42DE8"/>
    <w:rsid w:val="00B430B0"/>
    <w:rsid w:val="00B43153"/>
    <w:rsid w:val="00B43174"/>
    <w:rsid w:val="00B44499"/>
    <w:rsid w:val="00B44B77"/>
    <w:rsid w:val="00B45EE3"/>
    <w:rsid w:val="00B46875"/>
    <w:rsid w:val="00B472D7"/>
    <w:rsid w:val="00B47BD4"/>
    <w:rsid w:val="00B50F29"/>
    <w:rsid w:val="00B51DD6"/>
    <w:rsid w:val="00B52653"/>
    <w:rsid w:val="00B528BB"/>
    <w:rsid w:val="00B53071"/>
    <w:rsid w:val="00B532A6"/>
    <w:rsid w:val="00B53FC7"/>
    <w:rsid w:val="00B54A6F"/>
    <w:rsid w:val="00B55101"/>
    <w:rsid w:val="00B576E6"/>
    <w:rsid w:val="00B60A3E"/>
    <w:rsid w:val="00B61934"/>
    <w:rsid w:val="00B623E0"/>
    <w:rsid w:val="00B629F9"/>
    <w:rsid w:val="00B63836"/>
    <w:rsid w:val="00B63DDF"/>
    <w:rsid w:val="00B640B0"/>
    <w:rsid w:val="00B644EC"/>
    <w:rsid w:val="00B65CFD"/>
    <w:rsid w:val="00B65DD6"/>
    <w:rsid w:val="00B66FF6"/>
    <w:rsid w:val="00B7031E"/>
    <w:rsid w:val="00B719D7"/>
    <w:rsid w:val="00B72216"/>
    <w:rsid w:val="00B73220"/>
    <w:rsid w:val="00B73F77"/>
    <w:rsid w:val="00B74079"/>
    <w:rsid w:val="00B74136"/>
    <w:rsid w:val="00B74C82"/>
    <w:rsid w:val="00B774D3"/>
    <w:rsid w:val="00B77989"/>
    <w:rsid w:val="00B80918"/>
    <w:rsid w:val="00B80AE8"/>
    <w:rsid w:val="00B817AB"/>
    <w:rsid w:val="00B820BC"/>
    <w:rsid w:val="00B827D8"/>
    <w:rsid w:val="00B8323C"/>
    <w:rsid w:val="00B832B8"/>
    <w:rsid w:val="00B8365C"/>
    <w:rsid w:val="00B839A1"/>
    <w:rsid w:val="00B83E36"/>
    <w:rsid w:val="00B84243"/>
    <w:rsid w:val="00B869AD"/>
    <w:rsid w:val="00B86B4B"/>
    <w:rsid w:val="00B86BBD"/>
    <w:rsid w:val="00B8730D"/>
    <w:rsid w:val="00B901E1"/>
    <w:rsid w:val="00B905E7"/>
    <w:rsid w:val="00B9113B"/>
    <w:rsid w:val="00B9151F"/>
    <w:rsid w:val="00B91FA7"/>
    <w:rsid w:val="00B923C3"/>
    <w:rsid w:val="00B93221"/>
    <w:rsid w:val="00B93285"/>
    <w:rsid w:val="00B936D8"/>
    <w:rsid w:val="00B938CF"/>
    <w:rsid w:val="00B93AB8"/>
    <w:rsid w:val="00B94787"/>
    <w:rsid w:val="00B94B32"/>
    <w:rsid w:val="00B94B59"/>
    <w:rsid w:val="00B95E32"/>
    <w:rsid w:val="00B97228"/>
    <w:rsid w:val="00B9789E"/>
    <w:rsid w:val="00BA1859"/>
    <w:rsid w:val="00BA217E"/>
    <w:rsid w:val="00BA31BB"/>
    <w:rsid w:val="00BA37FC"/>
    <w:rsid w:val="00BA4C35"/>
    <w:rsid w:val="00BA4DC3"/>
    <w:rsid w:val="00BA64E4"/>
    <w:rsid w:val="00BA6919"/>
    <w:rsid w:val="00BA6A9E"/>
    <w:rsid w:val="00BA7643"/>
    <w:rsid w:val="00BA7B98"/>
    <w:rsid w:val="00BB086A"/>
    <w:rsid w:val="00BB0F07"/>
    <w:rsid w:val="00BB1D00"/>
    <w:rsid w:val="00BB1D84"/>
    <w:rsid w:val="00BB1F30"/>
    <w:rsid w:val="00BB2AC9"/>
    <w:rsid w:val="00BB418A"/>
    <w:rsid w:val="00BB4348"/>
    <w:rsid w:val="00BB4844"/>
    <w:rsid w:val="00BB53B7"/>
    <w:rsid w:val="00BB5EDD"/>
    <w:rsid w:val="00BB66E8"/>
    <w:rsid w:val="00BB70AA"/>
    <w:rsid w:val="00BB7826"/>
    <w:rsid w:val="00BB7AD8"/>
    <w:rsid w:val="00BB7CB5"/>
    <w:rsid w:val="00BC03A9"/>
    <w:rsid w:val="00BC0988"/>
    <w:rsid w:val="00BC1B63"/>
    <w:rsid w:val="00BC2397"/>
    <w:rsid w:val="00BC436F"/>
    <w:rsid w:val="00BC5388"/>
    <w:rsid w:val="00BC5D2B"/>
    <w:rsid w:val="00BC5E08"/>
    <w:rsid w:val="00BC6206"/>
    <w:rsid w:val="00BC72AD"/>
    <w:rsid w:val="00BC7420"/>
    <w:rsid w:val="00BD056C"/>
    <w:rsid w:val="00BD0D9B"/>
    <w:rsid w:val="00BD1BC1"/>
    <w:rsid w:val="00BD1D67"/>
    <w:rsid w:val="00BD26E5"/>
    <w:rsid w:val="00BD3D70"/>
    <w:rsid w:val="00BD59C6"/>
    <w:rsid w:val="00BD5A53"/>
    <w:rsid w:val="00BD5EE3"/>
    <w:rsid w:val="00BD686C"/>
    <w:rsid w:val="00BD6BD8"/>
    <w:rsid w:val="00BD7013"/>
    <w:rsid w:val="00BE18B3"/>
    <w:rsid w:val="00BE18D9"/>
    <w:rsid w:val="00BE3B02"/>
    <w:rsid w:val="00BE4074"/>
    <w:rsid w:val="00BE40CB"/>
    <w:rsid w:val="00BE413A"/>
    <w:rsid w:val="00BE4ED3"/>
    <w:rsid w:val="00BE50F5"/>
    <w:rsid w:val="00BE541B"/>
    <w:rsid w:val="00BE54FC"/>
    <w:rsid w:val="00BE717D"/>
    <w:rsid w:val="00BE7689"/>
    <w:rsid w:val="00BE7F32"/>
    <w:rsid w:val="00BF04E8"/>
    <w:rsid w:val="00BF095D"/>
    <w:rsid w:val="00BF2966"/>
    <w:rsid w:val="00BF2A5E"/>
    <w:rsid w:val="00BF3C42"/>
    <w:rsid w:val="00BF3D1C"/>
    <w:rsid w:val="00BF57A6"/>
    <w:rsid w:val="00BF58AE"/>
    <w:rsid w:val="00BF59EF"/>
    <w:rsid w:val="00BF7320"/>
    <w:rsid w:val="00BF7CD1"/>
    <w:rsid w:val="00C033DB"/>
    <w:rsid w:val="00C03530"/>
    <w:rsid w:val="00C04219"/>
    <w:rsid w:val="00C043E4"/>
    <w:rsid w:val="00C045E7"/>
    <w:rsid w:val="00C04892"/>
    <w:rsid w:val="00C0491A"/>
    <w:rsid w:val="00C05155"/>
    <w:rsid w:val="00C052C3"/>
    <w:rsid w:val="00C0569C"/>
    <w:rsid w:val="00C0639B"/>
    <w:rsid w:val="00C0751C"/>
    <w:rsid w:val="00C07C32"/>
    <w:rsid w:val="00C07FA5"/>
    <w:rsid w:val="00C10294"/>
    <w:rsid w:val="00C106E2"/>
    <w:rsid w:val="00C10BB0"/>
    <w:rsid w:val="00C11957"/>
    <w:rsid w:val="00C12C88"/>
    <w:rsid w:val="00C13719"/>
    <w:rsid w:val="00C137AC"/>
    <w:rsid w:val="00C13900"/>
    <w:rsid w:val="00C13C7D"/>
    <w:rsid w:val="00C14BB1"/>
    <w:rsid w:val="00C15553"/>
    <w:rsid w:val="00C15926"/>
    <w:rsid w:val="00C17CEF"/>
    <w:rsid w:val="00C20B84"/>
    <w:rsid w:val="00C215B9"/>
    <w:rsid w:val="00C2165A"/>
    <w:rsid w:val="00C21F93"/>
    <w:rsid w:val="00C226C6"/>
    <w:rsid w:val="00C237EC"/>
    <w:rsid w:val="00C2443D"/>
    <w:rsid w:val="00C24A4D"/>
    <w:rsid w:val="00C24A67"/>
    <w:rsid w:val="00C2530C"/>
    <w:rsid w:val="00C264E5"/>
    <w:rsid w:val="00C27A92"/>
    <w:rsid w:val="00C27AB5"/>
    <w:rsid w:val="00C27E2F"/>
    <w:rsid w:val="00C305A3"/>
    <w:rsid w:val="00C306D9"/>
    <w:rsid w:val="00C31460"/>
    <w:rsid w:val="00C31E4B"/>
    <w:rsid w:val="00C33EAF"/>
    <w:rsid w:val="00C3510F"/>
    <w:rsid w:val="00C360B0"/>
    <w:rsid w:val="00C364C7"/>
    <w:rsid w:val="00C36945"/>
    <w:rsid w:val="00C41340"/>
    <w:rsid w:val="00C41D55"/>
    <w:rsid w:val="00C4215F"/>
    <w:rsid w:val="00C423C2"/>
    <w:rsid w:val="00C42E6A"/>
    <w:rsid w:val="00C45007"/>
    <w:rsid w:val="00C45C2A"/>
    <w:rsid w:val="00C46898"/>
    <w:rsid w:val="00C47C8F"/>
    <w:rsid w:val="00C47E5E"/>
    <w:rsid w:val="00C500E1"/>
    <w:rsid w:val="00C5076F"/>
    <w:rsid w:val="00C51B9E"/>
    <w:rsid w:val="00C5301C"/>
    <w:rsid w:val="00C533AB"/>
    <w:rsid w:val="00C5441C"/>
    <w:rsid w:val="00C559A8"/>
    <w:rsid w:val="00C5717E"/>
    <w:rsid w:val="00C57685"/>
    <w:rsid w:val="00C60834"/>
    <w:rsid w:val="00C61D9D"/>
    <w:rsid w:val="00C63D1E"/>
    <w:rsid w:val="00C64498"/>
    <w:rsid w:val="00C65689"/>
    <w:rsid w:val="00C66808"/>
    <w:rsid w:val="00C66BBD"/>
    <w:rsid w:val="00C7052C"/>
    <w:rsid w:val="00C70DFD"/>
    <w:rsid w:val="00C71C40"/>
    <w:rsid w:val="00C7265C"/>
    <w:rsid w:val="00C72AEC"/>
    <w:rsid w:val="00C72B2C"/>
    <w:rsid w:val="00C72C61"/>
    <w:rsid w:val="00C738B1"/>
    <w:rsid w:val="00C7430F"/>
    <w:rsid w:val="00C74426"/>
    <w:rsid w:val="00C767AA"/>
    <w:rsid w:val="00C77701"/>
    <w:rsid w:val="00C77B94"/>
    <w:rsid w:val="00C80DED"/>
    <w:rsid w:val="00C8140B"/>
    <w:rsid w:val="00C817FD"/>
    <w:rsid w:val="00C82A83"/>
    <w:rsid w:val="00C82C9F"/>
    <w:rsid w:val="00C8305B"/>
    <w:rsid w:val="00C83513"/>
    <w:rsid w:val="00C852A2"/>
    <w:rsid w:val="00C852CC"/>
    <w:rsid w:val="00C86F43"/>
    <w:rsid w:val="00C86FED"/>
    <w:rsid w:val="00C87018"/>
    <w:rsid w:val="00C87D20"/>
    <w:rsid w:val="00C87EEA"/>
    <w:rsid w:val="00C908E0"/>
    <w:rsid w:val="00C927AA"/>
    <w:rsid w:val="00C937C7"/>
    <w:rsid w:val="00C93B42"/>
    <w:rsid w:val="00C950D8"/>
    <w:rsid w:val="00C96550"/>
    <w:rsid w:val="00C9688D"/>
    <w:rsid w:val="00C9728F"/>
    <w:rsid w:val="00C97750"/>
    <w:rsid w:val="00C97A84"/>
    <w:rsid w:val="00CA0137"/>
    <w:rsid w:val="00CA08DB"/>
    <w:rsid w:val="00CA1C7E"/>
    <w:rsid w:val="00CA2F75"/>
    <w:rsid w:val="00CA4982"/>
    <w:rsid w:val="00CA5049"/>
    <w:rsid w:val="00CA6146"/>
    <w:rsid w:val="00CA77AD"/>
    <w:rsid w:val="00CA78DB"/>
    <w:rsid w:val="00CA7951"/>
    <w:rsid w:val="00CB039C"/>
    <w:rsid w:val="00CB171C"/>
    <w:rsid w:val="00CB181B"/>
    <w:rsid w:val="00CB1EC5"/>
    <w:rsid w:val="00CB2C31"/>
    <w:rsid w:val="00CB2C5F"/>
    <w:rsid w:val="00CB36E2"/>
    <w:rsid w:val="00CB3779"/>
    <w:rsid w:val="00CB3ABD"/>
    <w:rsid w:val="00CB3AD2"/>
    <w:rsid w:val="00CB3DE6"/>
    <w:rsid w:val="00CB3F7C"/>
    <w:rsid w:val="00CB65EE"/>
    <w:rsid w:val="00CB6DEF"/>
    <w:rsid w:val="00CB7E29"/>
    <w:rsid w:val="00CC0105"/>
    <w:rsid w:val="00CC0942"/>
    <w:rsid w:val="00CC0B4F"/>
    <w:rsid w:val="00CC0D97"/>
    <w:rsid w:val="00CC0E39"/>
    <w:rsid w:val="00CC1B2F"/>
    <w:rsid w:val="00CC21CA"/>
    <w:rsid w:val="00CC22F5"/>
    <w:rsid w:val="00CC2312"/>
    <w:rsid w:val="00CC2817"/>
    <w:rsid w:val="00CC31AC"/>
    <w:rsid w:val="00CC3F60"/>
    <w:rsid w:val="00CC51D8"/>
    <w:rsid w:val="00CC5C34"/>
    <w:rsid w:val="00CC621F"/>
    <w:rsid w:val="00CC63AA"/>
    <w:rsid w:val="00CC684B"/>
    <w:rsid w:val="00CC6A19"/>
    <w:rsid w:val="00CC707E"/>
    <w:rsid w:val="00CC720B"/>
    <w:rsid w:val="00CC7DA1"/>
    <w:rsid w:val="00CD1ED9"/>
    <w:rsid w:val="00CD223C"/>
    <w:rsid w:val="00CD3387"/>
    <w:rsid w:val="00CD3436"/>
    <w:rsid w:val="00CD3EC0"/>
    <w:rsid w:val="00CD43C6"/>
    <w:rsid w:val="00CD4A30"/>
    <w:rsid w:val="00CD5585"/>
    <w:rsid w:val="00CD5658"/>
    <w:rsid w:val="00CD7114"/>
    <w:rsid w:val="00CD7137"/>
    <w:rsid w:val="00CD7263"/>
    <w:rsid w:val="00CD7B68"/>
    <w:rsid w:val="00CE07E2"/>
    <w:rsid w:val="00CE08AB"/>
    <w:rsid w:val="00CE0FAD"/>
    <w:rsid w:val="00CE1994"/>
    <w:rsid w:val="00CE1A8A"/>
    <w:rsid w:val="00CE22EE"/>
    <w:rsid w:val="00CE2333"/>
    <w:rsid w:val="00CE3847"/>
    <w:rsid w:val="00CE4176"/>
    <w:rsid w:val="00CE4E1F"/>
    <w:rsid w:val="00CE5663"/>
    <w:rsid w:val="00CE5684"/>
    <w:rsid w:val="00CE5A91"/>
    <w:rsid w:val="00CE5D3E"/>
    <w:rsid w:val="00CE5D4F"/>
    <w:rsid w:val="00CE74A9"/>
    <w:rsid w:val="00CF12AE"/>
    <w:rsid w:val="00CF1AF0"/>
    <w:rsid w:val="00CF25FC"/>
    <w:rsid w:val="00CF2892"/>
    <w:rsid w:val="00CF2FCE"/>
    <w:rsid w:val="00CF3316"/>
    <w:rsid w:val="00CF35C8"/>
    <w:rsid w:val="00CF3FD9"/>
    <w:rsid w:val="00CF4186"/>
    <w:rsid w:val="00CF4644"/>
    <w:rsid w:val="00CF4692"/>
    <w:rsid w:val="00CF469D"/>
    <w:rsid w:val="00CF51C6"/>
    <w:rsid w:val="00CF540C"/>
    <w:rsid w:val="00CF690A"/>
    <w:rsid w:val="00CF7DB6"/>
    <w:rsid w:val="00D02A8A"/>
    <w:rsid w:val="00D02EA8"/>
    <w:rsid w:val="00D030C2"/>
    <w:rsid w:val="00D036D1"/>
    <w:rsid w:val="00D03EAC"/>
    <w:rsid w:val="00D048BD"/>
    <w:rsid w:val="00D04EC3"/>
    <w:rsid w:val="00D04F60"/>
    <w:rsid w:val="00D06663"/>
    <w:rsid w:val="00D066BE"/>
    <w:rsid w:val="00D07276"/>
    <w:rsid w:val="00D076E1"/>
    <w:rsid w:val="00D116A5"/>
    <w:rsid w:val="00D122E1"/>
    <w:rsid w:val="00D12327"/>
    <w:rsid w:val="00D12410"/>
    <w:rsid w:val="00D12F84"/>
    <w:rsid w:val="00D15077"/>
    <w:rsid w:val="00D150AD"/>
    <w:rsid w:val="00D15CD2"/>
    <w:rsid w:val="00D16809"/>
    <w:rsid w:val="00D17DE7"/>
    <w:rsid w:val="00D20319"/>
    <w:rsid w:val="00D227CD"/>
    <w:rsid w:val="00D22D84"/>
    <w:rsid w:val="00D23192"/>
    <w:rsid w:val="00D238FA"/>
    <w:rsid w:val="00D23FEB"/>
    <w:rsid w:val="00D24538"/>
    <w:rsid w:val="00D24CA2"/>
    <w:rsid w:val="00D24DBF"/>
    <w:rsid w:val="00D2531B"/>
    <w:rsid w:val="00D255F0"/>
    <w:rsid w:val="00D26435"/>
    <w:rsid w:val="00D265A5"/>
    <w:rsid w:val="00D26944"/>
    <w:rsid w:val="00D27EE7"/>
    <w:rsid w:val="00D3098E"/>
    <w:rsid w:val="00D30E8E"/>
    <w:rsid w:val="00D31593"/>
    <w:rsid w:val="00D320A6"/>
    <w:rsid w:val="00D32517"/>
    <w:rsid w:val="00D32681"/>
    <w:rsid w:val="00D32CCD"/>
    <w:rsid w:val="00D33AF0"/>
    <w:rsid w:val="00D341E3"/>
    <w:rsid w:val="00D3485A"/>
    <w:rsid w:val="00D36053"/>
    <w:rsid w:val="00D36F54"/>
    <w:rsid w:val="00D4041B"/>
    <w:rsid w:val="00D40514"/>
    <w:rsid w:val="00D40D1C"/>
    <w:rsid w:val="00D4137F"/>
    <w:rsid w:val="00D42CC6"/>
    <w:rsid w:val="00D44118"/>
    <w:rsid w:val="00D451B2"/>
    <w:rsid w:val="00D47123"/>
    <w:rsid w:val="00D47653"/>
    <w:rsid w:val="00D50092"/>
    <w:rsid w:val="00D505B7"/>
    <w:rsid w:val="00D508E8"/>
    <w:rsid w:val="00D50C3C"/>
    <w:rsid w:val="00D51695"/>
    <w:rsid w:val="00D51B3E"/>
    <w:rsid w:val="00D5211B"/>
    <w:rsid w:val="00D52AF2"/>
    <w:rsid w:val="00D53050"/>
    <w:rsid w:val="00D53E22"/>
    <w:rsid w:val="00D55973"/>
    <w:rsid w:val="00D55D13"/>
    <w:rsid w:val="00D55DCB"/>
    <w:rsid w:val="00D56EEF"/>
    <w:rsid w:val="00D56FAA"/>
    <w:rsid w:val="00D57343"/>
    <w:rsid w:val="00D57751"/>
    <w:rsid w:val="00D57A7E"/>
    <w:rsid w:val="00D60E99"/>
    <w:rsid w:val="00D60F65"/>
    <w:rsid w:val="00D6160F"/>
    <w:rsid w:val="00D61787"/>
    <w:rsid w:val="00D61881"/>
    <w:rsid w:val="00D61C41"/>
    <w:rsid w:val="00D62854"/>
    <w:rsid w:val="00D634FC"/>
    <w:rsid w:val="00D64D88"/>
    <w:rsid w:val="00D67516"/>
    <w:rsid w:val="00D6770E"/>
    <w:rsid w:val="00D679D7"/>
    <w:rsid w:val="00D67B74"/>
    <w:rsid w:val="00D7048B"/>
    <w:rsid w:val="00D70B47"/>
    <w:rsid w:val="00D71FC3"/>
    <w:rsid w:val="00D72303"/>
    <w:rsid w:val="00D73E1B"/>
    <w:rsid w:val="00D73F62"/>
    <w:rsid w:val="00D74DF3"/>
    <w:rsid w:val="00D76CF7"/>
    <w:rsid w:val="00D76D76"/>
    <w:rsid w:val="00D776DC"/>
    <w:rsid w:val="00D77D6D"/>
    <w:rsid w:val="00D80ADA"/>
    <w:rsid w:val="00D82284"/>
    <w:rsid w:val="00D823EA"/>
    <w:rsid w:val="00D82AA5"/>
    <w:rsid w:val="00D83030"/>
    <w:rsid w:val="00D83C12"/>
    <w:rsid w:val="00D84DDC"/>
    <w:rsid w:val="00D84DE5"/>
    <w:rsid w:val="00D86179"/>
    <w:rsid w:val="00D86202"/>
    <w:rsid w:val="00D878F4"/>
    <w:rsid w:val="00D91DDF"/>
    <w:rsid w:val="00D91EF1"/>
    <w:rsid w:val="00D92139"/>
    <w:rsid w:val="00D9286D"/>
    <w:rsid w:val="00D93610"/>
    <w:rsid w:val="00D940DC"/>
    <w:rsid w:val="00D944D7"/>
    <w:rsid w:val="00D9450E"/>
    <w:rsid w:val="00D94622"/>
    <w:rsid w:val="00D961A7"/>
    <w:rsid w:val="00D96377"/>
    <w:rsid w:val="00D969A6"/>
    <w:rsid w:val="00D96D4C"/>
    <w:rsid w:val="00D96D62"/>
    <w:rsid w:val="00D970AF"/>
    <w:rsid w:val="00D97ED2"/>
    <w:rsid w:val="00DA15E1"/>
    <w:rsid w:val="00DA35BA"/>
    <w:rsid w:val="00DA35DF"/>
    <w:rsid w:val="00DA3AF2"/>
    <w:rsid w:val="00DA49F6"/>
    <w:rsid w:val="00DA4DE8"/>
    <w:rsid w:val="00DA582F"/>
    <w:rsid w:val="00DA5C6C"/>
    <w:rsid w:val="00DA622A"/>
    <w:rsid w:val="00DA7184"/>
    <w:rsid w:val="00DA78EA"/>
    <w:rsid w:val="00DA7B19"/>
    <w:rsid w:val="00DB1218"/>
    <w:rsid w:val="00DB17EC"/>
    <w:rsid w:val="00DB2584"/>
    <w:rsid w:val="00DB2FCE"/>
    <w:rsid w:val="00DB3FE2"/>
    <w:rsid w:val="00DB4E33"/>
    <w:rsid w:val="00DB5936"/>
    <w:rsid w:val="00DC0D2D"/>
    <w:rsid w:val="00DC0EF9"/>
    <w:rsid w:val="00DC16B4"/>
    <w:rsid w:val="00DC2061"/>
    <w:rsid w:val="00DC2548"/>
    <w:rsid w:val="00DC3039"/>
    <w:rsid w:val="00DC33B5"/>
    <w:rsid w:val="00DC35C1"/>
    <w:rsid w:val="00DC3BDD"/>
    <w:rsid w:val="00DC3BE3"/>
    <w:rsid w:val="00DC3FAA"/>
    <w:rsid w:val="00DC4683"/>
    <w:rsid w:val="00DC6AA7"/>
    <w:rsid w:val="00DC7D2B"/>
    <w:rsid w:val="00DD0422"/>
    <w:rsid w:val="00DD0DF5"/>
    <w:rsid w:val="00DD16D9"/>
    <w:rsid w:val="00DD1BB5"/>
    <w:rsid w:val="00DD1E41"/>
    <w:rsid w:val="00DD30A0"/>
    <w:rsid w:val="00DD46ED"/>
    <w:rsid w:val="00DD4AFE"/>
    <w:rsid w:val="00DD5970"/>
    <w:rsid w:val="00DD76C6"/>
    <w:rsid w:val="00DE1A62"/>
    <w:rsid w:val="00DE2094"/>
    <w:rsid w:val="00DE3291"/>
    <w:rsid w:val="00DE371B"/>
    <w:rsid w:val="00DE4201"/>
    <w:rsid w:val="00DE5660"/>
    <w:rsid w:val="00DE5C3A"/>
    <w:rsid w:val="00DE68BB"/>
    <w:rsid w:val="00DE6EBD"/>
    <w:rsid w:val="00DE73B6"/>
    <w:rsid w:val="00DE7489"/>
    <w:rsid w:val="00DE787B"/>
    <w:rsid w:val="00DF0891"/>
    <w:rsid w:val="00DF0931"/>
    <w:rsid w:val="00DF0CD2"/>
    <w:rsid w:val="00DF10A3"/>
    <w:rsid w:val="00DF1E53"/>
    <w:rsid w:val="00DF2014"/>
    <w:rsid w:val="00DF23B4"/>
    <w:rsid w:val="00DF251E"/>
    <w:rsid w:val="00DF27D1"/>
    <w:rsid w:val="00DF2A13"/>
    <w:rsid w:val="00DF344A"/>
    <w:rsid w:val="00DF34CD"/>
    <w:rsid w:val="00DF371A"/>
    <w:rsid w:val="00DF3A58"/>
    <w:rsid w:val="00DF438E"/>
    <w:rsid w:val="00DF4588"/>
    <w:rsid w:val="00DF4A4D"/>
    <w:rsid w:val="00DF4EDB"/>
    <w:rsid w:val="00DF5200"/>
    <w:rsid w:val="00DF5470"/>
    <w:rsid w:val="00DF54F1"/>
    <w:rsid w:val="00DF6012"/>
    <w:rsid w:val="00DF648C"/>
    <w:rsid w:val="00DF64AC"/>
    <w:rsid w:val="00DF6570"/>
    <w:rsid w:val="00DF65A5"/>
    <w:rsid w:val="00E007AE"/>
    <w:rsid w:val="00E01A6A"/>
    <w:rsid w:val="00E021D1"/>
    <w:rsid w:val="00E03D33"/>
    <w:rsid w:val="00E07F62"/>
    <w:rsid w:val="00E1116F"/>
    <w:rsid w:val="00E128E1"/>
    <w:rsid w:val="00E1298C"/>
    <w:rsid w:val="00E1376D"/>
    <w:rsid w:val="00E144D7"/>
    <w:rsid w:val="00E14DB7"/>
    <w:rsid w:val="00E156FC"/>
    <w:rsid w:val="00E15D99"/>
    <w:rsid w:val="00E16EAD"/>
    <w:rsid w:val="00E17A71"/>
    <w:rsid w:val="00E2081E"/>
    <w:rsid w:val="00E21372"/>
    <w:rsid w:val="00E2159F"/>
    <w:rsid w:val="00E21B5B"/>
    <w:rsid w:val="00E22347"/>
    <w:rsid w:val="00E229C0"/>
    <w:rsid w:val="00E2343E"/>
    <w:rsid w:val="00E24287"/>
    <w:rsid w:val="00E24925"/>
    <w:rsid w:val="00E24CD3"/>
    <w:rsid w:val="00E2514B"/>
    <w:rsid w:val="00E315CE"/>
    <w:rsid w:val="00E3176C"/>
    <w:rsid w:val="00E324E7"/>
    <w:rsid w:val="00E3298F"/>
    <w:rsid w:val="00E32B89"/>
    <w:rsid w:val="00E32BE8"/>
    <w:rsid w:val="00E32E6C"/>
    <w:rsid w:val="00E33159"/>
    <w:rsid w:val="00E342B9"/>
    <w:rsid w:val="00E343AC"/>
    <w:rsid w:val="00E34541"/>
    <w:rsid w:val="00E354B5"/>
    <w:rsid w:val="00E37CC8"/>
    <w:rsid w:val="00E41282"/>
    <w:rsid w:val="00E41C3D"/>
    <w:rsid w:val="00E41EAB"/>
    <w:rsid w:val="00E42C2D"/>
    <w:rsid w:val="00E42F5D"/>
    <w:rsid w:val="00E446E6"/>
    <w:rsid w:val="00E447C3"/>
    <w:rsid w:val="00E45893"/>
    <w:rsid w:val="00E45AFF"/>
    <w:rsid w:val="00E4646B"/>
    <w:rsid w:val="00E46577"/>
    <w:rsid w:val="00E5033B"/>
    <w:rsid w:val="00E51874"/>
    <w:rsid w:val="00E5250A"/>
    <w:rsid w:val="00E52A8E"/>
    <w:rsid w:val="00E53055"/>
    <w:rsid w:val="00E53577"/>
    <w:rsid w:val="00E5390B"/>
    <w:rsid w:val="00E53B64"/>
    <w:rsid w:val="00E541ED"/>
    <w:rsid w:val="00E54BCF"/>
    <w:rsid w:val="00E54FAC"/>
    <w:rsid w:val="00E550B3"/>
    <w:rsid w:val="00E5559A"/>
    <w:rsid w:val="00E559F1"/>
    <w:rsid w:val="00E5638C"/>
    <w:rsid w:val="00E56431"/>
    <w:rsid w:val="00E56766"/>
    <w:rsid w:val="00E569A7"/>
    <w:rsid w:val="00E56F29"/>
    <w:rsid w:val="00E5743A"/>
    <w:rsid w:val="00E57698"/>
    <w:rsid w:val="00E57950"/>
    <w:rsid w:val="00E5796B"/>
    <w:rsid w:val="00E61178"/>
    <w:rsid w:val="00E61713"/>
    <w:rsid w:val="00E61D5E"/>
    <w:rsid w:val="00E61DED"/>
    <w:rsid w:val="00E62734"/>
    <w:rsid w:val="00E62DBE"/>
    <w:rsid w:val="00E639F5"/>
    <w:rsid w:val="00E63A7A"/>
    <w:rsid w:val="00E64548"/>
    <w:rsid w:val="00E645D9"/>
    <w:rsid w:val="00E660F6"/>
    <w:rsid w:val="00E66619"/>
    <w:rsid w:val="00E66765"/>
    <w:rsid w:val="00E67DA4"/>
    <w:rsid w:val="00E70CD3"/>
    <w:rsid w:val="00E71752"/>
    <w:rsid w:val="00E71A33"/>
    <w:rsid w:val="00E731D7"/>
    <w:rsid w:val="00E7337A"/>
    <w:rsid w:val="00E745FE"/>
    <w:rsid w:val="00E75411"/>
    <w:rsid w:val="00E762E6"/>
    <w:rsid w:val="00E7692A"/>
    <w:rsid w:val="00E76E9A"/>
    <w:rsid w:val="00E7794B"/>
    <w:rsid w:val="00E80643"/>
    <w:rsid w:val="00E81E48"/>
    <w:rsid w:val="00E82262"/>
    <w:rsid w:val="00E827F5"/>
    <w:rsid w:val="00E8320D"/>
    <w:rsid w:val="00E833AD"/>
    <w:rsid w:val="00E834E6"/>
    <w:rsid w:val="00E8353F"/>
    <w:rsid w:val="00E83BA7"/>
    <w:rsid w:val="00E83EC0"/>
    <w:rsid w:val="00E8456A"/>
    <w:rsid w:val="00E8480E"/>
    <w:rsid w:val="00E8484D"/>
    <w:rsid w:val="00E85959"/>
    <w:rsid w:val="00E85BA2"/>
    <w:rsid w:val="00E85E02"/>
    <w:rsid w:val="00E86891"/>
    <w:rsid w:val="00E911B6"/>
    <w:rsid w:val="00E91ED1"/>
    <w:rsid w:val="00E929D0"/>
    <w:rsid w:val="00E92A6D"/>
    <w:rsid w:val="00E931DA"/>
    <w:rsid w:val="00E9476A"/>
    <w:rsid w:val="00E94C97"/>
    <w:rsid w:val="00E94D86"/>
    <w:rsid w:val="00E951AB"/>
    <w:rsid w:val="00E95610"/>
    <w:rsid w:val="00E95A54"/>
    <w:rsid w:val="00E95F0F"/>
    <w:rsid w:val="00E96356"/>
    <w:rsid w:val="00E97248"/>
    <w:rsid w:val="00E97B0B"/>
    <w:rsid w:val="00EA020C"/>
    <w:rsid w:val="00EA0B6B"/>
    <w:rsid w:val="00EA1B63"/>
    <w:rsid w:val="00EA1E34"/>
    <w:rsid w:val="00EA255E"/>
    <w:rsid w:val="00EA375E"/>
    <w:rsid w:val="00EA47C0"/>
    <w:rsid w:val="00EA4F2F"/>
    <w:rsid w:val="00EA51A9"/>
    <w:rsid w:val="00EA63C4"/>
    <w:rsid w:val="00EB0A08"/>
    <w:rsid w:val="00EB133A"/>
    <w:rsid w:val="00EB1402"/>
    <w:rsid w:val="00EB18E7"/>
    <w:rsid w:val="00EB2044"/>
    <w:rsid w:val="00EB211D"/>
    <w:rsid w:val="00EB2946"/>
    <w:rsid w:val="00EB2DD8"/>
    <w:rsid w:val="00EB2DEB"/>
    <w:rsid w:val="00EB3BE3"/>
    <w:rsid w:val="00EB3D1F"/>
    <w:rsid w:val="00EB5565"/>
    <w:rsid w:val="00EB7AFF"/>
    <w:rsid w:val="00EC0B0F"/>
    <w:rsid w:val="00EC1183"/>
    <w:rsid w:val="00EC172E"/>
    <w:rsid w:val="00EC1FF7"/>
    <w:rsid w:val="00EC2098"/>
    <w:rsid w:val="00EC3436"/>
    <w:rsid w:val="00EC3E39"/>
    <w:rsid w:val="00EC5331"/>
    <w:rsid w:val="00EC5853"/>
    <w:rsid w:val="00EC5D4D"/>
    <w:rsid w:val="00EC6003"/>
    <w:rsid w:val="00EC638B"/>
    <w:rsid w:val="00EC77D4"/>
    <w:rsid w:val="00ED101A"/>
    <w:rsid w:val="00ED1152"/>
    <w:rsid w:val="00ED159B"/>
    <w:rsid w:val="00ED3435"/>
    <w:rsid w:val="00ED398D"/>
    <w:rsid w:val="00ED427D"/>
    <w:rsid w:val="00ED438A"/>
    <w:rsid w:val="00ED4E7A"/>
    <w:rsid w:val="00ED4FF5"/>
    <w:rsid w:val="00ED536F"/>
    <w:rsid w:val="00ED5B46"/>
    <w:rsid w:val="00ED5CC1"/>
    <w:rsid w:val="00ED7180"/>
    <w:rsid w:val="00ED73C7"/>
    <w:rsid w:val="00ED7CB8"/>
    <w:rsid w:val="00EE0032"/>
    <w:rsid w:val="00EE2283"/>
    <w:rsid w:val="00EE2736"/>
    <w:rsid w:val="00EE296D"/>
    <w:rsid w:val="00EE2C49"/>
    <w:rsid w:val="00EE537F"/>
    <w:rsid w:val="00EE5DBB"/>
    <w:rsid w:val="00EE5F70"/>
    <w:rsid w:val="00EE69D7"/>
    <w:rsid w:val="00EE739F"/>
    <w:rsid w:val="00EE77F7"/>
    <w:rsid w:val="00EF0132"/>
    <w:rsid w:val="00EF1202"/>
    <w:rsid w:val="00EF1461"/>
    <w:rsid w:val="00EF2812"/>
    <w:rsid w:val="00EF2822"/>
    <w:rsid w:val="00EF2F7C"/>
    <w:rsid w:val="00EF306D"/>
    <w:rsid w:val="00EF550B"/>
    <w:rsid w:val="00EF58FB"/>
    <w:rsid w:val="00EF5BC4"/>
    <w:rsid w:val="00EF60CB"/>
    <w:rsid w:val="00EF6F52"/>
    <w:rsid w:val="00F006C0"/>
    <w:rsid w:val="00F00712"/>
    <w:rsid w:val="00F007F3"/>
    <w:rsid w:val="00F00984"/>
    <w:rsid w:val="00F0174D"/>
    <w:rsid w:val="00F02E20"/>
    <w:rsid w:val="00F0318D"/>
    <w:rsid w:val="00F036EA"/>
    <w:rsid w:val="00F03D5A"/>
    <w:rsid w:val="00F044C8"/>
    <w:rsid w:val="00F06EF8"/>
    <w:rsid w:val="00F103AD"/>
    <w:rsid w:val="00F10BDD"/>
    <w:rsid w:val="00F110C1"/>
    <w:rsid w:val="00F11664"/>
    <w:rsid w:val="00F12043"/>
    <w:rsid w:val="00F12B37"/>
    <w:rsid w:val="00F13F20"/>
    <w:rsid w:val="00F13F4F"/>
    <w:rsid w:val="00F143B6"/>
    <w:rsid w:val="00F146F8"/>
    <w:rsid w:val="00F14A0C"/>
    <w:rsid w:val="00F14AE0"/>
    <w:rsid w:val="00F15790"/>
    <w:rsid w:val="00F16356"/>
    <w:rsid w:val="00F1658F"/>
    <w:rsid w:val="00F16E6E"/>
    <w:rsid w:val="00F17CE5"/>
    <w:rsid w:val="00F211B1"/>
    <w:rsid w:val="00F22956"/>
    <w:rsid w:val="00F239C8"/>
    <w:rsid w:val="00F26203"/>
    <w:rsid w:val="00F2642E"/>
    <w:rsid w:val="00F27C6F"/>
    <w:rsid w:val="00F300CB"/>
    <w:rsid w:val="00F30225"/>
    <w:rsid w:val="00F32662"/>
    <w:rsid w:val="00F32EE0"/>
    <w:rsid w:val="00F33368"/>
    <w:rsid w:val="00F341D6"/>
    <w:rsid w:val="00F3507B"/>
    <w:rsid w:val="00F35911"/>
    <w:rsid w:val="00F366E0"/>
    <w:rsid w:val="00F36995"/>
    <w:rsid w:val="00F36BD5"/>
    <w:rsid w:val="00F371EC"/>
    <w:rsid w:val="00F40039"/>
    <w:rsid w:val="00F409A9"/>
    <w:rsid w:val="00F40D37"/>
    <w:rsid w:val="00F42002"/>
    <w:rsid w:val="00F422DC"/>
    <w:rsid w:val="00F4305E"/>
    <w:rsid w:val="00F43078"/>
    <w:rsid w:val="00F435DC"/>
    <w:rsid w:val="00F43862"/>
    <w:rsid w:val="00F452B5"/>
    <w:rsid w:val="00F45CCF"/>
    <w:rsid w:val="00F46250"/>
    <w:rsid w:val="00F46FEC"/>
    <w:rsid w:val="00F470FF"/>
    <w:rsid w:val="00F503B0"/>
    <w:rsid w:val="00F51940"/>
    <w:rsid w:val="00F5368F"/>
    <w:rsid w:val="00F54BB4"/>
    <w:rsid w:val="00F55511"/>
    <w:rsid w:val="00F5558F"/>
    <w:rsid w:val="00F5617E"/>
    <w:rsid w:val="00F5731F"/>
    <w:rsid w:val="00F574AE"/>
    <w:rsid w:val="00F601E8"/>
    <w:rsid w:val="00F60847"/>
    <w:rsid w:val="00F6094A"/>
    <w:rsid w:val="00F6172F"/>
    <w:rsid w:val="00F62FA7"/>
    <w:rsid w:val="00F630CF"/>
    <w:rsid w:val="00F6462F"/>
    <w:rsid w:val="00F64D64"/>
    <w:rsid w:val="00F66FFC"/>
    <w:rsid w:val="00F672B5"/>
    <w:rsid w:val="00F70719"/>
    <w:rsid w:val="00F70BE3"/>
    <w:rsid w:val="00F70D3F"/>
    <w:rsid w:val="00F70F1E"/>
    <w:rsid w:val="00F7125B"/>
    <w:rsid w:val="00F722D7"/>
    <w:rsid w:val="00F72505"/>
    <w:rsid w:val="00F72F5C"/>
    <w:rsid w:val="00F73083"/>
    <w:rsid w:val="00F7372D"/>
    <w:rsid w:val="00F74433"/>
    <w:rsid w:val="00F74610"/>
    <w:rsid w:val="00F74F8A"/>
    <w:rsid w:val="00F753E2"/>
    <w:rsid w:val="00F766ED"/>
    <w:rsid w:val="00F76968"/>
    <w:rsid w:val="00F76DB2"/>
    <w:rsid w:val="00F7761E"/>
    <w:rsid w:val="00F823BF"/>
    <w:rsid w:val="00F82B46"/>
    <w:rsid w:val="00F83EC1"/>
    <w:rsid w:val="00F8492C"/>
    <w:rsid w:val="00F85AEA"/>
    <w:rsid w:val="00F85D3A"/>
    <w:rsid w:val="00F85E04"/>
    <w:rsid w:val="00F86528"/>
    <w:rsid w:val="00F8743F"/>
    <w:rsid w:val="00F90426"/>
    <w:rsid w:val="00F907C3"/>
    <w:rsid w:val="00F915CF"/>
    <w:rsid w:val="00F92070"/>
    <w:rsid w:val="00F924C3"/>
    <w:rsid w:val="00F92E6A"/>
    <w:rsid w:val="00F93350"/>
    <w:rsid w:val="00F93486"/>
    <w:rsid w:val="00F9392E"/>
    <w:rsid w:val="00F93A48"/>
    <w:rsid w:val="00F93E50"/>
    <w:rsid w:val="00F93E73"/>
    <w:rsid w:val="00F94430"/>
    <w:rsid w:val="00F9456B"/>
    <w:rsid w:val="00F94D58"/>
    <w:rsid w:val="00F94E15"/>
    <w:rsid w:val="00F95FC2"/>
    <w:rsid w:val="00F966B8"/>
    <w:rsid w:val="00F972A2"/>
    <w:rsid w:val="00F978D7"/>
    <w:rsid w:val="00FA07A5"/>
    <w:rsid w:val="00FA0FBD"/>
    <w:rsid w:val="00FA10A2"/>
    <w:rsid w:val="00FA1396"/>
    <w:rsid w:val="00FA1ADB"/>
    <w:rsid w:val="00FA22C5"/>
    <w:rsid w:val="00FA254B"/>
    <w:rsid w:val="00FA2CF8"/>
    <w:rsid w:val="00FA3826"/>
    <w:rsid w:val="00FA45C4"/>
    <w:rsid w:val="00FA4BFD"/>
    <w:rsid w:val="00FA6162"/>
    <w:rsid w:val="00FA622D"/>
    <w:rsid w:val="00FA69F0"/>
    <w:rsid w:val="00FA6A80"/>
    <w:rsid w:val="00FA77EB"/>
    <w:rsid w:val="00FA7CDC"/>
    <w:rsid w:val="00FB0D04"/>
    <w:rsid w:val="00FB146C"/>
    <w:rsid w:val="00FB1D5C"/>
    <w:rsid w:val="00FB2458"/>
    <w:rsid w:val="00FB45DB"/>
    <w:rsid w:val="00FB4608"/>
    <w:rsid w:val="00FB5664"/>
    <w:rsid w:val="00FB67B7"/>
    <w:rsid w:val="00FB68C2"/>
    <w:rsid w:val="00FB6C98"/>
    <w:rsid w:val="00FB6D5B"/>
    <w:rsid w:val="00FB6F21"/>
    <w:rsid w:val="00FC0BCB"/>
    <w:rsid w:val="00FC0E4B"/>
    <w:rsid w:val="00FC1996"/>
    <w:rsid w:val="00FC3544"/>
    <w:rsid w:val="00FC39B0"/>
    <w:rsid w:val="00FC3EF6"/>
    <w:rsid w:val="00FC4673"/>
    <w:rsid w:val="00FC4EBA"/>
    <w:rsid w:val="00FC5AF2"/>
    <w:rsid w:val="00FC5DA6"/>
    <w:rsid w:val="00FC6049"/>
    <w:rsid w:val="00FC61B2"/>
    <w:rsid w:val="00FC675D"/>
    <w:rsid w:val="00FC6CA0"/>
    <w:rsid w:val="00FC728B"/>
    <w:rsid w:val="00FD00EC"/>
    <w:rsid w:val="00FD1E37"/>
    <w:rsid w:val="00FD217E"/>
    <w:rsid w:val="00FD297D"/>
    <w:rsid w:val="00FD3202"/>
    <w:rsid w:val="00FD3CFE"/>
    <w:rsid w:val="00FD4118"/>
    <w:rsid w:val="00FD4D59"/>
    <w:rsid w:val="00FD54C3"/>
    <w:rsid w:val="00FD5AB6"/>
    <w:rsid w:val="00FD5BED"/>
    <w:rsid w:val="00FD6999"/>
    <w:rsid w:val="00FD6C7E"/>
    <w:rsid w:val="00FD6CFD"/>
    <w:rsid w:val="00FD6D26"/>
    <w:rsid w:val="00FD74B8"/>
    <w:rsid w:val="00FD7C38"/>
    <w:rsid w:val="00FE2B8D"/>
    <w:rsid w:val="00FE406B"/>
    <w:rsid w:val="00FE55FD"/>
    <w:rsid w:val="00FE658F"/>
    <w:rsid w:val="00FE7D50"/>
    <w:rsid w:val="00FF04E5"/>
    <w:rsid w:val="00FF0A28"/>
    <w:rsid w:val="00FF0C9B"/>
    <w:rsid w:val="00FF131B"/>
    <w:rsid w:val="00FF1A7E"/>
    <w:rsid w:val="00FF2703"/>
    <w:rsid w:val="00FF2FD1"/>
    <w:rsid w:val="00FF3500"/>
    <w:rsid w:val="00FF5198"/>
    <w:rsid w:val="00FF6153"/>
    <w:rsid w:val="00FF61BE"/>
    <w:rsid w:val="00FF658E"/>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D05AD6"/>
  <w15:docId w15:val="{B34CA849-94EE-4B2D-A0B1-A3D105B56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nl-BE" w:eastAsia="en-US" w:bidi="ar-SA"/>
        <w14:ligatures w14:val="standard"/>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255B"/>
    <w:pPr>
      <w:spacing w:after="120" w:line="480" w:lineRule="auto"/>
      <w:jc w:val="both"/>
    </w:pPr>
    <w:rPr>
      <w:rFonts w:ascii="Times New Roman" w:hAnsi="Times New Roman"/>
      <w:lang w:val="en-US"/>
    </w:rPr>
  </w:style>
  <w:style w:type="paragraph" w:styleId="Heading2">
    <w:name w:val="heading 2"/>
    <w:basedOn w:val="Normal"/>
    <w:link w:val="Heading2Char"/>
    <w:uiPriority w:val="9"/>
    <w:qFormat/>
    <w:rsid w:val="00E8480E"/>
    <w:pPr>
      <w:spacing w:before="100" w:beforeAutospacing="1" w:after="100" w:afterAutospacing="1" w:line="240" w:lineRule="auto"/>
      <w:jc w:val="left"/>
      <w:outlineLvl w:val="1"/>
    </w:pPr>
    <w:rPr>
      <w:rFonts w:eastAsia="Times New Roman" w:cs="Times New Roman"/>
      <w:b/>
      <w:bCs/>
      <w:kern w:val="0"/>
      <w:sz w:val="36"/>
      <w:szCs w:val="3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p1">
    <w:name w:val="Kop1"/>
    <w:basedOn w:val="ListParagraph"/>
    <w:link w:val="Kop1Char"/>
    <w:qFormat/>
    <w:rsid w:val="006601C6"/>
    <w:pPr>
      <w:numPr>
        <w:numId w:val="23"/>
      </w:numPr>
      <w:spacing w:after="200"/>
    </w:pPr>
    <w:rPr>
      <w:rFonts w:cs="Times New Roman"/>
      <w:b/>
      <w:lang w:val="en-GB"/>
    </w:rPr>
  </w:style>
  <w:style w:type="paragraph" w:styleId="ListParagraph">
    <w:name w:val="List Paragraph"/>
    <w:basedOn w:val="Normal"/>
    <w:uiPriority w:val="34"/>
    <w:qFormat/>
    <w:rsid w:val="00387D30"/>
    <w:pPr>
      <w:ind w:left="720"/>
      <w:contextualSpacing/>
    </w:pPr>
  </w:style>
  <w:style w:type="character" w:customStyle="1" w:styleId="Kop1Char">
    <w:name w:val="Kop1 Char"/>
    <w:basedOn w:val="DefaultParagraphFont"/>
    <w:link w:val="Kop1"/>
    <w:rsid w:val="006601C6"/>
    <w:rPr>
      <w:rFonts w:ascii="Times New Roman" w:hAnsi="Times New Roman" w:cs="Times New Roman"/>
      <w:b/>
      <w:lang w:val="en-GB"/>
    </w:rPr>
  </w:style>
  <w:style w:type="paragraph" w:customStyle="1" w:styleId="Kop2">
    <w:name w:val="Kop2"/>
    <w:basedOn w:val="ListParagraph"/>
    <w:link w:val="Kop2Char"/>
    <w:qFormat/>
    <w:rsid w:val="006601C6"/>
    <w:pPr>
      <w:numPr>
        <w:ilvl w:val="1"/>
        <w:numId w:val="25"/>
      </w:numPr>
    </w:pPr>
    <w:rPr>
      <w:rFonts w:cs="Times New Roman"/>
      <w:lang w:val="en-GB"/>
    </w:rPr>
  </w:style>
  <w:style w:type="character" w:customStyle="1" w:styleId="Kop2Char">
    <w:name w:val="Kop2 Char"/>
    <w:basedOn w:val="DefaultParagraphFont"/>
    <w:link w:val="Kop2"/>
    <w:rsid w:val="006601C6"/>
    <w:rPr>
      <w:rFonts w:ascii="Times New Roman" w:hAnsi="Times New Roman" w:cs="Times New Roman"/>
      <w:lang w:val="en-GB"/>
    </w:rPr>
  </w:style>
  <w:style w:type="paragraph" w:styleId="Header">
    <w:name w:val="header"/>
    <w:basedOn w:val="Normal"/>
    <w:link w:val="HeaderChar"/>
    <w:uiPriority w:val="99"/>
    <w:unhideWhenUsed/>
    <w:rsid w:val="00DF4A4D"/>
    <w:pPr>
      <w:tabs>
        <w:tab w:val="center" w:pos="4536"/>
        <w:tab w:val="right" w:pos="9072"/>
      </w:tabs>
      <w:spacing w:after="0" w:line="240" w:lineRule="auto"/>
    </w:pPr>
  </w:style>
  <w:style w:type="character" w:customStyle="1" w:styleId="HeaderChar">
    <w:name w:val="Header Char"/>
    <w:basedOn w:val="DefaultParagraphFont"/>
    <w:link w:val="Header"/>
    <w:uiPriority w:val="99"/>
    <w:rsid w:val="00DF4A4D"/>
  </w:style>
  <w:style w:type="paragraph" w:styleId="Footer">
    <w:name w:val="footer"/>
    <w:basedOn w:val="Normal"/>
    <w:link w:val="FooterChar"/>
    <w:uiPriority w:val="99"/>
    <w:unhideWhenUsed/>
    <w:rsid w:val="00DF4A4D"/>
    <w:pPr>
      <w:tabs>
        <w:tab w:val="center" w:pos="4536"/>
        <w:tab w:val="right" w:pos="9072"/>
      </w:tabs>
      <w:spacing w:after="0" w:line="240" w:lineRule="auto"/>
    </w:pPr>
  </w:style>
  <w:style w:type="character" w:customStyle="1" w:styleId="FooterChar">
    <w:name w:val="Footer Char"/>
    <w:basedOn w:val="DefaultParagraphFont"/>
    <w:link w:val="Footer"/>
    <w:uiPriority w:val="99"/>
    <w:rsid w:val="00DF4A4D"/>
  </w:style>
  <w:style w:type="character" w:styleId="LineNumber">
    <w:name w:val="line number"/>
    <w:basedOn w:val="DefaultParagraphFont"/>
    <w:uiPriority w:val="99"/>
    <w:semiHidden/>
    <w:unhideWhenUsed/>
    <w:rsid w:val="00DF4A4D"/>
  </w:style>
  <w:style w:type="character" w:styleId="Hyperlink">
    <w:name w:val="Hyperlink"/>
    <w:basedOn w:val="DefaultParagraphFont"/>
    <w:uiPriority w:val="99"/>
    <w:unhideWhenUsed/>
    <w:rsid w:val="00F15790"/>
    <w:rPr>
      <w:color w:val="0563C1" w:themeColor="hyperlink"/>
      <w:u w:val="single"/>
    </w:rPr>
  </w:style>
  <w:style w:type="paragraph" w:customStyle="1" w:styleId="Kop3">
    <w:name w:val="Kop3"/>
    <w:basedOn w:val="Normal"/>
    <w:link w:val="Kop3Char"/>
    <w:qFormat/>
    <w:rsid w:val="006601C6"/>
    <w:pPr>
      <w:numPr>
        <w:ilvl w:val="2"/>
        <w:numId w:val="26"/>
      </w:numPr>
    </w:pPr>
    <w:rPr>
      <w:rFonts w:cs="Times New Roman"/>
      <w:i/>
    </w:rPr>
  </w:style>
  <w:style w:type="character" w:customStyle="1" w:styleId="Kop3Char">
    <w:name w:val="Kop3 Char"/>
    <w:basedOn w:val="DefaultParagraphFont"/>
    <w:link w:val="Kop3"/>
    <w:rsid w:val="006601C6"/>
    <w:rPr>
      <w:rFonts w:ascii="Times New Roman" w:hAnsi="Times New Roman" w:cs="Times New Roman"/>
      <w:i/>
      <w:lang w:val="en-US"/>
    </w:rPr>
  </w:style>
  <w:style w:type="character" w:styleId="CommentReference">
    <w:name w:val="annotation reference"/>
    <w:basedOn w:val="DefaultParagraphFont"/>
    <w:uiPriority w:val="99"/>
    <w:semiHidden/>
    <w:unhideWhenUsed/>
    <w:rsid w:val="007C498C"/>
    <w:rPr>
      <w:sz w:val="16"/>
      <w:szCs w:val="16"/>
    </w:rPr>
  </w:style>
  <w:style w:type="paragraph" w:styleId="CommentText">
    <w:name w:val="annotation text"/>
    <w:basedOn w:val="Normal"/>
    <w:link w:val="CommentTextChar"/>
    <w:uiPriority w:val="99"/>
    <w:unhideWhenUsed/>
    <w:rsid w:val="007C498C"/>
    <w:pPr>
      <w:spacing w:line="240" w:lineRule="auto"/>
    </w:pPr>
    <w:rPr>
      <w:sz w:val="20"/>
      <w:szCs w:val="20"/>
    </w:rPr>
  </w:style>
  <w:style w:type="character" w:customStyle="1" w:styleId="CommentTextChar">
    <w:name w:val="Comment Text Char"/>
    <w:basedOn w:val="DefaultParagraphFont"/>
    <w:link w:val="CommentText"/>
    <w:uiPriority w:val="99"/>
    <w:rsid w:val="007C498C"/>
    <w:rPr>
      <w:sz w:val="20"/>
      <w:szCs w:val="20"/>
    </w:rPr>
  </w:style>
  <w:style w:type="paragraph" w:styleId="CommentSubject">
    <w:name w:val="annotation subject"/>
    <w:basedOn w:val="CommentText"/>
    <w:next w:val="CommentText"/>
    <w:link w:val="CommentSubjectChar"/>
    <w:uiPriority w:val="99"/>
    <w:semiHidden/>
    <w:unhideWhenUsed/>
    <w:rsid w:val="007C498C"/>
    <w:rPr>
      <w:b/>
      <w:bCs/>
    </w:rPr>
  </w:style>
  <w:style w:type="character" w:customStyle="1" w:styleId="CommentSubjectChar">
    <w:name w:val="Comment Subject Char"/>
    <w:basedOn w:val="CommentTextChar"/>
    <w:link w:val="CommentSubject"/>
    <w:uiPriority w:val="99"/>
    <w:semiHidden/>
    <w:rsid w:val="007C498C"/>
    <w:rPr>
      <w:b/>
      <w:bCs/>
      <w:sz w:val="20"/>
      <w:szCs w:val="20"/>
    </w:rPr>
  </w:style>
  <w:style w:type="paragraph" w:styleId="BalloonText">
    <w:name w:val="Balloon Text"/>
    <w:basedOn w:val="Normal"/>
    <w:link w:val="BalloonTextChar"/>
    <w:uiPriority w:val="99"/>
    <w:semiHidden/>
    <w:unhideWhenUsed/>
    <w:rsid w:val="007C4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498C"/>
    <w:rPr>
      <w:rFonts w:ascii="Tahoma" w:hAnsi="Tahoma" w:cs="Tahoma"/>
      <w:sz w:val="16"/>
      <w:szCs w:val="16"/>
    </w:rPr>
  </w:style>
  <w:style w:type="character" w:styleId="PlaceholderText">
    <w:name w:val="Placeholder Text"/>
    <w:basedOn w:val="DefaultParagraphFont"/>
    <w:uiPriority w:val="99"/>
    <w:semiHidden/>
    <w:rsid w:val="00B74079"/>
    <w:rPr>
      <w:color w:val="808080"/>
    </w:rPr>
  </w:style>
  <w:style w:type="paragraph" w:customStyle="1" w:styleId="Style1">
    <w:name w:val="Style1"/>
    <w:basedOn w:val="Normal"/>
    <w:link w:val="Style1Char"/>
    <w:qFormat/>
    <w:rsid w:val="00BD0D9B"/>
    <w:rPr>
      <w:rFonts w:cs="Times New Roman"/>
      <w:lang w:val="en-GB"/>
    </w:rPr>
  </w:style>
  <w:style w:type="character" w:customStyle="1" w:styleId="Style1Char">
    <w:name w:val="Style1 Char"/>
    <w:basedOn w:val="DefaultParagraphFont"/>
    <w:link w:val="Style1"/>
    <w:rsid w:val="00BD0D9B"/>
    <w:rPr>
      <w:rFonts w:ascii="Times New Roman" w:hAnsi="Times New Roman" w:cs="Times New Roman"/>
      <w:lang w:val="en-GB"/>
    </w:rPr>
  </w:style>
  <w:style w:type="paragraph" w:styleId="NoSpacing">
    <w:name w:val="No Spacing"/>
    <w:uiPriority w:val="1"/>
    <w:qFormat/>
    <w:rsid w:val="00424DE3"/>
    <w:pPr>
      <w:spacing w:after="0" w:line="240" w:lineRule="auto"/>
    </w:pPr>
  </w:style>
  <w:style w:type="paragraph" w:customStyle="1" w:styleId="Style2">
    <w:name w:val="Style2"/>
    <w:basedOn w:val="Kop2"/>
    <w:link w:val="Style2Char"/>
    <w:qFormat/>
    <w:rsid w:val="0078751D"/>
    <w:pPr>
      <w:spacing w:after="0"/>
    </w:pPr>
    <w:rPr>
      <w:i/>
    </w:rPr>
  </w:style>
  <w:style w:type="character" w:customStyle="1" w:styleId="Style2Char">
    <w:name w:val="Style2 Char"/>
    <w:basedOn w:val="Kop2Char"/>
    <w:link w:val="Style2"/>
    <w:rsid w:val="0078751D"/>
    <w:rPr>
      <w:rFonts w:ascii="Times New Roman" w:hAnsi="Times New Roman" w:cs="Times New Roman"/>
      <w:i/>
      <w:lang w:val="en-GB"/>
    </w:rPr>
  </w:style>
  <w:style w:type="character" w:styleId="Strong">
    <w:name w:val="Strong"/>
    <w:basedOn w:val="DefaultParagraphFont"/>
    <w:uiPriority w:val="22"/>
    <w:qFormat/>
    <w:rsid w:val="001252D9"/>
    <w:rPr>
      <w:b/>
      <w:bCs/>
    </w:rPr>
  </w:style>
  <w:style w:type="paragraph" w:styleId="EndnoteText">
    <w:name w:val="endnote text"/>
    <w:basedOn w:val="Normal"/>
    <w:link w:val="EndnoteTextChar"/>
    <w:uiPriority w:val="99"/>
    <w:semiHidden/>
    <w:unhideWhenUsed/>
    <w:rsid w:val="002D486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D486A"/>
    <w:rPr>
      <w:rFonts w:ascii="Times New Roman" w:hAnsi="Times New Roman"/>
      <w:sz w:val="20"/>
      <w:szCs w:val="20"/>
    </w:rPr>
  </w:style>
  <w:style w:type="character" w:styleId="EndnoteReference">
    <w:name w:val="endnote reference"/>
    <w:basedOn w:val="DefaultParagraphFont"/>
    <w:uiPriority w:val="99"/>
    <w:semiHidden/>
    <w:unhideWhenUsed/>
    <w:rsid w:val="002D486A"/>
    <w:rPr>
      <w:vertAlign w:val="superscript"/>
    </w:rPr>
  </w:style>
  <w:style w:type="paragraph" w:styleId="FootnoteText">
    <w:name w:val="footnote text"/>
    <w:basedOn w:val="Normal"/>
    <w:link w:val="FootnoteTextChar"/>
    <w:uiPriority w:val="99"/>
    <w:semiHidden/>
    <w:unhideWhenUsed/>
    <w:rsid w:val="002D48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486A"/>
    <w:rPr>
      <w:rFonts w:ascii="Times New Roman" w:hAnsi="Times New Roman"/>
      <w:sz w:val="20"/>
      <w:szCs w:val="20"/>
    </w:rPr>
  </w:style>
  <w:style w:type="character" w:styleId="FootnoteReference">
    <w:name w:val="footnote reference"/>
    <w:basedOn w:val="DefaultParagraphFont"/>
    <w:uiPriority w:val="99"/>
    <w:semiHidden/>
    <w:unhideWhenUsed/>
    <w:rsid w:val="002D486A"/>
    <w:rPr>
      <w:vertAlign w:val="superscript"/>
    </w:rPr>
  </w:style>
  <w:style w:type="table" w:styleId="TableGrid">
    <w:name w:val="Table Grid"/>
    <w:basedOn w:val="TableNormal"/>
    <w:uiPriority w:val="39"/>
    <w:rsid w:val="00F211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Fig">
    <w:name w:val="CaptionFig"/>
    <w:basedOn w:val="Caption"/>
    <w:link w:val="CaptionFigChar"/>
    <w:qFormat/>
    <w:rsid w:val="008A5A8D"/>
    <w:pPr>
      <w:spacing w:after="240"/>
      <w:jc w:val="center"/>
    </w:pPr>
    <w:rPr>
      <w:rFonts w:ascii="Myriad Pro" w:hAnsi="Myriad Pro" w:cs="Times New Roman"/>
      <w:b w:val="0"/>
      <w:i/>
      <w:color w:val="auto"/>
      <w:sz w:val="16"/>
    </w:rPr>
  </w:style>
  <w:style w:type="paragraph" w:styleId="Caption">
    <w:name w:val="caption"/>
    <w:basedOn w:val="Normal"/>
    <w:next w:val="Normal"/>
    <w:uiPriority w:val="35"/>
    <w:semiHidden/>
    <w:unhideWhenUsed/>
    <w:qFormat/>
    <w:rsid w:val="008A5A8D"/>
    <w:pPr>
      <w:spacing w:after="200" w:line="240" w:lineRule="auto"/>
    </w:pPr>
    <w:rPr>
      <w:b/>
      <w:bCs/>
      <w:color w:val="5B9BD5" w:themeColor="accent1"/>
      <w:sz w:val="18"/>
      <w:szCs w:val="18"/>
    </w:rPr>
  </w:style>
  <w:style w:type="character" w:customStyle="1" w:styleId="CaptionFigChar">
    <w:name w:val="CaptionFig Char"/>
    <w:basedOn w:val="DefaultParagraphFont"/>
    <w:link w:val="CaptionFig"/>
    <w:rsid w:val="008A5A8D"/>
    <w:rPr>
      <w:rFonts w:ascii="Myriad Pro" w:hAnsi="Myriad Pro" w:cs="Times New Roman"/>
      <w:bCs/>
      <w:i/>
      <w:sz w:val="16"/>
      <w:szCs w:val="18"/>
      <w:lang w:val="en-US"/>
    </w:rPr>
  </w:style>
  <w:style w:type="paragraph" w:styleId="PlainText">
    <w:name w:val="Plain Text"/>
    <w:basedOn w:val="Normal"/>
    <w:link w:val="PlainTextChar"/>
    <w:uiPriority w:val="99"/>
    <w:semiHidden/>
    <w:unhideWhenUsed/>
    <w:rsid w:val="00643317"/>
    <w:pPr>
      <w:spacing w:after="0" w:line="240" w:lineRule="auto"/>
    </w:pPr>
    <w:rPr>
      <w:rFonts w:ascii="Calibri" w:hAnsi="Calibri"/>
      <w:kern w:val="0"/>
      <w:szCs w:val="21"/>
      <w14:ligatures w14:val="none"/>
    </w:rPr>
  </w:style>
  <w:style w:type="character" w:customStyle="1" w:styleId="PlainTextChar">
    <w:name w:val="Plain Text Char"/>
    <w:basedOn w:val="DefaultParagraphFont"/>
    <w:link w:val="PlainText"/>
    <w:uiPriority w:val="99"/>
    <w:semiHidden/>
    <w:rsid w:val="00643317"/>
    <w:rPr>
      <w:rFonts w:ascii="Calibri" w:hAnsi="Calibri"/>
      <w:kern w:val="0"/>
      <w:szCs w:val="21"/>
      <w14:ligatures w14:val="none"/>
    </w:rPr>
  </w:style>
  <w:style w:type="paragraph" w:styleId="Bibliography">
    <w:name w:val="Bibliography"/>
    <w:basedOn w:val="Normal"/>
    <w:next w:val="Normal"/>
    <w:uiPriority w:val="37"/>
    <w:unhideWhenUsed/>
    <w:rsid w:val="0074422D"/>
    <w:pPr>
      <w:spacing w:after="240" w:line="240" w:lineRule="auto"/>
      <w:ind w:left="720" w:hanging="720"/>
    </w:pPr>
  </w:style>
  <w:style w:type="paragraph" w:styleId="Revision">
    <w:name w:val="Revision"/>
    <w:hidden/>
    <w:uiPriority w:val="99"/>
    <w:semiHidden/>
    <w:rsid w:val="00D3098E"/>
    <w:pPr>
      <w:spacing w:after="0" w:line="240" w:lineRule="auto"/>
    </w:pPr>
    <w:rPr>
      <w:rFonts w:ascii="Times New Roman" w:hAnsi="Times New Roman"/>
    </w:rPr>
  </w:style>
  <w:style w:type="character" w:styleId="Emphasis">
    <w:name w:val="Emphasis"/>
    <w:basedOn w:val="DefaultParagraphFont"/>
    <w:uiPriority w:val="20"/>
    <w:qFormat/>
    <w:rsid w:val="00812A69"/>
    <w:rPr>
      <w:i/>
      <w:iCs/>
    </w:rPr>
  </w:style>
  <w:style w:type="character" w:styleId="FollowedHyperlink">
    <w:name w:val="FollowedHyperlink"/>
    <w:basedOn w:val="DefaultParagraphFont"/>
    <w:uiPriority w:val="99"/>
    <w:semiHidden/>
    <w:unhideWhenUsed/>
    <w:rsid w:val="00E1298C"/>
    <w:rPr>
      <w:color w:val="954F72"/>
      <w:u w:val="single"/>
    </w:rPr>
  </w:style>
  <w:style w:type="paragraph" w:customStyle="1" w:styleId="xl65">
    <w:name w:val="xl65"/>
    <w:basedOn w:val="Normal"/>
    <w:rsid w:val="00E1298C"/>
    <w:pPr>
      <w:pBdr>
        <w:top w:val="single" w:sz="4" w:space="0" w:color="auto"/>
      </w:pBdr>
      <w:shd w:val="clear" w:color="000000" w:fill="FFFFFF"/>
      <w:spacing w:before="100" w:beforeAutospacing="1" w:after="100" w:afterAutospacing="1" w:line="240" w:lineRule="auto"/>
      <w:jc w:val="left"/>
    </w:pPr>
    <w:rPr>
      <w:rFonts w:eastAsia="Times New Roman" w:cs="Times New Roman"/>
      <w:kern w:val="0"/>
      <w:sz w:val="20"/>
      <w:szCs w:val="20"/>
      <w:lang w:val="nl-BE" w:eastAsia="nl-BE"/>
      <w14:ligatures w14:val="none"/>
    </w:rPr>
  </w:style>
  <w:style w:type="paragraph" w:customStyle="1" w:styleId="xl66">
    <w:name w:val="xl66"/>
    <w:basedOn w:val="Normal"/>
    <w:rsid w:val="00E1298C"/>
    <w:pPr>
      <w:pBdr>
        <w:top w:val="single" w:sz="4" w:space="0" w:color="auto"/>
        <w:bottom w:val="single" w:sz="4" w:space="0" w:color="auto"/>
      </w:pBdr>
      <w:shd w:val="clear" w:color="000000" w:fill="FFFFFF"/>
      <w:spacing w:before="100" w:beforeAutospacing="1" w:after="100" w:afterAutospacing="1" w:line="240" w:lineRule="auto"/>
      <w:jc w:val="center"/>
    </w:pPr>
    <w:rPr>
      <w:rFonts w:eastAsia="Times New Roman" w:cs="Times New Roman"/>
      <w:kern w:val="0"/>
      <w:sz w:val="20"/>
      <w:szCs w:val="20"/>
      <w:lang w:val="nl-BE" w:eastAsia="nl-BE"/>
      <w14:ligatures w14:val="none"/>
    </w:rPr>
  </w:style>
  <w:style w:type="paragraph" w:customStyle="1" w:styleId="xl67">
    <w:name w:val="xl67"/>
    <w:basedOn w:val="Normal"/>
    <w:rsid w:val="00E1298C"/>
    <w:pPr>
      <w:pBdr>
        <w:top w:val="single" w:sz="4" w:space="0" w:color="auto"/>
      </w:pBdr>
      <w:shd w:val="clear" w:color="000000" w:fill="FFFFFF"/>
      <w:spacing w:before="100" w:beforeAutospacing="1" w:after="100" w:afterAutospacing="1" w:line="240" w:lineRule="auto"/>
      <w:jc w:val="center"/>
    </w:pPr>
    <w:rPr>
      <w:rFonts w:eastAsia="Times New Roman" w:cs="Times New Roman"/>
      <w:kern w:val="0"/>
      <w:sz w:val="20"/>
      <w:szCs w:val="20"/>
      <w:lang w:val="nl-BE" w:eastAsia="nl-BE"/>
      <w14:ligatures w14:val="none"/>
    </w:rPr>
  </w:style>
  <w:style w:type="paragraph" w:customStyle="1" w:styleId="xl68">
    <w:name w:val="xl68"/>
    <w:basedOn w:val="Normal"/>
    <w:rsid w:val="00E1298C"/>
    <w:pPr>
      <w:shd w:val="clear" w:color="000000" w:fill="FFFFFF"/>
      <w:spacing w:before="100" w:beforeAutospacing="1" w:after="100" w:afterAutospacing="1" w:line="240" w:lineRule="auto"/>
      <w:jc w:val="left"/>
    </w:pPr>
    <w:rPr>
      <w:rFonts w:eastAsia="Times New Roman" w:cs="Times New Roman"/>
      <w:kern w:val="0"/>
      <w:sz w:val="20"/>
      <w:szCs w:val="20"/>
      <w:lang w:val="nl-BE" w:eastAsia="nl-BE"/>
      <w14:ligatures w14:val="none"/>
    </w:rPr>
  </w:style>
  <w:style w:type="paragraph" w:customStyle="1" w:styleId="xl69">
    <w:name w:val="xl69"/>
    <w:basedOn w:val="Normal"/>
    <w:rsid w:val="00E1298C"/>
    <w:pPr>
      <w:pBdr>
        <w:bottom w:val="single" w:sz="4" w:space="0" w:color="auto"/>
      </w:pBdr>
      <w:shd w:val="clear" w:color="000000" w:fill="FFFFFF"/>
      <w:spacing w:before="100" w:beforeAutospacing="1" w:after="100" w:afterAutospacing="1" w:line="240" w:lineRule="auto"/>
      <w:jc w:val="center"/>
    </w:pPr>
    <w:rPr>
      <w:rFonts w:eastAsia="Times New Roman" w:cs="Times New Roman"/>
      <w:kern w:val="0"/>
      <w:sz w:val="20"/>
      <w:szCs w:val="20"/>
      <w:lang w:val="nl-BE" w:eastAsia="nl-BE"/>
      <w14:ligatures w14:val="none"/>
    </w:rPr>
  </w:style>
  <w:style w:type="paragraph" w:customStyle="1" w:styleId="xl70">
    <w:name w:val="xl70"/>
    <w:basedOn w:val="Normal"/>
    <w:rsid w:val="00E1298C"/>
    <w:pPr>
      <w:shd w:val="clear" w:color="000000" w:fill="FFFFFF"/>
      <w:spacing w:before="100" w:beforeAutospacing="1" w:after="100" w:afterAutospacing="1" w:line="240" w:lineRule="auto"/>
      <w:jc w:val="center"/>
    </w:pPr>
    <w:rPr>
      <w:rFonts w:eastAsia="Times New Roman" w:cs="Times New Roman"/>
      <w:kern w:val="0"/>
      <w:sz w:val="20"/>
      <w:szCs w:val="20"/>
      <w:lang w:val="nl-BE" w:eastAsia="nl-BE"/>
      <w14:ligatures w14:val="none"/>
    </w:rPr>
  </w:style>
  <w:style w:type="paragraph" w:customStyle="1" w:styleId="xl71">
    <w:name w:val="xl71"/>
    <w:basedOn w:val="Normal"/>
    <w:rsid w:val="00E1298C"/>
    <w:pPr>
      <w:pBdr>
        <w:bottom w:val="single" w:sz="4" w:space="0" w:color="auto"/>
      </w:pBdr>
      <w:shd w:val="clear" w:color="000000" w:fill="FFFFFF"/>
      <w:spacing w:before="100" w:beforeAutospacing="1" w:after="100" w:afterAutospacing="1" w:line="240" w:lineRule="auto"/>
      <w:jc w:val="left"/>
    </w:pPr>
    <w:rPr>
      <w:rFonts w:eastAsia="Times New Roman" w:cs="Times New Roman"/>
      <w:kern w:val="0"/>
      <w:sz w:val="20"/>
      <w:szCs w:val="20"/>
      <w:lang w:val="nl-BE" w:eastAsia="nl-BE"/>
      <w14:ligatures w14:val="none"/>
    </w:rPr>
  </w:style>
  <w:style w:type="paragraph" w:customStyle="1" w:styleId="xl72">
    <w:name w:val="xl72"/>
    <w:basedOn w:val="Normal"/>
    <w:rsid w:val="00E1298C"/>
    <w:pPr>
      <w:pBdr>
        <w:bottom w:val="single" w:sz="4" w:space="0" w:color="auto"/>
      </w:pBdr>
      <w:shd w:val="clear" w:color="000000" w:fill="FFFFFF"/>
      <w:spacing w:before="100" w:beforeAutospacing="1" w:after="100" w:afterAutospacing="1" w:line="240" w:lineRule="auto"/>
      <w:jc w:val="left"/>
    </w:pPr>
    <w:rPr>
      <w:rFonts w:eastAsia="Times New Roman" w:cs="Times New Roman"/>
      <w:kern w:val="0"/>
      <w:sz w:val="20"/>
      <w:szCs w:val="20"/>
      <w:lang w:val="nl-BE" w:eastAsia="nl-BE"/>
      <w14:ligatures w14:val="none"/>
    </w:rPr>
  </w:style>
  <w:style w:type="paragraph" w:customStyle="1" w:styleId="xl73">
    <w:name w:val="xl73"/>
    <w:basedOn w:val="Normal"/>
    <w:rsid w:val="00E1298C"/>
    <w:pPr>
      <w:shd w:val="clear" w:color="000000" w:fill="FFFFFF"/>
      <w:spacing w:before="100" w:beforeAutospacing="1" w:after="100" w:afterAutospacing="1" w:line="240" w:lineRule="auto"/>
      <w:jc w:val="left"/>
    </w:pPr>
    <w:rPr>
      <w:rFonts w:eastAsia="Times New Roman" w:cs="Times New Roman"/>
      <w:kern w:val="0"/>
      <w:sz w:val="20"/>
      <w:szCs w:val="20"/>
      <w:lang w:val="nl-BE" w:eastAsia="nl-BE"/>
      <w14:ligatures w14:val="none"/>
    </w:rPr>
  </w:style>
  <w:style w:type="paragraph" w:customStyle="1" w:styleId="xl74">
    <w:name w:val="xl74"/>
    <w:basedOn w:val="Normal"/>
    <w:rsid w:val="00E1298C"/>
    <w:pPr>
      <w:shd w:val="clear" w:color="000000" w:fill="FFFFFF"/>
      <w:spacing w:before="100" w:beforeAutospacing="1" w:after="100" w:afterAutospacing="1" w:line="240" w:lineRule="auto"/>
      <w:jc w:val="left"/>
    </w:pPr>
    <w:rPr>
      <w:rFonts w:eastAsia="Times New Roman" w:cs="Times New Roman"/>
      <w:kern w:val="0"/>
      <w:sz w:val="20"/>
      <w:szCs w:val="20"/>
      <w:lang w:val="nl-BE" w:eastAsia="nl-BE"/>
      <w14:ligatures w14:val="none"/>
    </w:rPr>
  </w:style>
  <w:style w:type="paragraph" w:customStyle="1" w:styleId="xl75">
    <w:name w:val="xl75"/>
    <w:basedOn w:val="Normal"/>
    <w:rsid w:val="00E1298C"/>
    <w:pPr>
      <w:shd w:val="clear" w:color="000000" w:fill="FFFFFF"/>
      <w:spacing w:before="100" w:beforeAutospacing="1" w:after="100" w:afterAutospacing="1" w:line="240" w:lineRule="auto"/>
      <w:jc w:val="left"/>
    </w:pPr>
    <w:rPr>
      <w:rFonts w:eastAsia="Times New Roman" w:cs="Times New Roman"/>
      <w:i/>
      <w:iCs/>
      <w:kern w:val="0"/>
      <w:sz w:val="20"/>
      <w:szCs w:val="20"/>
      <w:lang w:val="nl-BE" w:eastAsia="nl-BE"/>
      <w14:ligatures w14:val="none"/>
    </w:rPr>
  </w:style>
  <w:style w:type="paragraph" w:customStyle="1" w:styleId="xl76">
    <w:name w:val="xl76"/>
    <w:basedOn w:val="Normal"/>
    <w:rsid w:val="00E1298C"/>
    <w:pPr>
      <w:pBdr>
        <w:bottom w:val="single" w:sz="4" w:space="0" w:color="auto"/>
      </w:pBdr>
      <w:shd w:val="clear" w:color="000000" w:fill="FFFFFF"/>
      <w:spacing w:before="100" w:beforeAutospacing="1" w:after="100" w:afterAutospacing="1" w:line="240" w:lineRule="auto"/>
      <w:jc w:val="left"/>
    </w:pPr>
    <w:rPr>
      <w:rFonts w:eastAsia="Times New Roman" w:cs="Times New Roman"/>
      <w:kern w:val="0"/>
      <w:sz w:val="20"/>
      <w:szCs w:val="20"/>
      <w:lang w:val="nl-BE" w:eastAsia="nl-BE"/>
      <w14:ligatures w14:val="none"/>
    </w:rPr>
  </w:style>
  <w:style w:type="paragraph" w:customStyle="1" w:styleId="xl77">
    <w:name w:val="xl77"/>
    <w:basedOn w:val="Normal"/>
    <w:rsid w:val="00E1298C"/>
    <w:pPr>
      <w:pBdr>
        <w:bottom w:val="single" w:sz="4" w:space="0" w:color="auto"/>
      </w:pBdr>
      <w:shd w:val="clear" w:color="000000" w:fill="FFFFFF"/>
      <w:spacing w:before="100" w:beforeAutospacing="1" w:after="100" w:afterAutospacing="1" w:line="240" w:lineRule="auto"/>
      <w:jc w:val="left"/>
    </w:pPr>
    <w:rPr>
      <w:rFonts w:eastAsia="Times New Roman" w:cs="Times New Roman"/>
      <w:kern w:val="0"/>
      <w:sz w:val="20"/>
      <w:szCs w:val="20"/>
      <w:lang w:val="nl-BE" w:eastAsia="nl-BE"/>
      <w14:ligatures w14:val="none"/>
    </w:rPr>
  </w:style>
  <w:style w:type="character" w:customStyle="1" w:styleId="ilfuvd">
    <w:name w:val="ilfuvd"/>
    <w:basedOn w:val="DefaultParagraphFont"/>
    <w:rsid w:val="00707EFD"/>
  </w:style>
  <w:style w:type="paragraph" w:customStyle="1" w:styleId="Default">
    <w:name w:val="Default"/>
    <w:rsid w:val="00180FF4"/>
    <w:pPr>
      <w:autoSpaceDE w:val="0"/>
      <w:autoSpaceDN w:val="0"/>
      <w:adjustRightInd w:val="0"/>
      <w:spacing w:after="0" w:line="240" w:lineRule="auto"/>
    </w:pPr>
    <w:rPr>
      <w:rFonts w:ascii="Calibri" w:hAnsi="Calibri" w:cs="Calibri"/>
      <w:color w:val="000000"/>
      <w:kern w:val="0"/>
      <w:sz w:val="24"/>
      <w:szCs w:val="24"/>
      <w:lang w:val="en-US"/>
    </w:rPr>
  </w:style>
  <w:style w:type="character" w:customStyle="1" w:styleId="linkify">
    <w:name w:val="linkify"/>
    <w:basedOn w:val="DefaultParagraphFont"/>
    <w:rsid w:val="00CC707E"/>
  </w:style>
  <w:style w:type="paragraph" w:customStyle="1" w:styleId="Body">
    <w:name w:val="Body"/>
    <w:rsid w:val="00F82B46"/>
    <w:pPr>
      <w:pBdr>
        <w:top w:val="nil"/>
        <w:left w:val="nil"/>
        <w:bottom w:val="nil"/>
        <w:right w:val="nil"/>
        <w:between w:val="nil"/>
        <w:bar w:val="nil"/>
      </w:pBdr>
    </w:pPr>
    <w:rPr>
      <w:rFonts w:ascii="Calibri" w:eastAsia="Calibri" w:hAnsi="Calibri" w:cs="Calibri"/>
      <w:color w:val="000000"/>
      <w:kern w:val="0"/>
      <w:u w:color="000000"/>
      <w:bdr w:val="nil"/>
      <w:lang w:val="en-US" w:eastAsia="nl-BE"/>
      <w14:textOutline w14:w="0" w14:cap="flat" w14:cmpd="sng" w14:algn="ctr">
        <w14:noFill/>
        <w14:prstDash w14:val="solid"/>
        <w14:bevel/>
      </w14:textOutline>
      <w14:ligatures w14:val="none"/>
    </w:rPr>
  </w:style>
  <w:style w:type="character" w:customStyle="1" w:styleId="Heading2Char">
    <w:name w:val="Heading 2 Char"/>
    <w:basedOn w:val="DefaultParagraphFont"/>
    <w:link w:val="Heading2"/>
    <w:uiPriority w:val="9"/>
    <w:rsid w:val="00E8480E"/>
    <w:rPr>
      <w:rFonts w:ascii="Times New Roman" w:eastAsia="Times New Roman" w:hAnsi="Times New Roman" w:cs="Times New Roman"/>
      <w:b/>
      <w:bCs/>
      <w:kern w:val="0"/>
      <w:sz w:val="36"/>
      <w:szCs w:val="3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17333">
      <w:bodyDiv w:val="1"/>
      <w:marLeft w:val="0"/>
      <w:marRight w:val="0"/>
      <w:marTop w:val="0"/>
      <w:marBottom w:val="0"/>
      <w:divBdr>
        <w:top w:val="none" w:sz="0" w:space="0" w:color="auto"/>
        <w:left w:val="none" w:sz="0" w:space="0" w:color="auto"/>
        <w:bottom w:val="none" w:sz="0" w:space="0" w:color="auto"/>
        <w:right w:val="none" w:sz="0" w:space="0" w:color="auto"/>
      </w:divBdr>
    </w:div>
    <w:div w:id="34014234">
      <w:bodyDiv w:val="1"/>
      <w:marLeft w:val="0"/>
      <w:marRight w:val="0"/>
      <w:marTop w:val="0"/>
      <w:marBottom w:val="0"/>
      <w:divBdr>
        <w:top w:val="none" w:sz="0" w:space="0" w:color="auto"/>
        <w:left w:val="none" w:sz="0" w:space="0" w:color="auto"/>
        <w:bottom w:val="none" w:sz="0" w:space="0" w:color="auto"/>
        <w:right w:val="none" w:sz="0" w:space="0" w:color="auto"/>
      </w:divBdr>
    </w:div>
    <w:div w:id="117260048">
      <w:bodyDiv w:val="1"/>
      <w:marLeft w:val="0"/>
      <w:marRight w:val="0"/>
      <w:marTop w:val="0"/>
      <w:marBottom w:val="0"/>
      <w:divBdr>
        <w:top w:val="none" w:sz="0" w:space="0" w:color="auto"/>
        <w:left w:val="none" w:sz="0" w:space="0" w:color="auto"/>
        <w:bottom w:val="none" w:sz="0" w:space="0" w:color="auto"/>
        <w:right w:val="none" w:sz="0" w:space="0" w:color="auto"/>
      </w:divBdr>
    </w:div>
    <w:div w:id="144325571">
      <w:bodyDiv w:val="1"/>
      <w:marLeft w:val="0"/>
      <w:marRight w:val="0"/>
      <w:marTop w:val="0"/>
      <w:marBottom w:val="0"/>
      <w:divBdr>
        <w:top w:val="none" w:sz="0" w:space="0" w:color="auto"/>
        <w:left w:val="none" w:sz="0" w:space="0" w:color="auto"/>
        <w:bottom w:val="none" w:sz="0" w:space="0" w:color="auto"/>
        <w:right w:val="none" w:sz="0" w:space="0" w:color="auto"/>
      </w:divBdr>
    </w:div>
    <w:div w:id="144664829">
      <w:bodyDiv w:val="1"/>
      <w:marLeft w:val="0"/>
      <w:marRight w:val="0"/>
      <w:marTop w:val="0"/>
      <w:marBottom w:val="0"/>
      <w:divBdr>
        <w:top w:val="none" w:sz="0" w:space="0" w:color="auto"/>
        <w:left w:val="none" w:sz="0" w:space="0" w:color="auto"/>
        <w:bottom w:val="none" w:sz="0" w:space="0" w:color="auto"/>
        <w:right w:val="none" w:sz="0" w:space="0" w:color="auto"/>
      </w:divBdr>
    </w:div>
    <w:div w:id="198904868">
      <w:bodyDiv w:val="1"/>
      <w:marLeft w:val="0"/>
      <w:marRight w:val="0"/>
      <w:marTop w:val="0"/>
      <w:marBottom w:val="0"/>
      <w:divBdr>
        <w:top w:val="none" w:sz="0" w:space="0" w:color="auto"/>
        <w:left w:val="none" w:sz="0" w:space="0" w:color="auto"/>
        <w:bottom w:val="none" w:sz="0" w:space="0" w:color="auto"/>
        <w:right w:val="none" w:sz="0" w:space="0" w:color="auto"/>
      </w:divBdr>
    </w:div>
    <w:div w:id="215241998">
      <w:bodyDiv w:val="1"/>
      <w:marLeft w:val="0"/>
      <w:marRight w:val="0"/>
      <w:marTop w:val="0"/>
      <w:marBottom w:val="0"/>
      <w:divBdr>
        <w:top w:val="none" w:sz="0" w:space="0" w:color="auto"/>
        <w:left w:val="none" w:sz="0" w:space="0" w:color="auto"/>
        <w:bottom w:val="none" w:sz="0" w:space="0" w:color="auto"/>
        <w:right w:val="none" w:sz="0" w:space="0" w:color="auto"/>
      </w:divBdr>
    </w:div>
    <w:div w:id="221258932">
      <w:bodyDiv w:val="1"/>
      <w:marLeft w:val="0"/>
      <w:marRight w:val="0"/>
      <w:marTop w:val="0"/>
      <w:marBottom w:val="0"/>
      <w:divBdr>
        <w:top w:val="none" w:sz="0" w:space="0" w:color="auto"/>
        <w:left w:val="none" w:sz="0" w:space="0" w:color="auto"/>
        <w:bottom w:val="none" w:sz="0" w:space="0" w:color="auto"/>
        <w:right w:val="none" w:sz="0" w:space="0" w:color="auto"/>
      </w:divBdr>
    </w:div>
    <w:div w:id="229000131">
      <w:bodyDiv w:val="1"/>
      <w:marLeft w:val="0"/>
      <w:marRight w:val="0"/>
      <w:marTop w:val="0"/>
      <w:marBottom w:val="0"/>
      <w:divBdr>
        <w:top w:val="none" w:sz="0" w:space="0" w:color="auto"/>
        <w:left w:val="none" w:sz="0" w:space="0" w:color="auto"/>
        <w:bottom w:val="none" w:sz="0" w:space="0" w:color="auto"/>
        <w:right w:val="none" w:sz="0" w:space="0" w:color="auto"/>
      </w:divBdr>
    </w:div>
    <w:div w:id="239296201">
      <w:bodyDiv w:val="1"/>
      <w:marLeft w:val="0"/>
      <w:marRight w:val="0"/>
      <w:marTop w:val="0"/>
      <w:marBottom w:val="0"/>
      <w:divBdr>
        <w:top w:val="none" w:sz="0" w:space="0" w:color="auto"/>
        <w:left w:val="none" w:sz="0" w:space="0" w:color="auto"/>
        <w:bottom w:val="none" w:sz="0" w:space="0" w:color="auto"/>
        <w:right w:val="none" w:sz="0" w:space="0" w:color="auto"/>
      </w:divBdr>
    </w:div>
    <w:div w:id="241261068">
      <w:bodyDiv w:val="1"/>
      <w:marLeft w:val="0"/>
      <w:marRight w:val="0"/>
      <w:marTop w:val="0"/>
      <w:marBottom w:val="0"/>
      <w:divBdr>
        <w:top w:val="none" w:sz="0" w:space="0" w:color="auto"/>
        <w:left w:val="none" w:sz="0" w:space="0" w:color="auto"/>
        <w:bottom w:val="none" w:sz="0" w:space="0" w:color="auto"/>
        <w:right w:val="none" w:sz="0" w:space="0" w:color="auto"/>
      </w:divBdr>
    </w:div>
    <w:div w:id="241306272">
      <w:bodyDiv w:val="1"/>
      <w:marLeft w:val="0"/>
      <w:marRight w:val="0"/>
      <w:marTop w:val="0"/>
      <w:marBottom w:val="0"/>
      <w:divBdr>
        <w:top w:val="none" w:sz="0" w:space="0" w:color="auto"/>
        <w:left w:val="none" w:sz="0" w:space="0" w:color="auto"/>
        <w:bottom w:val="none" w:sz="0" w:space="0" w:color="auto"/>
        <w:right w:val="none" w:sz="0" w:space="0" w:color="auto"/>
      </w:divBdr>
    </w:div>
    <w:div w:id="260458711">
      <w:bodyDiv w:val="1"/>
      <w:marLeft w:val="0"/>
      <w:marRight w:val="0"/>
      <w:marTop w:val="0"/>
      <w:marBottom w:val="0"/>
      <w:divBdr>
        <w:top w:val="none" w:sz="0" w:space="0" w:color="auto"/>
        <w:left w:val="none" w:sz="0" w:space="0" w:color="auto"/>
        <w:bottom w:val="none" w:sz="0" w:space="0" w:color="auto"/>
        <w:right w:val="none" w:sz="0" w:space="0" w:color="auto"/>
      </w:divBdr>
    </w:div>
    <w:div w:id="294457641">
      <w:bodyDiv w:val="1"/>
      <w:marLeft w:val="0"/>
      <w:marRight w:val="0"/>
      <w:marTop w:val="0"/>
      <w:marBottom w:val="0"/>
      <w:divBdr>
        <w:top w:val="none" w:sz="0" w:space="0" w:color="auto"/>
        <w:left w:val="none" w:sz="0" w:space="0" w:color="auto"/>
        <w:bottom w:val="none" w:sz="0" w:space="0" w:color="auto"/>
        <w:right w:val="none" w:sz="0" w:space="0" w:color="auto"/>
      </w:divBdr>
    </w:div>
    <w:div w:id="296227650">
      <w:bodyDiv w:val="1"/>
      <w:marLeft w:val="0"/>
      <w:marRight w:val="0"/>
      <w:marTop w:val="0"/>
      <w:marBottom w:val="0"/>
      <w:divBdr>
        <w:top w:val="none" w:sz="0" w:space="0" w:color="auto"/>
        <w:left w:val="none" w:sz="0" w:space="0" w:color="auto"/>
        <w:bottom w:val="none" w:sz="0" w:space="0" w:color="auto"/>
        <w:right w:val="none" w:sz="0" w:space="0" w:color="auto"/>
      </w:divBdr>
    </w:div>
    <w:div w:id="296689341">
      <w:bodyDiv w:val="1"/>
      <w:marLeft w:val="0"/>
      <w:marRight w:val="0"/>
      <w:marTop w:val="0"/>
      <w:marBottom w:val="0"/>
      <w:divBdr>
        <w:top w:val="none" w:sz="0" w:space="0" w:color="auto"/>
        <w:left w:val="none" w:sz="0" w:space="0" w:color="auto"/>
        <w:bottom w:val="none" w:sz="0" w:space="0" w:color="auto"/>
        <w:right w:val="none" w:sz="0" w:space="0" w:color="auto"/>
      </w:divBdr>
    </w:div>
    <w:div w:id="361127818">
      <w:bodyDiv w:val="1"/>
      <w:marLeft w:val="0"/>
      <w:marRight w:val="0"/>
      <w:marTop w:val="0"/>
      <w:marBottom w:val="0"/>
      <w:divBdr>
        <w:top w:val="none" w:sz="0" w:space="0" w:color="auto"/>
        <w:left w:val="none" w:sz="0" w:space="0" w:color="auto"/>
        <w:bottom w:val="none" w:sz="0" w:space="0" w:color="auto"/>
        <w:right w:val="none" w:sz="0" w:space="0" w:color="auto"/>
      </w:divBdr>
    </w:div>
    <w:div w:id="404030099">
      <w:bodyDiv w:val="1"/>
      <w:marLeft w:val="0"/>
      <w:marRight w:val="0"/>
      <w:marTop w:val="0"/>
      <w:marBottom w:val="0"/>
      <w:divBdr>
        <w:top w:val="none" w:sz="0" w:space="0" w:color="auto"/>
        <w:left w:val="none" w:sz="0" w:space="0" w:color="auto"/>
        <w:bottom w:val="none" w:sz="0" w:space="0" w:color="auto"/>
        <w:right w:val="none" w:sz="0" w:space="0" w:color="auto"/>
      </w:divBdr>
    </w:div>
    <w:div w:id="434402878">
      <w:bodyDiv w:val="1"/>
      <w:marLeft w:val="0"/>
      <w:marRight w:val="0"/>
      <w:marTop w:val="0"/>
      <w:marBottom w:val="0"/>
      <w:divBdr>
        <w:top w:val="none" w:sz="0" w:space="0" w:color="auto"/>
        <w:left w:val="none" w:sz="0" w:space="0" w:color="auto"/>
        <w:bottom w:val="none" w:sz="0" w:space="0" w:color="auto"/>
        <w:right w:val="none" w:sz="0" w:space="0" w:color="auto"/>
      </w:divBdr>
    </w:div>
    <w:div w:id="434863527">
      <w:bodyDiv w:val="1"/>
      <w:marLeft w:val="0"/>
      <w:marRight w:val="0"/>
      <w:marTop w:val="0"/>
      <w:marBottom w:val="0"/>
      <w:divBdr>
        <w:top w:val="none" w:sz="0" w:space="0" w:color="auto"/>
        <w:left w:val="none" w:sz="0" w:space="0" w:color="auto"/>
        <w:bottom w:val="none" w:sz="0" w:space="0" w:color="auto"/>
        <w:right w:val="none" w:sz="0" w:space="0" w:color="auto"/>
      </w:divBdr>
    </w:div>
    <w:div w:id="468740934">
      <w:bodyDiv w:val="1"/>
      <w:marLeft w:val="0"/>
      <w:marRight w:val="0"/>
      <w:marTop w:val="0"/>
      <w:marBottom w:val="0"/>
      <w:divBdr>
        <w:top w:val="none" w:sz="0" w:space="0" w:color="auto"/>
        <w:left w:val="none" w:sz="0" w:space="0" w:color="auto"/>
        <w:bottom w:val="none" w:sz="0" w:space="0" w:color="auto"/>
        <w:right w:val="none" w:sz="0" w:space="0" w:color="auto"/>
      </w:divBdr>
    </w:div>
    <w:div w:id="553544445">
      <w:bodyDiv w:val="1"/>
      <w:marLeft w:val="0"/>
      <w:marRight w:val="0"/>
      <w:marTop w:val="0"/>
      <w:marBottom w:val="0"/>
      <w:divBdr>
        <w:top w:val="none" w:sz="0" w:space="0" w:color="auto"/>
        <w:left w:val="none" w:sz="0" w:space="0" w:color="auto"/>
        <w:bottom w:val="none" w:sz="0" w:space="0" w:color="auto"/>
        <w:right w:val="none" w:sz="0" w:space="0" w:color="auto"/>
      </w:divBdr>
    </w:div>
    <w:div w:id="556740639">
      <w:bodyDiv w:val="1"/>
      <w:marLeft w:val="0"/>
      <w:marRight w:val="0"/>
      <w:marTop w:val="0"/>
      <w:marBottom w:val="0"/>
      <w:divBdr>
        <w:top w:val="none" w:sz="0" w:space="0" w:color="auto"/>
        <w:left w:val="none" w:sz="0" w:space="0" w:color="auto"/>
        <w:bottom w:val="none" w:sz="0" w:space="0" w:color="auto"/>
        <w:right w:val="none" w:sz="0" w:space="0" w:color="auto"/>
      </w:divBdr>
    </w:div>
    <w:div w:id="578253950">
      <w:bodyDiv w:val="1"/>
      <w:marLeft w:val="0"/>
      <w:marRight w:val="0"/>
      <w:marTop w:val="0"/>
      <w:marBottom w:val="0"/>
      <w:divBdr>
        <w:top w:val="none" w:sz="0" w:space="0" w:color="auto"/>
        <w:left w:val="none" w:sz="0" w:space="0" w:color="auto"/>
        <w:bottom w:val="none" w:sz="0" w:space="0" w:color="auto"/>
        <w:right w:val="none" w:sz="0" w:space="0" w:color="auto"/>
      </w:divBdr>
    </w:div>
    <w:div w:id="604969662">
      <w:bodyDiv w:val="1"/>
      <w:marLeft w:val="0"/>
      <w:marRight w:val="0"/>
      <w:marTop w:val="0"/>
      <w:marBottom w:val="0"/>
      <w:divBdr>
        <w:top w:val="none" w:sz="0" w:space="0" w:color="auto"/>
        <w:left w:val="none" w:sz="0" w:space="0" w:color="auto"/>
        <w:bottom w:val="none" w:sz="0" w:space="0" w:color="auto"/>
        <w:right w:val="none" w:sz="0" w:space="0" w:color="auto"/>
      </w:divBdr>
    </w:div>
    <w:div w:id="611941728">
      <w:bodyDiv w:val="1"/>
      <w:marLeft w:val="0"/>
      <w:marRight w:val="0"/>
      <w:marTop w:val="0"/>
      <w:marBottom w:val="0"/>
      <w:divBdr>
        <w:top w:val="none" w:sz="0" w:space="0" w:color="auto"/>
        <w:left w:val="none" w:sz="0" w:space="0" w:color="auto"/>
        <w:bottom w:val="none" w:sz="0" w:space="0" w:color="auto"/>
        <w:right w:val="none" w:sz="0" w:space="0" w:color="auto"/>
      </w:divBdr>
    </w:div>
    <w:div w:id="622224489">
      <w:bodyDiv w:val="1"/>
      <w:marLeft w:val="0"/>
      <w:marRight w:val="0"/>
      <w:marTop w:val="0"/>
      <w:marBottom w:val="0"/>
      <w:divBdr>
        <w:top w:val="none" w:sz="0" w:space="0" w:color="auto"/>
        <w:left w:val="none" w:sz="0" w:space="0" w:color="auto"/>
        <w:bottom w:val="none" w:sz="0" w:space="0" w:color="auto"/>
        <w:right w:val="none" w:sz="0" w:space="0" w:color="auto"/>
      </w:divBdr>
    </w:div>
    <w:div w:id="637683249">
      <w:bodyDiv w:val="1"/>
      <w:marLeft w:val="0"/>
      <w:marRight w:val="0"/>
      <w:marTop w:val="0"/>
      <w:marBottom w:val="0"/>
      <w:divBdr>
        <w:top w:val="none" w:sz="0" w:space="0" w:color="auto"/>
        <w:left w:val="none" w:sz="0" w:space="0" w:color="auto"/>
        <w:bottom w:val="none" w:sz="0" w:space="0" w:color="auto"/>
        <w:right w:val="none" w:sz="0" w:space="0" w:color="auto"/>
      </w:divBdr>
      <w:divsChild>
        <w:div w:id="1622225017">
          <w:marLeft w:val="0"/>
          <w:marRight w:val="0"/>
          <w:marTop w:val="0"/>
          <w:marBottom w:val="0"/>
          <w:divBdr>
            <w:top w:val="none" w:sz="0" w:space="0" w:color="auto"/>
            <w:left w:val="none" w:sz="0" w:space="0" w:color="auto"/>
            <w:bottom w:val="none" w:sz="0" w:space="0" w:color="auto"/>
            <w:right w:val="none" w:sz="0" w:space="0" w:color="auto"/>
          </w:divBdr>
        </w:div>
        <w:div w:id="776484849">
          <w:marLeft w:val="0"/>
          <w:marRight w:val="0"/>
          <w:marTop w:val="0"/>
          <w:marBottom w:val="0"/>
          <w:divBdr>
            <w:top w:val="none" w:sz="0" w:space="0" w:color="auto"/>
            <w:left w:val="none" w:sz="0" w:space="0" w:color="auto"/>
            <w:bottom w:val="none" w:sz="0" w:space="0" w:color="auto"/>
            <w:right w:val="none" w:sz="0" w:space="0" w:color="auto"/>
          </w:divBdr>
        </w:div>
      </w:divsChild>
    </w:div>
    <w:div w:id="741678109">
      <w:bodyDiv w:val="1"/>
      <w:marLeft w:val="0"/>
      <w:marRight w:val="0"/>
      <w:marTop w:val="0"/>
      <w:marBottom w:val="0"/>
      <w:divBdr>
        <w:top w:val="none" w:sz="0" w:space="0" w:color="auto"/>
        <w:left w:val="none" w:sz="0" w:space="0" w:color="auto"/>
        <w:bottom w:val="none" w:sz="0" w:space="0" w:color="auto"/>
        <w:right w:val="none" w:sz="0" w:space="0" w:color="auto"/>
      </w:divBdr>
    </w:div>
    <w:div w:id="754591665">
      <w:bodyDiv w:val="1"/>
      <w:marLeft w:val="0"/>
      <w:marRight w:val="0"/>
      <w:marTop w:val="0"/>
      <w:marBottom w:val="0"/>
      <w:divBdr>
        <w:top w:val="none" w:sz="0" w:space="0" w:color="auto"/>
        <w:left w:val="none" w:sz="0" w:space="0" w:color="auto"/>
        <w:bottom w:val="none" w:sz="0" w:space="0" w:color="auto"/>
        <w:right w:val="none" w:sz="0" w:space="0" w:color="auto"/>
      </w:divBdr>
    </w:div>
    <w:div w:id="805393228">
      <w:bodyDiv w:val="1"/>
      <w:marLeft w:val="0"/>
      <w:marRight w:val="0"/>
      <w:marTop w:val="0"/>
      <w:marBottom w:val="0"/>
      <w:divBdr>
        <w:top w:val="none" w:sz="0" w:space="0" w:color="auto"/>
        <w:left w:val="none" w:sz="0" w:space="0" w:color="auto"/>
        <w:bottom w:val="none" w:sz="0" w:space="0" w:color="auto"/>
        <w:right w:val="none" w:sz="0" w:space="0" w:color="auto"/>
      </w:divBdr>
    </w:div>
    <w:div w:id="809203213">
      <w:bodyDiv w:val="1"/>
      <w:marLeft w:val="0"/>
      <w:marRight w:val="0"/>
      <w:marTop w:val="0"/>
      <w:marBottom w:val="0"/>
      <w:divBdr>
        <w:top w:val="none" w:sz="0" w:space="0" w:color="auto"/>
        <w:left w:val="none" w:sz="0" w:space="0" w:color="auto"/>
        <w:bottom w:val="none" w:sz="0" w:space="0" w:color="auto"/>
        <w:right w:val="none" w:sz="0" w:space="0" w:color="auto"/>
      </w:divBdr>
      <w:divsChild>
        <w:div w:id="630131793">
          <w:marLeft w:val="0"/>
          <w:marRight w:val="0"/>
          <w:marTop w:val="0"/>
          <w:marBottom w:val="0"/>
          <w:divBdr>
            <w:top w:val="none" w:sz="0" w:space="0" w:color="auto"/>
            <w:left w:val="none" w:sz="0" w:space="0" w:color="auto"/>
            <w:bottom w:val="none" w:sz="0" w:space="0" w:color="auto"/>
            <w:right w:val="none" w:sz="0" w:space="0" w:color="auto"/>
          </w:divBdr>
        </w:div>
        <w:div w:id="379673065">
          <w:marLeft w:val="0"/>
          <w:marRight w:val="0"/>
          <w:marTop w:val="0"/>
          <w:marBottom w:val="0"/>
          <w:divBdr>
            <w:top w:val="none" w:sz="0" w:space="0" w:color="auto"/>
            <w:left w:val="none" w:sz="0" w:space="0" w:color="auto"/>
            <w:bottom w:val="none" w:sz="0" w:space="0" w:color="auto"/>
            <w:right w:val="none" w:sz="0" w:space="0" w:color="auto"/>
          </w:divBdr>
        </w:div>
        <w:div w:id="1609655300">
          <w:marLeft w:val="0"/>
          <w:marRight w:val="0"/>
          <w:marTop w:val="0"/>
          <w:marBottom w:val="0"/>
          <w:divBdr>
            <w:top w:val="none" w:sz="0" w:space="0" w:color="auto"/>
            <w:left w:val="none" w:sz="0" w:space="0" w:color="auto"/>
            <w:bottom w:val="none" w:sz="0" w:space="0" w:color="auto"/>
            <w:right w:val="none" w:sz="0" w:space="0" w:color="auto"/>
          </w:divBdr>
        </w:div>
        <w:div w:id="405149818">
          <w:marLeft w:val="0"/>
          <w:marRight w:val="0"/>
          <w:marTop w:val="0"/>
          <w:marBottom w:val="0"/>
          <w:divBdr>
            <w:top w:val="none" w:sz="0" w:space="0" w:color="auto"/>
            <w:left w:val="none" w:sz="0" w:space="0" w:color="auto"/>
            <w:bottom w:val="none" w:sz="0" w:space="0" w:color="auto"/>
            <w:right w:val="none" w:sz="0" w:space="0" w:color="auto"/>
          </w:divBdr>
        </w:div>
        <w:div w:id="133523716">
          <w:marLeft w:val="0"/>
          <w:marRight w:val="0"/>
          <w:marTop w:val="0"/>
          <w:marBottom w:val="0"/>
          <w:divBdr>
            <w:top w:val="none" w:sz="0" w:space="0" w:color="auto"/>
            <w:left w:val="none" w:sz="0" w:space="0" w:color="auto"/>
            <w:bottom w:val="none" w:sz="0" w:space="0" w:color="auto"/>
            <w:right w:val="none" w:sz="0" w:space="0" w:color="auto"/>
          </w:divBdr>
        </w:div>
        <w:div w:id="1756704797">
          <w:marLeft w:val="0"/>
          <w:marRight w:val="0"/>
          <w:marTop w:val="0"/>
          <w:marBottom w:val="0"/>
          <w:divBdr>
            <w:top w:val="none" w:sz="0" w:space="0" w:color="auto"/>
            <w:left w:val="none" w:sz="0" w:space="0" w:color="auto"/>
            <w:bottom w:val="none" w:sz="0" w:space="0" w:color="auto"/>
            <w:right w:val="none" w:sz="0" w:space="0" w:color="auto"/>
          </w:divBdr>
        </w:div>
        <w:div w:id="1590694727">
          <w:marLeft w:val="0"/>
          <w:marRight w:val="0"/>
          <w:marTop w:val="0"/>
          <w:marBottom w:val="0"/>
          <w:divBdr>
            <w:top w:val="none" w:sz="0" w:space="0" w:color="auto"/>
            <w:left w:val="none" w:sz="0" w:space="0" w:color="auto"/>
            <w:bottom w:val="none" w:sz="0" w:space="0" w:color="auto"/>
            <w:right w:val="none" w:sz="0" w:space="0" w:color="auto"/>
          </w:divBdr>
        </w:div>
        <w:div w:id="419066308">
          <w:marLeft w:val="0"/>
          <w:marRight w:val="0"/>
          <w:marTop w:val="0"/>
          <w:marBottom w:val="0"/>
          <w:divBdr>
            <w:top w:val="none" w:sz="0" w:space="0" w:color="auto"/>
            <w:left w:val="none" w:sz="0" w:space="0" w:color="auto"/>
            <w:bottom w:val="none" w:sz="0" w:space="0" w:color="auto"/>
            <w:right w:val="none" w:sz="0" w:space="0" w:color="auto"/>
          </w:divBdr>
        </w:div>
        <w:div w:id="521668618">
          <w:marLeft w:val="0"/>
          <w:marRight w:val="0"/>
          <w:marTop w:val="0"/>
          <w:marBottom w:val="0"/>
          <w:divBdr>
            <w:top w:val="none" w:sz="0" w:space="0" w:color="auto"/>
            <w:left w:val="none" w:sz="0" w:space="0" w:color="auto"/>
            <w:bottom w:val="none" w:sz="0" w:space="0" w:color="auto"/>
            <w:right w:val="none" w:sz="0" w:space="0" w:color="auto"/>
          </w:divBdr>
        </w:div>
        <w:div w:id="1685400382">
          <w:marLeft w:val="0"/>
          <w:marRight w:val="0"/>
          <w:marTop w:val="0"/>
          <w:marBottom w:val="0"/>
          <w:divBdr>
            <w:top w:val="none" w:sz="0" w:space="0" w:color="auto"/>
            <w:left w:val="none" w:sz="0" w:space="0" w:color="auto"/>
            <w:bottom w:val="none" w:sz="0" w:space="0" w:color="auto"/>
            <w:right w:val="none" w:sz="0" w:space="0" w:color="auto"/>
          </w:divBdr>
        </w:div>
        <w:div w:id="2008052303">
          <w:marLeft w:val="0"/>
          <w:marRight w:val="0"/>
          <w:marTop w:val="0"/>
          <w:marBottom w:val="0"/>
          <w:divBdr>
            <w:top w:val="none" w:sz="0" w:space="0" w:color="auto"/>
            <w:left w:val="none" w:sz="0" w:space="0" w:color="auto"/>
            <w:bottom w:val="none" w:sz="0" w:space="0" w:color="auto"/>
            <w:right w:val="none" w:sz="0" w:space="0" w:color="auto"/>
          </w:divBdr>
        </w:div>
        <w:div w:id="1753240453">
          <w:marLeft w:val="0"/>
          <w:marRight w:val="0"/>
          <w:marTop w:val="0"/>
          <w:marBottom w:val="0"/>
          <w:divBdr>
            <w:top w:val="none" w:sz="0" w:space="0" w:color="auto"/>
            <w:left w:val="none" w:sz="0" w:space="0" w:color="auto"/>
            <w:bottom w:val="none" w:sz="0" w:space="0" w:color="auto"/>
            <w:right w:val="none" w:sz="0" w:space="0" w:color="auto"/>
          </w:divBdr>
        </w:div>
      </w:divsChild>
    </w:div>
    <w:div w:id="847714800">
      <w:bodyDiv w:val="1"/>
      <w:marLeft w:val="0"/>
      <w:marRight w:val="0"/>
      <w:marTop w:val="0"/>
      <w:marBottom w:val="0"/>
      <w:divBdr>
        <w:top w:val="none" w:sz="0" w:space="0" w:color="auto"/>
        <w:left w:val="none" w:sz="0" w:space="0" w:color="auto"/>
        <w:bottom w:val="none" w:sz="0" w:space="0" w:color="auto"/>
        <w:right w:val="none" w:sz="0" w:space="0" w:color="auto"/>
      </w:divBdr>
    </w:div>
    <w:div w:id="856390876">
      <w:bodyDiv w:val="1"/>
      <w:marLeft w:val="0"/>
      <w:marRight w:val="0"/>
      <w:marTop w:val="0"/>
      <w:marBottom w:val="0"/>
      <w:divBdr>
        <w:top w:val="none" w:sz="0" w:space="0" w:color="auto"/>
        <w:left w:val="none" w:sz="0" w:space="0" w:color="auto"/>
        <w:bottom w:val="none" w:sz="0" w:space="0" w:color="auto"/>
        <w:right w:val="none" w:sz="0" w:space="0" w:color="auto"/>
      </w:divBdr>
    </w:div>
    <w:div w:id="886141455">
      <w:bodyDiv w:val="1"/>
      <w:marLeft w:val="0"/>
      <w:marRight w:val="0"/>
      <w:marTop w:val="0"/>
      <w:marBottom w:val="0"/>
      <w:divBdr>
        <w:top w:val="none" w:sz="0" w:space="0" w:color="auto"/>
        <w:left w:val="none" w:sz="0" w:space="0" w:color="auto"/>
        <w:bottom w:val="none" w:sz="0" w:space="0" w:color="auto"/>
        <w:right w:val="none" w:sz="0" w:space="0" w:color="auto"/>
      </w:divBdr>
    </w:div>
    <w:div w:id="892040867">
      <w:bodyDiv w:val="1"/>
      <w:marLeft w:val="0"/>
      <w:marRight w:val="0"/>
      <w:marTop w:val="0"/>
      <w:marBottom w:val="0"/>
      <w:divBdr>
        <w:top w:val="none" w:sz="0" w:space="0" w:color="auto"/>
        <w:left w:val="none" w:sz="0" w:space="0" w:color="auto"/>
        <w:bottom w:val="none" w:sz="0" w:space="0" w:color="auto"/>
        <w:right w:val="none" w:sz="0" w:space="0" w:color="auto"/>
      </w:divBdr>
    </w:div>
    <w:div w:id="956912031">
      <w:bodyDiv w:val="1"/>
      <w:marLeft w:val="0"/>
      <w:marRight w:val="0"/>
      <w:marTop w:val="0"/>
      <w:marBottom w:val="0"/>
      <w:divBdr>
        <w:top w:val="none" w:sz="0" w:space="0" w:color="auto"/>
        <w:left w:val="none" w:sz="0" w:space="0" w:color="auto"/>
        <w:bottom w:val="none" w:sz="0" w:space="0" w:color="auto"/>
        <w:right w:val="none" w:sz="0" w:space="0" w:color="auto"/>
      </w:divBdr>
    </w:div>
    <w:div w:id="969282224">
      <w:bodyDiv w:val="1"/>
      <w:marLeft w:val="0"/>
      <w:marRight w:val="0"/>
      <w:marTop w:val="0"/>
      <w:marBottom w:val="0"/>
      <w:divBdr>
        <w:top w:val="none" w:sz="0" w:space="0" w:color="auto"/>
        <w:left w:val="none" w:sz="0" w:space="0" w:color="auto"/>
        <w:bottom w:val="none" w:sz="0" w:space="0" w:color="auto"/>
        <w:right w:val="none" w:sz="0" w:space="0" w:color="auto"/>
      </w:divBdr>
    </w:div>
    <w:div w:id="998577645">
      <w:bodyDiv w:val="1"/>
      <w:marLeft w:val="0"/>
      <w:marRight w:val="0"/>
      <w:marTop w:val="0"/>
      <w:marBottom w:val="0"/>
      <w:divBdr>
        <w:top w:val="none" w:sz="0" w:space="0" w:color="auto"/>
        <w:left w:val="none" w:sz="0" w:space="0" w:color="auto"/>
        <w:bottom w:val="none" w:sz="0" w:space="0" w:color="auto"/>
        <w:right w:val="none" w:sz="0" w:space="0" w:color="auto"/>
      </w:divBdr>
    </w:div>
    <w:div w:id="1014235450">
      <w:bodyDiv w:val="1"/>
      <w:marLeft w:val="0"/>
      <w:marRight w:val="0"/>
      <w:marTop w:val="0"/>
      <w:marBottom w:val="0"/>
      <w:divBdr>
        <w:top w:val="none" w:sz="0" w:space="0" w:color="auto"/>
        <w:left w:val="none" w:sz="0" w:space="0" w:color="auto"/>
        <w:bottom w:val="none" w:sz="0" w:space="0" w:color="auto"/>
        <w:right w:val="none" w:sz="0" w:space="0" w:color="auto"/>
      </w:divBdr>
    </w:div>
    <w:div w:id="1030952983">
      <w:bodyDiv w:val="1"/>
      <w:marLeft w:val="0"/>
      <w:marRight w:val="0"/>
      <w:marTop w:val="0"/>
      <w:marBottom w:val="0"/>
      <w:divBdr>
        <w:top w:val="none" w:sz="0" w:space="0" w:color="auto"/>
        <w:left w:val="none" w:sz="0" w:space="0" w:color="auto"/>
        <w:bottom w:val="none" w:sz="0" w:space="0" w:color="auto"/>
        <w:right w:val="none" w:sz="0" w:space="0" w:color="auto"/>
      </w:divBdr>
    </w:div>
    <w:div w:id="1032532142">
      <w:bodyDiv w:val="1"/>
      <w:marLeft w:val="0"/>
      <w:marRight w:val="0"/>
      <w:marTop w:val="0"/>
      <w:marBottom w:val="0"/>
      <w:divBdr>
        <w:top w:val="none" w:sz="0" w:space="0" w:color="auto"/>
        <w:left w:val="none" w:sz="0" w:space="0" w:color="auto"/>
        <w:bottom w:val="none" w:sz="0" w:space="0" w:color="auto"/>
        <w:right w:val="none" w:sz="0" w:space="0" w:color="auto"/>
      </w:divBdr>
    </w:div>
    <w:div w:id="1032918350">
      <w:bodyDiv w:val="1"/>
      <w:marLeft w:val="0"/>
      <w:marRight w:val="0"/>
      <w:marTop w:val="0"/>
      <w:marBottom w:val="0"/>
      <w:divBdr>
        <w:top w:val="none" w:sz="0" w:space="0" w:color="auto"/>
        <w:left w:val="none" w:sz="0" w:space="0" w:color="auto"/>
        <w:bottom w:val="none" w:sz="0" w:space="0" w:color="auto"/>
        <w:right w:val="none" w:sz="0" w:space="0" w:color="auto"/>
      </w:divBdr>
    </w:div>
    <w:div w:id="1037513898">
      <w:bodyDiv w:val="1"/>
      <w:marLeft w:val="0"/>
      <w:marRight w:val="0"/>
      <w:marTop w:val="0"/>
      <w:marBottom w:val="0"/>
      <w:divBdr>
        <w:top w:val="none" w:sz="0" w:space="0" w:color="auto"/>
        <w:left w:val="none" w:sz="0" w:space="0" w:color="auto"/>
        <w:bottom w:val="none" w:sz="0" w:space="0" w:color="auto"/>
        <w:right w:val="none" w:sz="0" w:space="0" w:color="auto"/>
      </w:divBdr>
    </w:div>
    <w:div w:id="1037580910">
      <w:bodyDiv w:val="1"/>
      <w:marLeft w:val="0"/>
      <w:marRight w:val="0"/>
      <w:marTop w:val="0"/>
      <w:marBottom w:val="0"/>
      <w:divBdr>
        <w:top w:val="none" w:sz="0" w:space="0" w:color="auto"/>
        <w:left w:val="none" w:sz="0" w:space="0" w:color="auto"/>
        <w:bottom w:val="none" w:sz="0" w:space="0" w:color="auto"/>
        <w:right w:val="none" w:sz="0" w:space="0" w:color="auto"/>
      </w:divBdr>
    </w:div>
    <w:div w:id="1075594169">
      <w:bodyDiv w:val="1"/>
      <w:marLeft w:val="0"/>
      <w:marRight w:val="0"/>
      <w:marTop w:val="0"/>
      <w:marBottom w:val="0"/>
      <w:divBdr>
        <w:top w:val="none" w:sz="0" w:space="0" w:color="auto"/>
        <w:left w:val="none" w:sz="0" w:space="0" w:color="auto"/>
        <w:bottom w:val="none" w:sz="0" w:space="0" w:color="auto"/>
        <w:right w:val="none" w:sz="0" w:space="0" w:color="auto"/>
      </w:divBdr>
    </w:div>
    <w:div w:id="1078668509">
      <w:bodyDiv w:val="1"/>
      <w:marLeft w:val="0"/>
      <w:marRight w:val="0"/>
      <w:marTop w:val="0"/>
      <w:marBottom w:val="0"/>
      <w:divBdr>
        <w:top w:val="none" w:sz="0" w:space="0" w:color="auto"/>
        <w:left w:val="none" w:sz="0" w:space="0" w:color="auto"/>
        <w:bottom w:val="none" w:sz="0" w:space="0" w:color="auto"/>
        <w:right w:val="none" w:sz="0" w:space="0" w:color="auto"/>
      </w:divBdr>
    </w:div>
    <w:div w:id="1105268510">
      <w:bodyDiv w:val="1"/>
      <w:marLeft w:val="0"/>
      <w:marRight w:val="0"/>
      <w:marTop w:val="0"/>
      <w:marBottom w:val="0"/>
      <w:divBdr>
        <w:top w:val="none" w:sz="0" w:space="0" w:color="auto"/>
        <w:left w:val="none" w:sz="0" w:space="0" w:color="auto"/>
        <w:bottom w:val="none" w:sz="0" w:space="0" w:color="auto"/>
        <w:right w:val="none" w:sz="0" w:space="0" w:color="auto"/>
      </w:divBdr>
    </w:div>
    <w:div w:id="1115714614">
      <w:bodyDiv w:val="1"/>
      <w:marLeft w:val="0"/>
      <w:marRight w:val="0"/>
      <w:marTop w:val="0"/>
      <w:marBottom w:val="0"/>
      <w:divBdr>
        <w:top w:val="none" w:sz="0" w:space="0" w:color="auto"/>
        <w:left w:val="none" w:sz="0" w:space="0" w:color="auto"/>
        <w:bottom w:val="none" w:sz="0" w:space="0" w:color="auto"/>
        <w:right w:val="none" w:sz="0" w:space="0" w:color="auto"/>
      </w:divBdr>
    </w:div>
    <w:div w:id="1138885012">
      <w:bodyDiv w:val="1"/>
      <w:marLeft w:val="0"/>
      <w:marRight w:val="0"/>
      <w:marTop w:val="0"/>
      <w:marBottom w:val="0"/>
      <w:divBdr>
        <w:top w:val="none" w:sz="0" w:space="0" w:color="auto"/>
        <w:left w:val="none" w:sz="0" w:space="0" w:color="auto"/>
        <w:bottom w:val="none" w:sz="0" w:space="0" w:color="auto"/>
        <w:right w:val="none" w:sz="0" w:space="0" w:color="auto"/>
      </w:divBdr>
    </w:div>
    <w:div w:id="1172992667">
      <w:bodyDiv w:val="1"/>
      <w:marLeft w:val="0"/>
      <w:marRight w:val="0"/>
      <w:marTop w:val="0"/>
      <w:marBottom w:val="0"/>
      <w:divBdr>
        <w:top w:val="none" w:sz="0" w:space="0" w:color="auto"/>
        <w:left w:val="none" w:sz="0" w:space="0" w:color="auto"/>
        <w:bottom w:val="none" w:sz="0" w:space="0" w:color="auto"/>
        <w:right w:val="none" w:sz="0" w:space="0" w:color="auto"/>
      </w:divBdr>
    </w:div>
    <w:div w:id="1206714692">
      <w:bodyDiv w:val="1"/>
      <w:marLeft w:val="0"/>
      <w:marRight w:val="0"/>
      <w:marTop w:val="0"/>
      <w:marBottom w:val="0"/>
      <w:divBdr>
        <w:top w:val="none" w:sz="0" w:space="0" w:color="auto"/>
        <w:left w:val="none" w:sz="0" w:space="0" w:color="auto"/>
        <w:bottom w:val="none" w:sz="0" w:space="0" w:color="auto"/>
        <w:right w:val="none" w:sz="0" w:space="0" w:color="auto"/>
      </w:divBdr>
    </w:div>
    <w:div w:id="1235385668">
      <w:bodyDiv w:val="1"/>
      <w:marLeft w:val="0"/>
      <w:marRight w:val="0"/>
      <w:marTop w:val="0"/>
      <w:marBottom w:val="0"/>
      <w:divBdr>
        <w:top w:val="none" w:sz="0" w:space="0" w:color="auto"/>
        <w:left w:val="none" w:sz="0" w:space="0" w:color="auto"/>
        <w:bottom w:val="none" w:sz="0" w:space="0" w:color="auto"/>
        <w:right w:val="none" w:sz="0" w:space="0" w:color="auto"/>
      </w:divBdr>
      <w:divsChild>
        <w:div w:id="2013795876">
          <w:marLeft w:val="0"/>
          <w:marRight w:val="0"/>
          <w:marTop w:val="0"/>
          <w:marBottom w:val="0"/>
          <w:divBdr>
            <w:top w:val="none" w:sz="0" w:space="0" w:color="auto"/>
            <w:left w:val="none" w:sz="0" w:space="0" w:color="auto"/>
            <w:bottom w:val="none" w:sz="0" w:space="0" w:color="auto"/>
            <w:right w:val="none" w:sz="0" w:space="0" w:color="auto"/>
          </w:divBdr>
        </w:div>
        <w:div w:id="2014531184">
          <w:marLeft w:val="0"/>
          <w:marRight w:val="0"/>
          <w:marTop w:val="0"/>
          <w:marBottom w:val="0"/>
          <w:divBdr>
            <w:top w:val="none" w:sz="0" w:space="0" w:color="auto"/>
            <w:left w:val="none" w:sz="0" w:space="0" w:color="auto"/>
            <w:bottom w:val="none" w:sz="0" w:space="0" w:color="auto"/>
            <w:right w:val="none" w:sz="0" w:space="0" w:color="auto"/>
          </w:divBdr>
        </w:div>
      </w:divsChild>
    </w:div>
    <w:div w:id="1246457746">
      <w:bodyDiv w:val="1"/>
      <w:marLeft w:val="0"/>
      <w:marRight w:val="0"/>
      <w:marTop w:val="0"/>
      <w:marBottom w:val="0"/>
      <w:divBdr>
        <w:top w:val="none" w:sz="0" w:space="0" w:color="auto"/>
        <w:left w:val="none" w:sz="0" w:space="0" w:color="auto"/>
        <w:bottom w:val="none" w:sz="0" w:space="0" w:color="auto"/>
        <w:right w:val="none" w:sz="0" w:space="0" w:color="auto"/>
      </w:divBdr>
    </w:div>
    <w:div w:id="1258095088">
      <w:bodyDiv w:val="1"/>
      <w:marLeft w:val="0"/>
      <w:marRight w:val="0"/>
      <w:marTop w:val="0"/>
      <w:marBottom w:val="0"/>
      <w:divBdr>
        <w:top w:val="none" w:sz="0" w:space="0" w:color="auto"/>
        <w:left w:val="none" w:sz="0" w:space="0" w:color="auto"/>
        <w:bottom w:val="none" w:sz="0" w:space="0" w:color="auto"/>
        <w:right w:val="none" w:sz="0" w:space="0" w:color="auto"/>
      </w:divBdr>
    </w:div>
    <w:div w:id="1258636981">
      <w:bodyDiv w:val="1"/>
      <w:marLeft w:val="0"/>
      <w:marRight w:val="0"/>
      <w:marTop w:val="0"/>
      <w:marBottom w:val="0"/>
      <w:divBdr>
        <w:top w:val="none" w:sz="0" w:space="0" w:color="auto"/>
        <w:left w:val="none" w:sz="0" w:space="0" w:color="auto"/>
        <w:bottom w:val="none" w:sz="0" w:space="0" w:color="auto"/>
        <w:right w:val="none" w:sz="0" w:space="0" w:color="auto"/>
      </w:divBdr>
    </w:div>
    <w:div w:id="1262644819">
      <w:bodyDiv w:val="1"/>
      <w:marLeft w:val="0"/>
      <w:marRight w:val="0"/>
      <w:marTop w:val="0"/>
      <w:marBottom w:val="0"/>
      <w:divBdr>
        <w:top w:val="none" w:sz="0" w:space="0" w:color="auto"/>
        <w:left w:val="none" w:sz="0" w:space="0" w:color="auto"/>
        <w:bottom w:val="none" w:sz="0" w:space="0" w:color="auto"/>
        <w:right w:val="none" w:sz="0" w:space="0" w:color="auto"/>
      </w:divBdr>
    </w:div>
    <w:div w:id="1267157607">
      <w:bodyDiv w:val="1"/>
      <w:marLeft w:val="0"/>
      <w:marRight w:val="0"/>
      <w:marTop w:val="0"/>
      <w:marBottom w:val="0"/>
      <w:divBdr>
        <w:top w:val="none" w:sz="0" w:space="0" w:color="auto"/>
        <w:left w:val="none" w:sz="0" w:space="0" w:color="auto"/>
        <w:bottom w:val="none" w:sz="0" w:space="0" w:color="auto"/>
        <w:right w:val="none" w:sz="0" w:space="0" w:color="auto"/>
      </w:divBdr>
    </w:div>
    <w:div w:id="1317343418">
      <w:bodyDiv w:val="1"/>
      <w:marLeft w:val="0"/>
      <w:marRight w:val="0"/>
      <w:marTop w:val="0"/>
      <w:marBottom w:val="0"/>
      <w:divBdr>
        <w:top w:val="none" w:sz="0" w:space="0" w:color="auto"/>
        <w:left w:val="none" w:sz="0" w:space="0" w:color="auto"/>
        <w:bottom w:val="none" w:sz="0" w:space="0" w:color="auto"/>
        <w:right w:val="none" w:sz="0" w:space="0" w:color="auto"/>
      </w:divBdr>
    </w:div>
    <w:div w:id="1341661791">
      <w:bodyDiv w:val="1"/>
      <w:marLeft w:val="0"/>
      <w:marRight w:val="0"/>
      <w:marTop w:val="0"/>
      <w:marBottom w:val="0"/>
      <w:divBdr>
        <w:top w:val="none" w:sz="0" w:space="0" w:color="auto"/>
        <w:left w:val="none" w:sz="0" w:space="0" w:color="auto"/>
        <w:bottom w:val="none" w:sz="0" w:space="0" w:color="auto"/>
        <w:right w:val="none" w:sz="0" w:space="0" w:color="auto"/>
      </w:divBdr>
    </w:div>
    <w:div w:id="1342706900">
      <w:bodyDiv w:val="1"/>
      <w:marLeft w:val="0"/>
      <w:marRight w:val="0"/>
      <w:marTop w:val="0"/>
      <w:marBottom w:val="0"/>
      <w:divBdr>
        <w:top w:val="none" w:sz="0" w:space="0" w:color="auto"/>
        <w:left w:val="none" w:sz="0" w:space="0" w:color="auto"/>
        <w:bottom w:val="none" w:sz="0" w:space="0" w:color="auto"/>
        <w:right w:val="none" w:sz="0" w:space="0" w:color="auto"/>
      </w:divBdr>
    </w:div>
    <w:div w:id="1365709202">
      <w:bodyDiv w:val="1"/>
      <w:marLeft w:val="0"/>
      <w:marRight w:val="0"/>
      <w:marTop w:val="0"/>
      <w:marBottom w:val="0"/>
      <w:divBdr>
        <w:top w:val="none" w:sz="0" w:space="0" w:color="auto"/>
        <w:left w:val="none" w:sz="0" w:space="0" w:color="auto"/>
        <w:bottom w:val="none" w:sz="0" w:space="0" w:color="auto"/>
        <w:right w:val="none" w:sz="0" w:space="0" w:color="auto"/>
      </w:divBdr>
    </w:div>
    <w:div w:id="1366759290">
      <w:bodyDiv w:val="1"/>
      <w:marLeft w:val="0"/>
      <w:marRight w:val="0"/>
      <w:marTop w:val="0"/>
      <w:marBottom w:val="0"/>
      <w:divBdr>
        <w:top w:val="none" w:sz="0" w:space="0" w:color="auto"/>
        <w:left w:val="none" w:sz="0" w:space="0" w:color="auto"/>
        <w:bottom w:val="none" w:sz="0" w:space="0" w:color="auto"/>
        <w:right w:val="none" w:sz="0" w:space="0" w:color="auto"/>
      </w:divBdr>
    </w:div>
    <w:div w:id="1392772102">
      <w:bodyDiv w:val="1"/>
      <w:marLeft w:val="0"/>
      <w:marRight w:val="0"/>
      <w:marTop w:val="0"/>
      <w:marBottom w:val="0"/>
      <w:divBdr>
        <w:top w:val="none" w:sz="0" w:space="0" w:color="auto"/>
        <w:left w:val="none" w:sz="0" w:space="0" w:color="auto"/>
        <w:bottom w:val="none" w:sz="0" w:space="0" w:color="auto"/>
        <w:right w:val="none" w:sz="0" w:space="0" w:color="auto"/>
      </w:divBdr>
    </w:div>
    <w:div w:id="1394084827">
      <w:bodyDiv w:val="1"/>
      <w:marLeft w:val="0"/>
      <w:marRight w:val="0"/>
      <w:marTop w:val="0"/>
      <w:marBottom w:val="0"/>
      <w:divBdr>
        <w:top w:val="none" w:sz="0" w:space="0" w:color="auto"/>
        <w:left w:val="none" w:sz="0" w:space="0" w:color="auto"/>
        <w:bottom w:val="none" w:sz="0" w:space="0" w:color="auto"/>
        <w:right w:val="none" w:sz="0" w:space="0" w:color="auto"/>
      </w:divBdr>
    </w:div>
    <w:div w:id="1401097550">
      <w:bodyDiv w:val="1"/>
      <w:marLeft w:val="0"/>
      <w:marRight w:val="0"/>
      <w:marTop w:val="0"/>
      <w:marBottom w:val="0"/>
      <w:divBdr>
        <w:top w:val="none" w:sz="0" w:space="0" w:color="auto"/>
        <w:left w:val="none" w:sz="0" w:space="0" w:color="auto"/>
        <w:bottom w:val="none" w:sz="0" w:space="0" w:color="auto"/>
        <w:right w:val="none" w:sz="0" w:space="0" w:color="auto"/>
      </w:divBdr>
    </w:div>
    <w:div w:id="1410496920">
      <w:bodyDiv w:val="1"/>
      <w:marLeft w:val="0"/>
      <w:marRight w:val="0"/>
      <w:marTop w:val="0"/>
      <w:marBottom w:val="0"/>
      <w:divBdr>
        <w:top w:val="none" w:sz="0" w:space="0" w:color="auto"/>
        <w:left w:val="none" w:sz="0" w:space="0" w:color="auto"/>
        <w:bottom w:val="none" w:sz="0" w:space="0" w:color="auto"/>
        <w:right w:val="none" w:sz="0" w:space="0" w:color="auto"/>
      </w:divBdr>
    </w:div>
    <w:div w:id="1516534936">
      <w:bodyDiv w:val="1"/>
      <w:marLeft w:val="0"/>
      <w:marRight w:val="0"/>
      <w:marTop w:val="0"/>
      <w:marBottom w:val="0"/>
      <w:divBdr>
        <w:top w:val="none" w:sz="0" w:space="0" w:color="auto"/>
        <w:left w:val="none" w:sz="0" w:space="0" w:color="auto"/>
        <w:bottom w:val="none" w:sz="0" w:space="0" w:color="auto"/>
        <w:right w:val="none" w:sz="0" w:space="0" w:color="auto"/>
      </w:divBdr>
    </w:div>
    <w:div w:id="1555696305">
      <w:bodyDiv w:val="1"/>
      <w:marLeft w:val="0"/>
      <w:marRight w:val="0"/>
      <w:marTop w:val="0"/>
      <w:marBottom w:val="0"/>
      <w:divBdr>
        <w:top w:val="none" w:sz="0" w:space="0" w:color="auto"/>
        <w:left w:val="none" w:sz="0" w:space="0" w:color="auto"/>
        <w:bottom w:val="none" w:sz="0" w:space="0" w:color="auto"/>
        <w:right w:val="none" w:sz="0" w:space="0" w:color="auto"/>
      </w:divBdr>
    </w:div>
    <w:div w:id="1575504230">
      <w:bodyDiv w:val="1"/>
      <w:marLeft w:val="0"/>
      <w:marRight w:val="0"/>
      <w:marTop w:val="0"/>
      <w:marBottom w:val="0"/>
      <w:divBdr>
        <w:top w:val="none" w:sz="0" w:space="0" w:color="auto"/>
        <w:left w:val="none" w:sz="0" w:space="0" w:color="auto"/>
        <w:bottom w:val="none" w:sz="0" w:space="0" w:color="auto"/>
        <w:right w:val="none" w:sz="0" w:space="0" w:color="auto"/>
      </w:divBdr>
    </w:div>
    <w:div w:id="1581014124">
      <w:bodyDiv w:val="1"/>
      <w:marLeft w:val="0"/>
      <w:marRight w:val="0"/>
      <w:marTop w:val="0"/>
      <w:marBottom w:val="0"/>
      <w:divBdr>
        <w:top w:val="none" w:sz="0" w:space="0" w:color="auto"/>
        <w:left w:val="none" w:sz="0" w:space="0" w:color="auto"/>
        <w:bottom w:val="none" w:sz="0" w:space="0" w:color="auto"/>
        <w:right w:val="none" w:sz="0" w:space="0" w:color="auto"/>
      </w:divBdr>
    </w:div>
    <w:div w:id="1646549813">
      <w:bodyDiv w:val="1"/>
      <w:marLeft w:val="0"/>
      <w:marRight w:val="0"/>
      <w:marTop w:val="0"/>
      <w:marBottom w:val="0"/>
      <w:divBdr>
        <w:top w:val="none" w:sz="0" w:space="0" w:color="auto"/>
        <w:left w:val="none" w:sz="0" w:space="0" w:color="auto"/>
        <w:bottom w:val="none" w:sz="0" w:space="0" w:color="auto"/>
        <w:right w:val="none" w:sz="0" w:space="0" w:color="auto"/>
      </w:divBdr>
    </w:div>
    <w:div w:id="1653676772">
      <w:bodyDiv w:val="1"/>
      <w:marLeft w:val="0"/>
      <w:marRight w:val="0"/>
      <w:marTop w:val="0"/>
      <w:marBottom w:val="0"/>
      <w:divBdr>
        <w:top w:val="none" w:sz="0" w:space="0" w:color="auto"/>
        <w:left w:val="none" w:sz="0" w:space="0" w:color="auto"/>
        <w:bottom w:val="none" w:sz="0" w:space="0" w:color="auto"/>
        <w:right w:val="none" w:sz="0" w:space="0" w:color="auto"/>
      </w:divBdr>
    </w:div>
    <w:div w:id="1707943169">
      <w:bodyDiv w:val="1"/>
      <w:marLeft w:val="0"/>
      <w:marRight w:val="0"/>
      <w:marTop w:val="0"/>
      <w:marBottom w:val="0"/>
      <w:divBdr>
        <w:top w:val="none" w:sz="0" w:space="0" w:color="auto"/>
        <w:left w:val="none" w:sz="0" w:space="0" w:color="auto"/>
        <w:bottom w:val="none" w:sz="0" w:space="0" w:color="auto"/>
        <w:right w:val="none" w:sz="0" w:space="0" w:color="auto"/>
      </w:divBdr>
    </w:div>
    <w:div w:id="1755853594">
      <w:bodyDiv w:val="1"/>
      <w:marLeft w:val="0"/>
      <w:marRight w:val="0"/>
      <w:marTop w:val="0"/>
      <w:marBottom w:val="0"/>
      <w:divBdr>
        <w:top w:val="none" w:sz="0" w:space="0" w:color="auto"/>
        <w:left w:val="none" w:sz="0" w:space="0" w:color="auto"/>
        <w:bottom w:val="none" w:sz="0" w:space="0" w:color="auto"/>
        <w:right w:val="none" w:sz="0" w:space="0" w:color="auto"/>
      </w:divBdr>
    </w:div>
    <w:div w:id="1764380286">
      <w:bodyDiv w:val="1"/>
      <w:marLeft w:val="0"/>
      <w:marRight w:val="0"/>
      <w:marTop w:val="0"/>
      <w:marBottom w:val="0"/>
      <w:divBdr>
        <w:top w:val="none" w:sz="0" w:space="0" w:color="auto"/>
        <w:left w:val="none" w:sz="0" w:space="0" w:color="auto"/>
        <w:bottom w:val="none" w:sz="0" w:space="0" w:color="auto"/>
        <w:right w:val="none" w:sz="0" w:space="0" w:color="auto"/>
      </w:divBdr>
      <w:divsChild>
        <w:div w:id="1169249408">
          <w:marLeft w:val="0"/>
          <w:marRight w:val="0"/>
          <w:marTop w:val="0"/>
          <w:marBottom w:val="0"/>
          <w:divBdr>
            <w:top w:val="none" w:sz="0" w:space="0" w:color="auto"/>
            <w:left w:val="none" w:sz="0" w:space="0" w:color="auto"/>
            <w:bottom w:val="none" w:sz="0" w:space="0" w:color="auto"/>
            <w:right w:val="none" w:sz="0" w:space="0" w:color="auto"/>
          </w:divBdr>
        </w:div>
        <w:div w:id="1569536437">
          <w:marLeft w:val="0"/>
          <w:marRight w:val="0"/>
          <w:marTop w:val="0"/>
          <w:marBottom w:val="0"/>
          <w:divBdr>
            <w:top w:val="none" w:sz="0" w:space="0" w:color="auto"/>
            <w:left w:val="none" w:sz="0" w:space="0" w:color="auto"/>
            <w:bottom w:val="none" w:sz="0" w:space="0" w:color="auto"/>
            <w:right w:val="none" w:sz="0" w:space="0" w:color="auto"/>
          </w:divBdr>
        </w:div>
      </w:divsChild>
    </w:div>
    <w:div w:id="1796364876">
      <w:bodyDiv w:val="1"/>
      <w:marLeft w:val="0"/>
      <w:marRight w:val="0"/>
      <w:marTop w:val="0"/>
      <w:marBottom w:val="0"/>
      <w:divBdr>
        <w:top w:val="none" w:sz="0" w:space="0" w:color="auto"/>
        <w:left w:val="none" w:sz="0" w:space="0" w:color="auto"/>
        <w:bottom w:val="none" w:sz="0" w:space="0" w:color="auto"/>
        <w:right w:val="none" w:sz="0" w:space="0" w:color="auto"/>
      </w:divBdr>
    </w:div>
    <w:div w:id="1844709064">
      <w:bodyDiv w:val="1"/>
      <w:marLeft w:val="0"/>
      <w:marRight w:val="0"/>
      <w:marTop w:val="0"/>
      <w:marBottom w:val="0"/>
      <w:divBdr>
        <w:top w:val="none" w:sz="0" w:space="0" w:color="auto"/>
        <w:left w:val="none" w:sz="0" w:space="0" w:color="auto"/>
        <w:bottom w:val="none" w:sz="0" w:space="0" w:color="auto"/>
        <w:right w:val="none" w:sz="0" w:space="0" w:color="auto"/>
      </w:divBdr>
    </w:div>
    <w:div w:id="1860971564">
      <w:bodyDiv w:val="1"/>
      <w:marLeft w:val="0"/>
      <w:marRight w:val="0"/>
      <w:marTop w:val="0"/>
      <w:marBottom w:val="0"/>
      <w:divBdr>
        <w:top w:val="none" w:sz="0" w:space="0" w:color="auto"/>
        <w:left w:val="none" w:sz="0" w:space="0" w:color="auto"/>
        <w:bottom w:val="none" w:sz="0" w:space="0" w:color="auto"/>
        <w:right w:val="none" w:sz="0" w:space="0" w:color="auto"/>
      </w:divBdr>
    </w:div>
    <w:div w:id="1864631966">
      <w:bodyDiv w:val="1"/>
      <w:marLeft w:val="0"/>
      <w:marRight w:val="0"/>
      <w:marTop w:val="0"/>
      <w:marBottom w:val="0"/>
      <w:divBdr>
        <w:top w:val="none" w:sz="0" w:space="0" w:color="auto"/>
        <w:left w:val="none" w:sz="0" w:space="0" w:color="auto"/>
        <w:bottom w:val="none" w:sz="0" w:space="0" w:color="auto"/>
        <w:right w:val="none" w:sz="0" w:space="0" w:color="auto"/>
      </w:divBdr>
    </w:div>
    <w:div w:id="1881505516">
      <w:bodyDiv w:val="1"/>
      <w:marLeft w:val="0"/>
      <w:marRight w:val="0"/>
      <w:marTop w:val="0"/>
      <w:marBottom w:val="0"/>
      <w:divBdr>
        <w:top w:val="none" w:sz="0" w:space="0" w:color="auto"/>
        <w:left w:val="none" w:sz="0" w:space="0" w:color="auto"/>
        <w:bottom w:val="none" w:sz="0" w:space="0" w:color="auto"/>
        <w:right w:val="none" w:sz="0" w:space="0" w:color="auto"/>
      </w:divBdr>
    </w:div>
    <w:div w:id="1898278350">
      <w:bodyDiv w:val="1"/>
      <w:marLeft w:val="0"/>
      <w:marRight w:val="0"/>
      <w:marTop w:val="0"/>
      <w:marBottom w:val="0"/>
      <w:divBdr>
        <w:top w:val="none" w:sz="0" w:space="0" w:color="auto"/>
        <w:left w:val="none" w:sz="0" w:space="0" w:color="auto"/>
        <w:bottom w:val="none" w:sz="0" w:space="0" w:color="auto"/>
        <w:right w:val="none" w:sz="0" w:space="0" w:color="auto"/>
      </w:divBdr>
      <w:divsChild>
        <w:div w:id="2114519567">
          <w:marLeft w:val="0"/>
          <w:marRight w:val="0"/>
          <w:marTop w:val="0"/>
          <w:marBottom w:val="0"/>
          <w:divBdr>
            <w:top w:val="none" w:sz="0" w:space="0" w:color="auto"/>
            <w:left w:val="none" w:sz="0" w:space="0" w:color="auto"/>
            <w:bottom w:val="none" w:sz="0" w:space="0" w:color="auto"/>
            <w:right w:val="none" w:sz="0" w:space="0" w:color="auto"/>
          </w:divBdr>
        </w:div>
        <w:div w:id="336617682">
          <w:marLeft w:val="0"/>
          <w:marRight w:val="0"/>
          <w:marTop w:val="0"/>
          <w:marBottom w:val="0"/>
          <w:divBdr>
            <w:top w:val="none" w:sz="0" w:space="0" w:color="auto"/>
            <w:left w:val="none" w:sz="0" w:space="0" w:color="auto"/>
            <w:bottom w:val="none" w:sz="0" w:space="0" w:color="auto"/>
            <w:right w:val="none" w:sz="0" w:space="0" w:color="auto"/>
          </w:divBdr>
        </w:div>
        <w:div w:id="2042168916">
          <w:marLeft w:val="0"/>
          <w:marRight w:val="0"/>
          <w:marTop w:val="0"/>
          <w:marBottom w:val="0"/>
          <w:divBdr>
            <w:top w:val="none" w:sz="0" w:space="0" w:color="auto"/>
            <w:left w:val="none" w:sz="0" w:space="0" w:color="auto"/>
            <w:bottom w:val="none" w:sz="0" w:space="0" w:color="auto"/>
            <w:right w:val="none" w:sz="0" w:space="0" w:color="auto"/>
          </w:divBdr>
        </w:div>
        <w:div w:id="1258294523">
          <w:marLeft w:val="0"/>
          <w:marRight w:val="0"/>
          <w:marTop w:val="0"/>
          <w:marBottom w:val="0"/>
          <w:divBdr>
            <w:top w:val="none" w:sz="0" w:space="0" w:color="auto"/>
            <w:left w:val="none" w:sz="0" w:space="0" w:color="auto"/>
            <w:bottom w:val="none" w:sz="0" w:space="0" w:color="auto"/>
            <w:right w:val="none" w:sz="0" w:space="0" w:color="auto"/>
          </w:divBdr>
        </w:div>
        <w:div w:id="1963612572">
          <w:marLeft w:val="0"/>
          <w:marRight w:val="0"/>
          <w:marTop w:val="0"/>
          <w:marBottom w:val="0"/>
          <w:divBdr>
            <w:top w:val="none" w:sz="0" w:space="0" w:color="auto"/>
            <w:left w:val="none" w:sz="0" w:space="0" w:color="auto"/>
            <w:bottom w:val="none" w:sz="0" w:space="0" w:color="auto"/>
            <w:right w:val="none" w:sz="0" w:space="0" w:color="auto"/>
          </w:divBdr>
        </w:div>
        <w:div w:id="1274022593">
          <w:marLeft w:val="0"/>
          <w:marRight w:val="0"/>
          <w:marTop w:val="0"/>
          <w:marBottom w:val="0"/>
          <w:divBdr>
            <w:top w:val="none" w:sz="0" w:space="0" w:color="auto"/>
            <w:left w:val="none" w:sz="0" w:space="0" w:color="auto"/>
            <w:bottom w:val="none" w:sz="0" w:space="0" w:color="auto"/>
            <w:right w:val="none" w:sz="0" w:space="0" w:color="auto"/>
          </w:divBdr>
        </w:div>
        <w:div w:id="284852082">
          <w:marLeft w:val="0"/>
          <w:marRight w:val="0"/>
          <w:marTop w:val="0"/>
          <w:marBottom w:val="0"/>
          <w:divBdr>
            <w:top w:val="none" w:sz="0" w:space="0" w:color="auto"/>
            <w:left w:val="none" w:sz="0" w:space="0" w:color="auto"/>
            <w:bottom w:val="none" w:sz="0" w:space="0" w:color="auto"/>
            <w:right w:val="none" w:sz="0" w:space="0" w:color="auto"/>
          </w:divBdr>
        </w:div>
        <w:div w:id="1654672814">
          <w:marLeft w:val="0"/>
          <w:marRight w:val="0"/>
          <w:marTop w:val="0"/>
          <w:marBottom w:val="0"/>
          <w:divBdr>
            <w:top w:val="none" w:sz="0" w:space="0" w:color="auto"/>
            <w:left w:val="none" w:sz="0" w:space="0" w:color="auto"/>
            <w:bottom w:val="none" w:sz="0" w:space="0" w:color="auto"/>
            <w:right w:val="none" w:sz="0" w:space="0" w:color="auto"/>
          </w:divBdr>
        </w:div>
        <w:div w:id="757098499">
          <w:marLeft w:val="0"/>
          <w:marRight w:val="0"/>
          <w:marTop w:val="0"/>
          <w:marBottom w:val="0"/>
          <w:divBdr>
            <w:top w:val="none" w:sz="0" w:space="0" w:color="auto"/>
            <w:left w:val="none" w:sz="0" w:space="0" w:color="auto"/>
            <w:bottom w:val="none" w:sz="0" w:space="0" w:color="auto"/>
            <w:right w:val="none" w:sz="0" w:space="0" w:color="auto"/>
          </w:divBdr>
        </w:div>
      </w:divsChild>
    </w:div>
    <w:div w:id="1906182711">
      <w:bodyDiv w:val="1"/>
      <w:marLeft w:val="0"/>
      <w:marRight w:val="0"/>
      <w:marTop w:val="0"/>
      <w:marBottom w:val="0"/>
      <w:divBdr>
        <w:top w:val="none" w:sz="0" w:space="0" w:color="auto"/>
        <w:left w:val="none" w:sz="0" w:space="0" w:color="auto"/>
        <w:bottom w:val="none" w:sz="0" w:space="0" w:color="auto"/>
        <w:right w:val="none" w:sz="0" w:space="0" w:color="auto"/>
      </w:divBdr>
    </w:div>
    <w:div w:id="1906262205">
      <w:bodyDiv w:val="1"/>
      <w:marLeft w:val="0"/>
      <w:marRight w:val="0"/>
      <w:marTop w:val="0"/>
      <w:marBottom w:val="0"/>
      <w:divBdr>
        <w:top w:val="none" w:sz="0" w:space="0" w:color="auto"/>
        <w:left w:val="none" w:sz="0" w:space="0" w:color="auto"/>
        <w:bottom w:val="none" w:sz="0" w:space="0" w:color="auto"/>
        <w:right w:val="none" w:sz="0" w:space="0" w:color="auto"/>
      </w:divBdr>
    </w:div>
    <w:div w:id="1918899996">
      <w:bodyDiv w:val="1"/>
      <w:marLeft w:val="0"/>
      <w:marRight w:val="0"/>
      <w:marTop w:val="0"/>
      <w:marBottom w:val="0"/>
      <w:divBdr>
        <w:top w:val="none" w:sz="0" w:space="0" w:color="auto"/>
        <w:left w:val="none" w:sz="0" w:space="0" w:color="auto"/>
        <w:bottom w:val="none" w:sz="0" w:space="0" w:color="auto"/>
        <w:right w:val="none" w:sz="0" w:space="0" w:color="auto"/>
      </w:divBdr>
    </w:div>
    <w:div w:id="1940021503">
      <w:bodyDiv w:val="1"/>
      <w:marLeft w:val="0"/>
      <w:marRight w:val="0"/>
      <w:marTop w:val="0"/>
      <w:marBottom w:val="0"/>
      <w:divBdr>
        <w:top w:val="none" w:sz="0" w:space="0" w:color="auto"/>
        <w:left w:val="none" w:sz="0" w:space="0" w:color="auto"/>
        <w:bottom w:val="none" w:sz="0" w:space="0" w:color="auto"/>
        <w:right w:val="none" w:sz="0" w:space="0" w:color="auto"/>
      </w:divBdr>
    </w:div>
    <w:div w:id="1952545976">
      <w:bodyDiv w:val="1"/>
      <w:marLeft w:val="0"/>
      <w:marRight w:val="0"/>
      <w:marTop w:val="0"/>
      <w:marBottom w:val="0"/>
      <w:divBdr>
        <w:top w:val="none" w:sz="0" w:space="0" w:color="auto"/>
        <w:left w:val="none" w:sz="0" w:space="0" w:color="auto"/>
        <w:bottom w:val="none" w:sz="0" w:space="0" w:color="auto"/>
        <w:right w:val="none" w:sz="0" w:space="0" w:color="auto"/>
      </w:divBdr>
    </w:div>
    <w:div w:id="1960136748">
      <w:bodyDiv w:val="1"/>
      <w:marLeft w:val="0"/>
      <w:marRight w:val="0"/>
      <w:marTop w:val="0"/>
      <w:marBottom w:val="0"/>
      <w:divBdr>
        <w:top w:val="none" w:sz="0" w:space="0" w:color="auto"/>
        <w:left w:val="none" w:sz="0" w:space="0" w:color="auto"/>
        <w:bottom w:val="none" w:sz="0" w:space="0" w:color="auto"/>
        <w:right w:val="none" w:sz="0" w:space="0" w:color="auto"/>
      </w:divBdr>
    </w:div>
    <w:div w:id="1973250166">
      <w:bodyDiv w:val="1"/>
      <w:marLeft w:val="0"/>
      <w:marRight w:val="0"/>
      <w:marTop w:val="0"/>
      <w:marBottom w:val="0"/>
      <w:divBdr>
        <w:top w:val="none" w:sz="0" w:space="0" w:color="auto"/>
        <w:left w:val="none" w:sz="0" w:space="0" w:color="auto"/>
        <w:bottom w:val="none" w:sz="0" w:space="0" w:color="auto"/>
        <w:right w:val="none" w:sz="0" w:space="0" w:color="auto"/>
      </w:divBdr>
    </w:div>
    <w:div w:id="1992519394">
      <w:bodyDiv w:val="1"/>
      <w:marLeft w:val="0"/>
      <w:marRight w:val="0"/>
      <w:marTop w:val="0"/>
      <w:marBottom w:val="0"/>
      <w:divBdr>
        <w:top w:val="none" w:sz="0" w:space="0" w:color="auto"/>
        <w:left w:val="none" w:sz="0" w:space="0" w:color="auto"/>
        <w:bottom w:val="none" w:sz="0" w:space="0" w:color="auto"/>
        <w:right w:val="none" w:sz="0" w:space="0" w:color="auto"/>
      </w:divBdr>
    </w:div>
    <w:div w:id="1997220017">
      <w:bodyDiv w:val="1"/>
      <w:marLeft w:val="0"/>
      <w:marRight w:val="0"/>
      <w:marTop w:val="0"/>
      <w:marBottom w:val="0"/>
      <w:divBdr>
        <w:top w:val="none" w:sz="0" w:space="0" w:color="auto"/>
        <w:left w:val="none" w:sz="0" w:space="0" w:color="auto"/>
        <w:bottom w:val="none" w:sz="0" w:space="0" w:color="auto"/>
        <w:right w:val="none" w:sz="0" w:space="0" w:color="auto"/>
      </w:divBdr>
    </w:div>
    <w:div w:id="2003190810">
      <w:bodyDiv w:val="1"/>
      <w:marLeft w:val="0"/>
      <w:marRight w:val="0"/>
      <w:marTop w:val="0"/>
      <w:marBottom w:val="0"/>
      <w:divBdr>
        <w:top w:val="none" w:sz="0" w:space="0" w:color="auto"/>
        <w:left w:val="none" w:sz="0" w:space="0" w:color="auto"/>
        <w:bottom w:val="none" w:sz="0" w:space="0" w:color="auto"/>
        <w:right w:val="none" w:sz="0" w:space="0" w:color="auto"/>
      </w:divBdr>
      <w:divsChild>
        <w:div w:id="519009187">
          <w:marLeft w:val="0"/>
          <w:marRight w:val="0"/>
          <w:marTop w:val="0"/>
          <w:marBottom w:val="0"/>
          <w:divBdr>
            <w:top w:val="none" w:sz="0" w:space="0" w:color="auto"/>
            <w:left w:val="none" w:sz="0" w:space="0" w:color="auto"/>
            <w:bottom w:val="none" w:sz="0" w:space="0" w:color="auto"/>
            <w:right w:val="none" w:sz="0" w:space="0" w:color="auto"/>
          </w:divBdr>
        </w:div>
        <w:div w:id="1348825249">
          <w:marLeft w:val="0"/>
          <w:marRight w:val="0"/>
          <w:marTop w:val="0"/>
          <w:marBottom w:val="0"/>
          <w:divBdr>
            <w:top w:val="none" w:sz="0" w:space="0" w:color="auto"/>
            <w:left w:val="none" w:sz="0" w:space="0" w:color="auto"/>
            <w:bottom w:val="none" w:sz="0" w:space="0" w:color="auto"/>
            <w:right w:val="none" w:sz="0" w:space="0" w:color="auto"/>
          </w:divBdr>
        </w:div>
        <w:div w:id="2113626432">
          <w:marLeft w:val="0"/>
          <w:marRight w:val="0"/>
          <w:marTop w:val="0"/>
          <w:marBottom w:val="0"/>
          <w:divBdr>
            <w:top w:val="none" w:sz="0" w:space="0" w:color="auto"/>
            <w:left w:val="none" w:sz="0" w:space="0" w:color="auto"/>
            <w:bottom w:val="none" w:sz="0" w:space="0" w:color="auto"/>
            <w:right w:val="none" w:sz="0" w:space="0" w:color="auto"/>
          </w:divBdr>
        </w:div>
        <w:div w:id="159927757">
          <w:marLeft w:val="0"/>
          <w:marRight w:val="0"/>
          <w:marTop w:val="0"/>
          <w:marBottom w:val="0"/>
          <w:divBdr>
            <w:top w:val="none" w:sz="0" w:space="0" w:color="auto"/>
            <w:left w:val="none" w:sz="0" w:space="0" w:color="auto"/>
            <w:bottom w:val="none" w:sz="0" w:space="0" w:color="auto"/>
            <w:right w:val="none" w:sz="0" w:space="0" w:color="auto"/>
          </w:divBdr>
        </w:div>
        <w:div w:id="1283149752">
          <w:marLeft w:val="0"/>
          <w:marRight w:val="0"/>
          <w:marTop w:val="0"/>
          <w:marBottom w:val="0"/>
          <w:divBdr>
            <w:top w:val="none" w:sz="0" w:space="0" w:color="auto"/>
            <w:left w:val="none" w:sz="0" w:space="0" w:color="auto"/>
            <w:bottom w:val="none" w:sz="0" w:space="0" w:color="auto"/>
            <w:right w:val="none" w:sz="0" w:space="0" w:color="auto"/>
          </w:divBdr>
        </w:div>
        <w:div w:id="1921520733">
          <w:marLeft w:val="0"/>
          <w:marRight w:val="0"/>
          <w:marTop w:val="0"/>
          <w:marBottom w:val="0"/>
          <w:divBdr>
            <w:top w:val="none" w:sz="0" w:space="0" w:color="auto"/>
            <w:left w:val="none" w:sz="0" w:space="0" w:color="auto"/>
            <w:bottom w:val="none" w:sz="0" w:space="0" w:color="auto"/>
            <w:right w:val="none" w:sz="0" w:space="0" w:color="auto"/>
          </w:divBdr>
        </w:div>
        <w:div w:id="794064092">
          <w:marLeft w:val="0"/>
          <w:marRight w:val="0"/>
          <w:marTop w:val="0"/>
          <w:marBottom w:val="0"/>
          <w:divBdr>
            <w:top w:val="none" w:sz="0" w:space="0" w:color="auto"/>
            <w:left w:val="none" w:sz="0" w:space="0" w:color="auto"/>
            <w:bottom w:val="none" w:sz="0" w:space="0" w:color="auto"/>
            <w:right w:val="none" w:sz="0" w:space="0" w:color="auto"/>
          </w:divBdr>
        </w:div>
        <w:div w:id="1127089439">
          <w:marLeft w:val="0"/>
          <w:marRight w:val="0"/>
          <w:marTop w:val="0"/>
          <w:marBottom w:val="0"/>
          <w:divBdr>
            <w:top w:val="none" w:sz="0" w:space="0" w:color="auto"/>
            <w:left w:val="none" w:sz="0" w:space="0" w:color="auto"/>
            <w:bottom w:val="none" w:sz="0" w:space="0" w:color="auto"/>
            <w:right w:val="none" w:sz="0" w:space="0" w:color="auto"/>
          </w:divBdr>
        </w:div>
        <w:div w:id="2143187502">
          <w:marLeft w:val="0"/>
          <w:marRight w:val="0"/>
          <w:marTop w:val="0"/>
          <w:marBottom w:val="0"/>
          <w:divBdr>
            <w:top w:val="none" w:sz="0" w:space="0" w:color="auto"/>
            <w:left w:val="none" w:sz="0" w:space="0" w:color="auto"/>
            <w:bottom w:val="none" w:sz="0" w:space="0" w:color="auto"/>
            <w:right w:val="none" w:sz="0" w:space="0" w:color="auto"/>
          </w:divBdr>
        </w:div>
      </w:divsChild>
    </w:div>
    <w:div w:id="2066374031">
      <w:bodyDiv w:val="1"/>
      <w:marLeft w:val="0"/>
      <w:marRight w:val="0"/>
      <w:marTop w:val="0"/>
      <w:marBottom w:val="0"/>
      <w:divBdr>
        <w:top w:val="none" w:sz="0" w:space="0" w:color="auto"/>
        <w:left w:val="none" w:sz="0" w:space="0" w:color="auto"/>
        <w:bottom w:val="none" w:sz="0" w:space="0" w:color="auto"/>
        <w:right w:val="none" w:sz="0" w:space="0" w:color="auto"/>
      </w:divBdr>
    </w:div>
    <w:div w:id="2078085203">
      <w:bodyDiv w:val="1"/>
      <w:marLeft w:val="0"/>
      <w:marRight w:val="0"/>
      <w:marTop w:val="0"/>
      <w:marBottom w:val="0"/>
      <w:divBdr>
        <w:top w:val="none" w:sz="0" w:space="0" w:color="auto"/>
        <w:left w:val="none" w:sz="0" w:space="0" w:color="auto"/>
        <w:bottom w:val="none" w:sz="0" w:space="0" w:color="auto"/>
        <w:right w:val="none" w:sz="0" w:space="0" w:color="auto"/>
      </w:divBdr>
    </w:div>
    <w:div w:id="2080790485">
      <w:bodyDiv w:val="1"/>
      <w:marLeft w:val="0"/>
      <w:marRight w:val="0"/>
      <w:marTop w:val="0"/>
      <w:marBottom w:val="0"/>
      <w:divBdr>
        <w:top w:val="none" w:sz="0" w:space="0" w:color="auto"/>
        <w:left w:val="none" w:sz="0" w:space="0" w:color="auto"/>
        <w:bottom w:val="none" w:sz="0" w:space="0" w:color="auto"/>
        <w:right w:val="none" w:sz="0" w:space="0" w:color="auto"/>
      </w:divBdr>
    </w:div>
    <w:div w:id="2101103774">
      <w:bodyDiv w:val="1"/>
      <w:marLeft w:val="0"/>
      <w:marRight w:val="0"/>
      <w:marTop w:val="0"/>
      <w:marBottom w:val="0"/>
      <w:divBdr>
        <w:top w:val="none" w:sz="0" w:space="0" w:color="auto"/>
        <w:left w:val="none" w:sz="0" w:space="0" w:color="auto"/>
        <w:bottom w:val="none" w:sz="0" w:space="0" w:color="auto"/>
        <w:right w:val="none" w:sz="0" w:space="0" w:color="auto"/>
      </w:divBdr>
    </w:div>
    <w:div w:id="2119980974">
      <w:bodyDiv w:val="1"/>
      <w:marLeft w:val="0"/>
      <w:marRight w:val="0"/>
      <w:marTop w:val="0"/>
      <w:marBottom w:val="0"/>
      <w:divBdr>
        <w:top w:val="none" w:sz="0" w:space="0" w:color="auto"/>
        <w:left w:val="none" w:sz="0" w:space="0" w:color="auto"/>
        <w:bottom w:val="none" w:sz="0" w:space="0" w:color="auto"/>
        <w:right w:val="none" w:sz="0" w:space="0" w:color="auto"/>
      </w:divBdr>
      <w:divsChild>
        <w:div w:id="792359140">
          <w:marLeft w:val="0"/>
          <w:marRight w:val="0"/>
          <w:marTop w:val="0"/>
          <w:marBottom w:val="0"/>
          <w:divBdr>
            <w:top w:val="none" w:sz="0" w:space="0" w:color="auto"/>
            <w:left w:val="none" w:sz="0" w:space="0" w:color="auto"/>
            <w:bottom w:val="none" w:sz="0" w:space="0" w:color="auto"/>
            <w:right w:val="none" w:sz="0" w:space="0" w:color="auto"/>
          </w:divBdr>
        </w:div>
        <w:div w:id="8060527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venkamp@bioconsult.de" TargetMode="External"/><Relationship Id="rId13" Type="http://schemas.openxmlformats.org/officeDocument/2006/relationships/hyperlink" Target="mailto:erimon@noc.ac.uk" TargetMode="External"/><Relationship Id="rId18" Type="http://schemas.openxmlformats.org/officeDocument/2006/relationships/hyperlink" Target="https://opencv.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yperlink" Target="mailto:bart.de.smet@vliz.be" TargetMode="External"/><Relationship Id="rId17" Type="http://schemas.openxmlformats.org/officeDocument/2006/relationships/image" Target="media/image1.jpg"/><Relationship Id="rId25"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hyperlink" Target="http://www.isa.org.jm" TargetMode="External"/><Relationship Id="rId20"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n.vanreusel@ugent.be" TargetMode="External"/><Relationship Id="rId24"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hyperlink" Target="mailto:bart.de.smet@vliz.be" TargetMode="External"/><Relationship Id="rId23" Type="http://schemas.openxmlformats.org/officeDocument/2006/relationships/image" Target="media/image4.jpg"/><Relationship Id="rId10" Type="http://schemas.openxmlformats.org/officeDocument/2006/relationships/hyperlink" Target="mailto:francesca.pasotti@ugent.be" TargetMode="External"/><Relationship Id="rId19" Type="http://schemas.openxmlformats.org/officeDocument/2006/relationships/hyperlink" Target="https://scikit-image.org/" TargetMode="External"/><Relationship Id="rId4" Type="http://schemas.openxmlformats.org/officeDocument/2006/relationships/settings" Target="settings.xml"/><Relationship Id="rId9" Type="http://schemas.openxmlformats.org/officeDocument/2006/relationships/hyperlink" Target="mailto:ellen.pape@ugent.be" TargetMode="External"/><Relationship Id="rId14" Type="http://schemas.openxmlformats.org/officeDocument/2006/relationships/hyperlink" Target="mailto:dj1@noc.ac.uk"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E9BD33-B565-4B8E-9945-98AD5CFA6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33</Pages>
  <Words>36145</Words>
  <Characters>206032</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24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 De Smet</dc:creator>
  <cp:lastModifiedBy>Bart De Smet</cp:lastModifiedBy>
  <cp:revision>19</cp:revision>
  <cp:lastPrinted>2019-08-23T09:47:00Z</cp:lastPrinted>
  <dcterms:created xsi:type="dcterms:W3CDTF">2021-01-29T10:45:00Z</dcterms:created>
  <dcterms:modified xsi:type="dcterms:W3CDTF">2021-01-2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ZQeM7Wy2"/&gt;&lt;style id="http://www.zotero.org/styles/frontiers-in-marine-science"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s&gt;&lt;/data&gt;</vt:lpwstr>
  </property>
</Properties>
</file>